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A937B" w14:textId="156FED87" w:rsidR="006529AF" w:rsidRPr="001D371E" w:rsidRDefault="006529AF" w:rsidP="006529AF">
      <w:pPr>
        <w:pStyle w:val="Heading1"/>
        <w:shd w:val="clear" w:color="auto" w:fill="FFFFFF"/>
        <w:spacing w:after="120" w:line="640" w:lineRule="atLeast"/>
        <w:rPr>
          <w:lang w:val="en-US"/>
        </w:rPr>
      </w:pPr>
      <w:r w:rsidRPr="001D371E">
        <w:rPr>
          <w:rFonts w:ascii="Helvetica Neue" w:hAnsi="Helvetica Neue"/>
          <w:b w:val="0"/>
          <w:bCs w:val="0"/>
          <w:spacing w:val="-10"/>
          <w:sz w:val="36"/>
          <w:szCs w:val="36"/>
          <w:lang w:val="en-US"/>
        </w:rPr>
        <w:t>Lipid</w:t>
      </w:r>
      <w:r w:rsidRPr="001D371E">
        <w:rPr>
          <w:b w:val="0"/>
          <w:bCs w:val="0"/>
          <w:color w:val="222222"/>
          <w:spacing w:val="-10"/>
          <w:sz w:val="22"/>
          <w:szCs w:val="22"/>
          <w:lang w:val="en-US"/>
        </w:rPr>
        <w:t> </w:t>
      </w:r>
      <w:r w:rsidRPr="001D371E">
        <w:rPr>
          <w:rFonts w:ascii="Helvetica Neue" w:hAnsi="Helvetica Neue"/>
          <w:b w:val="0"/>
          <w:bCs w:val="0"/>
          <w:spacing w:val="-10"/>
          <w:sz w:val="36"/>
          <w:szCs w:val="36"/>
          <w:lang w:val="en-US"/>
        </w:rPr>
        <w:t xml:space="preserve">management in rheumatoid arthritis: a position paper by the </w:t>
      </w:r>
      <w:r w:rsidR="00CF6DB3" w:rsidRPr="001D371E">
        <w:rPr>
          <w:rFonts w:ascii="Helvetica Neue" w:hAnsi="Helvetica Neue"/>
          <w:b w:val="0"/>
          <w:bCs w:val="0"/>
          <w:spacing w:val="-10"/>
          <w:sz w:val="36"/>
          <w:szCs w:val="36"/>
          <w:lang w:val="en-US"/>
        </w:rPr>
        <w:t xml:space="preserve">Cardiovascular Pharmacotherapy Working Group of </w:t>
      </w:r>
      <w:r w:rsidRPr="001D371E">
        <w:rPr>
          <w:rFonts w:ascii="Helvetica Neue" w:hAnsi="Helvetica Neue"/>
          <w:b w:val="0"/>
          <w:bCs w:val="0"/>
          <w:spacing w:val="-10"/>
          <w:sz w:val="36"/>
          <w:szCs w:val="36"/>
          <w:lang w:val="en-US"/>
        </w:rPr>
        <w:t xml:space="preserve">European Society of Cardiology </w:t>
      </w:r>
    </w:p>
    <w:p w14:paraId="4DBBCA02" w14:textId="77777777" w:rsidR="003667E6" w:rsidRPr="001D371E" w:rsidRDefault="003667E6" w:rsidP="003667E6">
      <w:pPr>
        <w:pStyle w:val="Body"/>
      </w:pPr>
    </w:p>
    <w:p w14:paraId="1E6D8C29" w14:textId="77777777" w:rsidR="000461D7" w:rsidRPr="001D371E" w:rsidRDefault="000461D7" w:rsidP="000461D7"/>
    <w:p w14:paraId="0157BD20" w14:textId="3ED02756" w:rsidR="000929F3" w:rsidRPr="001D371E" w:rsidRDefault="00563279" w:rsidP="00FD740A">
      <w:pPr>
        <w:spacing w:line="480" w:lineRule="auto"/>
        <w:rPr>
          <w:vertAlign w:val="superscript"/>
        </w:rPr>
      </w:pPr>
      <w:r w:rsidRPr="001D371E">
        <w:t>Ivana Hollan</w:t>
      </w:r>
      <w:r w:rsidRPr="001D371E">
        <w:rPr>
          <w:vertAlign w:val="superscript"/>
        </w:rPr>
        <w:t>1</w:t>
      </w:r>
      <w:r w:rsidRPr="001D371E">
        <w:t xml:space="preserve">, </w:t>
      </w:r>
      <w:r w:rsidR="000929F3" w:rsidRPr="001D371E">
        <w:t>Nicoletta Ronda</w:t>
      </w:r>
      <w:r w:rsidR="000929F3" w:rsidRPr="001D371E">
        <w:rPr>
          <w:vertAlign w:val="superscript"/>
        </w:rPr>
        <w:t>2</w:t>
      </w:r>
      <w:r w:rsidR="000929F3" w:rsidRPr="001D371E">
        <w:t xml:space="preserve">, </w:t>
      </w:r>
      <w:r w:rsidR="00D02B8B" w:rsidRPr="001D371E">
        <w:t>Patrick Dessein</w:t>
      </w:r>
      <w:r w:rsidR="00D02B8B" w:rsidRPr="001D371E">
        <w:rPr>
          <w:vertAlign w:val="superscript"/>
        </w:rPr>
        <w:t>3</w:t>
      </w:r>
      <w:r w:rsidR="00D02B8B" w:rsidRPr="001D371E">
        <w:t xml:space="preserve">, </w:t>
      </w:r>
      <w:r w:rsidR="00355D3A" w:rsidRPr="001D371E">
        <w:t>Stefan Agewall</w:t>
      </w:r>
      <w:r w:rsidR="00D02B8B" w:rsidRPr="001D371E">
        <w:rPr>
          <w:vertAlign w:val="superscript"/>
        </w:rPr>
        <w:t>4</w:t>
      </w:r>
      <w:r w:rsidR="00355D3A" w:rsidRPr="001D371E">
        <w:t>, George Karpouzas</w:t>
      </w:r>
      <w:r w:rsidR="00355D3A" w:rsidRPr="001D371E">
        <w:rPr>
          <w:vertAlign w:val="superscript"/>
        </w:rPr>
        <w:t>5</w:t>
      </w:r>
      <w:r w:rsidR="00355D3A" w:rsidRPr="001D371E">
        <w:t xml:space="preserve">, </w:t>
      </w:r>
      <w:r w:rsidR="00EB259D" w:rsidRPr="001D371E">
        <w:t>Juan Tamargo</w:t>
      </w:r>
      <w:r w:rsidR="00EB259D" w:rsidRPr="001D371E">
        <w:rPr>
          <w:vertAlign w:val="superscript"/>
        </w:rPr>
        <w:t>6</w:t>
      </w:r>
      <w:r w:rsidR="00EB259D" w:rsidRPr="001D371E">
        <w:t xml:space="preserve">, </w:t>
      </w:r>
      <w:r w:rsidR="00355D3A" w:rsidRPr="001D371E">
        <w:t>Alexander Niessner</w:t>
      </w:r>
      <w:r w:rsidR="00A875F8" w:rsidRPr="001D371E">
        <w:rPr>
          <w:vertAlign w:val="superscript"/>
        </w:rPr>
        <w:t>7</w:t>
      </w:r>
      <w:r w:rsidR="00355D3A" w:rsidRPr="001D371E">
        <w:t>, Gianluigi Savarese</w:t>
      </w:r>
      <w:r w:rsidR="00A875F8" w:rsidRPr="001D371E">
        <w:rPr>
          <w:vertAlign w:val="superscript"/>
        </w:rPr>
        <w:t>8</w:t>
      </w:r>
      <w:r w:rsidR="00355D3A" w:rsidRPr="001D371E">
        <w:t>, Giuseppe Rosano</w:t>
      </w:r>
      <w:r w:rsidR="00A875F8" w:rsidRPr="001D371E">
        <w:rPr>
          <w:vertAlign w:val="superscript"/>
        </w:rPr>
        <w:t>9</w:t>
      </w:r>
      <w:r w:rsidR="00355D3A" w:rsidRPr="001D371E">
        <w:t>, Juan Carlos Kaski</w:t>
      </w:r>
      <w:r w:rsidR="00355D3A" w:rsidRPr="001D371E">
        <w:rPr>
          <w:vertAlign w:val="superscript"/>
        </w:rPr>
        <w:t>10</w:t>
      </w:r>
      <w:r w:rsidR="00355D3A" w:rsidRPr="001D371E">
        <w:t>,</w:t>
      </w:r>
      <w:r w:rsidR="00A2242B" w:rsidRPr="001D371E">
        <w:t xml:space="preserve"> Sven Wassma</w:t>
      </w:r>
      <w:r w:rsidR="00C200B6" w:rsidRPr="001D371E">
        <w:t>nn</w:t>
      </w:r>
      <w:r w:rsidR="00C200B6" w:rsidRPr="001D371E">
        <w:rPr>
          <w:vertAlign w:val="superscript"/>
        </w:rPr>
        <w:t>11</w:t>
      </w:r>
      <w:r w:rsidR="00C200B6" w:rsidRPr="001D371E">
        <w:t>,</w:t>
      </w:r>
      <w:r w:rsidR="00355D3A" w:rsidRPr="001D371E">
        <w:t xml:space="preserve"> Pier Luigi Meroni</w:t>
      </w:r>
      <w:r w:rsidR="00355D3A" w:rsidRPr="001D371E">
        <w:rPr>
          <w:vertAlign w:val="superscript"/>
        </w:rPr>
        <w:t>1</w:t>
      </w:r>
      <w:r w:rsidR="00C200B6" w:rsidRPr="001D371E">
        <w:rPr>
          <w:vertAlign w:val="superscript"/>
        </w:rPr>
        <w:t>2</w:t>
      </w:r>
    </w:p>
    <w:p w14:paraId="7A1E7E49" w14:textId="77777777" w:rsidR="00FD740A" w:rsidRPr="001D371E" w:rsidRDefault="00FD740A" w:rsidP="00FD740A">
      <w:pPr>
        <w:spacing w:line="480" w:lineRule="auto"/>
      </w:pPr>
    </w:p>
    <w:p w14:paraId="345F9E06" w14:textId="77777777" w:rsidR="00D7681E" w:rsidRPr="001D371E" w:rsidRDefault="00D7681E" w:rsidP="00FD740A">
      <w:pPr>
        <w:spacing w:line="480" w:lineRule="auto"/>
      </w:pPr>
    </w:p>
    <w:p w14:paraId="09B5AD38" w14:textId="46B96700" w:rsidR="00E3569B" w:rsidRPr="00E74C86" w:rsidRDefault="005617D9" w:rsidP="00FD740A">
      <w:pPr>
        <w:spacing w:line="480" w:lineRule="auto"/>
        <w:rPr>
          <w:lang w:val="nb-NO"/>
        </w:rPr>
      </w:pPr>
      <w:r w:rsidRPr="00E74C86">
        <w:rPr>
          <w:b/>
          <w:vertAlign w:val="superscript"/>
          <w:lang w:val="nb-NO"/>
        </w:rPr>
        <w:t>1</w:t>
      </w:r>
      <w:r w:rsidR="00BC2027" w:rsidRPr="00E74C86">
        <w:rPr>
          <w:lang w:val="nb-NO"/>
        </w:rPr>
        <w:t>Lillehammer Hospital for Rheumatic Diseases, M. Grundtvigs</w:t>
      </w:r>
      <w:r w:rsidR="0022038E" w:rsidRPr="00E74C86">
        <w:rPr>
          <w:lang w:val="nb-NO"/>
        </w:rPr>
        <w:t xml:space="preserve"> </w:t>
      </w:r>
      <w:r w:rsidR="00BC2027" w:rsidRPr="00E74C86">
        <w:rPr>
          <w:lang w:val="nb-NO"/>
        </w:rPr>
        <w:t>ve</w:t>
      </w:r>
      <w:r w:rsidR="0022038E" w:rsidRPr="00E74C86">
        <w:rPr>
          <w:lang w:val="nb-NO"/>
        </w:rPr>
        <w:t>g</w:t>
      </w:r>
      <w:r w:rsidRPr="00E74C86">
        <w:rPr>
          <w:lang w:val="nb-NO"/>
        </w:rPr>
        <w:t xml:space="preserve"> 6, 2609 Lillehammer, Norway</w:t>
      </w:r>
      <w:r w:rsidR="00513B71" w:rsidRPr="00E74C86">
        <w:rPr>
          <w:lang w:val="nb-NO"/>
        </w:rPr>
        <w:t xml:space="preserve"> </w:t>
      </w:r>
      <w:r w:rsidR="00E3569B" w:rsidRPr="00E74C86">
        <w:rPr>
          <w:lang w:val="nb-NO"/>
        </w:rPr>
        <w:t xml:space="preserve"> </w:t>
      </w:r>
    </w:p>
    <w:p w14:paraId="15F35960" w14:textId="77CB20E2" w:rsidR="00AB7F22" w:rsidRPr="001D371E" w:rsidRDefault="0000524C" w:rsidP="00FD740A">
      <w:pPr>
        <w:spacing w:line="480" w:lineRule="auto"/>
      </w:pPr>
      <w:r w:rsidRPr="001D371E">
        <w:t xml:space="preserve">and </w:t>
      </w:r>
      <w:r w:rsidR="00BC2027" w:rsidRPr="001D371E">
        <w:t xml:space="preserve">Brigham and Women's Hospital, Cardiology Division, </w:t>
      </w:r>
      <w:r w:rsidR="00441C2E" w:rsidRPr="001D371E">
        <w:t xml:space="preserve">Boston, </w:t>
      </w:r>
      <w:r w:rsidR="00BC2027" w:rsidRPr="001D371E">
        <w:t>USA</w:t>
      </w:r>
      <w:r w:rsidR="00AB7F22" w:rsidRPr="001D371E">
        <w:t>.</w:t>
      </w:r>
    </w:p>
    <w:p w14:paraId="0FE12C34" w14:textId="1CD65AB6" w:rsidR="00355D3A" w:rsidRPr="001D371E" w:rsidRDefault="005617D9" w:rsidP="00FD740A">
      <w:pPr>
        <w:pBdr>
          <w:top w:val="nil"/>
          <w:left w:val="nil"/>
          <w:bottom w:val="nil"/>
          <w:right w:val="nil"/>
          <w:between w:val="nil"/>
          <w:bar w:val="nil"/>
        </w:pBdr>
        <w:spacing w:line="480" w:lineRule="auto"/>
      </w:pPr>
      <w:r w:rsidRPr="001D371E">
        <w:rPr>
          <w:vertAlign w:val="superscript"/>
        </w:rPr>
        <w:t>2</w:t>
      </w:r>
      <w:r w:rsidR="00AB7F22" w:rsidRPr="001D371E">
        <w:rPr>
          <w:rFonts w:eastAsia="Times New Roman"/>
          <w:color w:val="222222"/>
        </w:rPr>
        <w:t>Department of Food and Drug, University of Parma, Parma, Italy.</w:t>
      </w:r>
    </w:p>
    <w:p w14:paraId="21C752DB" w14:textId="1AB52C59" w:rsidR="00D02B8B" w:rsidRPr="001D371E" w:rsidRDefault="00A875F8" w:rsidP="00D02B8B">
      <w:pPr>
        <w:spacing w:line="480" w:lineRule="auto"/>
        <w:rPr>
          <w:vertAlign w:val="superscript"/>
        </w:rPr>
      </w:pPr>
      <w:r w:rsidRPr="001D371E">
        <w:rPr>
          <w:vertAlign w:val="superscript"/>
        </w:rPr>
        <w:t>3</w:t>
      </w:r>
      <w:r w:rsidR="00D027CA" w:rsidRPr="001D371E">
        <w:rPr>
          <w:rFonts w:eastAsia="Times New Roman"/>
          <w:color w:val="222222"/>
        </w:rPr>
        <w:t xml:space="preserve">Cardiovascular Pathophysiology and Genomics Research Unit, School of Physiology, Faculty of Health Sciences, University of the Witwatersrand, Johannesburg, South Africa; Department of Rheumatology, Charlotte </w:t>
      </w:r>
      <w:proofErr w:type="spellStart"/>
      <w:r w:rsidR="00D027CA" w:rsidRPr="001D371E">
        <w:rPr>
          <w:rFonts w:eastAsia="Times New Roman"/>
          <w:color w:val="222222"/>
        </w:rPr>
        <w:t>Maxeke</w:t>
      </w:r>
      <w:proofErr w:type="spellEnd"/>
      <w:r w:rsidR="00D027CA" w:rsidRPr="001D371E">
        <w:rPr>
          <w:rFonts w:eastAsia="Times New Roman"/>
          <w:color w:val="222222"/>
        </w:rPr>
        <w:t xml:space="preserve"> Johannesburg Academic Hospital, Faculty of Health Sciences, University of the Witwatersrand, South Africa; and Free University and University Hospital, Brussels, Belgium.</w:t>
      </w:r>
      <w:r w:rsidR="00D02B8B" w:rsidRPr="001D371E">
        <w:rPr>
          <w:vertAlign w:val="superscript"/>
        </w:rPr>
        <w:t xml:space="preserve"> </w:t>
      </w:r>
    </w:p>
    <w:p w14:paraId="5BD580EA" w14:textId="11BCC129" w:rsidR="00D027CA" w:rsidRPr="001D371E" w:rsidRDefault="00D02B8B" w:rsidP="00D027CA">
      <w:pPr>
        <w:spacing w:line="480" w:lineRule="auto"/>
        <w:rPr>
          <w:rFonts w:eastAsia="Times New Roman"/>
          <w:color w:val="222222"/>
        </w:rPr>
      </w:pPr>
      <w:r w:rsidRPr="001D371E">
        <w:rPr>
          <w:vertAlign w:val="superscript"/>
        </w:rPr>
        <w:t>4</w:t>
      </w:r>
      <w:r w:rsidRPr="001D371E">
        <w:rPr>
          <w:rFonts w:eastAsia="Times New Roman"/>
          <w:color w:val="222222"/>
        </w:rPr>
        <w:t xml:space="preserve">Department of Cardiology, Oslo University Hospital </w:t>
      </w:r>
      <w:proofErr w:type="spellStart"/>
      <w:r w:rsidRPr="001D371E">
        <w:rPr>
          <w:rFonts w:eastAsia="Times New Roman"/>
          <w:color w:val="222222"/>
        </w:rPr>
        <w:t>Ullevål</w:t>
      </w:r>
      <w:proofErr w:type="spellEnd"/>
      <w:r w:rsidRPr="001D371E">
        <w:rPr>
          <w:rFonts w:eastAsia="Times New Roman"/>
          <w:color w:val="222222"/>
        </w:rPr>
        <w:t>, and University of Oslo, Oslo, Norway.</w:t>
      </w:r>
      <w:r w:rsidRPr="001D371E">
        <w:t xml:space="preserve"> </w:t>
      </w:r>
    </w:p>
    <w:p w14:paraId="0B88A280" w14:textId="22C9A0CC" w:rsidR="00513453" w:rsidRPr="001D371E" w:rsidRDefault="007E2EC9" w:rsidP="00513453">
      <w:pPr>
        <w:spacing w:line="480" w:lineRule="auto"/>
      </w:pPr>
      <w:r w:rsidRPr="001D371E">
        <w:rPr>
          <w:vertAlign w:val="superscript"/>
        </w:rPr>
        <w:t>5</w:t>
      </w:r>
      <w:r w:rsidR="00513453" w:rsidRPr="001D371E">
        <w:t>Los Angeles Biomedical Research Institute, Harbor- UCLA Medical Center, 1124 W Carson Street, Building E4-R17A,</w:t>
      </w:r>
      <w:r w:rsidR="00733779" w:rsidRPr="001D371E">
        <w:t xml:space="preserve"> </w:t>
      </w:r>
      <w:r w:rsidR="00513453" w:rsidRPr="001D371E">
        <w:t>Torrance, CA 90502, USA.</w:t>
      </w:r>
    </w:p>
    <w:p w14:paraId="61976553" w14:textId="799E3AC8" w:rsidR="00147518" w:rsidRPr="001D371E" w:rsidRDefault="00147518" w:rsidP="00147518">
      <w:pPr>
        <w:spacing w:line="480" w:lineRule="auto"/>
      </w:pPr>
      <w:r w:rsidRPr="001D371E">
        <w:rPr>
          <w:vertAlign w:val="superscript"/>
        </w:rPr>
        <w:t>6</w:t>
      </w:r>
      <w:r w:rsidRPr="001D371E">
        <w:t xml:space="preserve">Department of Pharmacology, School of Medicine, Universidad </w:t>
      </w:r>
      <w:proofErr w:type="spellStart"/>
      <w:r w:rsidRPr="001D371E">
        <w:t>Complutense</w:t>
      </w:r>
      <w:proofErr w:type="spellEnd"/>
      <w:r w:rsidRPr="001D371E">
        <w:t>, CIBERCV, Madrid, Spain.</w:t>
      </w:r>
    </w:p>
    <w:p w14:paraId="51D1AF8D" w14:textId="6BD30C42" w:rsidR="00513B71" w:rsidRPr="001D371E" w:rsidRDefault="00147518" w:rsidP="00513453">
      <w:pPr>
        <w:spacing w:line="480" w:lineRule="auto"/>
      </w:pPr>
      <w:r w:rsidRPr="001D371E">
        <w:rPr>
          <w:vertAlign w:val="superscript"/>
        </w:rPr>
        <w:t>7</w:t>
      </w:r>
      <w:r w:rsidR="00C200B6" w:rsidRPr="001D371E">
        <w:t>Department of Internal Medicine II, Medical University of Vienna, Vienna, Austria.</w:t>
      </w:r>
    </w:p>
    <w:p w14:paraId="7448904F" w14:textId="406EC8D7" w:rsidR="00513B71" w:rsidRPr="001D371E" w:rsidRDefault="00147518" w:rsidP="00FD740A">
      <w:pPr>
        <w:spacing w:line="480" w:lineRule="auto"/>
      </w:pPr>
      <w:r w:rsidRPr="001D371E">
        <w:rPr>
          <w:vertAlign w:val="superscript"/>
        </w:rPr>
        <w:lastRenderedPageBreak/>
        <w:t>8</w:t>
      </w:r>
      <w:r w:rsidR="00C200B6" w:rsidRPr="001D371E">
        <w:t xml:space="preserve">Department of Medicine, Cardiology Division, Karolinska </w:t>
      </w:r>
      <w:proofErr w:type="spellStart"/>
      <w:r w:rsidR="00C200B6" w:rsidRPr="001D371E">
        <w:t>Institutet</w:t>
      </w:r>
      <w:proofErr w:type="spellEnd"/>
      <w:r w:rsidR="00C200B6" w:rsidRPr="001D371E">
        <w:t xml:space="preserve">, Karolinska University Hospital </w:t>
      </w:r>
      <w:proofErr w:type="spellStart"/>
      <w:r w:rsidR="00C200B6" w:rsidRPr="001D371E">
        <w:t>Solna</w:t>
      </w:r>
      <w:proofErr w:type="spellEnd"/>
      <w:r w:rsidR="00C200B6" w:rsidRPr="001D371E">
        <w:t>, Stockholm, Sweden.</w:t>
      </w:r>
    </w:p>
    <w:p w14:paraId="1ED5099B" w14:textId="44856167" w:rsidR="00513B71" w:rsidRPr="001D371E" w:rsidRDefault="00147518" w:rsidP="00FD740A">
      <w:pPr>
        <w:spacing w:line="480" w:lineRule="auto"/>
      </w:pPr>
      <w:r w:rsidRPr="001D371E">
        <w:rPr>
          <w:vertAlign w:val="superscript"/>
        </w:rPr>
        <w:t>9</w:t>
      </w:r>
      <w:r w:rsidR="00C200B6" w:rsidRPr="001D371E">
        <w:t xml:space="preserve">Department of Medical Sciences, </w:t>
      </w:r>
      <w:proofErr w:type="spellStart"/>
      <w:r w:rsidR="00C200B6" w:rsidRPr="001D371E">
        <w:t>Irccs</w:t>
      </w:r>
      <w:proofErr w:type="spellEnd"/>
      <w:r w:rsidR="00C200B6" w:rsidRPr="001D371E">
        <w:t xml:space="preserve"> San Raffaele Hospital, Rome, Italy.</w:t>
      </w:r>
    </w:p>
    <w:p w14:paraId="36BFF540" w14:textId="6BD4CCF9" w:rsidR="00C200B6" w:rsidRPr="001D371E" w:rsidRDefault="00C200B6" w:rsidP="00FD740A">
      <w:pPr>
        <w:spacing w:line="480" w:lineRule="auto"/>
      </w:pPr>
      <w:r w:rsidRPr="001D371E">
        <w:rPr>
          <w:vertAlign w:val="superscript"/>
        </w:rPr>
        <w:t>10</w:t>
      </w:r>
      <w:r w:rsidRPr="001D371E">
        <w:t>Molecular and Clinical Sciences Research Institute, St. George's, University of London, London, UK.</w:t>
      </w:r>
    </w:p>
    <w:p w14:paraId="1E4DF01B" w14:textId="5DC85402" w:rsidR="00C200B6" w:rsidRPr="001D371E" w:rsidRDefault="00C200B6" w:rsidP="00FD740A">
      <w:pPr>
        <w:spacing w:line="480" w:lineRule="auto"/>
      </w:pPr>
      <w:r w:rsidRPr="001D371E">
        <w:rPr>
          <w:vertAlign w:val="superscript"/>
        </w:rPr>
        <w:t>11</w:t>
      </w:r>
      <w:r w:rsidRPr="001D371E">
        <w:t xml:space="preserve">Cardiology </w:t>
      </w:r>
      <w:proofErr w:type="spellStart"/>
      <w:r w:rsidRPr="001D371E">
        <w:t>Pasing</w:t>
      </w:r>
      <w:proofErr w:type="spellEnd"/>
      <w:r w:rsidRPr="001D371E">
        <w:t>, Munich, Germany and University of the Saarland, Homburg, Saar, Germany.</w:t>
      </w:r>
    </w:p>
    <w:p w14:paraId="6BD908F0" w14:textId="7F53F7AA" w:rsidR="00BC2027" w:rsidRPr="001D371E" w:rsidRDefault="00C200B6" w:rsidP="00FD740A">
      <w:pPr>
        <w:spacing w:line="480" w:lineRule="auto"/>
        <w:rPr>
          <w:vertAlign w:val="superscript"/>
        </w:rPr>
      </w:pPr>
      <w:r w:rsidRPr="001D371E">
        <w:rPr>
          <w:vertAlign w:val="superscript"/>
        </w:rPr>
        <w:t>12</w:t>
      </w:r>
      <w:r w:rsidR="00355D3A" w:rsidRPr="001D371E">
        <w:t xml:space="preserve">Immunorheumatology Res Lab, </w:t>
      </w:r>
      <w:proofErr w:type="spellStart"/>
      <w:r w:rsidR="000929F3" w:rsidRPr="001D371E">
        <w:t>Istituto</w:t>
      </w:r>
      <w:proofErr w:type="spellEnd"/>
      <w:r w:rsidR="000929F3" w:rsidRPr="001D371E">
        <w:t xml:space="preserve"> </w:t>
      </w:r>
      <w:proofErr w:type="spellStart"/>
      <w:r w:rsidR="000929F3" w:rsidRPr="001D371E">
        <w:t>Auxologico</w:t>
      </w:r>
      <w:proofErr w:type="spellEnd"/>
      <w:r w:rsidR="000929F3" w:rsidRPr="001D371E">
        <w:t xml:space="preserve"> </w:t>
      </w:r>
      <w:proofErr w:type="spellStart"/>
      <w:r w:rsidR="000929F3" w:rsidRPr="001D371E">
        <w:t>Italiano</w:t>
      </w:r>
      <w:proofErr w:type="spellEnd"/>
      <w:r w:rsidR="00355D3A" w:rsidRPr="001D371E">
        <w:t xml:space="preserve">, </w:t>
      </w:r>
      <w:r w:rsidR="000929F3" w:rsidRPr="001D371E">
        <w:t>Via Ariosto, 14</w:t>
      </w:r>
      <w:r w:rsidR="00355D3A" w:rsidRPr="001D371E">
        <w:t xml:space="preserve">, 20145 Milan, </w:t>
      </w:r>
      <w:r w:rsidR="000929F3" w:rsidRPr="001D371E">
        <w:t>Italy</w:t>
      </w:r>
      <w:r w:rsidR="00355D3A" w:rsidRPr="001D371E">
        <w:t>.</w:t>
      </w:r>
    </w:p>
    <w:p w14:paraId="10CC491A" w14:textId="77777777" w:rsidR="003B429F" w:rsidRPr="001D371E" w:rsidRDefault="003B429F" w:rsidP="00FD740A">
      <w:pPr>
        <w:spacing w:line="480" w:lineRule="auto"/>
      </w:pPr>
    </w:p>
    <w:p w14:paraId="6A97B759" w14:textId="77777777" w:rsidR="007E2EC9" w:rsidRPr="001D371E" w:rsidRDefault="007E2EC9" w:rsidP="00FD740A">
      <w:pPr>
        <w:spacing w:line="480" w:lineRule="auto"/>
      </w:pPr>
    </w:p>
    <w:p w14:paraId="65A3FBE5" w14:textId="77777777" w:rsidR="007E2EC9" w:rsidRPr="001D371E" w:rsidRDefault="007E2EC9" w:rsidP="00FD740A">
      <w:pPr>
        <w:spacing w:line="480" w:lineRule="auto"/>
        <w:rPr>
          <w:b/>
        </w:rPr>
      </w:pPr>
      <w:r w:rsidRPr="001D371E">
        <w:rPr>
          <w:b/>
        </w:rPr>
        <w:t xml:space="preserve">Corresponding author: </w:t>
      </w:r>
    </w:p>
    <w:p w14:paraId="69DBC5B1" w14:textId="77777777" w:rsidR="007E2EC9" w:rsidRPr="001D371E" w:rsidRDefault="007E2EC9" w:rsidP="00FD740A">
      <w:pPr>
        <w:spacing w:line="480" w:lineRule="auto"/>
      </w:pPr>
      <w:r w:rsidRPr="001D371E">
        <w:t>Ivana Hollan</w:t>
      </w:r>
    </w:p>
    <w:p w14:paraId="5626ED9B" w14:textId="7745B756" w:rsidR="003B429F" w:rsidRPr="001D371E" w:rsidRDefault="003B429F" w:rsidP="00FD740A">
      <w:pPr>
        <w:spacing w:line="480" w:lineRule="auto"/>
      </w:pPr>
      <w:r w:rsidRPr="001D371E">
        <w:t xml:space="preserve">Lillehammer Hospital for Rheumatic Diseases, M. </w:t>
      </w:r>
      <w:proofErr w:type="spellStart"/>
      <w:r w:rsidRPr="001D371E">
        <w:t>Grundtvigs</w:t>
      </w:r>
      <w:proofErr w:type="spellEnd"/>
      <w:r w:rsidR="000461D7" w:rsidRPr="001D371E">
        <w:t xml:space="preserve"> </w:t>
      </w:r>
      <w:r w:rsidRPr="001D371E">
        <w:t>ve</w:t>
      </w:r>
      <w:r w:rsidR="000461D7" w:rsidRPr="001D371E">
        <w:t>g</w:t>
      </w:r>
      <w:r w:rsidRPr="001D371E">
        <w:t xml:space="preserve"> 6, 2609 Lillehammer, Norway </w:t>
      </w:r>
    </w:p>
    <w:p w14:paraId="081D1502" w14:textId="28E0D061" w:rsidR="003B429F" w:rsidRPr="001D371E" w:rsidRDefault="003B1C98" w:rsidP="00FD740A">
      <w:pPr>
        <w:spacing w:line="480" w:lineRule="auto"/>
      </w:pPr>
      <w:hyperlink r:id="rId8" w:history="1">
        <w:r w:rsidR="003B429F" w:rsidRPr="001D371E">
          <w:rPr>
            <w:rStyle w:val="Hyperlink"/>
          </w:rPr>
          <w:t>Ivana.hollan@gmail.com</w:t>
        </w:r>
      </w:hyperlink>
    </w:p>
    <w:p w14:paraId="5D28DE9F" w14:textId="460A6079" w:rsidR="003B429F" w:rsidRPr="001D371E" w:rsidRDefault="003B429F" w:rsidP="00FD740A">
      <w:pPr>
        <w:spacing w:line="480" w:lineRule="auto"/>
      </w:pPr>
      <w:r w:rsidRPr="001D371E">
        <w:t>+47 41 33 49 95</w:t>
      </w:r>
    </w:p>
    <w:p w14:paraId="53A6EE22" w14:textId="1723DECC" w:rsidR="003B429F" w:rsidRPr="001D371E" w:rsidRDefault="003B429F" w:rsidP="00FD740A">
      <w:pPr>
        <w:spacing w:line="480" w:lineRule="auto"/>
      </w:pPr>
      <w:r w:rsidRPr="001D371E">
        <w:t>+1 415 712 88 39</w:t>
      </w:r>
    </w:p>
    <w:p w14:paraId="3EF8DA20" w14:textId="77777777" w:rsidR="003B429F" w:rsidRPr="001D371E" w:rsidRDefault="003B429F" w:rsidP="00FD740A">
      <w:pPr>
        <w:pBdr>
          <w:top w:val="nil"/>
          <w:left w:val="nil"/>
          <w:bottom w:val="nil"/>
          <w:right w:val="nil"/>
          <w:between w:val="nil"/>
          <w:bar w:val="nil"/>
        </w:pBdr>
        <w:spacing w:line="480" w:lineRule="auto"/>
        <w:rPr>
          <w:rFonts w:ascii="Calibri" w:eastAsia="Calibri" w:hAnsi="Calibri" w:cs="Calibri"/>
          <w:b/>
          <w:bCs/>
          <w:color w:val="345A8A"/>
          <w:sz w:val="32"/>
          <w:szCs w:val="32"/>
          <w:u w:color="345A8A"/>
          <w:bdr w:val="nil"/>
        </w:rPr>
      </w:pPr>
      <w:r w:rsidRPr="001D371E">
        <w:br w:type="page"/>
      </w:r>
    </w:p>
    <w:p w14:paraId="1A63A30E" w14:textId="37B834AE" w:rsidR="001D518C" w:rsidRPr="001D371E" w:rsidRDefault="007E2EC9" w:rsidP="009A09A5">
      <w:pPr>
        <w:pStyle w:val="Heading1"/>
        <w:spacing w:line="480" w:lineRule="auto"/>
        <w:rPr>
          <w:lang w:val="en-US"/>
        </w:rPr>
      </w:pPr>
      <w:r w:rsidRPr="001D371E">
        <w:rPr>
          <w:lang w:val="en-US"/>
        </w:rPr>
        <w:lastRenderedPageBreak/>
        <w:t>Abstract</w:t>
      </w:r>
    </w:p>
    <w:p w14:paraId="3C0C1DDA" w14:textId="58435A22" w:rsidR="001D518C" w:rsidRPr="001D371E" w:rsidRDefault="00137EC2" w:rsidP="003B429F">
      <w:pPr>
        <w:pStyle w:val="Body"/>
        <w:spacing w:line="480" w:lineRule="auto"/>
      </w:pPr>
      <w:r w:rsidRPr="001D371E">
        <w:t>R</w:t>
      </w:r>
      <w:r w:rsidR="0084193D" w:rsidRPr="001D371E">
        <w:t>heumatoid arthritis (R</w:t>
      </w:r>
      <w:r w:rsidRPr="001D371E">
        <w:t>A</w:t>
      </w:r>
      <w:r w:rsidR="0084193D" w:rsidRPr="001D371E">
        <w:t>)</w:t>
      </w:r>
      <w:r w:rsidRPr="001D371E">
        <w:t xml:space="preserve"> is associated with increased cardiovascular morbidity, partly due to alt</w:t>
      </w:r>
      <w:r w:rsidR="00550E95" w:rsidRPr="001D371E">
        <w:t xml:space="preserve">erations in lipoprotein </w:t>
      </w:r>
      <w:r w:rsidRPr="001D371E">
        <w:t>quantity</w:t>
      </w:r>
      <w:r w:rsidR="00550E95" w:rsidRPr="001D371E">
        <w:t>, quality and cell cholesterol trafficking</w:t>
      </w:r>
      <w:r w:rsidRPr="001D371E">
        <w:t xml:space="preserve">. </w:t>
      </w:r>
      <w:r w:rsidR="00550E95" w:rsidRPr="001D371E">
        <w:t xml:space="preserve">Although </w:t>
      </w:r>
      <w:r w:rsidR="008540CE" w:rsidRPr="001D371E">
        <w:t xml:space="preserve">cardiovascular disease </w:t>
      </w:r>
      <w:r w:rsidR="0058108F" w:rsidRPr="001D371E">
        <w:t>significantly contributes to mortality excess</w:t>
      </w:r>
      <w:r w:rsidR="008540CE" w:rsidRPr="001D371E">
        <w:t xml:space="preserve"> in RA, </w:t>
      </w:r>
      <w:r w:rsidR="00550E95" w:rsidRPr="001D371E">
        <w:t>cardio</w:t>
      </w:r>
      <w:r w:rsidR="003B429F" w:rsidRPr="001D371E">
        <w:t xml:space="preserve">vascular prevention </w:t>
      </w:r>
      <w:r w:rsidR="004459F3" w:rsidRPr="001D371E">
        <w:t>has been</w:t>
      </w:r>
      <w:r w:rsidR="008540CE" w:rsidRPr="001D371E">
        <w:t xml:space="preserve"> largely insufficient</w:t>
      </w:r>
      <w:r w:rsidR="00550E95" w:rsidRPr="001D371E">
        <w:t>. B</w:t>
      </w:r>
      <w:r w:rsidRPr="001D371E">
        <w:t>ecause of limited evidence, optimal strategies for lipid management</w:t>
      </w:r>
      <w:r w:rsidR="00E171BC" w:rsidRPr="001D371E">
        <w:t xml:space="preserve"> </w:t>
      </w:r>
      <w:r w:rsidR="00B35CA5" w:rsidRPr="001D371E">
        <w:t xml:space="preserve">(LM) </w:t>
      </w:r>
      <w:r w:rsidRPr="001D371E">
        <w:t>in RA have not been determined yet</w:t>
      </w:r>
      <w:r w:rsidR="007214A9" w:rsidRPr="001D371E">
        <w:t>, and recommendations are largely based on expert opinions</w:t>
      </w:r>
      <w:r w:rsidRPr="001D371E">
        <w:t xml:space="preserve">. </w:t>
      </w:r>
    </w:p>
    <w:p w14:paraId="4590DC07" w14:textId="21303A8B" w:rsidR="0022038E" w:rsidRPr="001D371E" w:rsidRDefault="001D518C" w:rsidP="0022038E">
      <w:pPr>
        <w:pStyle w:val="Body"/>
        <w:spacing w:line="480" w:lineRule="auto"/>
      </w:pPr>
      <w:r w:rsidRPr="001D371E">
        <w:t xml:space="preserve">In this position </w:t>
      </w:r>
      <w:r w:rsidR="00B35CA5" w:rsidRPr="001D371E">
        <w:t>paper</w:t>
      </w:r>
      <w:r w:rsidRPr="001D371E">
        <w:t xml:space="preserve">, </w:t>
      </w:r>
      <w:r w:rsidR="00DC449B" w:rsidRPr="001D371E">
        <w:t xml:space="preserve">we </w:t>
      </w:r>
      <w:r w:rsidR="00CA723B" w:rsidRPr="001D371E">
        <w:t xml:space="preserve">describe abnormalities in lipid metabolism in RA and </w:t>
      </w:r>
      <w:r w:rsidR="00722467" w:rsidRPr="001D371E">
        <w:t>introduce</w:t>
      </w:r>
      <w:r w:rsidRPr="001D371E">
        <w:t xml:space="preserve"> a </w:t>
      </w:r>
      <w:r w:rsidR="007F4047" w:rsidRPr="001D371E">
        <w:t>new</w:t>
      </w:r>
      <w:r w:rsidR="00550E95" w:rsidRPr="001D371E">
        <w:t xml:space="preserve"> </w:t>
      </w:r>
      <w:r w:rsidR="00BA75AD" w:rsidRPr="001D371E">
        <w:t>algorithm</w:t>
      </w:r>
      <w:r w:rsidR="00550E95" w:rsidRPr="001D371E">
        <w:t xml:space="preserve"> for </w:t>
      </w:r>
      <w:r w:rsidR="008F2436" w:rsidRPr="001D371E">
        <w:t xml:space="preserve">estimation of </w:t>
      </w:r>
      <w:r w:rsidR="008540CE" w:rsidRPr="001D371E">
        <w:t>cardiovascular risk (CVR)</w:t>
      </w:r>
      <w:r w:rsidR="00B35CA5" w:rsidRPr="001D371E">
        <w:t xml:space="preserve"> and LM in RA. The algorithm stratifies patients </w:t>
      </w:r>
      <w:r w:rsidR="00550E95" w:rsidRPr="001D371E">
        <w:t xml:space="preserve">according to </w:t>
      </w:r>
      <w:r w:rsidR="0058108F" w:rsidRPr="001D371E">
        <w:t xml:space="preserve">RA-related </w:t>
      </w:r>
      <w:r w:rsidR="008F2436" w:rsidRPr="001D371E">
        <w:t xml:space="preserve">factors </w:t>
      </w:r>
      <w:r w:rsidR="0058108F" w:rsidRPr="001D371E">
        <w:t>impacting</w:t>
      </w:r>
      <w:r w:rsidR="00DC449B" w:rsidRPr="001D371E">
        <w:t xml:space="preserve"> CVR</w:t>
      </w:r>
      <w:r w:rsidR="00B35CA5" w:rsidRPr="001D371E">
        <w:t xml:space="preserve"> (such as</w:t>
      </w:r>
      <w:r w:rsidR="00550E95" w:rsidRPr="001D371E">
        <w:t xml:space="preserve"> </w:t>
      </w:r>
      <w:r w:rsidR="00722467" w:rsidRPr="001D371E">
        <w:t>RA</w:t>
      </w:r>
      <w:r w:rsidR="008F2436" w:rsidRPr="001D371E">
        <w:t xml:space="preserve"> activity and severity</w:t>
      </w:r>
      <w:r w:rsidR="00B35CA5" w:rsidRPr="001D371E">
        <w:t xml:space="preserve"> </w:t>
      </w:r>
      <w:r w:rsidR="00550E95" w:rsidRPr="001D371E">
        <w:t>and</w:t>
      </w:r>
      <w:r w:rsidR="00BA75AD" w:rsidRPr="001D371E">
        <w:t xml:space="preserve"> </w:t>
      </w:r>
      <w:r w:rsidR="00B35CA5" w:rsidRPr="001D371E">
        <w:t>medication) and therefore enables a more nuanced approach than other current methods.</w:t>
      </w:r>
      <w:r w:rsidR="003E149F" w:rsidRPr="001D371E">
        <w:t xml:space="preserve"> </w:t>
      </w:r>
      <w:r w:rsidR="00BA75AD" w:rsidRPr="001D371E">
        <w:t>We</w:t>
      </w:r>
      <w:r w:rsidR="002B1B9D" w:rsidRPr="001D371E">
        <w:t xml:space="preserve"> </w:t>
      </w:r>
      <w:r w:rsidR="00722467" w:rsidRPr="001D371E">
        <w:t>propose strategies for</w:t>
      </w:r>
      <w:r w:rsidR="002B1B9D" w:rsidRPr="001D371E">
        <w:t xml:space="preserve"> </w:t>
      </w:r>
      <w:r w:rsidR="008F2436" w:rsidRPr="001D371E">
        <w:t xml:space="preserve">monitoring </w:t>
      </w:r>
      <w:r w:rsidR="00FD740A" w:rsidRPr="001D371E">
        <w:t>of lipid parameters and</w:t>
      </w:r>
      <w:r w:rsidR="002B1B9D" w:rsidRPr="001D371E">
        <w:t xml:space="preserve"> </w:t>
      </w:r>
      <w:r w:rsidR="00722467" w:rsidRPr="001D371E">
        <w:t>treatment of</w:t>
      </w:r>
      <w:r w:rsidR="00DC449B" w:rsidRPr="001D371E">
        <w:t xml:space="preserve"> </w:t>
      </w:r>
      <w:r w:rsidR="007214A9" w:rsidRPr="001D371E">
        <w:t>dyslipidemia</w:t>
      </w:r>
      <w:r w:rsidR="00DC449B" w:rsidRPr="001D371E">
        <w:t xml:space="preserve"> in RA</w:t>
      </w:r>
      <w:r w:rsidR="00722467" w:rsidRPr="001D371E">
        <w:t xml:space="preserve"> (</w:t>
      </w:r>
      <w:r w:rsidR="00A00290" w:rsidRPr="001D371E">
        <w:t>including</w:t>
      </w:r>
      <w:r w:rsidR="002B1B9D" w:rsidRPr="001D371E">
        <w:t xml:space="preserve"> lifestyle</w:t>
      </w:r>
      <w:r w:rsidR="00DC449B" w:rsidRPr="001D371E">
        <w:t>,</w:t>
      </w:r>
      <w:r w:rsidR="002B1B9D" w:rsidRPr="001D371E">
        <w:t xml:space="preserve"> statins</w:t>
      </w:r>
      <w:r w:rsidR="00DC449B" w:rsidRPr="001D371E">
        <w:t xml:space="preserve"> </w:t>
      </w:r>
      <w:r w:rsidR="00A00290" w:rsidRPr="001D371E">
        <w:t xml:space="preserve">and other lipid-modifying therapies, </w:t>
      </w:r>
      <w:r w:rsidR="00DC449B" w:rsidRPr="001D371E">
        <w:t xml:space="preserve">and </w:t>
      </w:r>
      <w:r w:rsidR="00B4571D" w:rsidRPr="001D371E">
        <w:t xml:space="preserve">disease modifying </w:t>
      </w:r>
      <w:r w:rsidR="00DC449B" w:rsidRPr="001D371E">
        <w:t xml:space="preserve">anti-rheumatic </w:t>
      </w:r>
      <w:r w:rsidR="00B4571D" w:rsidRPr="001D371E">
        <w:t>drugs</w:t>
      </w:r>
      <w:r w:rsidR="00722467" w:rsidRPr="001D371E">
        <w:t>)</w:t>
      </w:r>
      <w:r w:rsidR="007632CA" w:rsidRPr="001D371E">
        <w:t>.</w:t>
      </w:r>
      <w:r w:rsidR="0022038E" w:rsidRPr="001D371E">
        <w:t xml:space="preserve"> </w:t>
      </w:r>
      <w:r w:rsidR="004C3937" w:rsidRPr="001D371E">
        <w:t xml:space="preserve">These opinion-based recommendations are meant to </w:t>
      </w:r>
      <w:r w:rsidR="00B35CA5" w:rsidRPr="001D371E">
        <w:t>facilitate LM</w:t>
      </w:r>
      <w:r w:rsidR="004C3937" w:rsidRPr="001D371E">
        <w:t xml:space="preserve"> in RA until more evidence is available.</w:t>
      </w:r>
    </w:p>
    <w:p w14:paraId="07887591" w14:textId="42DD79A7" w:rsidR="007632CA" w:rsidRPr="001D371E" w:rsidRDefault="007632CA" w:rsidP="003B429F">
      <w:pPr>
        <w:pStyle w:val="Body"/>
        <w:spacing w:line="480" w:lineRule="auto"/>
      </w:pPr>
    </w:p>
    <w:p w14:paraId="49153504" w14:textId="6BA45128" w:rsidR="009A09A5" w:rsidRPr="001D371E" w:rsidRDefault="0094731B" w:rsidP="009A09A5">
      <w:pPr>
        <w:pStyle w:val="Heading1"/>
        <w:spacing w:line="480" w:lineRule="auto"/>
        <w:rPr>
          <w:lang w:val="en-US"/>
        </w:rPr>
      </w:pPr>
      <w:r w:rsidRPr="001D371E">
        <w:rPr>
          <w:lang w:val="en-US"/>
        </w:rPr>
        <w:t>Key</w:t>
      </w:r>
      <w:r w:rsidR="009A09A5" w:rsidRPr="001D371E">
        <w:rPr>
          <w:lang w:val="en-US"/>
        </w:rPr>
        <w:t>words</w:t>
      </w:r>
    </w:p>
    <w:p w14:paraId="0B3CE4ED" w14:textId="44F76896" w:rsidR="009A09A5" w:rsidRPr="001D371E" w:rsidRDefault="009A09A5" w:rsidP="009A09A5">
      <w:pPr>
        <w:pStyle w:val="Body"/>
      </w:pPr>
      <w:r w:rsidRPr="001D371E">
        <w:t>Rheumatoid art</w:t>
      </w:r>
      <w:r w:rsidR="00B34E29" w:rsidRPr="001D371E">
        <w:t>hritis; cardiovascular</w:t>
      </w:r>
      <w:r w:rsidR="00224185" w:rsidRPr="001D371E">
        <w:t xml:space="preserve"> risk</w:t>
      </w:r>
      <w:r w:rsidR="00B34E29" w:rsidRPr="001D371E">
        <w:t>; atherosclerosis; lipid</w:t>
      </w:r>
      <w:r w:rsidR="00B35CA5" w:rsidRPr="001D371E">
        <w:t xml:space="preserve"> management</w:t>
      </w:r>
      <w:r w:rsidR="00B34E29" w:rsidRPr="001D371E">
        <w:t xml:space="preserve">; </w:t>
      </w:r>
      <w:r w:rsidRPr="001D371E">
        <w:t xml:space="preserve">statins; </w:t>
      </w:r>
      <w:r w:rsidR="00B34E29" w:rsidRPr="001D371E">
        <w:t>inflammation</w:t>
      </w:r>
      <w:r w:rsidR="0094731B" w:rsidRPr="001D371E">
        <w:t>.</w:t>
      </w:r>
    </w:p>
    <w:p w14:paraId="62741D3B" w14:textId="1B923900" w:rsidR="004459F3" w:rsidRPr="001D371E" w:rsidRDefault="004459F3" w:rsidP="009A09A5">
      <w:pPr>
        <w:pStyle w:val="Body"/>
      </w:pPr>
    </w:p>
    <w:p w14:paraId="60111D56" w14:textId="77777777" w:rsidR="004459F3" w:rsidRPr="001D371E" w:rsidRDefault="004459F3" w:rsidP="009A09A5">
      <w:pPr>
        <w:pStyle w:val="Body"/>
        <w:rPr>
          <w:rFonts w:ascii="Calibri" w:eastAsia="Calibri" w:hAnsi="Calibri" w:cs="Calibri"/>
          <w:b/>
          <w:bCs/>
          <w:color w:val="345A8A"/>
          <w:sz w:val="32"/>
          <w:szCs w:val="32"/>
          <w:u w:color="345A8A"/>
        </w:rPr>
      </w:pPr>
      <w:r w:rsidRPr="001D371E">
        <w:rPr>
          <w:rFonts w:ascii="Calibri" w:eastAsia="Calibri" w:hAnsi="Calibri" w:cs="Calibri"/>
          <w:b/>
          <w:bCs/>
          <w:color w:val="345A8A"/>
          <w:sz w:val="32"/>
          <w:szCs w:val="32"/>
          <w:u w:color="345A8A"/>
        </w:rPr>
        <w:t>Word count</w:t>
      </w:r>
    </w:p>
    <w:p w14:paraId="47F583B2" w14:textId="0E7F971F" w:rsidR="003601AB" w:rsidRPr="001D371E" w:rsidRDefault="003601AB" w:rsidP="003601AB">
      <w:pPr>
        <w:pStyle w:val="Body"/>
      </w:pPr>
      <w:r w:rsidRPr="001D371E">
        <w:t>Abstract: 159</w:t>
      </w:r>
    </w:p>
    <w:p w14:paraId="30CA1D81" w14:textId="79B2F7C4" w:rsidR="003601AB" w:rsidRDefault="003601AB" w:rsidP="003601AB">
      <w:pPr>
        <w:pStyle w:val="Body"/>
      </w:pPr>
      <w:r w:rsidRPr="001D371E">
        <w:t xml:space="preserve">Main text: </w:t>
      </w:r>
      <w:r w:rsidR="000176FA">
        <w:t>41</w:t>
      </w:r>
      <w:r w:rsidR="005C730B">
        <w:t>85</w:t>
      </w:r>
    </w:p>
    <w:p w14:paraId="1003A48D" w14:textId="729EFBAE" w:rsidR="004B7027" w:rsidRPr="001D371E" w:rsidRDefault="004B7027" w:rsidP="003601AB">
      <w:pPr>
        <w:pStyle w:val="Body"/>
      </w:pPr>
    </w:p>
    <w:p w14:paraId="06317EE0" w14:textId="77777777" w:rsidR="002B1B9D" w:rsidRPr="001D371E" w:rsidRDefault="002B1B9D" w:rsidP="003B429F">
      <w:pPr>
        <w:pStyle w:val="Body"/>
        <w:spacing w:line="480" w:lineRule="auto"/>
      </w:pPr>
    </w:p>
    <w:p w14:paraId="7F86FEC2" w14:textId="77777777" w:rsidR="008F2436" w:rsidRPr="001D371E" w:rsidRDefault="008F2436" w:rsidP="003B429F">
      <w:pPr>
        <w:pStyle w:val="Body"/>
        <w:spacing w:line="480" w:lineRule="auto"/>
      </w:pPr>
    </w:p>
    <w:p w14:paraId="6D5C79A1" w14:textId="12680BE4" w:rsidR="007E2EC9" w:rsidRPr="001D371E" w:rsidRDefault="007E2EC9" w:rsidP="003B429F">
      <w:pPr>
        <w:pBdr>
          <w:top w:val="nil"/>
          <w:left w:val="nil"/>
          <w:bottom w:val="nil"/>
          <w:right w:val="nil"/>
          <w:between w:val="nil"/>
          <w:bar w:val="nil"/>
        </w:pBdr>
        <w:spacing w:line="480" w:lineRule="auto"/>
      </w:pPr>
    </w:p>
    <w:p w14:paraId="3C9CE8B2" w14:textId="77777777" w:rsidR="00563279" w:rsidRPr="001D371E" w:rsidRDefault="00563279" w:rsidP="003B429F">
      <w:pPr>
        <w:spacing w:line="480" w:lineRule="auto"/>
        <w:rPr>
          <w:color w:val="000000" w:themeColor="text1"/>
        </w:rPr>
      </w:pPr>
    </w:p>
    <w:p w14:paraId="25074CAE" w14:textId="77777777" w:rsidR="001D518C" w:rsidRPr="001D371E" w:rsidRDefault="001D518C" w:rsidP="0089211F">
      <w:pPr>
        <w:pBdr>
          <w:top w:val="nil"/>
          <w:left w:val="nil"/>
          <w:bottom w:val="nil"/>
          <w:right w:val="nil"/>
          <w:between w:val="nil"/>
          <w:bar w:val="nil"/>
        </w:pBdr>
        <w:spacing w:line="480" w:lineRule="auto"/>
        <w:rPr>
          <w:rFonts w:ascii="Calibri" w:eastAsia="Calibri" w:hAnsi="Calibri" w:cs="Calibri"/>
          <w:b/>
          <w:bCs/>
          <w:color w:val="345A8A"/>
          <w:sz w:val="32"/>
          <w:szCs w:val="32"/>
          <w:u w:color="345A8A"/>
          <w:bdr w:val="nil"/>
        </w:rPr>
      </w:pPr>
      <w:r w:rsidRPr="001D371E">
        <w:br w:type="page"/>
      </w:r>
    </w:p>
    <w:p w14:paraId="4B928481" w14:textId="2F0319F3" w:rsidR="00CD558D" w:rsidRPr="001D371E" w:rsidRDefault="00DF256A" w:rsidP="0089211F">
      <w:pPr>
        <w:pStyle w:val="Heading2"/>
        <w:numPr>
          <w:ilvl w:val="0"/>
          <w:numId w:val="5"/>
        </w:numPr>
        <w:spacing w:line="480" w:lineRule="auto"/>
        <w:rPr>
          <w:lang w:val="en-US"/>
        </w:rPr>
      </w:pPr>
      <w:r w:rsidRPr="001D371E">
        <w:rPr>
          <w:sz w:val="28"/>
          <w:szCs w:val="28"/>
          <w:lang w:val="en-US"/>
        </w:rPr>
        <w:lastRenderedPageBreak/>
        <w:t>Background</w:t>
      </w:r>
    </w:p>
    <w:p w14:paraId="4EF22BC5" w14:textId="77777777" w:rsidR="005827C8" w:rsidRPr="001D371E" w:rsidRDefault="00DF256A" w:rsidP="0089211F">
      <w:pPr>
        <w:pStyle w:val="Heading2"/>
        <w:numPr>
          <w:ilvl w:val="1"/>
          <w:numId w:val="5"/>
        </w:numPr>
        <w:spacing w:line="480" w:lineRule="auto"/>
        <w:ind w:left="576"/>
        <w:rPr>
          <w:sz w:val="28"/>
          <w:szCs w:val="28"/>
          <w:lang w:val="en-US"/>
        </w:rPr>
      </w:pPr>
      <w:r w:rsidRPr="001D371E">
        <w:rPr>
          <w:sz w:val="28"/>
          <w:szCs w:val="28"/>
          <w:lang w:val="en-US"/>
        </w:rPr>
        <w:t>Increased</w:t>
      </w:r>
      <w:r w:rsidRPr="001D371E">
        <w:rPr>
          <w:lang w:val="en-US"/>
        </w:rPr>
        <w:t xml:space="preserve"> </w:t>
      </w:r>
      <w:r w:rsidRPr="001D371E">
        <w:rPr>
          <w:sz w:val="28"/>
          <w:szCs w:val="28"/>
          <w:lang w:val="en-US"/>
        </w:rPr>
        <w:t>cardiovascular risk</w:t>
      </w:r>
      <w:r w:rsidR="003A24B8" w:rsidRPr="001D371E">
        <w:rPr>
          <w:sz w:val="28"/>
          <w:szCs w:val="28"/>
          <w:lang w:val="en-US"/>
        </w:rPr>
        <w:t xml:space="preserve"> (CVR)</w:t>
      </w:r>
      <w:r w:rsidRPr="001D371E">
        <w:rPr>
          <w:sz w:val="28"/>
          <w:szCs w:val="28"/>
          <w:lang w:val="en-US"/>
        </w:rPr>
        <w:t xml:space="preserve"> in rheumatoid arthritis (RA)</w:t>
      </w:r>
    </w:p>
    <w:p w14:paraId="7836A20A" w14:textId="325164B4" w:rsidR="00722467" w:rsidRPr="001D371E" w:rsidRDefault="00CC0F71" w:rsidP="0089211F">
      <w:pPr>
        <w:pStyle w:val="Body"/>
        <w:spacing w:after="0" w:line="480" w:lineRule="auto"/>
        <w:ind w:firstLine="454"/>
        <w:rPr>
          <w:sz w:val="24"/>
          <w:szCs w:val="24"/>
        </w:rPr>
      </w:pPr>
      <w:r w:rsidRPr="001D371E">
        <w:rPr>
          <w:sz w:val="24"/>
          <w:szCs w:val="24"/>
        </w:rPr>
        <w:t>RA</w:t>
      </w:r>
      <w:r w:rsidR="00762D96" w:rsidRPr="001D371E">
        <w:rPr>
          <w:sz w:val="24"/>
          <w:szCs w:val="24"/>
        </w:rPr>
        <w:t xml:space="preserve">, </w:t>
      </w:r>
      <w:r w:rsidR="00844F1A" w:rsidRPr="001D371E">
        <w:rPr>
          <w:sz w:val="24"/>
          <w:szCs w:val="24"/>
        </w:rPr>
        <w:t>an autoimmune disease affecting</w:t>
      </w:r>
      <w:r w:rsidR="006A67C9" w:rsidRPr="001D371E">
        <w:rPr>
          <w:sz w:val="24"/>
          <w:szCs w:val="24"/>
        </w:rPr>
        <w:t xml:space="preserve"> </w:t>
      </w:r>
      <w:r w:rsidR="008D3FE4" w:rsidRPr="001D371E">
        <w:rPr>
          <w:sz w:val="24"/>
          <w:szCs w:val="24"/>
        </w:rPr>
        <w:t>0.5-1%</w:t>
      </w:r>
      <w:r w:rsidR="006A67C9" w:rsidRPr="001D371E">
        <w:rPr>
          <w:sz w:val="24"/>
          <w:szCs w:val="24"/>
        </w:rPr>
        <w:t xml:space="preserve"> of the population</w:t>
      </w:r>
      <w:r w:rsidR="00844F1A" w:rsidRPr="001D371E">
        <w:rPr>
          <w:sz w:val="24"/>
          <w:szCs w:val="24"/>
        </w:rPr>
        <w:t xml:space="preserve"> (</w:t>
      </w:r>
      <w:r w:rsidR="006A67C9" w:rsidRPr="001D371E">
        <w:rPr>
          <w:sz w:val="24"/>
          <w:szCs w:val="24"/>
        </w:rPr>
        <w:t>predominantly women</w:t>
      </w:r>
      <w:r w:rsidR="00844F1A" w:rsidRPr="001D371E">
        <w:rPr>
          <w:sz w:val="24"/>
          <w:szCs w:val="24"/>
        </w:rPr>
        <w:t>), is</w:t>
      </w:r>
      <w:r w:rsidR="000B5204" w:rsidRPr="001D371E">
        <w:rPr>
          <w:sz w:val="24"/>
          <w:szCs w:val="24"/>
        </w:rPr>
        <w:t xml:space="preserve"> associated with 50% increase in cardiovascular morbidity</w:t>
      </w:r>
      <w:r w:rsidR="00844F1A" w:rsidRPr="001D371E">
        <w:rPr>
          <w:sz w:val="24"/>
          <w:szCs w:val="24"/>
        </w:rPr>
        <w:t xml:space="preserve"> </w:t>
      </w:r>
      <w:r w:rsidR="00F73B71" w:rsidRPr="001D371E">
        <w:rPr>
          <w:sz w:val="24"/>
          <w:szCs w:val="24"/>
        </w:rPr>
        <w:t>and mortality</w:t>
      </w:r>
      <w:r w:rsidR="000B3448" w:rsidRPr="001D371E">
        <w:rPr>
          <w:sz w:val="24"/>
          <w:szCs w:val="24"/>
        </w:rPr>
        <w:t xml:space="preserve"> </w:t>
      </w:r>
      <w:r w:rsidR="0033394F" w:rsidRPr="001D371E">
        <w:rPr>
          <w:sz w:val="24"/>
          <w:szCs w:val="24"/>
        </w:rPr>
        <w:fldChar w:fldCharType="begin">
          <w:fldData xml:space="preserve">PEVuZE5vdGU+PENpdGU+PEF1dGhvcj5BdmluYS1adWJpZXRhPC9BdXRob3I+PFllYXI+MjAwODwv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</w:fldData>
        </w:fldChar>
      </w:r>
      <w:r w:rsidR="00433D54">
        <w:rPr>
          <w:sz w:val="24"/>
          <w:szCs w:val="24"/>
        </w:rPr>
        <w:instrText xml:space="preserve"> ADDIN EN.CITE </w:instrText>
      </w:r>
      <w:r w:rsidR="00433D54">
        <w:rPr>
          <w:sz w:val="24"/>
          <w:szCs w:val="24"/>
        </w:rPr>
        <w:fldChar w:fldCharType="begin">
          <w:fldData xml:space="preserve">PEVuZE5vdGU+PENpdGU+PEF1dGhvcj5BdmluYS1adWJpZXRhPC9BdXRob3I+PFllYXI+MjAwODwv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</w:fldData>
        </w:fldChar>
      </w:r>
      <w:r w:rsidR="00433D54">
        <w:rPr>
          <w:sz w:val="24"/>
          <w:szCs w:val="24"/>
        </w:rPr>
        <w:instrText xml:space="preserve"> ADDIN EN.CITE.DATA </w:instrText>
      </w:r>
      <w:r w:rsidR="00433D54">
        <w:rPr>
          <w:sz w:val="24"/>
          <w:szCs w:val="24"/>
        </w:rPr>
      </w:r>
      <w:r w:rsidR="00433D54">
        <w:rPr>
          <w:sz w:val="24"/>
          <w:szCs w:val="24"/>
        </w:rPr>
        <w:fldChar w:fldCharType="end"/>
      </w:r>
      <w:r w:rsidR="0033394F" w:rsidRPr="001D371E">
        <w:rPr>
          <w:sz w:val="24"/>
          <w:szCs w:val="24"/>
        </w:rPr>
      </w:r>
      <w:r w:rsidR="0033394F" w:rsidRPr="001D371E">
        <w:rPr>
          <w:sz w:val="24"/>
          <w:szCs w:val="24"/>
        </w:rPr>
        <w:fldChar w:fldCharType="separate"/>
      </w:r>
      <w:r w:rsidR="00433D54">
        <w:rPr>
          <w:noProof/>
          <w:sz w:val="24"/>
          <w:szCs w:val="24"/>
        </w:rPr>
        <w:t>(1-5)</w:t>
      </w:r>
      <w:r w:rsidR="0033394F" w:rsidRPr="001D371E">
        <w:rPr>
          <w:sz w:val="24"/>
          <w:szCs w:val="24"/>
        </w:rPr>
        <w:fldChar w:fldCharType="end"/>
      </w:r>
      <w:r w:rsidR="00557A0A" w:rsidRPr="001D371E">
        <w:rPr>
          <w:sz w:val="24"/>
          <w:szCs w:val="24"/>
        </w:rPr>
        <w:t xml:space="preserve">. </w:t>
      </w:r>
      <w:r w:rsidR="006B63FB" w:rsidRPr="001D371E">
        <w:rPr>
          <w:sz w:val="24"/>
          <w:szCs w:val="24"/>
        </w:rPr>
        <w:t xml:space="preserve"> </w:t>
      </w:r>
      <w:r w:rsidR="004752C0" w:rsidRPr="001D371E">
        <w:rPr>
          <w:sz w:val="24"/>
          <w:szCs w:val="24"/>
        </w:rPr>
        <w:t xml:space="preserve">RA patients younger than 50 years have been </w:t>
      </w:r>
      <w:r w:rsidR="003217D0" w:rsidRPr="001D371E">
        <w:rPr>
          <w:sz w:val="24"/>
          <w:szCs w:val="24"/>
        </w:rPr>
        <w:t>observed</w:t>
      </w:r>
      <w:r w:rsidR="004752C0" w:rsidRPr="001D371E">
        <w:rPr>
          <w:sz w:val="24"/>
          <w:szCs w:val="24"/>
        </w:rPr>
        <w:t xml:space="preserve"> to have </w:t>
      </w:r>
      <w:r w:rsidR="001A7C17" w:rsidRPr="001D371E">
        <w:rPr>
          <w:sz w:val="24"/>
          <w:szCs w:val="24"/>
        </w:rPr>
        <w:t xml:space="preserve">relative risk of 2.6 </w:t>
      </w:r>
      <w:r w:rsidR="0033394F" w:rsidRPr="001D371E">
        <w:rPr>
          <w:sz w:val="24"/>
          <w:szCs w:val="24"/>
        </w:rPr>
        <w:fldChar w:fldCharType="begin"/>
      </w:r>
      <w:r w:rsidR="00433D54">
        <w:rPr>
          <w:sz w:val="24"/>
          <w:szCs w:val="24"/>
        </w:rPr>
        <w:instrText xml:space="preserve"> ADDIN EN.CITE &lt;EndNote&gt;&lt;Cite&gt;&lt;Author&gt;Fransen&lt;/Author&gt;&lt;Year&gt;2016&lt;/Year&gt;&lt;RecNum&gt;3966&lt;/RecNum&gt;&lt;DisplayText&gt;(6)&lt;/DisplayText&gt;&lt;record&gt;&lt;rec-number&gt;3966&lt;/rec-number&gt;&lt;foreign-keys&gt;&lt;key app="EN" db-id="xxvff5efrefr04ed0znv9ax4szvzftez2v0v" timestamp="1553645934" guid="671cd1ef-0655-4654-a30c-ef101f111a8d"&gt;3966&lt;/key&gt;&lt;/foreign-keys&gt;&lt;ref-type name="Journal Article"&gt;17&lt;/ref-type&gt;&lt;contributors&gt;&lt;authors&gt;&lt;author&gt;Fransen, J.&lt;/author&gt;&lt;author&gt;Kazemi-Bajestani, S. M.&lt;/author&gt;&lt;author&gt;Bredie, S. J.&lt;/author&gt;&lt;author&gt;Popa, C. D.&lt;/author&gt;&lt;/authors&gt;&lt;/contributors&gt;&lt;auth-address&gt;Department of Rheumatology Radboud University Nijmegen Medical Centre, Nijmegen, The Netherlands.&amp;#xD;Department of Oncology, Faculty of Medicine, University of Alberta, Edmonton, Canada.&amp;#xD;Department of Internal Medicine, Radboud University Nijmegen Medical Centre, Nijmegen, The Netherlands.&amp;#xD;Department of Rheumatology, Bernhoven Hospital, Uden, The Netherlands.&lt;/auth-address&gt;&lt;titles&gt;&lt;title&gt;Rheumatoid Arthritis Disadvantages Younger Patients for Cardiovascular Diseases: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7360&lt;/pages&gt;&lt;volume&gt;11&lt;/volume&gt;&lt;number&gt;6&lt;/number&gt;&lt;edition&gt;2016/06/17&lt;/edition&gt;&lt;dates&gt;&lt;year&gt;2016&lt;/year&gt;&lt;/dates&gt;&lt;isbn&gt;1932-6203&lt;/isbn&gt;&lt;accession-num&gt;27310259&lt;/accession-num&gt;&lt;urls&gt;&lt;/urls&gt;&lt;custom2&gt;PMC4911000&lt;/custom2&gt;&lt;electronic-resource-num&gt;10.1371/journal.pone.0157360&lt;/electronic-resource-num&gt;&lt;remote-database-provider&gt;NLM&lt;/remote-database-provider&gt;&lt;language&gt;eng&lt;/language&gt;&lt;/record&gt;&lt;/Cite&gt;&lt;/EndNote&gt;</w:instrText>
      </w:r>
      <w:r w:rsidR="0033394F" w:rsidRPr="001D371E">
        <w:rPr>
          <w:sz w:val="24"/>
          <w:szCs w:val="24"/>
        </w:rPr>
        <w:fldChar w:fldCharType="separate"/>
      </w:r>
      <w:r w:rsidR="00433D54">
        <w:rPr>
          <w:noProof/>
          <w:sz w:val="24"/>
          <w:szCs w:val="24"/>
        </w:rPr>
        <w:t>(6)</w:t>
      </w:r>
      <w:r w:rsidR="0033394F" w:rsidRPr="001D371E">
        <w:rPr>
          <w:sz w:val="24"/>
          <w:szCs w:val="24"/>
        </w:rPr>
        <w:fldChar w:fldCharType="end"/>
      </w:r>
      <w:r w:rsidR="009211B5" w:rsidRPr="001D371E">
        <w:rPr>
          <w:sz w:val="24"/>
          <w:szCs w:val="24"/>
        </w:rPr>
        <w:t xml:space="preserve">. The </w:t>
      </w:r>
      <w:r w:rsidR="009211B5" w:rsidRPr="001D371E">
        <w:rPr>
          <w:color w:val="000000" w:themeColor="text1"/>
          <w:sz w:val="24"/>
          <w:szCs w:val="24"/>
        </w:rPr>
        <w:t>main</w:t>
      </w:r>
      <w:r w:rsidR="009211B5" w:rsidRPr="001D371E">
        <w:rPr>
          <w:sz w:val="24"/>
          <w:szCs w:val="24"/>
        </w:rPr>
        <w:t xml:space="preserve"> </w:t>
      </w:r>
      <w:r w:rsidR="009211B5" w:rsidRPr="001D371E">
        <w:rPr>
          <w:color w:val="000000" w:themeColor="text1"/>
          <w:sz w:val="24"/>
          <w:szCs w:val="24"/>
        </w:rPr>
        <w:t xml:space="preserve">cause of premature </w:t>
      </w:r>
      <w:r w:rsidR="009B0210" w:rsidRPr="001D371E">
        <w:rPr>
          <w:color w:val="000000" w:themeColor="text1"/>
          <w:sz w:val="24"/>
          <w:szCs w:val="24"/>
        </w:rPr>
        <w:t>cardiovascular</w:t>
      </w:r>
      <w:r w:rsidR="009211B5" w:rsidRPr="001D371E">
        <w:rPr>
          <w:color w:val="000000" w:themeColor="text1"/>
          <w:sz w:val="24"/>
          <w:szCs w:val="24"/>
        </w:rPr>
        <w:t xml:space="preserve"> disease (CVD) in RA is accelerated atherosclerosis, </w:t>
      </w:r>
      <w:r w:rsidR="00722467" w:rsidRPr="001D371E">
        <w:rPr>
          <w:color w:val="000000" w:themeColor="text1"/>
          <w:sz w:val="24"/>
          <w:szCs w:val="24"/>
        </w:rPr>
        <w:t>with</w:t>
      </w:r>
      <w:r w:rsidR="009211B5" w:rsidRPr="001D371E">
        <w:rPr>
          <w:color w:val="000000" w:themeColor="text1"/>
          <w:sz w:val="24"/>
          <w:szCs w:val="24"/>
        </w:rPr>
        <w:t xml:space="preserve"> increased plaque</w:t>
      </w:r>
      <w:r w:rsidR="00B35CA5" w:rsidRPr="001D371E">
        <w:rPr>
          <w:color w:val="000000" w:themeColor="text1"/>
          <w:sz w:val="24"/>
          <w:szCs w:val="24"/>
        </w:rPr>
        <w:t xml:space="preserve"> burden</w:t>
      </w:r>
      <w:r w:rsidR="009211B5" w:rsidRPr="001D371E">
        <w:rPr>
          <w:color w:val="000000" w:themeColor="text1"/>
          <w:sz w:val="24"/>
          <w:szCs w:val="24"/>
        </w:rPr>
        <w:t>, plaque vulnerability and thrombogenesis</w:t>
      </w:r>
      <w:r w:rsidR="005354C9" w:rsidRPr="001D371E">
        <w:rPr>
          <w:color w:val="000000" w:themeColor="text1"/>
          <w:sz w:val="24"/>
          <w:szCs w:val="24"/>
        </w:rPr>
        <w:t xml:space="preserve"> </w:t>
      </w:r>
      <w:r w:rsidR="00077183">
        <w:rPr>
          <w:color w:val="000000" w:themeColor="text1"/>
          <w:sz w:val="24"/>
          <w:szCs w:val="24"/>
        </w:rPr>
        <w:fldChar w:fldCharType="begin">
          <w:fldData xml:space="preserve">PEVuZE5vdGU+PENpdGU+PEF1dGhvcj5OdXJtb2hhbWVkPC9BdXRob3I+PFllYXI+MjAxNTwvWWVh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</w:fldData>
        </w:fldChar>
      </w:r>
      <w:r w:rsidR="00433D54">
        <w:rPr>
          <w:color w:val="000000" w:themeColor="text1"/>
          <w:sz w:val="24"/>
          <w:szCs w:val="24"/>
        </w:rPr>
        <w:instrText xml:space="preserve"> ADDIN EN.CITE </w:instrText>
      </w:r>
      <w:r w:rsidR="00433D54">
        <w:rPr>
          <w:color w:val="000000" w:themeColor="text1"/>
          <w:sz w:val="24"/>
          <w:szCs w:val="24"/>
        </w:rPr>
        <w:fldChar w:fldCharType="begin">
          <w:fldData xml:space="preserve">PEVuZE5vdGU+PENpdGU+PEF1dGhvcj5OdXJtb2hhbWVkPC9BdXRob3I+PFllYXI+MjAxNTwvWWVh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</w:fldData>
        </w:fldChar>
      </w:r>
      <w:r w:rsidR="00433D54">
        <w:rPr>
          <w:color w:val="000000" w:themeColor="text1"/>
          <w:sz w:val="24"/>
          <w:szCs w:val="24"/>
        </w:rPr>
        <w:instrText xml:space="preserve"> ADDIN EN.CITE.DATA </w:instrText>
      </w:r>
      <w:r w:rsidR="00433D54">
        <w:rPr>
          <w:color w:val="000000" w:themeColor="text1"/>
          <w:sz w:val="24"/>
          <w:szCs w:val="24"/>
        </w:rPr>
      </w:r>
      <w:r w:rsidR="00433D54">
        <w:rPr>
          <w:color w:val="000000" w:themeColor="text1"/>
          <w:sz w:val="24"/>
          <w:szCs w:val="24"/>
        </w:rPr>
        <w:fldChar w:fldCharType="end"/>
      </w:r>
      <w:r w:rsidR="00077183">
        <w:rPr>
          <w:color w:val="000000" w:themeColor="text1"/>
          <w:sz w:val="24"/>
          <w:szCs w:val="24"/>
        </w:rPr>
      </w:r>
      <w:r w:rsidR="00077183">
        <w:rPr>
          <w:color w:val="000000" w:themeColor="text1"/>
          <w:sz w:val="24"/>
          <w:szCs w:val="24"/>
        </w:rPr>
        <w:fldChar w:fldCharType="separate"/>
      </w:r>
      <w:r w:rsidR="00433D54">
        <w:rPr>
          <w:noProof/>
          <w:color w:val="000000" w:themeColor="text1"/>
          <w:sz w:val="24"/>
          <w:szCs w:val="24"/>
        </w:rPr>
        <w:t>(3, 7)</w:t>
      </w:r>
      <w:r w:rsidR="00077183">
        <w:rPr>
          <w:color w:val="000000" w:themeColor="text1"/>
          <w:sz w:val="24"/>
          <w:szCs w:val="24"/>
        </w:rPr>
        <w:fldChar w:fldCharType="end"/>
      </w:r>
      <w:r w:rsidR="009211B5" w:rsidRPr="001D371E">
        <w:rPr>
          <w:color w:val="000000" w:themeColor="text1"/>
          <w:sz w:val="24"/>
          <w:szCs w:val="24"/>
        </w:rPr>
        <w:t>.</w:t>
      </w:r>
      <w:r w:rsidR="00F011A2" w:rsidRPr="001D371E">
        <w:rPr>
          <w:color w:val="000000" w:themeColor="text1"/>
          <w:sz w:val="24"/>
          <w:szCs w:val="24"/>
        </w:rPr>
        <w:t xml:space="preserve"> </w:t>
      </w:r>
      <w:r w:rsidR="00722467" w:rsidRPr="001D371E">
        <w:rPr>
          <w:sz w:val="24"/>
          <w:szCs w:val="24"/>
        </w:rPr>
        <w:t xml:space="preserve">Although some traditional CVR factors (CVRFs) are increased in RA, they do not fully explain the CVD excess because </w:t>
      </w:r>
      <w:r w:rsidR="00C57D61">
        <w:rPr>
          <w:sz w:val="24"/>
          <w:szCs w:val="24"/>
        </w:rPr>
        <w:t>of the significant role of other</w:t>
      </w:r>
      <w:r w:rsidR="00722467" w:rsidRPr="001D371E">
        <w:rPr>
          <w:sz w:val="24"/>
          <w:szCs w:val="24"/>
        </w:rPr>
        <w:t xml:space="preserve"> mechanisms, e.g. inflammation, </w:t>
      </w:r>
      <w:r w:rsidR="00C57D61">
        <w:rPr>
          <w:sz w:val="24"/>
          <w:szCs w:val="24"/>
        </w:rPr>
        <w:t>in</w:t>
      </w:r>
      <w:r w:rsidR="00722467" w:rsidRPr="001D371E">
        <w:rPr>
          <w:sz w:val="24"/>
          <w:szCs w:val="24"/>
        </w:rPr>
        <w:t xml:space="preserve"> </w:t>
      </w:r>
      <w:r w:rsidR="00C57D61">
        <w:rPr>
          <w:sz w:val="24"/>
          <w:szCs w:val="24"/>
        </w:rPr>
        <w:t>its development</w:t>
      </w:r>
      <w:r w:rsidR="00722467" w:rsidRPr="001D371E">
        <w:rPr>
          <w:sz w:val="24"/>
          <w:szCs w:val="24"/>
        </w:rPr>
        <w:t xml:space="preserve"> </w:t>
      </w:r>
      <w:r w:rsidR="00722467" w:rsidRPr="001D371E">
        <w:rPr>
          <w:sz w:val="24"/>
          <w:szCs w:val="24"/>
        </w:rPr>
        <w:fldChar w:fldCharType="begin">
          <w:fldData xml:space="preserve">PEVuZE5vdGU+PENpdGU+PEF1dGhvcj5EZXNzZWluPC9BdXRob3I+PFllYXI+MjAxNjwvWWVhcj48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</w:fldData>
        </w:fldChar>
      </w:r>
      <w:r w:rsidR="00433D54">
        <w:rPr>
          <w:sz w:val="24"/>
          <w:szCs w:val="24"/>
        </w:rPr>
        <w:instrText xml:space="preserve"> ADDIN EN.CITE </w:instrText>
      </w:r>
      <w:r w:rsidR="00433D54">
        <w:rPr>
          <w:sz w:val="24"/>
          <w:szCs w:val="24"/>
        </w:rPr>
        <w:fldChar w:fldCharType="begin">
          <w:fldData xml:space="preserve">PEVuZE5vdGU+PENpdGU+PEF1dGhvcj5EZXNzZWluPC9BdXRob3I+PFllYXI+MjAxNjwvWWVhcj48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</w:fldData>
        </w:fldChar>
      </w:r>
      <w:r w:rsidR="00433D54">
        <w:rPr>
          <w:sz w:val="24"/>
          <w:szCs w:val="24"/>
        </w:rPr>
        <w:instrText xml:space="preserve"> ADDIN EN.CITE.DATA </w:instrText>
      </w:r>
      <w:r w:rsidR="00433D54">
        <w:rPr>
          <w:sz w:val="24"/>
          <w:szCs w:val="24"/>
        </w:rPr>
      </w:r>
      <w:r w:rsidR="00433D54">
        <w:rPr>
          <w:sz w:val="24"/>
          <w:szCs w:val="24"/>
        </w:rPr>
        <w:fldChar w:fldCharType="end"/>
      </w:r>
      <w:r w:rsidR="00722467" w:rsidRPr="001D371E">
        <w:rPr>
          <w:sz w:val="24"/>
          <w:szCs w:val="24"/>
        </w:rPr>
      </w:r>
      <w:r w:rsidR="00722467" w:rsidRPr="001D371E">
        <w:rPr>
          <w:sz w:val="24"/>
          <w:szCs w:val="24"/>
        </w:rPr>
        <w:fldChar w:fldCharType="separate"/>
      </w:r>
      <w:r w:rsidR="00433D54">
        <w:rPr>
          <w:noProof/>
          <w:sz w:val="24"/>
          <w:szCs w:val="24"/>
        </w:rPr>
        <w:t>(3, 5, 7-10)</w:t>
      </w:r>
      <w:r w:rsidR="00722467" w:rsidRPr="001D371E">
        <w:rPr>
          <w:sz w:val="24"/>
          <w:szCs w:val="24"/>
        </w:rPr>
        <w:fldChar w:fldCharType="end"/>
      </w:r>
      <w:r w:rsidR="004D1D80">
        <w:rPr>
          <w:sz w:val="24"/>
          <w:szCs w:val="24"/>
        </w:rPr>
        <w:t>.</w:t>
      </w:r>
    </w:p>
    <w:p w14:paraId="1B973235" w14:textId="706394F0" w:rsidR="0074588C" w:rsidRDefault="0037451F" w:rsidP="0089211F">
      <w:pPr>
        <w:pStyle w:val="Body"/>
        <w:spacing w:after="0" w:line="480" w:lineRule="auto"/>
        <w:ind w:firstLine="454"/>
        <w:rPr>
          <w:sz w:val="24"/>
          <w:szCs w:val="24"/>
        </w:rPr>
      </w:pPr>
      <w:r w:rsidRPr="001D371E">
        <w:rPr>
          <w:sz w:val="24"/>
          <w:szCs w:val="24"/>
        </w:rPr>
        <w:t>CVR in RA is related to RA activity and severity (</w:t>
      </w:r>
      <w:r w:rsidR="001B32DD" w:rsidRPr="001D371E">
        <w:rPr>
          <w:sz w:val="24"/>
          <w:szCs w:val="24"/>
        </w:rPr>
        <w:t>including articular, extraarticular and systemic inflammation,</w:t>
      </w:r>
      <w:r w:rsidRPr="001D371E">
        <w:rPr>
          <w:sz w:val="24"/>
          <w:szCs w:val="24"/>
        </w:rPr>
        <w:t xml:space="preserve"> positivity for anti-citrullinated protein antibodies and rheumatoid factor, </w:t>
      </w:r>
      <w:r w:rsidR="001B32DD" w:rsidRPr="001D371E">
        <w:rPr>
          <w:sz w:val="24"/>
          <w:szCs w:val="24"/>
        </w:rPr>
        <w:t xml:space="preserve">physical </w:t>
      </w:r>
      <w:r w:rsidRPr="001D371E">
        <w:rPr>
          <w:sz w:val="24"/>
          <w:szCs w:val="24"/>
        </w:rPr>
        <w:t>disability, joint damage)</w:t>
      </w:r>
      <w:r w:rsidR="00906A23" w:rsidRPr="001D371E">
        <w:rPr>
          <w:sz w:val="24"/>
          <w:szCs w:val="24"/>
        </w:rPr>
        <w:t xml:space="preserve"> </w:t>
      </w:r>
      <w:r w:rsidR="0033394F" w:rsidRPr="001D371E">
        <w:rPr>
          <w:sz w:val="24"/>
          <w:szCs w:val="24"/>
        </w:rPr>
        <w:fldChar w:fldCharType="begin">
          <w:fldData xml:space="preserve">bm9sIFJlczwvZnVsbC10aXRsZT48YWJici0xPkltbXVub2xvZ2ljIHJlc2VhcmNoPC9hYmJyLTE+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==
</w:fldData>
        </w:fldChar>
      </w:r>
      <w:r w:rsidR="00AE23BA">
        <w:rPr>
          <w:sz w:val="24"/>
          <w:szCs w:val="24"/>
        </w:rPr>
        <w:instrText xml:space="preserve"> ADDIN EN.CITE </w:instrText>
      </w:r>
      <w:r w:rsidR="00AE23BA">
        <w:rPr>
          <w:sz w:val="24"/>
          <w:szCs w:val="24"/>
        </w:rPr>
        <w:fldChar w:fldCharType="begin">
          <w:fldData xml:space="preserve">PEVuZE5vdGU+PENpdGU+PEF1dGhvcj5NeWFzb2Vkb3ZhPC9BdXRob3I+PFllYXI+MjAxNjwvWWVh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==
</w:fldData>
        </w:fldChar>
      </w:r>
      <w:r w:rsidR="00AE23BA">
        <w:rPr>
          <w:sz w:val="24"/>
          <w:szCs w:val="24"/>
        </w:rPr>
        <w:instrText xml:space="preserve"> ADDIN EN.CITE.DATA </w:instrText>
      </w:r>
      <w:r w:rsidR="00AE23BA">
        <w:rPr>
          <w:sz w:val="24"/>
          <w:szCs w:val="24"/>
        </w:rPr>
      </w:r>
      <w:r w:rsidR="00AE23BA">
        <w:rPr>
          <w:sz w:val="24"/>
          <w:szCs w:val="24"/>
        </w:rPr>
        <w:fldChar w:fldCharType="end"/>
      </w:r>
      <w:r w:rsidR="00AE23BA">
        <w:rPr>
          <w:sz w:val="24"/>
          <w:szCs w:val="24"/>
        </w:rPr>
        <w:fldChar w:fldCharType="begin">
          <w:fldData xml:space="preserve">bm9sIFJlczwvZnVsbC10aXRsZT48YWJici0xPkltbXVub2xvZ2ljIHJlc2VhcmNoPC9hYmJyLTE+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==
</w:fldData>
        </w:fldChar>
      </w:r>
      <w:r w:rsidR="00AE23BA">
        <w:rPr>
          <w:sz w:val="24"/>
          <w:szCs w:val="24"/>
        </w:rPr>
        <w:instrText xml:space="preserve"> ADDIN EN.CITE.DATA </w:instrText>
      </w:r>
      <w:r w:rsidR="00AE23BA">
        <w:rPr>
          <w:sz w:val="24"/>
          <w:szCs w:val="24"/>
        </w:rPr>
      </w:r>
      <w:r w:rsidR="00AE23BA">
        <w:rPr>
          <w:sz w:val="24"/>
          <w:szCs w:val="24"/>
        </w:rPr>
        <w:fldChar w:fldCharType="end"/>
      </w:r>
      <w:r w:rsidR="0033394F" w:rsidRPr="001D371E">
        <w:rPr>
          <w:sz w:val="24"/>
          <w:szCs w:val="24"/>
        </w:rPr>
      </w:r>
      <w:r w:rsidR="0033394F" w:rsidRPr="001D371E">
        <w:rPr>
          <w:sz w:val="24"/>
          <w:szCs w:val="24"/>
        </w:rPr>
        <w:fldChar w:fldCharType="separate"/>
      </w:r>
      <w:r w:rsidR="00AE23BA">
        <w:rPr>
          <w:noProof/>
          <w:sz w:val="24"/>
          <w:szCs w:val="24"/>
        </w:rPr>
        <w:t>(3, 4, 8, 9, 11-20)</w:t>
      </w:r>
      <w:r w:rsidR="0033394F" w:rsidRPr="001D371E">
        <w:rPr>
          <w:sz w:val="24"/>
          <w:szCs w:val="24"/>
        </w:rPr>
        <w:fldChar w:fldCharType="end"/>
      </w:r>
      <w:r w:rsidR="00AE23BA">
        <w:rPr>
          <w:sz w:val="24"/>
          <w:szCs w:val="24"/>
        </w:rPr>
        <w:t>.</w:t>
      </w:r>
    </w:p>
    <w:p w14:paraId="5EF231F5" w14:textId="1A434A72" w:rsidR="00CC1A16" w:rsidRPr="001D371E" w:rsidRDefault="004348B2" w:rsidP="0089211F">
      <w:pPr>
        <w:pStyle w:val="Body"/>
        <w:spacing w:after="0" w:line="480" w:lineRule="auto"/>
        <w:ind w:firstLine="454"/>
        <w:rPr>
          <w:sz w:val="24"/>
          <w:szCs w:val="24"/>
        </w:rPr>
      </w:pPr>
      <w:r w:rsidRPr="001D371E">
        <w:rPr>
          <w:sz w:val="24"/>
          <w:szCs w:val="24"/>
        </w:rPr>
        <w:t xml:space="preserve">Although CVR </w:t>
      </w:r>
      <w:r w:rsidR="006F315C" w:rsidRPr="001D371E">
        <w:rPr>
          <w:sz w:val="24"/>
          <w:szCs w:val="24"/>
        </w:rPr>
        <w:t>can</w:t>
      </w:r>
      <w:r w:rsidRPr="001D371E">
        <w:rPr>
          <w:sz w:val="24"/>
          <w:szCs w:val="24"/>
        </w:rPr>
        <w:t xml:space="preserve"> </w:t>
      </w:r>
      <w:r w:rsidR="00E02E5F" w:rsidRPr="001D371E">
        <w:rPr>
          <w:sz w:val="24"/>
          <w:szCs w:val="24"/>
        </w:rPr>
        <w:t>be</w:t>
      </w:r>
      <w:r w:rsidRPr="001D371E">
        <w:rPr>
          <w:sz w:val="24"/>
          <w:szCs w:val="24"/>
        </w:rPr>
        <w:t xml:space="preserve"> </w:t>
      </w:r>
      <w:r w:rsidR="00E02E5F" w:rsidRPr="001D371E">
        <w:rPr>
          <w:sz w:val="24"/>
          <w:szCs w:val="24"/>
        </w:rPr>
        <w:t xml:space="preserve">increased </w:t>
      </w:r>
      <w:r w:rsidR="005B4BB3" w:rsidRPr="001D371E">
        <w:rPr>
          <w:sz w:val="24"/>
          <w:szCs w:val="24"/>
        </w:rPr>
        <w:t>early during the disease course</w:t>
      </w:r>
      <w:r w:rsidRPr="001D371E">
        <w:rPr>
          <w:sz w:val="24"/>
          <w:szCs w:val="24"/>
        </w:rPr>
        <w:t xml:space="preserve">, long </w:t>
      </w:r>
      <w:r w:rsidR="00A723C5" w:rsidRPr="001D371E">
        <w:rPr>
          <w:sz w:val="24"/>
          <w:szCs w:val="24"/>
        </w:rPr>
        <w:t>RA</w:t>
      </w:r>
      <w:r w:rsidRPr="001D371E">
        <w:rPr>
          <w:sz w:val="24"/>
          <w:szCs w:val="24"/>
        </w:rPr>
        <w:t xml:space="preserve"> duration</w:t>
      </w:r>
      <w:r w:rsidR="005A495E" w:rsidRPr="001D371E">
        <w:rPr>
          <w:sz w:val="24"/>
          <w:szCs w:val="24"/>
        </w:rPr>
        <w:t xml:space="preserve"> </w:t>
      </w:r>
      <w:r w:rsidR="00A723C5" w:rsidRPr="001D371E">
        <w:rPr>
          <w:sz w:val="24"/>
          <w:szCs w:val="24"/>
        </w:rPr>
        <w:t>has been reported to enhance</w:t>
      </w:r>
      <w:r w:rsidR="005A495E" w:rsidRPr="001D371E">
        <w:rPr>
          <w:sz w:val="24"/>
          <w:szCs w:val="24"/>
        </w:rPr>
        <w:t xml:space="preserve"> CVR</w:t>
      </w:r>
      <w:r w:rsidR="00F277B4" w:rsidRPr="001D371E">
        <w:rPr>
          <w:sz w:val="24"/>
          <w:szCs w:val="24"/>
        </w:rPr>
        <w:t xml:space="preserve">, </w:t>
      </w:r>
      <w:r w:rsidR="00066184" w:rsidRPr="001D371E">
        <w:rPr>
          <w:sz w:val="24"/>
          <w:szCs w:val="24"/>
        </w:rPr>
        <w:t xml:space="preserve">probably </w:t>
      </w:r>
      <w:r w:rsidR="00A723C5" w:rsidRPr="001D371E">
        <w:rPr>
          <w:sz w:val="24"/>
          <w:szCs w:val="24"/>
        </w:rPr>
        <w:t>due to</w:t>
      </w:r>
      <w:r w:rsidR="00F011A2" w:rsidRPr="001D371E">
        <w:rPr>
          <w:sz w:val="24"/>
          <w:szCs w:val="24"/>
        </w:rPr>
        <w:t xml:space="preserve"> </w:t>
      </w:r>
      <w:r w:rsidR="00970398" w:rsidRPr="001D371E">
        <w:rPr>
          <w:sz w:val="24"/>
          <w:szCs w:val="24"/>
        </w:rPr>
        <w:t xml:space="preserve">the </w:t>
      </w:r>
      <w:r w:rsidR="00F277B4" w:rsidRPr="001D371E">
        <w:rPr>
          <w:sz w:val="24"/>
          <w:szCs w:val="24"/>
        </w:rPr>
        <w:t xml:space="preserve">cumulative </w:t>
      </w:r>
      <w:r w:rsidR="00B43D52" w:rsidRPr="001D371E">
        <w:rPr>
          <w:sz w:val="24"/>
          <w:szCs w:val="24"/>
        </w:rPr>
        <w:t>inflammatory</w:t>
      </w:r>
      <w:r w:rsidR="00F277B4" w:rsidRPr="001D371E">
        <w:rPr>
          <w:sz w:val="24"/>
          <w:szCs w:val="24"/>
        </w:rPr>
        <w:t xml:space="preserve"> activity</w:t>
      </w:r>
      <w:r w:rsidR="00E02E5F" w:rsidRPr="001D371E">
        <w:rPr>
          <w:sz w:val="24"/>
          <w:szCs w:val="24"/>
        </w:rPr>
        <w:t xml:space="preserve"> </w:t>
      </w:r>
      <w:r w:rsidR="0033394F" w:rsidRPr="001D371E">
        <w:rPr>
          <w:sz w:val="24"/>
          <w:szCs w:val="24"/>
        </w:rPr>
        <w:fldChar w:fldCharType="begin">
          <w:fldData xml:space="preserve">PEVuZE5vdGU+PENpdGU+PEF1dGhvcj5NeWFzb2Vkb3ZhPC9BdXRob3I+PFllYXI+MjAxNjwvWWVh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</w:fldData>
        </w:fldChar>
      </w:r>
      <w:r w:rsidR="00AE23BA">
        <w:rPr>
          <w:sz w:val="24"/>
          <w:szCs w:val="24"/>
        </w:rPr>
        <w:instrText xml:space="preserve"> ADDIN EN.CITE </w:instrText>
      </w:r>
      <w:r w:rsidR="00AE23BA">
        <w:rPr>
          <w:sz w:val="24"/>
          <w:szCs w:val="24"/>
        </w:rPr>
        <w:fldChar w:fldCharType="begin">
          <w:fldData xml:space="preserve">PEVuZE5vdGU+PENpdGU+PEF1dGhvcj5NeWFzb2Vkb3ZhPC9BdXRob3I+PFllYXI+MjAxNjwvWWVh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</w:fldData>
        </w:fldChar>
      </w:r>
      <w:r w:rsidR="00AE23BA">
        <w:rPr>
          <w:sz w:val="24"/>
          <w:szCs w:val="24"/>
        </w:rPr>
        <w:instrText xml:space="preserve"> ADDIN EN.CITE.DATA </w:instrText>
      </w:r>
      <w:r w:rsidR="00AE23BA">
        <w:rPr>
          <w:sz w:val="24"/>
          <w:szCs w:val="24"/>
        </w:rPr>
      </w:r>
      <w:r w:rsidR="00AE23BA">
        <w:rPr>
          <w:sz w:val="24"/>
          <w:szCs w:val="24"/>
        </w:rPr>
        <w:fldChar w:fldCharType="end"/>
      </w:r>
      <w:r w:rsidR="0033394F" w:rsidRPr="001D371E">
        <w:rPr>
          <w:sz w:val="24"/>
          <w:szCs w:val="24"/>
        </w:rPr>
      </w:r>
      <w:r w:rsidR="0033394F" w:rsidRPr="001D371E">
        <w:rPr>
          <w:sz w:val="24"/>
          <w:szCs w:val="24"/>
        </w:rPr>
        <w:fldChar w:fldCharType="separate"/>
      </w:r>
      <w:r w:rsidR="00AE23BA">
        <w:rPr>
          <w:noProof/>
          <w:sz w:val="24"/>
          <w:szCs w:val="24"/>
        </w:rPr>
        <w:t>(9, 11, 19, 21)</w:t>
      </w:r>
      <w:r w:rsidR="0033394F" w:rsidRPr="001D371E">
        <w:rPr>
          <w:sz w:val="24"/>
          <w:szCs w:val="24"/>
        </w:rPr>
        <w:fldChar w:fldCharType="end"/>
      </w:r>
      <w:r w:rsidR="00906742" w:rsidRPr="001D371E">
        <w:rPr>
          <w:sz w:val="24"/>
          <w:szCs w:val="24"/>
        </w:rPr>
        <w:t>.</w:t>
      </w:r>
      <w:r w:rsidR="00B43D52" w:rsidRPr="001D371E">
        <w:rPr>
          <w:sz w:val="24"/>
          <w:szCs w:val="24"/>
        </w:rPr>
        <w:t xml:space="preserve"> </w:t>
      </w:r>
      <w:r w:rsidR="00E1546E" w:rsidRPr="001D371E">
        <w:rPr>
          <w:sz w:val="24"/>
          <w:szCs w:val="24"/>
        </w:rPr>
        <w:t>The</w:t>
      </w:r>
      <w:r w:rsidR="00340A91" w:rsidRPr="001D371E">
        <w:rPr>
          <w:sz w:val="24"/>
          <w:szCs w:val="24"/>
        </w:rPr>
        <w:t xml:space="preserve"> effects of inflammation </w:t>
      </w:r>
      <w:r w:rsidR="00E1546E" w:rsidRPr="001D371E">
        <w:rPr>
          <w:sz w:val="24"/>
          <w:szCs w:val="24"/>
        </w:rPr>
        <w:t>are</w:t>
      </w:r>
      <w:r w:rsidR="00340A91" w:rsidRPr="001D371E">
        <w:rPr>
          <w:sz w:val="24"/>
          <w:szCs w:val="24"/>
        </w:rPr>
        <w:t xml:space="preserve"> </w:t>
      </w:r>
      <w:r w:rsidR="00B43D52" w:rsidRPr="001D371E">
        <w:rPr>
          <w:sz w:val="24"/>
          <w:szCs w:val="24"/>
        </w:rPr>
        <w:t xml:space="preserve">also </w:t>
      </w:r>
      <w:r w:rsidR="00340A91" w:rsidRPr="001D371E">
        <w:rPr>
          <w:sz w:val="24"/>
          <w:szCs w:val="24"/>
        </w:rPr>
        <w:t xml:space="preserve">likely to </w:t>
      </w:r>
      <w:r w:rsidR="00B43D52" w:rsidRPr="001D371E">
        <w:rPr>
          <w:sz w:val="24"/>
          <w:szCs w:val="24"/>
        </w:rPr>
        <w:t>explain the link between</w:t>
      </w:r>
      <w:r w:rsidR="00340A91" w:rsidRPr="001D371E">
        <w:rPr>
          <w:sz w:val="24"/>
          <w:szCs w:val="24"/>
        </w:rPr>
        <w:t xml:space="preserve"> </w:t>
      </w:r>
      <w:r w:rsidR="00F73B71" w:rsidRPr="001D371E">
        <w:rPr>
          <w:sz w:val="24"/>
          <w:szCs w:val="24"/>
        </w:rPr>
        <w:t xml:space="preserve">low </w:t>
      </w:r>
      <w:r w:rsidR="0011136A" w:rsidRPr="001D371E">
        <w:rPr>
          <w:sz w:val="24"/>
          <w:szCs w:val="24"/>
        </w:rPr>
        <w:t>body mass index (</w:t>
      </w:r>
      <w:r w:rsidR="00F73B71" w:rsidRPr="001D371E">
        <w:rPr>
          <w:sz w:val="24"/>
          <w:szCs w:val="24"/>
        </w:rPr>
        <w:t>BMI</w:t>
      </w:r>
      <w:r w:rsidR="0011136A" w:rsidRPr="001D371E">
        <w:rPr>
          <w:sz w:val="24"/>
          <w:szCs w:val="24"/>
        </w:rPr>
        <w:t>)</w:t>
      </w:r>
      <w:r w:rsidR="00A723C5" w:rsidRPr="001D371E">
        <w:rPr>
          <w:sz w:val="24"/>
          <w:szCs w:val="24"/>
        </w:rPr>
        <w:t xml:space="preserve"> </w:t>
      </w:r>
      <w:r w:rsidR="00B43D52" w:rsidRPr="001D371E">
        <w:rPr>
          <w:sz w:val="24"/>
          <w:szCs w:val="24"/>
        </w:rPr>
        <w:t>and</w:t>
      </w:r>
      <w:r w:rsidR="00A723C5" w:rsidRPr="001D371E">
        <w:rPr>
          <w:sz w:val="24"/>
          <w:szCs w:val="24"/>
        </w:rPr>
        <w:t xml:space="preserve"> increased</w:t>
      </w:r>
      <w:r w:rsidR="00340A91" w:rsidRPr="001D371E">
        <w:rPr>
          <w:sz w:val="24"/>
          <w:szCs w:val="24"/>
        </w:rPr>
        <w:t xml:space="preserve"> CVR in RA</w:t>
      </w:r>
      <w:r w:rsidR="00C213CF" w:rsidRPr="001D371E">
        <w:rPr>
          <w:sz w:val="24"/>
          <w:szCs w:val="24"/>
        </w:rPr>
        <w:t xml:space="preserve"> </w:t>
      </w:r>
      <w:r w:rsidR="0033394F" w:rsidRPr="001D371E">
        <w:rPr>
          <w:sz w:val="24"/>
          <w:szCs w:val="24"/>
        </w:rPr>
        <w:fldChar w:fldCharType="begin">
          <w:fldData xml:space="preserve">PEVuZE5vdGU+PENpdGU+PEF1dGhvcj5EZXNzZWluPC9BdXRob3I+PFllYXI+MjAxNjwvWWVhcj48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</w:fldData>
        </w:fldChar>
      </w:r>
      <w:r w:rsidR="00433D54">
        <w:rPr>
          <w:sz w:val="24"/>
          <w:szCs w:val="24"/>
        </w:rPr>
        <w:instrText xml:space="preserve"> ADDIN EN.CITE </w:instrText>
      </w:r>
      <w:r w:rsidR="00433D54">
        <w:rPr>
          <w:sz w:val="24"/>
          <w:szCs w:val="24"/>
        </w:rPr>
        <w:fldChar w:fldCharType="begin">
          <w:fldData xml:space="preserve">PEVuZE5vdGU+PENpdGU+PEF1dGhvcj5EZXNzZWluPC9BdXRob3I+PFllYXI+MjAxNjwvWWVhcj48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</w:fldData>
        </w:fldChar>
      </w:r>
      <w:r w:rsidR="00433D54">
        <w:rPr>
          <w:sz w:val="24"/>
          <w:szCs w:val="24"/>
        </w:rPr>
        <w:instrText xml:space="preserve"> ADDIN EN.CITE.DATA </w:instrText>
      </w:r>
      <w:r w:rsidR="00433D54">
        <w:rPr>
          <w:sz w:val="24"/>
          <w:szCs w:val="24"/>
        </w:rPr>
      </w:r>
      <w:r w:rsidR="00433D54">
        <w:rPr>
          <w:sz w:val="24"/>
          <w:szCs w:val="24"/>
        </w:rPr>
        <w:fldChar w:fldCharType="end"/>
      </w:r>
      <w:r w:rsidR="0033394F" w:rsidRPr="001D371E">
        <w:rPr>
          <w:sz w:val="24"/>
          <w:szCs w:val="24"/>
        </w:rPr>
      </w:r>
      <w:r w:rsidR="0033394F" w:rsidRPr="001D371E">
        <w:rPr>
          <w:sz w:val="24"/>
          <w:szCs w:val="24"/>
        </w:rPr>
        <w:fldChar w:fldCharType="separate"/>
      </w:r>
      <w:r w:rsidR="00433D54">
        <w:rPr>
          <w:noProof/>
          <w:sz w:val="24"/>
          <w:szCs w:val="24"/>
        </w:rPr>
        <w:t>(5)</w:t>
      </w:r>
      <w:r w:rsidR="0033394F" w:rsidRPr="001D371E">
        <w:rPr>
          <w:sz w:val="24"/>
          <w:szCs w:val="24"/>
        </w:rPr>
        <w:fldChar w:fldCharType="end"/>
      </w:r>
      <w:r w:rsidR="001F0575" w:rsidRPr="001D371E">
        <w:rPr>
          <w:sz w:val="24"/>
          <w:szCs w:val="24"/>
        </w:rPr>
        <w:t>.</w:t>
      </w:r>
    </w:p>
    <w:p w14:paraId="0233149E" w14:textId="0F6927C8" w:rsidR="00524EA9" w:rsidRPr="001D371E" w:rsidRDefault="00D8196A" w:rsidP="0089211F">
      <w:pPr>
        <w:pStyle w:val="Body"/>
        <w:spacing w:line="480" w:lineRule="auto"/>
        <w:ind w:firstLine="454"/>
        <w:rPr>
          <w:sz w:val="24"/>
          <w:szCs w:val="24"/>
        </w:rPr>
      </w:pPr>
      <w:r w:rsidRPr="001D371E">
        <w:rPr>
          <w:sz w:val="24"/>
          <w:szCs w:val="24"/>
        </w:rPr>
        <w:t>RA is associated also with other</w:t>
      </w:r>
      <w:r w:rsidR="004927F2" w:rsidRPr="001D371E">
        <w:rPr>
          <w:sz w:val="24"/>
          <w:szCs w:val="24"/>
        </w:rPr>
        <w:t xml:space="preserve"> </w:t>
      </w:r>
      <w:r w:rsidRPr="001D371E">
        <w:rPr>
          <w:sz w:val="24"/>
          <w:szCs w:val="24"/>
        </w:rPr>
        <w:t>conditions that</w:t>
      </w:r>
      <w:r w:rsidR="004927F2" w:rsidRPr="001D371E">
        <w:rPr>
          <w:sz w:val="24"/>
          <w:szCs w:val="24"/>
        </w:rPr>
        <w:t xml:space="preserve"> </w:t>
      </w:r>
      <w:r w:rsidR="00751CEA" w:rsidRPr="001D371E">
        <w:rPr>
          <w:sz w:val="24"/>
          <w:szCs w:val="24"/>
        </w:rPr>
        <w:t>may</w:t>
      </w:r>
      <w:r w:rsidR="00DF58FD" w:rsidRPr="001D371E">
        <w:rPr>
          <w:sz w:val="24"/>
          <w:szCs w:val="24"/>
        </w:rPr>
        <w:t xml:space="preserve"> </w:t>
      </w:r>
      <w:r w:rsidR="00A723C5" w:rsidRPr="001D371E">
        <w:rPr>
          <w:sz w:val="24"/>
          <w:szCs w:val="24"/>
        </w:rPr>
        <w:t>augment</w:t>
      </w:r>
      <w:r w:rsidR="004927F2" w:rsidRPr="001D371E">
        <w:rPr>
          <w:sz w:val="24"/>
          <w:szCs w:val="24"/>
        </w:rPr>
        <w:t xml:space="preserve"> CVR, </w:t>
      </w:r>
      <w:r w:rsidR="00A86649" w:rsidRPr="001D371E">
        <w:rPr>
          <w:sz w:val="24"/>
          <w:szCs w:val="24"/>
        </w:rPr>
        <w:t>e.g.,</w:t>
      </w:r>
      <w:r w:rsidR="004927F2" w:rsidRPr="001D371E">
        <w:rPr>
          <w:sz w:val="24"/>
          <w:szCs w:val="24"/>
        </w:rPr>
        <w:t xml:space="preserve"> </w:t>
      </w:r>
      <w:r w:rsidR="00ED7B05" w:rsidRPr="001D371E">
        <w:rPr>
          <w:sz w:val="24"/>
          <w:szCs w:val="24"/>
        </w:rPr>
        <w:t>stress</w:t>
      </w:r>
      <w:r w:rsidR="00E1546E" w:rsidRPr="001D371E">
        <w:rPr>
          <w:sz w:val="24"/>
          <w:szCs w:val="24"/>
        </w:rPr>
        <w:t>,</w:t>
      </w:r>
      <w:r w:rsidR="00ED7B05" w:rsidRPr="001D371E">
        <w:rPr>
          <w:sz w:val="24"/>
          <w:szCs w:val="24"/>
        </w:rPr>
        <w:t xml:space="preserve"> </w:t>
      </w:r>
      <w:r w:rsidR="00E1546E" w:rsidRPr="001D371E">
        <w:rPr>
          <w:sz w:val="24"/>
          <w:szCs w:val="24"/>
        </w:rPr>
        <w:t xml:space="preserve">depression, </w:t>
      </w:r>
      <w:r w:rsidR="00ED7B05" w:rsidRPr="001D371E">
        <w:rPr>
          <w:sz w:val="24"/>
          <w:szCs w:val="24"/>
        </w:rPr>
        <w:t xml:space="preserve">and </w:t>
      </w:r>
      <w:r w:rsidR="00B75CE3" w:rsidRPr="001D371E">
        <w:rPr>
          <w:sz w:val="24"/>
          <w:szCs w:val="24"/>
        </w:rPr>
        <w:t>other</w:t>
      </w:r>
      <w:r w:rsidR="00ED7B05" w:rsidRPr="001D371E">
        <w:rPr>
          <w:sz w:val="24"/>
          <w:szCs w:val="24"/>
        </w:rPr>
        <w:t xml:space="preserve"> adverse </w:t>
      </w:r>
      <w:r w:rsidRPr="001D371E">
        <w:rPr>
          <w:sz w:val="24"/>
          <w:szCs w:val="24"/>
        </w:rPr>
        <w:t xml:space="preserve">psychosocial factors, </w:t>
      </w:r>
      <w:r w:rsidR="00383DAF" w:rsidRPr="001D371E">
        <w:rPr>
          <w:sz w:val="24"/>
          <w:szCs w:val="24"/>
        </w:rPr>
        <w:t>chronic kidney disease, hypothyroidism, sleep apnea, peri</w:t>
      </w:r>
      <w:r w:rsidR="00A26455" w:rsidRPr="001D371E">
        <w:rPr>
          <w:sz w:val="24"/>
          <w:szCs w:val="24"/>
        </w:rPr>
        <w:t>o</w:t>
      </w:r>
      <w:r w:rsidR="00383DAF" w:rsidRPr="001D371E">
        <w:rPr>
          <w:sz w:val="24"/>
          <w:szCs w:val="24"/>
        </w:rPr>
        <w:t>dontitis</w:t>
      </w:r>
      <w:r w:rsidR="00ED7B05" w:rsidRPr="001D371E">
        <w:rPr>
          <w:sz w:val="24"/>
          <w:szCs w:val="24"/>
        </w:rPr>
        <w:t>, hyperuricemia,</w:t>
      </w:r>
      <w:r w:rsidR="0096548B" w:rsidRPr="001D371E">
        <w:rPr>
          <w:sz w:val="24"/>
          <w:szCs w:val="24"/>
        </w:rPr>
        <w:t xml:space="preserve"> </w:t>
      </w:r>
      <w:r w:rsidR="00B75CE3" w:rsidRPr="001D371E">
        <w:rPr>
          <w:sz w:val="24"/>
          <w:szCs w:val="24"/>
        </w:rPr>
        <w:t xml:space="preserve">low vitamin D levels </w:t>
      </w:r>
      <w:r w:rsidR="0096548B" w:rsidRPr="001D371E">
        <w:rPr>
          <w:sz w:val="24"/>
          <w:szCs w:val="24"/>
        </w:rPr>
        <w:t>and</w:t>
      </w:r>
      <w:r w:rsidR="00524BB1" w:rsidRPr="001D371E">
        <w:rPr>
          <w:sz w:val="24"/>
          <w:szCs w:val="24"/>
        </w:rPr>
        <w:t xml:space="preserve"> </w:t>
      </w:r>
      <w:r w:rsidR="00A26455" w:rsidRPr="001D371E">
        <w:rPr>
          <w:sz w:val="24"/>
          <w:szCs w:val="24"/>
        </w:rPr>
        <w:t>use of</w:t>
      </w:r>
      <w:r w:rsidR="004927F2" w:rsidRPr="001D371E">
        <w:rPr>
          <w:sz w:val="24"/>
          <w:szCs w:val="24"/>
        </w:rPr>
        <w:t xml:space="preserve"> n</w:t>
      </w:r>
      <w:r w:rsidR="009639D8" w:rsidRPr="001D371E">
        <w:rPr>
          <w:sz w:val="24"/>
          <w:szCs w:val="24"/>
        </w:rPr>
        <w:t>on-steroidal anti</w:t>
      </w:r>
      <w:r w:rsidR="00614296" w:rsidRPr="001D371E">
        <w:rPr>
          <w:sz w:val="24"/>
          <w:szCs w:val="24"/>
        </w:rPr>
        <w:t>-</w:t>
      </w:r>
      <w:r w:rsidR="00D074A2" w:rsidRPr="001D371E">
        <w:rPr>
          <w:sz w:val="24"/>
          <w:szCs w:val="24"/>
        </w:rPr>
        <w:t>inflammatory</w:t>
      </w:r>
      <w:r w:rsidR="004927F2" w:rsidRPr="001D371E">
        <w:rPr>
          <w:sz w:val="24"/>
          <w:szCs w:val="24"/>
        </w:rPr>
        <w:t xml:space="preserve"> dru</w:t>
      </w:r>
      <w:r w:rsidR="005215F9" w:rsidRPr="001D371E">
        <w:rPr>
          <w:sz w:val="24"/>
          <w:szCs w:val="24"/>
        </w:rPr>
        <w:t>gs</w:t>
      </w:r>
      <w:r w:rsidR="009931F0" w:rsidRPr="001D371E">
        <w:rPr>
          <w:sz w:val="24"/>
          <w:szCs w:val="24"/>
        </w:rPr>
        <w:t xml:space="preserve"> and glucocortic</w:t>
      </w:r>
      <w:r w:rsidR="004927F2" w:rsidRPr="001D371E">
        <w:rPr>
          <w:sz w:val="24"/>
          <w:szCs w:val="24"/>
        </w:rPr>
        <w:t>oids</w:t>
      </w:r>
      <w:r w:rsidR="00E1546E" w:rsidRPr="001D371E">
        <w:rPr>
          <w:sz w:val="24"/>
          <w:szCs w:val="24"/>
        </w:rPr>
        <w:t xml:space="preserve"> </w:t>
      </w:r>
      <w:r w:rsidR="0033394F" w:rsidRPr="001D371E">
        <w:rPr>
          <w:sz w:val="24"/>
          <w:szCs w:val="24"/>
        </w:rPr>
        <w:fldChar w:fldCharType="begin">
          <w:fldData xml:space="preserve">PEVuZE5vdGU+PENpdGU+PEF1dGhvcj5Ib2xsYW48L0F1dGhvcj48WWVhcj4yMDE1PC9ZZWFyPjxS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AE23BA">
        <w:rPr>
          <w:sz w:val="24"/>
          <w:szCs w:val="24"/>
        </w:rPr>
        <w:instrText xml:space="preserve"> ADDIN EN.CITE </w:instrText>
      </w:r>
      <w:r w:rsidR="00AE23BA">
        <w:rPr>
          <w:sz w:val="24"/>
          <w:szCs w:val="24"/>
        </w:rPr>
        <w:fldChar w:fldCharType="begin">
          <w:fldData xml:space="preserve">PEVuZE5vdGU+PENpdGU+PEF1dGhvcj5Ib2xsYW48L0F1dGhvcj48WWVhcj4yMDE1PC9ZZWFyPjxS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AE23BA">
        <w:rPr>
          <w:sz w:val="24"/>
          <w:szCs w:val="24"/>
        </w:rPr>
        <w:instrText xml:space="preserve"> ADDIN EN.CITE.DATA </w:instrText>
      </w:r>
      <w:r w:rsidR="00AE23BA">
        <w:rPr>
          <w:sz w:val="24"/>
          <w:szCs w:val="24"/>
        </w:rPr>
      </w:r>
      <w:r w:rsidR="00AE23BA">
        <w:rPr>
          <w:sz w:val="24"/>
          <w:szCs w:val="24"/>
        </w:rPr>
        <w:fldChar w:fldCharType="end"/>
      </w:r>
      <w:r w:rsidR="0033394F" w:rsidRPr="001D371E">
        <w:rPr>
          <w:sz w:val="24"/>
          <w:szCs w:val="24"/>
        </w:rPr>
      </w:r>
      <w:r w:rsidR="0033394F" w:rsidRPr="001D371E">
        <w:rPr>
          <w:sz w:val="24"/>
          <w:szCs w:val="24"/>
        </w:rPr>
        <w:fldChar w:fldCharType="separate"/>
      </w:r>
      <w:r w:rsidR="00AE23BA">
        <w:rPr>
          <w:noProof/>
          <w:sz w:val="24"/>
          <w:szCs w:val="24"/>
        </w:rPr>
        <w:t>(9, 17, 22-24)</w:t>
      </w:r>
      <w:r w:rsidR="0033394F" w:rsidRPr="001D371E">
        <w:rPr>
          <w:sz w:val="24"/>
          <w:szCs w:val="24"/>
        </w:rPr>
        <w:fldChar w:fldCharType="end"/>
      </w:r>
      <w:r w:rsidR="004927F2" w:rsidRPr="001D371E">
        <w:rPr>
          <w:sz w:val="24"/>
          <w:szCs w:val="24"/>
        </w:rPr>
        <w:t xml:space="preserve">. </w:t>
      </w:r>
    </w:p>
    <w:p w14:paraId="6D7A35E1" w14:textId="7678D5C8" w:rsidR="00DC54F7" w:rsidRDefault="009B6D83" w:rsidP="00DC54F7">
      <w:pPr>
        <w:pStyle w:val="Body"/>
        <w:spacing w:line="480" w:lineRule="auto"/>
        <w:ind w:firstLine="454"/>
        <w:rPr>
          <w:sz w:val="24"/>
          <w:szCs w:val="24"/>
        </w:rPr>
      </w:pPr>
      <w:r>
        <w:rPr>
          <w:sz w:val="24"/>
          <w:szCs w:val="24"/>
        </w:rPr>
        <w:t>C</w:t>
      </w:r>
      <w:r w:rsidR="008E6116" w:rsidRPr="001D371E">
        <w:rPr>
          <w:sz w:val="24"/>
          <w:szCs w:val="24"/>
        </w:rPr>
        <w:t>ardiovascular prevention (CVP</w:t>
      </w:r>
      <w:r w:rsidR="008E6116">
        <w:rPr>
          <w:sz w:val="24"/>
          <w:szCs w:val="24"/>
        </w:rPr>
        <w:t>)</w:t>
      </w:r>
      <w:r w:rsidR="005B4D14">
        <w:rPr>
          <w:sz w:val="24"/>
          <w:szCs w:val="24"/>
        </w:rPr>
        <w:t xml:space="preserve">, </w:t>
      </w:r>
      <w:r>
        <w:rPr>
          <w:sz w:val="24"/>
          <w:szCs w:val="24"/>
        </w:rPr>
        <w:t>including</w:t>
      </w:r>
      <w:r w:rsidR="00723C51">
        <w:rPr>
          <w:sz w:val="24"/>
          <w:szCs w:val="24"/>
        </w:rPr>
        <w:t xml:space="preserve"> </w:t>
      </w:r>
      <w:r>
        <w:rPr>
          <w:sz w:val="24"/>
          <w:szCs w:val="24"/>
        </w:rPr>
        <w:t>hypertension and dyslipidemia treatment</w:t>
      </w:r>
      <w:r w:rsidR="005B4D14">
        <w:rPr>
          <w:sz w:val="24"/>
          <w:szCs w:val="24"/>
        </w:rPr>
        <w:t>,</w:t>
      </w:r>
      <w:r>
        <w:rPr>
          <w:sz w:val="24"/>
          <w:szCs w:val="24"/>
        </w:rPr>
        <w:t xml:space="preserve"> </w:t>
      </w:r>
      <w:r w:rsidR="00347D48">
        <w:rPr>
          <w:sz w:val="24"/>
          <w:szCs w:val="24"/>
        </w:rPr>
        <w:t>has been found to be frequently unsatisfactory</w:t>
      </w:r>
      <w:r w:rsidR="005B4D14">
        <w:rPr>
          <w:sz w:val="24"/>
          <w:szCs w:val="24"/>
        </w:rPr>
        <w:t xml:space="preserve"> in RA (even with respect to recommendations for the general population</w:t>
      </w:r>
      <w:r w:rsidR="005C730B">
        <w:rPr>
          <w:sz w:val="24"/>
          <w:szCs w:val="24"/>
        </w:rPr>
        <w:t>, not adjusted for the RA-related CVR excess</w:t>
      </w:r>
      <w:r w:rsidR="005B4D14">
        <w:rPr>
          <w:sz w:val="24"/>
          <w:szCs w:val="24"/>
        </w:rPr>
        <w:t>)</w:t>
      </w:r>
      <w:r w:rsidR="00347D48">
        <w:rPr>
          <w:sz w:val="24"/>
          <w:szCs w:val="24"/>
        </w:rPr>
        <w:t xml:space="preserve"> </w:t>
      </w:r>
      <w:r w:rsidR="0033394F" w:rsidRPr="001D371E">
        <w:rPr>
          <w:sz w:val="24"/>
          <w:szCs w:val="24"/>
        </w:rPr>
        <w:fldChar w:fldCharType="begin">
          <w:fldData xml:space="preserve">PEVuZE5vdGU+PENpdGU+PEF1dGhvcj52YW4gZGVuIE9ldmVyPC9BdXRob3I+PFllYXI+MjAxNzwv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C9hbHQtcGVyaW9kaWNhbD48cGFnZXM+NjgzLTg8L3BhZ2VzPjx2b2x1bWU+Njk8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=
</w:fldData>
        </w:fldChar>
      </w:r>
      <w:r w:rsidR="005B4D14">
        <w:rPr>
          <w:sz w:val="24"/>
          <w:szCs w:val="24"/>
        </w:rPr>
        <w:instrText xml:space="preserve"> ADDIN EN.CITE </w:instrText>
      </w:r>
      <w:r w:rsidR="005B4D14">
        <w:rPr>
          <w:sz w:val="24"/>
          <w:szCs w:val="24"/>
        </w:rPr>
        <w:fldChar w:fldCharType="begin">
          <w:fldData xml:space="preserve">PEVuZE5vdGU+PENpdGU+PEF1dGhvcj52YW4gZGVuIE9ldmVyPC9BdXRob3I+PFllYXI+MjAxNzwv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C9hbHQtcGVyaW9kaWNhbD48cGFnZXM+NjgzLTg8L3BhZ2VzPjx2b2x1bWU+Njk8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=
</w:fldData>
        </w:fldChar>
      </w:r>
      <w:r w:rsidR="005B4D14">
        <w:rPr>
          <w:sz w:val="24"/>
          <w:szCs w:val="24"/>
        </w:rPr>
        <w:instrText xml:space="preserve"> ADDIN EN.CITE.DATA </w:instrText>
      </w:r>
      <w:r w:rsidR="005B4D14">
        <w:rPr>
          <w:sz w:val="24"/>
          <w:szCs w:val="24"/>
        </w:rPr>
      </w:r>
      <w:r w:rsidR="005B4D14">
        <w:rPr>
          <w:sz w:val="24"/>
          <w:szCs w:val="24"/>
        </w:rPr>
        <w:fldChar w:fldCharType="end"/>
      </w:r>
      <w:r w:rsidR="0033394F" w:rsidRPr="001D371E">
        <w:rPr>
          <w:sz w:val="24"/>
          <w:szCs w:val="24"/>
        </w:rPr>
      </w:r>
      <w:r w:rsidR="0033394F" w:rsidRPr="001D371E">
        <w:rPr>
          <w:sz w:val="24"/>
          <w:szCs w:val="24"/>
        </w:rPr>
        <w:fldChar w:fldCharType="separate"/>
      </w:r>
      <w:r w:rsidR="00AE23BA">
        <w:rPr>
          <w:noProof/>
          <w:sz w:val="24"/>
          <w:szCs w:val="24"/>
        </w:rPr>
        <w:t>(25-28)</w:t>
      </w:r>
      <w:r w:rsidR="0033394F" w:rsidRPr="001D371E">
        <w:rPr>
          <w:sz w:val="24"/>
          <w:szCs w:val="24"/>
        </w:rPr>
        <w:fldChar w:fldCharType="end"/>
      </w:r>
      <w:r w:rsidR="00A0461C" w:rsidRPr="001D371E">
        <w:rPr>
          <w:sz w:val="24"/>
          <w:szCs w:val="24"/>
        </w:rPr>
        <w:t xml:space="preserve">. This </w:t>
      </w:r>
      <w:r w:rsidR="009E7346">
        <w:rPr>
          <w:sz w:val="24"/>
          <w:szCs w:val="24"/>
        </w:rPr>
        <w:t>may</w:t>
      </w:r>
      <w:r w:rsidR="00A63B77" w:rsidRPr="001D371E">
        <w:rPr>
          <w:sz w:val="24"/>
          <w:szCs w:val="24"/>
        </w:rPr>
        <w:t xml:space="preserve"> </w:t>
      </w:r>
      <w:r w:rsidR="009E7346">
        <w:rPr>
          <w:sz w:val="24"/>
          <w:szCs w:val="24"/>
        </w:rPr>
        <w:t>be</w:t>
      </w:r>
      <w:r w:rsidR="00A0461C" w:rsidRPr="001D371E">
        <w:rPr>
          <w:sz w:val="24"/>
          <w:szCs w:val="24"/>
        </w:rPr>
        <w:t xml:space="preserve"> partly due to </w:t>
      </w:r>
      <w:r w:rsidR="00356463">
        <w:rPr>
          <w:sz w:val="24"/>
          <w:szCs w:val="24"/>
        </w:rPr>
        <w:t>lack of</w:t>
      </w:r>
      <w:r w:rsidR="00A0461C" w:rsidRPr="001D371E">
        <w:rPr>
          <w:sz w:val="24"/>
          <w:szCs w:val="24"/>
        </w:rPr>
        <w:t xml:space="preserve"> evidence causing uncertainties regarding optimal CVP strategies</w:t>
      </w:r>
      <w:r w:rsidR="005A20A3">
        <w:rPr>
          <w:sz w:val="24"/>
          <w:szCs w:val="24"/>
        </w:rPr>
        <w:t xml:space="preserve"> in RA</w:t>
      </w:r>
      <w:r w:rsidR="00A0461C" w:rsidRPr="001D371E">
        <w:rPr>
          <w:sz w:val="24"/>
          <w:szCs w:val="24"/>
        </w:rPr>
        <w:t xml:space="preserve">, low awareness </w:t>
      </w:r>
      <w:r w:rsidR="00A0461C" w:rsidRPr="001D371E">
        <w:rPr>
          <w:sz w:val="24"/>
          <w:szCs w:val="24"/>
        </w:rPr>
        <w:lastRenderedPageBreak/>
        <w:t>of the problem</w:t>
      </w:r>
      <w:r w:rsidR="00BA4E03">
        <w:rPr>
          <w:sz w:val="24"/>
          <w:szCs w:val="24"/>
        </w:rPr>
        <w:t xml:space="preserve">, and </w:t>
      </w:r>
      <w:r w:rsidR="005B4D14">
        <w:rPr>
          <w:sz w:val="24"/>
          <w:szCs w:val="24"/>
        </w:rPr>
        <w:t xml:space="preserve">inadequate organization of </w:t>
      </w:r>
      <w:r w:rsidR="003344DD">
        <w:rPr>
          <w:sz w:val="24"/>
          <w:szCs w:val="24"/>
        </w:rPr>
        <w:t xml:space="preserve">the </w:t>
      </w:r>
      <w:r w:rsidR="005B4D14">
        <w:rPr>
          <w:sz w:val="24"/>
          <w:szCs w:val="24"/>
        </w:rPr>
        <w:t>CVP management</w:t>
      </w:r>
      <w:r w:rsidR="00A0461C" w:rsidRPr="001D371E">
        <w:rPr>
          <w:sz w:val="24"/>
          <w:szCs w:val="24"/>
        </w:rPr>
        <w:t xml:space="preserve">.  </w:t>
      </w:r>
      <w:r w:rsidR="00DC54F7">
        <w:rPr>
          <w:sz w:val="24"/>
          <w:szCs w:val="24"/>
        </w:rPr>
        <w:t>None of the previously proposed</w:t>
      </w:r>
      <w:r w:rsidR="00DC54F7" w:rsidRPr="00A94681">
        <w:rPr>
          <w:sz w:val="24"/>
          <w:szCs w:val="24"/>
        </w:rPr>
        <w:t xml:space="preserve"> recommendations on CVP in RA has been uniformly </w:t>
      </w:r>
      <w:r w:rsidR="00DC54F7">
        <w:rPr>
          <w:sz w:val="24"/>
          <w:szCs w:val="24"/>
        </w:rPr>
        <w:t xml:space="preserve">and widely </w:t>
      </w:r>
      <w:r w:rsidR="00DC54F7" w:rsidRPr="00A94681">
        <w:rPr>
          <w:sz w:val="24"/>
          <w:szCs w:val="24"/>
        </w:rPr>
        <w:t>taken into clinical practice</w:t>
      </w:r>
      <w:r w:rsidR="00DC54F7" w:rsidRPr="001D371E">
        <w:rPr>
          <w:color w:val="000000" w:themeColor="text1"/>
          <w:sz w:val="24"/>
          <w:szCs w:val="24"/>
        </w:rPr>
        <w:t>.</w:t>
      </w:r>
      <w:r w:rsidR="00DC54F7">
        <w:rPr>
          <w:sz w:val="24"/>
          <w:szCs w:val="24"/>
        </w:rPr>
        <w:t xml:space="preserve"> </w:t>
      </w:r>
      <w:r w:rsidR="00C57399">
        <w:rPr>
          <w:sz w:val="24"/>
          <w:szCs w:val="24"/>
        </w:rPr>
        <w:t>Moreover</w:t>
      </w:r>
      <w:r w:rsidR="005A20A3">
        <w:rPr>
          <w:sz w:val="24"/>
          <w:szCs w:val="24"/>
        </w:rPr>
        <w:t xml:space="preserve">, </w:t>
      </w:r>
      <w:r w:rsidR="001E7134">
        <w:rPr>
          <w:sz w:val="24"/>
          <w:szCs w:val="24"/>
        </w:rPr>
        <w:t xml:space="preserve">the predisposition to </w:t>
      </w:r>
      <w:r w:rsidR="00414459">
        <w:rPr>
          <w:sz w:val="24"/>
          <w:szCs w:val="24"/>
        </w:rPr>
        <w:t xml:space="preserve">atypical/asymptomatic </w:t>
      </w:r>
      <w:r w:rsidR="001E7134">
        <w:rPr>
          <w:sz w:val="24"/>
          <w:szCs w:val="24"/>
        </w:rPr>
        <w:t>CVD in RA limits opportunities for</w:t>
      </w:r>
      <w:r w:rsidR="00356463">
        <w:rPr>
          <w:sz w:val="24"/>
          <w:szCs w:val="24"/>
        </w:rPr>
        <w:t xml:space="preserve"> secondary </w:t>
      </w:r>
      <w:r w:rsidR="001E7134">
        <w:rPr>
          <w:sz w:val="24"/>
          <w:szCs w:val="24"/>
        </w:rPr>
        <w:t xml:space="preserve">CVP </w:t>
      </w:r>
      <w:r w:rsidR="00A32E47">
        <w:rPr>
          <w:sz w:val="24"/>
          <w:szCs w:val="24"/>
        </w:rPr>
        <w:fldChar w:fldCharType="begin">
          <w:fldData xml:space="preserve">PEVuZE5vdGU+PENpdGU+PEF1dGhvcj5NYXJhZGl0LUtyZW1lcnM8L0F1dGhvcj48WWVhcj4yMDA1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</w:fldData>
        </w:fldChar>
      </w:r>
      <w:r w:rsidR="00AE23BA">
        <w:rPr>
          <w:sz w:val="24"/>
          <w:szCs w:val="24"/>
        </w:rPr>
        <w:instrText xml:space="preserve"> ADDIN EN.CITE </w:instrText>
      </w:r>
      <w:r w:rsidR="00AE23BA">
        <w:rPr>
          <w:sz w:val="24"/>
          <w:szCs w:val="24"/>
        </w:rPr>
        <w:fldChar w:fldCharType="begin">
          <w:fldData xml:space="preserve">PEVuZE5vdGU+PENpdGU+PEF1dGhvcj5NYXJhZGl0LUtyZW1lcnM8L0F1dGhvcj48WWVhcj4yMDA1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</w:fldData>
        </w:fldChar>
      </w:r>
      <w:r w:rsidR="00AE23BA">
        <w:rPr>
          <w:sz w:val="24"/>
          <w:szCs w:val="24"/>
        </w:rPr>
        <w:instrText xml:space="preserve"> ADDIN EN.CITE.DATA </w:instrText>
      </w:r>
      <w:r w:rsidR="00AE23BA">
        <w:rPr>
          <w:sz w:val="24"/>
          <w:szCs w:val="24"/>
        </w:rPr>
      </w:r>
      <w:r w:rsidR="00AE23BA">
        <w:rPr>
          <w:sz w:val="24"/>
          <w:szCs w:val="24"/>
        </w:rPr>
        <w:fldChar w:fldCharType="end"/>
      </w:r>
      <w:r w:rsidR="00A32E47">
        <w:rPr>
          <w:sz w:val="24"/>
          <w:szCs w:val="24"/>
        </w:rPr>
      </w:r>
      <w:r w:rsidR="00A32E47">
        <w:rPr>
          <w:sz w:val="24"/>
          <w:szCs w:val="24"/>
        </w:rPr>
        <w:fldChar w:fldCharType="separate"/>
      </w:r>
      <w:r w:rsidR="00AE23BA">
        <w:rPr>
          <w:noProof/>
          <w:sz w:val="24"/>
          <w:szCs w:val="24"/>
        </w:rPr>
        <w:t>(29-32)</w:t>
      </w:r>
      <w:r w:rsidR="00A32E47">
        <w:rPr>
          <w:sz w:val="24"/>
          <w:szCs w:val="24"/>
        </w:rPr>
        <w:fldChar w:fldCharType="end"/>
      </w:r>
      <w:r w:rsidR="003500CB">
        <w:rPr>
          <w:sz w:val="24"/>
          <w:szCs w:val="24"/>
        </w:rPr>
        <w:t>.</w:t>
      </w:r>
    </w:p>
    <w:p w14:paraId="5B4DBED6" w14:textId="04D0BD66" w:rsidR="00905E49" w:rsidRDefault="005C4792" w:rsidP="00DC54F7">
      <w:pPr>
        <w:pStyle w:val="Body"/>
        <w:spacing w:line="480" w:lineRule="auto"/>
        <w:ind w:firstLine="454"/>
        <w:rPr>
          <w:sz w:val="24"/>
          <w:szCs w:val="24"/>
        </w:rPr>
      </w:pPr>
      <w:r w:rsidRPr="001D371E">
        <w:rPr>
          <w:color w:val="000000" w:themeColor="text1"/>
          <w:sz w:val="24"/>
          <w:szCs w:val="24"/>
        </w:rPr>
        <w:t xml:space="preserve">Both the 2016 </w:t>
      </w:r>
      <w:r w:rsidR="00521770" w:rsidRPr="001D371E">
        <w:rPr>
          <w:color w:val="000000" w:themeColor="text1"/>
          <w:sz w:val="24"/>
          <w:szCs w:val="24"/>
        </w:rPr>
        <w:t>guidelines of the European Society of Cardiology on</w:t>
      </w:r>
      <w:r w:rsidRPr="001D371E">
        <w:rPr>
          <w:color w:val="000000" w:themeColor="text1"/>
          <w:sz w:val="24"/>
          <w:szCs w:val="24"/>
        </w:rPr>
        <w:t xml:space="preserve"> CVP </w:t>
      </w:r>
      <w:r w:rsidR="00521770" w:rsidRPr="001D371E">
        <w:rPr>
          <w:color w:val="000000" w:themeColor="text1"/>
          <w:sz w:val="24"/>
          <w:szCs w:val="24"/>
        </w:rPr>
        <w:t xml:space="preserve">(2016 ESC CVP-guidelines) </w:t>
      </w:r>
      <w:r w:rsidRPr="001D371E">
        <w:rPr>
          <w:color w:val="000000" w:themeColor="text1"/>
          <w:sz w:val="24"/>
          <w:szCs w:val="24"/>
        </w:rPr>
        <w:t xml:space="preserve">and </w:t>
      </w:r>
      <w:r w:rsidR="00521770" w:rsidRPr="001D371E">
        <w:rPr>
          <w:color w:val="000000" w:themeColor="text1"/>
          <w:sz w:val="24"/>
          <w:szCs w:val="24"/>
        </w:rPr>
        <w:t xml:space="preserve">the </w:t>
      </w:r>
      <w:r w:rsidRPr="001D371E">
        <w:rPr>
          <w:color w:val="000000" w:themeColor="text1"/>
          <w:sz w:val="24"/>
          <w:szCs w:val="24"/>
        </w:rPr>
        <w:t xml:space="preserve">2018 American guidelines on cholesterol management state that RA should be considered </w:t>
      </w:r>
      <w:r w:rsidR="0073137A" w:rsidRPr="001D371E">
        <w:rPr>
          <w:color w:val="000000" w:themeColor="text1"/>
          <w:sz w:val="24"/>
          <w:szCs w:val="24"/>
        </w:rPr>
        <w:t>a CVR</w:t>
      </w:r>
      <w:r w:rsidRPr="001D371E">
        <w:rPr>
          <w:color w:val="000000" w:themeColor="text1"/>
          <w:sz w:val="24"/>
          <w:szCs w:val="24"/>
        </w:rPr>
        <w:t xml:space="preserve"> </w:t>
      </w:r>
      <w:r w:rsidR="0073137A" w:rsidRPr="001D371E">
        <w:rPr>
          <w:color w:val="000000" w:themeColor="text1"/>
          <w:sz w:val="24"/>
          <w:szCs w:val="24"/>
        </w:rPr>
        <w:t xml:space="preserve">enhancing </w:t>
      </w:r>
      <w:r w:rsidRPr="001D371E">
        <w:rPr>
          <w:color w:val="000000" w:themeColor="text1"/>
          <w:sz w:val="24"/>
          <w:szCs w:val="24"/>
        </w:rPr>
        <w:t xml:space="preserve">factor </w:t>
      </w:r>
      <w:r w:rsidR="00B74B18" w:rsidRPr="001D371E">
        <w:rPr>
          <w:color w:val="000000" w:themeColor="text1"/>
          <w:sz w:val="24"/>
          <w:szCs w:val="24"/>
        </w:rPr>
        <w:t xml:space="preserve">but </w:t>
      </w:r>
      <w:r w:rsidR="00EE54DB">
        <w:rPr>
          <w:color w:val="000000" w:themeColor="text1"/>
          <w:sz w:val="24"/>
          <w:szCs w:val="24"/>
        </w:rPr>
        <w:t>quantifying the magnitude of its effect</w:t>
      </w:r>
      <w:r w:rsidR="00B74B18" w:rsidRPr="001D371E">
        <w:rPr>
          <w:color w:val="000000" w:themeColor="text1"/>
          <w:sz w:val="24"/>
          <w:szCs w:val="24"/>
        </w:rPr>
        <w:t xml:space="preserve"> has been challenging</w:t>
      </w:r>
      <w:r w:rsidR="00695738" w:rsidRPr="001D371E">
        <w:rPr>
          <w:color w:val="000000" w:themeColor="text1"/>
          <w:sz w:val="24"/>
          <w:szCs w:val="24"/>
        </w:rPr>
        <w:t xml:space="preserve"> </w:t>
      </w:r>
      <w:r w:rsidR="0033394F" w:rsidRPr="001D371E">
        <w:rPr>
          <w:color w:val="000000" w:themeColor="text1"/>
          <w:sz w:val="24"/>
          <w:szCs w:val="24"/>
        </w:rPr>
        <w:fldChar w:fldCharType="begin">
          <w:fldData xml:space="preserve">PEVuZE5vdGU+PENpdGU+PEF1dGhvcj5QaWVwb2xpPC9BdXRob3I+PFllYXI+MjAxNjwvWWVhcj48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zQ2NTY8L3BhZ2Vz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==
</w:fldData>
        </w:fldChar>
      </w:r>
      <w:r w:rsidR="00035726">
        <w:rPr>
          <w:color w:val="000000" w:themeColor="text1"/>
          <w:sz w:val="24"/>
          <w:szCs w:val="24"/>
        </w:rPr>
        <w:instrText xml:space="preserve"> ADDIN EN.CITE </w:instrText>
      </w:r>
      <w:r w:rsidR="00035726">
        <w:rPr>
          <w:color w:val="000000" w:themeColor="text1"/>
          <w:sz w:val="24"/>
          <w:szCs w:val="24"/>
        </w:rPr>
        <w:fldChar w:fldCharType="begin">
          <w:fldData xml:space="preserve">PEVuZE5vdGU+PENpdGU+PEF1dGhvcj5QaWVwb2xpPC9BdXRob3I+PFllYXI+MjAxNjwvWWVhcj48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zQ2NTY8L3BhZ2Vz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==
</w:fldData>
        </w:fldChar>
      </w:r>
      <w:r w:rsidR="00035726">
        <w:rPr>
          <w:color w:val="000000" w:themeColor="text1"/>
          <w:sz w:val="24"/>
          <w:szCs w:val="24"/>
        </w:rPr>
        <w:instrText xml:space="preserve"> ADDIN EN.CITE.DATA </w:instrText>
      </w:r>
      <w:r w:rsidR="00035726">
        <w:rPr>
          <w:color w:val="000000" w:themeColor="text1"/>
          <w:sz w:val="24"/>
          <w:szCs w:val="24"/>
        </w:rPr>
      </w:r>
      <w:r w:rsidR="00035726">
        <w:rPr>
          <w:color w:val="000000" w:themeColor="text1"/>
          <w:sz w:val="24"/>
          <w:szCs w:val="24"/>
        </w:rPr>
        <w:fldChar w:fldCharType="end"/>
      </w:r>
      <w:r w:rsidR="0033394F" w:rsidRPr="001D371E">
        <w:rPr>
          <w:color w:val="000000" w:themeColor="text1"/>
          <w:sz w:val="24"/>
          <w:szCs w:val="24"/>
        </w:rPr>
      </w:r>
      <w:r w:rsidR="0033394F" w:rsidRPr="001D371E">
        <w:rPr>
          <w:color w:val="000000" w:themeColor="text1"/>
          <w:sz w:val="24"/>
          <w:szCs w:val="24"/>
        </w:rPr>
        <w:fldChar w:fldCharType="separate"/>
      </w:r>
      <w:r w:rsidR="00035726">
        <w:rPr>
          <w:noProof/>
          <w:color w:val="000000" w:themeColor="text1"/>
          <w:sz w:val="24"/>
          <w:szCs w:val="24"/>
        </w:rPr>
        <w:t>(33-35)</w:t>
      </w:r>
      <w:r w:rsidR="0033394F" w:rsidRPr="001D371E">
        <w:rPr>
          <w:color w:val="000000" w:themeColor="text1"/>
          <w:sz w:val="24"/>
          <w:szCs w:val="24"/>
        </w:rPr>
        <w:fldChar w:fldCharType="end"/>
      </w:r>
      <w:r w:rsidR="00B74B18" w:rsidRPr="001D371E">
        <w:rPr>
          <w:color w:val="000000" w:themeColor="text1"/>
          <w:sz w:val="24"/>
          <w:szCs w:val="24"/>
        </w:rPr>
        <w:t xml:space="preserve">. </w:t>
      </w:r>
      <w:r w:rsidR="006B1C7A">
        <w:rPr>
          <w:sz w:val="24"/>
          <w:szCs w:val="24"/>
        </w:rPr>
        <w:t xml:space="preserve">Calculators for the general population, based </w:t>
      </w:r>
      <w:r w:rsidR="00905E49">
        <w:rPr>
          <w:sz w:val="24"/>
          <w:szCs w:val="24"/>
        </w:rPr>
        <w:t xml:space="preserve">only </w:t>
      </w:r>
      <w:r w:rsidR="006B1C7A">
        <w:rPr>
          <w:sz w:val="24"/>
          <w:szCs w:val="24"/>
        </w:rPr>
        <w:t xml:space="preserve">on traditional CVRFs, </w:t>
      </w:r>
      <w:r w:rsidR="0094163B">
        <w:rPr>
          <w:sz w:val="24"/>
          <w:szCs w:val="24"/>
        </w:rPr>
        <w:t>undervalue the importance of</w:t>
      </w:r>
      <w:r w:rsidR="006B1C7A">
        <w:rPr>
          <w:sz w:val="24"/>
          <w:szCs w:val="24"/>
        </w:rPr>
        <w:t xml:space="preserve"> RA-specific CVRFs</w:t>
      </w:r>
      <w:r w:rsidR="0094163B" w:rsidRPr="0094163B">
        <w:rPr>
          <w:sz w:val="24"/>
          <w:szCs w:val="24"/>
        </w:rPr>
        <w:t xml:space="preserve"> </w:t>
      </w:r>
      <w:r w:rsidR="0094163B" w:rsidRPr="001D371E">
        <w:rPr>
          <w:sz w:val="24"/>
          <w:szCs w:val="24"/>
        </w:rPr>
        <w:fldChar w:fldCharType="begin">
          <w:fldData xml:space="preserve">PEVuZE5vdGU+PENpdGU+PEF1dGhvcj5BcnRzPC9BdXRob3I+PFllYXI+MjAxNTwvWWVhcj48UmVj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L2FsdC1wZXJpb2RpY2FsPjxwYWdlcz42NjgtNzQ8L3BhZ2VzPjx2b2x1bWU+NzQ8L3ZvbHVtZT48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BcnRzPC9BdXRob3I+PFllYXI+MjAxNTwvWWVhcj48UmVj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L2FsdC1wZXJpb2RpY2FsPjxwYWdlcz42NjgtNzQ8L3BhZ2VzPjx2b2x1bWU+NzQ8L3ZvbHVtZT48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94163B" w:rsidRPr="001D371E">
        <w:rPr>
          <w:sz w:val="24"/>
          <w:szCs w:val="24"/>
        </w:rPr>
      </w:r>
      <w:r w:rsidR="0094163B" w:rsidRPr="001D371E">
        <w:rPr>
          <w:sz w:val="24"/>
          <w:szCs w:val="24"/>
        </w:rPr>
        <w:fldChar w:fldCharType="separate"/>
      </w:r>
      <w:r w:rsidR="00035726">
        <w:rPr>
          <w:noProof/>
          <w:sz w:val="24"/>
          <w:szCs w:val="24"/>
        </w:rPr>
        <w:t>(8, 17, 36)</w:t>
      </w:r>
      <w:r w:rsidR="0094163B" w:rsidRPr="001D371E">
        <w:rPr>
          <w:sz w:val="24"/>
          <w:szCs w:val="24"/>
        </w:rPr>
        <w:fldChar w:fldCharType="end"/>
      </w:r>
      <w:r w:rsidR="0094163B" w:rsidRPr="001D371E">
        <w:rPr>
          <w:rStyle w:val="CommentReference"/>
          <w:rFonts w:ascii="Times New Roman" w:eastAsia="Arial Unicode MS" w:hAnsi="Times New Roman" w:cs="Times New Roman"/>
          <w:color w:val="auto"/>
        </w:rPr>
        <w:t>.</w:t>
      </w:r>
      <w:r w:rsidR="0094163B" w:rsidRPr="001D371E">
        <w:rPr>
          <w:sz w:val="24"/>
          <w:szCs w:val="24"/>
        </w:rPr>
        <w:t xml:space="preserve"> </w:t>
      </w:r>
    </w:p>
    <w:p w14:paraId="44D0525E" w14:textId="59655E43" w:rsidR="00706E5B" w:rsidRPr="00905E49" w:rsidRDefault="00D1206A" w:rsidP="0089211F">
      <w:pPr>
        <w:pStyle w:val="Body"/>
        <w:spacing w:after="0" w:line="480" w:lineRule="auto"/>
        <w:ind w:firstLine="454"/>
        <w:rPr>
          <w:sz w:val="24"/>
          <w:szCs w:val="24"/>
        </w:rPr>
      </w:pPr>
      <w:r>
        <w:rPr>
          <w:sz w:val="24"/>
          <w:szCs w:val="24"/>
        </w:rPr>
        <w:t xml:space="preserve">Among </w:t>
      </w:r>
      <w:r w:rsidR="009E0041">
        <w:rPr>
          <w:sz w:val="24"/>
          <w:szCs w:val="24"/>
        </w:rPr>
        <w:t>instruments</w:t>
      </w:r>
      <w:r>
        <w:rPr>
          <w:sz w:val="24"/>
          <w:szCs w:val="24"/>
        </w:rPr>
        <w:t xml:space="preserve"> developed to adjust CVR for the RA or inflammation related risk excess belong</w:t>
      </w:r>
      <w:r w:rsidRPr="00D1206A">
        <w:rPr>
          <w:sz w:val="24"/>
          <w:szCs w:val="24"/>
        </w:rPr>
        <w:t xml:space="preserve"> </w:t>
      </w:r>
      <w:r w:rsidRPr="001D371E">
        <w:rPr>
          <w:sz w:val="24"/>
          <w:szCs w:val="24"/>
        </w:rPr>
        <w:t xml:space="preserve">the 2010 and </w:t>
      </w:r>
      <w:r w:rsidRPr="001D371E">
        <w:rPr>
          <w:rFonts w:eastAsia="Times New Roman"/>
          <w:sz w:val="24"/>
          <w:szCs w:val="24"/>
        </w:rPr>
        <w:t xml:space="preserve">2015/2016 </w:t>
      </w:r>
      <w:r w:rsidRPr="001D371E">
        <w:rPr>
          <w:color w:val="000000" w:themeColor="text1"/>
          <w:sz w:val="24"/>
          <w:szCs w:val="24"/>
        </w:rPr>
        <w:t xml:space="preserve">European League Against Rheumatism </w:t>
      </w:r>
      <w:r w:rsidRPr="001D371E">
        <w:t>[</w:t>
      </w:r>
      <w:r w:rsidRPr="001D371E">
        <w:rPr>
          <w:sz w:val="24"/>
          <w:szCs w:val="24"/>
        </w:rPr>
        <w:t>EULAR</w:t>
      </w:r>
      <w:r w:rsidRPr="001D371E">
        <w:rPr>
          <w:rFonts w:ascii="Helvetica Neue (Headings)" w:hAnsi="Helvetica Neue (Headings)"/>
          <w:sz w:val="24"/>
          <w:szCs w:val="24"/>
        </w:rPr>
        <w:t>]</w:t>
      </w:r>
      <w:r w:rsidRPr="001D371E">
        <w:rPr>
          <w:sz w:val="24"/>
          <w:szCs w:val="24"/>
        </w:rPr>
        <w:t xml:space="preserve"> </w:t>
      </w:r>
      <w:r w:rsidRPr="001D371E">
        <w:rPr>
          <w:color w:val="000000" w:themeColor="text1"/>
          <w:sz w:val="24"/>
          <w:szCs w:val="24"/>
        </w:rPr>
        <w:t xml:space="preserve">methods, </w:t>
      </w:r>
      <w:r w:rsidRPr="001D371E">
        <w:rPr>
          <w:sz w:val="24"/>
          <w:szCs w:val="24"/>
        </w:rPr>
        <w:t>QRISK2, Expanded CVR Score for RA, ATACC-RA calculator and Reynolds Score.</w:t>
      </w:r>
      <w:r>
        <w:rPr>
          <w:sz w:val="24"/>
          <w:szCs w:val="24"/>
        </w:rPr>
        <w:t xml:space="preserve"> </w:t>
      </w:r>
      <w:r w:rsidR="00230EA2" w:rsidRPr="001D371E">
        <w:rPr>
          <w:sz w:val="24"/>
          <w:szCs w:val="24"/>
        </w:rPr>
        <w:t>Whereas the 2015/2016 EULAR method has not been validated yet, the other</w:t>
      </w:r>
      <w:r w:rsidR="00680384" w:rsidRPr="001D371E">
        <w:rPr>
          <w:sz w:val="24"/>
          <w:szCs w:val="24"/>
        </w:rPr>
        <w:t xml:space="preserve"> methods do not appear to significantly improve CVR reclassification</w:t>
      </w:r>
      <w:r w:rsidR="00905E49">
        <w:rPr>
          <w:sz w:val="24"/>
          <w:szCs w:val="24"/>
        </w:rPr>
        <w:t>,</w:t>
      </w:r>
      <w:r w:rsidR="007571C5">
        <w:rPr>
          <w:sz w:val="24"/>
          <w:szCs w:val="24"/>
        </w:rPr>
        <w:t xml:space="preserve"> and </w:t>
      </w:r>
      <w:r w:rsidR="00905E49">
        <w:rPr>
          <w:sz w:val="24"/>
          <w:szCs w:val="24"/>
        </w:rPr>
        <w:t>can</w:t>
      </w:r>
      <w:r w:rsidR="00680384" w:rsidRPr="001D371E">
        <w:rPr>
          <w:sz w:val="24"/>
          <w:szCs w:val="24"/>
        </w:rPr>
        <w:t xml:space="preserve"> either underestimate or overestimate CVR in RA </w:t>
      </w:r>
      <w:r w:rsidR="00230EA2" w:rsidRPr="001D371E">
        <w:rPr>
          <w:sz w:val="24"/>
          <w:szCs w:val="24"/>
        </w:rPr>
        <w:fldChar w:fldCharType="begin">
          <w:fldData xml:space="preserve">PEVuZE5vdGU+PENpdGU+PEF1dGhvcj5BZ2NhPC9BdXRob3I+PFllYXI+MjAxNjwvWWVhcj48UmVj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C9hbHQtcGVyaW9kaWNhbD48ZWRpdGlvbj4yMDE1LzAyLzE5PC9lZGl0aW9uPjxr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0NjU2PC9wYWdlcz48dm9sdW1lPjEyPC92b2x1bWU+PG51bWJlcj4z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</w:fldData>
        </w:fldChar>
      </w:r>
      <w:r w:rsidR="00035726">
        <w:rPr>
          <w:sz w:val="24"/>
          <w:szCs w:val="24"/>
        </w:rPr>
        <w:instrText xml:space="preserve"> ADDIN EN.CITE </w:instrText>
      </w:r>
      <w:r w:rsidR="00035726">
        <w:rPr>
          <w:sz w:val="24"/>
          <w:szCs w:val="24"/>
        </w:rPr>
        <w:fldChar w:fldCharType="begin">
          <w:fldData xml:space="preserve">PEVuZE5vdGU+PENpdGU+PEF1dGhvcj5BZ2NhPC9BdXRob3I+PFllYXI+MjAxNjwvWWVhcj48UmVj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0NjU2PC9wYWdlcz48dm9sdW1lPjEyPC92b2x1bWU+PG51bWJlcj4z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</w:fldData>
        </w:fldChar>
      </w:r>
      <w:r w:rsidR="00035726">
        <w:rPr>
          <w:sz w:val="24"/>
          <w:szCs w:val="24"/>
        </w:rPr>
        <w:instrText xml:space="preserve"> ADDIN EN.CITE.DATA </w:instrText>
      </w:r>
      <w:r w:rsidR="00035726">
        <w:rPr>
          <w:sz w:val="24"/>
          <w:szCs w:val="24"/>
        </w:rPr>
      </w:r>
      <w:r w:rsidR="00035726">
        <w:rPr>
          <w:sz w:val="24"/>
          <w:szCs w:val="24"/>
        </w:rPr>
        <w:fldChar w:fldCharType="end"/>
      </w:r>
      <w:r w:rsidR="00230EA2" w:rsidRPr="001D371E">
        <w:rPr>
          <w:sz w:val="24"/>
          <w:szCs w:val="24"/>
        </w:rPr>
      </w:r>
      <w:r w:rsidR="00230EA2" w:rsidRPr="001D371E">
        <w:rPr>
          <w:sz w:val="24"/>
          <w:szCs w:val="24"/>
        </w:rPr>
        <w:fldChar w:fldCharType="separate"/>
      </w:r>
      <w:r w:rsidR="00035726">
        <w:rPr>
          <w:noProof/>
          <w:sz w:val="24"/>
          <w:szCs w:val="24"/>
        </w:rPr>
        <w:t>(17, 32, 35-39)</w:t>
      </w:r>
      <w:r w:rsidR="00230EA2" w:rsidRPr="001D371E">
        <w:rPr>
          <w:sz w:val="24"/>
          <w:szCs w:val="24"/>
        </w:rPr>
        <w:fldChar w:fldCharType="end"/>
      </w:r>
      <w:r w:rsidR="00BD6F73" w:rsidRPr="001D371E">
        <w:rPr>
          <w:sz w:val="24"/>
          <w:szCs w:val="24"/>
        </w:rPr>
        <w:t>.</w:t>
      </w:r>
      <w:r w:rsidR="00680384" w:rsidRPr="001D371E">
        <w:rPr>
          <w:sz w:val="24"/>
          <w:szCs w:val="24"/>
        </w:rPr>
        <w:t xml:space="preserve"> </w:t>
      </w:r>
      <w:r w:rsidR="00D237E5">
        <w:rPr>
          <w:sz w:val="24"/>
          <w:szCs w:val="24"/>
        </w:rPr>
        <w:t xml:space="preserve">E.g., </w:t>
      </w:r>
      <w:r w:rsidR="005C4792" w:rsidRPr="001D371E">
        <w:rPr>
          <w:sz w:val="24"/>
          <w:szCs w:val="24"/>
        </w:rPr>
        <w:t>QRISK2</w:t>
      </w:r>
      <w:r w:rsidR="00D237E5">
        <w:rPr>
          <w:sz w:val="24"/>
          <w:szCs w:val="24"/>
        </w:rPr>
        <w:t>,</w:t>
      </w:r>
      <w:r w:rsidR="00386904" w:rsidRPr="001D371E">
        <w:rPr>
          <w:sz w:val="24"/>
          <w:szCs w:val="24"/>
        </w:rPr>
        <w:t xml:space="preserve"> </w:t>
      </w:r>
      <w:r w:rsidR="00AA47CC">
        <w:rPr>
          <w:sz w:val="24"/>
          <w:szCs w:val="24"/>
        </w:rPr>
        <w:t>adjusting for RA by</w:t>
      </w:r>
      <w:r w:rsidR="00386904" w:rsidRPr="001D371E">
        <w:rPr>
          <w:sz w:val="24"/>
          <w:szCs w:val="24"/>
        </w:rPr>
        <w:t xml:space="preserve"> </w:t>
      </w:r>
      <w:r w:rsidR="005C4792" w:rsidRPr="001D371E">
        <w:rPr>
          <w:sz w:val="24"/>
          <w:szCs w:val="24"/>
        </w:rPr>
        <w:t xml:space="preserve">a multiplier of 1.4, was found to </w:t>
      </w:r>
      <w:r w:rsidR="00905E49">
        <w:rPr>
          <w:sz w:val="24"/>
          <w:szCs w:val="24"/>
        </w:rPr>
        <w:t>overestimate</w:t>
      </w:r>
      <w:r w:rsidR="005C4792" w:rsidRPr="001D371E">
        <w:rPr>
          <w:sz w:val="24"/>
          <w:szCs w:val="24"/>
        </w:rPr>
        <w:t xml:space="preserve"> </w:t>
      </w:r>
      <w:r w:rsidR="00ED5FB5">
        <w:rPr>
          <w:sz w:val="24"/>
          <w:szCs w:val="24"/>
        </w:rPr>
        <w:t>the risk</w:t>
      </w:r>
      <w:r w:rsidR="005C4792" w:rsidRPr="001D371E">
        <w:rPr>
          <w:sz w:val="24"/>
          <w:szCs w:val="24"/>
        </w:rPr>
        <w:t xml:space="preserve"> </w:t>
      </w:r>
      <w:r w:rsidR="0033394F" w:rsidRPr="001D371E">
        <w:rPr>
          <w:sz w:val="24"/>
          <w:szCs w:val="24"/>
        </w:rPr>
        <w:fldChar w:fldCharType="begin">
          <w:fldData xml:space="preserve">PEVuZE5vdGU+PENpdGU+PEF1dGhvcj5BcnRzPC9BdXRob3I+PFllYXI+MjAxNTwvWWVhcj48UmVj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</w:fldData>
        </w:fldChar>
      </w:r>
      <w:r w:rsidR="00035726">
        <w:rPr>
          <w:sz w:val="24"/>
          <w:szCs w:val="24"/>
        </w:rPr>
        <w:instrText xml:space="preserve"> ADDIN EN.CITE </w:instrText>
      </w:r>
      <w:r w:rsidR="00035726">
        <w:rPr>
          <w:sz w:val="24"/>
          <w:szCs w:val="24"/>
        </w:rPr>
        <w:fldChar w:fldCharType="begin">
          <w:fldData xml:space="preserve">PEVuZE5vdGU+PENpdGU+PEF1dGhvcj5BcnRzPC9BdXRob3I+PFllYXI+MjAxNTwvWWVhcj48UmVj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6, 39)</w:t>
      </w:r>
      <w:r w:rsidR="0033394F" w:rsidRPr="001D371E">
        <w:rPr>
          <w:sz w:val="24"/>
          <w:szCs w:val="24"/>
        </w:rPr>
        <w:fldChar w:fldCharType="end"/>
      </w:r>
      <w:r w:rsidR="005C4792" w:rsidRPr="001D371E">
        <w:rPr>
          <w:sz w:val="24"/>
          <w:szCs w:val="24"/>
        </w:rPr>
        <w:t xml:space="preserve">. </w:t>
      </w:r>
      <w:r w:rsidR="00ED5FB5" w:rsidRPr="001D371E">
        <w:rPr>
          <w:sz w:val="24"/>
          <w:szCs w:val="24"/>
        </w:rPr>
        <w:t>Analogously</w:t>
      </w:r>
      <w:r w:rsidR="005C4792" w:rsidRPr="001D371E">
        <w:rPr>
          <w:sz w:val="24"/>
          <w:szCs w:val="24"/>
        </w:rPr>
        <w:t xml:space="preserve">, it is </w:t>
      </w:r>
      <w:r w:rsidR="0036080D" w:rsidRPr="001D371E">
        <w:rPr>
          <w:sz w:val="24"/>
          <w:szCs w:val="24"/>
        </w:rPr>
        <w:t>conceivable</w:t>
      </w:r>
      <w:r w:rsidR="005C4792" w:rsidRPr="001D371E">
        <w:rPr>
          <w:sz w:val="24"/>
          <w:szCs w:val="24"/>
        </w:rPr>
        <w:t xml:space="preserve"> that the </w:t>
      </w:r>
      <w:r w:rsidR="00B74B18" w:rsidRPr="001D371E">
        <w:rPr>
          <w:rFonts w:eastAsia="Times New Roman"/>
          <w:sz w:val="24"/>
          <w:szCs w:val="24"/>
        </w:rPr>
        <w:t xml:space="preserve">2015/2016 </w:t>
      </w:r>
      <w:r w:rsidR="005C4792" w:rsidRPr="001D371E">
        <w:rPr>
          <w:sz w:val="24"/>
          <w:szCs w:val="24"/>
        </w:rPr>
        <w:t xml:space="preserve">EULAR approach, </w:t>
      </w:r>
      <w:r w:rsidR="005C4792" w:rsidRPr="001D371E">
        <w:rPr>
          <w:color w:val="000000" w:themeColor="text1"/>
          <w:sz w:val="24"/>
          <w:szCs w:val="24"/>
        </w:rPr>
        <w:t xml:space="preserve">adjusting for RA </w:t>
      </w:r>
      <w:r w:rsidR="00B74B18" w:rsidRPr="001D371E">
        <w:rPr>
          <w:color w:val="000000" w:themeColor="text1"/>
          <w:sz w:val="24"/>
          <w:szCs w:val="24"/>
        </w:rPr>
        <w:t xml:space="preserve">indiscriminately </w:t>
      </w:r>
      <w:r w:rsidR="005C4792" w:rsidRPr="001D371E">
        <w:rPr>
          <w:color w:val="000000" w:themeColor="text1"/>
          <w:sz w:val="24"/>
          <w:szCs w:val="24"/>
        </w:rPr>
        <w:t xml:space="preserve">by multiplying CVR score </w:t>
      </w:r>
      <w:r w:rsidR="00857FD5" w:rsidRPr="001D371E">
        <w:rPr>
          <w:color w:val="000000" w:themeColor="text1"/>
          <w:sz w:val="24"/>
          <w:szCs w:val="24"/>
        </w:rPr>
        <w:t>from</w:t>
      </w:r>
      <w:r w:rsidR="005C4792" w:rsidRPr="001D371E">
        <w:rPr>
          <w:color w:val="000000" w:themeColor="text1"/>
          <w:sz w:val="24"/>
          <w:szCs w:val="24"/>
        </w:rPr>
        <w:t xml:space="preserve"> calculators for the general population by 1.5, </w:t>
      </w:r>
      <w:r w:rsidR="0036080D" w:rsidRPr="001D371E">
        <w:rPr>
          <w:color w:val="000000" w:themeColor="text1"/>
          <w:sz w:val="24"/>
          <w:szCs w:val="24"/>
        </w:rPr>
        <w:t>might</w:t>
      </w:r>
      <w:r w:rsidR="005C4792" w:rsidRPr="001D371E">
        <w:rPr>
          <w:color w:val="000000" w:themeColor="text1"/>
          <w:sz w:val="24"/>
          <w:szCs w:val="24"/>
        </w:rPr>
        <w:t xml:space="preserve"> overestimate CVR in </w:t>
      </w:r>
      <w:r w:rsidR="0080705F">
        <w:rPr>
          <w:color w:val="000000" w:themeColor="text1"/>
          <w:sz w:val="24"/>
          <w:szCs w:val="24"/>
        </w:rPr>
        <w:t>some</w:t>
      </w:r>
      <w:r w:rsidR="005C4792" w:rsidRPr="001D371E">
        <w:rPr>
          <w:color w:val="000000" w:themeColor="text1"/>
          <w:sz w:val="24"/>
          <w:szCs w:val="24"/>
        </w:rPr>
        <w:t xml:space="preserve"> RA patients</w:t>
      </w:r>
      <w:r w:rsidR="00705895" w:rsidRPr="001D371E">
        <w:rPr>
          <w:color w:val="000000" w:themeColor="text1"/>
          <w:sz w:val="24"/>
          <w:szCs w:val="24"/>
        </w:rPr>
        <w:t xml:space="preserve"> </w:t>
      </w:r>
      <w:r w:rsidR="0080705F">
        <w:rPr>
          <w:color w:val="000000" w:themeColor="text1"/>
          <w:sz w:val="24"/>
          <w:szCs w:val="24"/>
        </w:rPr>
        <w:t>without</w:t>
      </w:r>
      <w:r w:rsidR="00705895" w:rsidRPr="001D371E">
        <w:rPr>
          <w:color w:val="000000" w:themeColor="text1"/>
          <w:sz w:val="24"/>
          <w:szCs w:val="24"/>
        </w:rPr>
        <w:t xml:space="preserve"> </w:t>
      </w:r>
      <w:r w:rsidR="00AA47CC">
        <w:rPr>
          <w:color w:val="000000" w:themeColor="text1"/>
          <w:sz w:val="24"/>
          <w:szCs w:val="24"/>
        </w:rPr>
        <w:t>significantly increased</w:t>
      </w:r>
      <w:r w:rsidR="00705895" w:rsidRPr="001D371E">
        <w:rPr>
          <w:color w:val="000000" w:themeColor="text1"/>
          <w:sz w:val="24"/>
          <w:szCs w:val="24"/>
        </w:rPr>
        <w:t xml:space="preserve"> CVR</w:t>
      </w:r>
      <w:r w:rsidR="005C4792" w:rsidRPr="001D371E">
        <w:rPr>
          <w:color w:val="000000" w:themeColor="text1"/>
          <w:sz w:val="24"/>
          <w:szCs w:val="24"/>
        </w:rPr>
        <w:t xml:space="preserve">. </w:t>
      </w:r>
      <w:r w:rsidR="00867D70" w:rsidRPr="001D371E">
        <w:rPr>
          <w:color w:val="000000" w:themeColor="text1"/>
          <w:sz w:val="24"/>
          <w:szCs w:val="24"/>
        </w:rPr>
        <w:t xml:space="preserve">On the other hand, </w:t>
      </w:r>
      <w:r w:rsidR="003A3091" w:rsidRPr="001D371E">
        <w:rPr>
          <w:color w:val="000000" w:themeColor="text1"/>
          <w:sz w:val="24"/>
          <w:szCs w:val="24"/>
        </w:rPr>
        <w:t xml:space="preserve">it might </w:t>
      </w:r>
      <w:r w:rsidR="0082338C" w:rsidRPr="001D371E">
        <w:rPr>
          <w:color w:val="000000" w:themeColor="text1"/>
          <w:sz w:val="24"/>
          <w:szCs w:val="24"/>
        </w:rPr>
        <w:t xml:space="preserve">underestimate </w:t>
      </w:r>
      <w:r w:rsidR="003A3091" w:rsidRPr="001D371E">
        <w:rPr>
          <w:color w:val="000000" w:themeColor="text1"/>
          <w:sz w:val="24"/>
          <w:szCs w:val="24"/>
        </w:rPr>
        <w:t xml:space="preserve">CVR in other RA </w:t>
      </w:r>
      <w:r w:rsidR="003B0276" w:rsidRPr="001D371E">
        <w:rPr>
          <w:color w:val="000000" w:themeColor="text1"/>
          <w:sz w:val="24"/>
          <w:szCs w:val="24"/>
        </w:rPr>
        <w:t>subgroups</w:t>
      </w:r>
      <w:r w:rsidR="003A3091" w:rsidRPr="001D371E">
        <w:rPr>
          <w:color w:val="000000" w:themeColor="text1"/>
          <w:sz w:val="24"/>
          <w:szCs w:val="24"/>
        </w:rPr>
        <w:t xml:space="preserve">, similar to the previous </w:t>
      </w:r>
      <w:r w:rsidR="005A7DFF" w:rsidRPr="001D371E">
        <w:rPr>
          <w:color w:val="000000" w:themeColor="text1"/>
          <w:sz w:val="24"/>
          <w:szCs w:val="24"/>
        </w:rPr>
        <w:t xml:space="preserve">EULAR </w:t>
      </w:r>
      <w:r w:rsidR="003A3091" w:rsidRPr="001D371E">
        <w:rPr>
          <w:color w:val="000000" w:themeColor="text1"/>
          <w:sz w:val="24"/>
          <w:szCs w:val="24"/>
        </w:rPr>
        <w:t>version</w:t>
      </w:r>
      <w:r w:rsidR="00655B9C" w:rsidRPr="001D371E">
        <w:rPr>
          <w:color w:val="000000" w:themeColor="text1"/>
          <w:sz w:val="24"/>
          <w:szCs w:val="24"/>
        </w:rPr>
        <w:t xml:space="preserve"> (2010),</w:t>
      </w:r>
      <w:r w:rsidR="003A3091" w:rsidRPr="001D371E">
        <w:rPr>
          <w:color w:val="000000" w:themeColor="text1"/>
          <w:sz w:val="24"/>
          <w:szCs w:val="24"/>
        </w:rPr>
        <w:t xml:space="preserve"> which recommended use of </w:t>
      </w:r>
      <w:r w:rsidR="00857FD5" w:rsidRPr="001D371E">
        <w:rPr>
          <w:color w:val="000000" w:themeColor="text1"/>
          <w:sz w:val="24"/>
          <w:szCs w:val="24"/>
        </w:rPr>
        <w:t xml:space="preserve">the </w:t>
      </w:r>
      <w:r w:rsidR="0082338C" w:rsidRPr="001D371E">
        <w:rPr>
          <w:color w:val="000000" w:themeColor="text1"/>
          <w:sz w:val="24"/>
          <w:szCs w:val="24"/>
        </w:rPr>
        <w:t xml:space="preserve">1.5 </w:t>
      </w:r>
      <w:r w:rsidR="003A3091" w:rsidRPr="001D371E">
        <w:rPr>
          <w:color w:val="000000" w:themeColor="text1"/>
          <w:sz w:val="24"/>
          <w:szCs w:val="24"/>
        </w:rPr>
        <w:t xml:space="preserve">multiplier </w:t>
      </w:r>
      <w:r w:rsidR="0082338C" w:rsidRPr="001D371E">
        <w:rPr>
          <w:color w:val="000000" w:themeColor="text1"/>
          <w:sz w:val="24"/>
          <w:szCs w:val="24"/>
        </w:rPr>
        <w:t xml:space="preserve">only </w:t>
      </w:r>
      <w:r w:rsidR="003A3091" w:rsidRPr="001D371E">
        <w:rPr>
          <w:color w:val="000000" w:themeColor="text1"/>
          <w:sz w:val="24"/>
          <w:szCs w:val="24"/>
        </w:rPr>
        <w:t>in selected RA subpopulations</w:t>
      </w:r>
      <w:r w:rsidR="003B0276" w:rsidRPr="001D371E">
        <w:rPr>
          <w:color w:val="000000" w:themeColor="text1"/>
          <w:sz w:val="24"/>
          <w:szCs w:val="24"/>
        </w:rPr>
        <w:t xml:space="preserve">. </w:t>
      </w:r>
    </w:p>
    <w:p w14:paraId="04B1A76F" w14:textId="03E20F88" w:rsidR="00524EA9" w:rsidRPr="001D371E" w:rsidRDefault="002C1F81" w:rsidP="0089211F">
      <w:pPr>
        <w:pStyle w:val="Body"/>
        <w:spacing w:after="0" w:line="480" w:lineRule="auto"/>
        <w:ind w:firstLine="454"/>
        <w:rPr>
          <w:color w:val="000000" w:themeColor="text1"/>
          <w:sz w:val="24"/>
          <w:szCs w:val="24"/>
        </w:rPr>
      </w:pPr>
      <w:r w:rsidRPr="001D371E">
        <w:rPr>
          <w:color w:val="000000" w:themeColor="text1"/>
          <w:sz w:val="24"/>
          <w:szCs w:val="24"/>
        </w:rPr>
        <w:t xml:space="preserve">As RA is a </w:t>
      </w:r>
      <w:r w:rsidR="00A318B6" w:rsidRPr="001D371E">
        <w:rPr>
          <w:color w:val="000000" w:themeColor="text1"/>
          <w:sz w:val="24"/>
          <w:szCs w:val="24"/>
        </w:rPr>
        <w:t>heterogeneous disease</w:t>
      </w:r>
      <w:r w:rsidR="009F6134" w:rsidRPr="001D371E">
        <w:rPr>
          <w:color w:val="000000" w:themeColor="text1"/>
          <w:sz w:val="24"/>
          <w:szCs w:val="24"/>
        </w:rPr>
        <w:t xml:space="preserve"> with varying</w:t>
      </w:r>
      <w:r w:rsidR="00A318B6" w:rsidRPr="001D371E">
        <w:rPr>
          <w:color w:val="000000" w:themeColor="text1"/>
          <w:sz w:val="24"/>
          <w:szCs w:val="24"/>
        </w:rPr>
        <w:t xml:space="preserve"> </w:t>
      </w:r>
      <w:r w:rsidR="009F6134" w:rsidRPr="001D371E">
        <w:rPr>
          <w:color w:val="000000" w:themeColor="text1"/>
          <w:sz w:val="24"/>
          <w:szCs w:val="24"/>
        </w:rPr>
        <w:t>characteristics</w:t>
      </w:r>
      <w:r w:rsidR="00A318B6" w:rsidRPr="001D371E">
        <w:rPr>
          <w:color w:val="000000" w:themeColor="text1"/>
          <w:sz w:val="24"/>
          <w:szCs w:val="24"/>
        </w:rPr>
        <w:t xml:space="preserve"> </w:t>
      </w:r>
      <w:r w:rsidR="007E3CA8" w:rsidRPr="001D371E">
        <w:rPr>
          <w:color w:val="000000" w:themeColor="text1"/>
          <w:sz w:val="24"/>
          <w:szCs w:val="24"/>
        </w:rPr>
        <w:t>that affect</w:t>
      </w:r>
      <w:r w:rsidR="009F6134" w:rsidRPr="001D371E">
        <w:rPr>
          <w:color w:val="000000" w:themeColor="text1"/>
          <w:sz w:val="24"/>
          <w:szCs w:val="24"/>
        </w:rPr>
        <w:t xml:space="preserve"> CVR</w:t>
      </w:r>
      <w:r w:rsidR="00A318B6" w:rsidRPr="001D371E">
        <w:rPr>
          <w:color w:val="000000" w:themeColor="text1"/>
          <w:sz w:val="24"/>
          <w:szCs w:val="24"/>
        </w:rPr>
        <w:t xml:space="preserve">, it is </w:t>
      </w:r>
      <w:r w:rsidR="0080705F">
        <w:rPr>
          <w:color w:val="000000" w:themeColor="text1"/>
          <w:sz w:val="24"/>
          <w:szCs w:val="24"/>
        </w:rPr>
        <w:t>plausible</w:t>
      </w:r>
      <w:r w:rsidR="00A318B6" w:rsidRPr="001D371E">
        <w:rPr>
          <w:color w:val="000000" w:themeColor="text1"/>
          <w:sz w:val="24"/>
          <w:szCs w:val="24"/>
        </w:rPr>
        <w:t xml:space="preserve"> that a tailored approach to CVR estimation</w:t>
      </w:r>
      <w:r w:rsidR="000F2E9A">
        <w:rPr>
          <w:color w:val="000000" w:themeColor="text1"/>
          <w:sz w:val="24"/>
          <w:szCs w:val="24"/>
        </w:rPr>
        <w:t>/CVP</w:t>
      </w:r>
      <w:r w:rsidR="00A318B6" w:rsidRPr="001D371E">
        <w:rPr>
          <w:color w:val="000000" w:themeColor="text1"/>
          <w:sz w:val="24"/>
          <w:szCs w:val="24"/>
        </w:rPr>
        <w:t xml:space="preserve"> </w:t>
      </w:r>
      <w:r w:rsidR="000F23C5" w:rsidRPr="001D371E">
        <w:rPr>
          <w:color w:val="000000" w:themeColor="text1"/>
          <w:sz w:val="24"/>
          <w:szCs w:val="24"/>
        </w:rPr>
        <w:t xml:space="preserve">according to these factors </w:t>
      </w:r>
      <w:r w:rsidR="00A318B6" w:rsidRPr="001D371E">
        <w:rPr>
          <w:color w:val="000000" w:themeColor="text1"/>
          <w:sz w:val="24"/>
          <w:szCs w:val="24"/>
        </w:rPr>
        <w:t>would be beneficial.</w:t>
      </w:r>
      <w:r w:rsidR="000F2E9A" w:rsidRPr="000F2E9A">
        <w:rPr>
          <w:color w:val="000000" w:themeColor="text1"/>
          <w:sz w:val="24"/>
          <w:szCs w:val="24"/>
        </w:rPr>
        <w:t xml:space="preserve"> </w:t>
      </w:r>
    </w:p>
    <w:p w14:paraId="7F61B8B1" w14:textId="021B8FE1" w:rsidR="0034622C" w:rsidRPr="001D371E" w:rsidRDefault="00C8371D" w:rsidP="0089211F">
      <w:pPr>
        <w:pStyle w:val="Body"/>
        <w:spacing w:after="0" w:line="480" w:lineRule="auto"/>
        <w:ind w:firstLine="454"/>
        <w:rPr>
          <w:color w:val="000000" w:themeColor="text1"/>
          <w:sz w:val="24"/>
          <w:szCs w:val="24"/>
        </w:rPr>
      </w:pPr>
      <w:r w:rsidRPr="001D371E">
        <w:rPr>
          <w:color w:val="000000" w:themeColor="text1"/>
          <w:sz w:val="24"/>
          <w:szCs w:val="24"/>
        </w:rPr>
        <w:lastRenderedPageBreak/>
        <w:t>Similar</w:t>
      </w:r>
      <w:r w:rsidR="00264651" w:rsidRPr="001D371E">
        <w:rPr>
          <w:color w:val="000000" w:themeColor="text1"/>
          <w:sz w:val="24"/>
          <w:szCs w:val="24"/>
        </w:rPr>
        <w:t xml:space="preserve"> to the general population, some </w:t>
      </w:r>
      <w:r w:rsidRPr="001D371E">
        <w:rPr>
          <w:color w:val="000000" w:themeColor="text1"/>
          <w:sz w:val="24"/>
          <w:szCs w:val="24"/>
        </w:rPr>
        <w:t xml:space="preserve">current </w:t>
      </w:r>
      <w:r w:rsidR="00264651" w:rsidRPr="001D371E">
        <w:rPr>
          <w:color w:val="000000" w:themeColor="text1"/>
          <w:sz w:val="24"/>
          <w:szCs w:val="24"/>
        </w:rPr>
        <w:t xml:space="preserve">studies </w:t>
      </w:r>
      <w:r w:rsidR="00351BCC" w:rsidRPr="001D371E">
        <w:rPr>
          <w:color w:val="000000" w:themeColor="text1"/>
          <w:sz w:val="24"/>
          <w:szCs w:val="24"/>
        </w:rPr>
        <w:t xml:space="preserve">signal </w:t>
      </w:r>
      <w:r w:rsidRPr="001D371E">
        <w:rPr>
          <w:color w:val="000000" w:themeColor="text1"/>
          <w:sz w:val="24"/>
          <w:szCs w:val="24"/>
        </w:rPr>
        <w:t>decreasing</w:t>
      </w:r>
      <w:r w:rsidR="00351BCC" w:rsidRPr="001D371E">
        <w:rPr>
          <w:color w:val="000000" w:themeColor="text1"/>
          <w:sz w:val="24"/>
          <w:szCs w:val="24"/>
        </w:rPr>
        <w:t xml:space="preserve"> cardiovascular morbidity in RA</w:t>
      </w:r>
      <w:r w:rsidR="009C6F42" w:rsidRPr="001D371E">
        <w:rPr>
          <w:color w:val="000000" w:themeColor="text1"/>
          <w:sz w:val="24"/>
          <w:szCs w:val="24"/>
        </w:rPr>
        <w:t xml:space="preserve">. </w:t>
      </w:r>
      <w:r w:rsidR="00705895" w:rsidRPr="001D371E">
        <w:rPr>
          <w:color w:val="000000" w:themeColor="text1"/>
          <w:sz w:val="24"/>
          <w:szCs w:val="24"/>
        </w:rPr>
        <w:t>Nevertheless</w:t>
      </w:r>
      <w:r w:rsidR="009C6F42" w:rsidRPr="001D371E">
        <w:rPr>
          <w:color w:val="000000" w:themeColor="text1"/>
          <w:sz w:val="24"/>
          <w:szCs w:val="24"/>
        </w:rPr>
        <w:t xml:space="preserve">, </w:t>
      </w:r>
      <w:r w:rsidR="00E26DF1" w:rsidRPr="001D371E">
        <w:rPr>
          <w:color w:val="000000" w:themeColor="text1"/>
          <w:sz w:val="24"/>
          <w:szCs w:val="24"/>
        </w:rPr>
        <w:t xml:space="preserve">a large Swedish study </w:t>
      </w:r>
      <w:r w:rsidR="009C6F42" w:rsidRPr="001D371E">
        <w:rPr>
          <w:color w:val="000000" w:themeColor="text1"/>
          <w:sz w:val="24"/>
          <w:szCs w:val="24"/>
        </w:rPr>
        <w:t>did not observe any significant</w:t>
      </w:r>
      <w:r w:rsidR="00E26DF1" w:rsidRPr="001D371E">
        <w:rPr>
          <w:color w:val="000000" w:themeColor="text1"/>
          <w:sz w:val="24"/>
          <w:szCs w:val="24"/>
        </w:rPr>
        <w:t xml:space="preserve"> </w:t>
      </w:r>
      <w:r w:rsidR="009C6F42" w:rsidRPr="001D371E">
        <w:rPr>
          <w:color w:val="000000" w:themeColor="text1"/>
          <w:sz w:val="24"/>
          <w:szCs w:val="24"/>
        </w:rPr>
        <w:t>decline</w:t>
      </w:r>
      <w:r w:rsidR="00E26DF1" w:rsidRPr="001D371E">
        <w:rPr>
          <w:color w:val="000000" w:themeColor="text1"/>
          <w:sz w:val="24"/>
          <w:szCs w:val="24"/>
        </w:rPr>
        <w:t xml:space="preserve"> in the excessive relative risk of acute coronary events in RA </w:t>
      </w:r>
      <w:r w:rsidR="00351BCC" w:rsidRPr="001D371E">
        <w:rPr>
          <w:color w:val="000000" w:themeColor="text1"/>
          <w:sz w:val="24"/>
          <w:szCs w:val="24"/>
        </w:rPr>
        <w:t xml:space="preserve">during 1997-2014, </w:t>
      </w:r>
      <w:r w:rsidR="005912F7" w:rsidRPr="001D371E">
        <w:rPr>
          <w:color w:val="000000" w:themeColor="text1"/>
          <w:sz w:val="24"/>
          <w:szCs w:val="24"/>
        </w:rPr>
        <w:t>despite</w:t>
      </w:r>
      <w:r w:rsidR="00351BCC" w:rsidRPr="001D371E">
        <w:rPr>
          <w:color w:val="000000" w:themeColor="text1"/>
          <w:sz w:val="24"/>
          <w:szCs w:val="24"/>
        </w:rPr>
        <w:t xml:space="preserve"> </w:t>
      </w:r>
      <w:r w:rsidR="009C6F42" w:rsidRPr="001D371E">
        <w:rPr>
          <w:color w:val="000000" w:themeColor="text1"/>
          <w:sz w:val="24"/>
          <w:szCs w:val="24"/>
        </w:rPr>
        <w:t>progress</w:t>
      </w:r>
      <w:r w:rsidR="00351BCC" w:rsidRPr="001D371E">
        <w:rPr>
          <w:color w:val="000000" w:themeColor="text1"/>
          <w:sz w:val="24"/>
          <w:szCs w:val="24"/>
        </w:rPr>
        <w:t xml:space="preserve"> in antirheumatic treatment and greater focus on CVP </w:t>
      </w:r>
      <w:r w:rsidR="0033394F" w:rsidRPr="001D371E">
        <w:rPr>
          <w:sz w:val="24"/>
          <w:szCs w:val="24"/>
        </w:rPr>
        <w:fldChar w:fldCharType="begin">
          <w:fldData xml:space="preserve">PEVuZE5vdGU+PENpdGU+PEF1dGhvcj5Ib2xtcXZpc3Q8L0F1dGhvcj48WWVhcj4yMDE3PC9ZZWFy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</w:fldData>
        </w:fldChar>
      </w:r>
      <w:r w:rsidR="00B428B0">
        <w:rPr>
          <w:sz w:val="24"/>
          <w:szCs w:val="24"/>
        </w:rPr>
        <w:instrText xml:space="preserve"> ADDIN EN.CITE </w:instrText>
      </w:r>
      <w:r w:rsidR="00B428B0">
        <w:rPr>
          <w:sz w:val="24"/>
          <w:szCs w:val="24"/>
        </w:rPr>
        <w:fldChar w:fldCharType="begin">
          <w:fldData xml:space="preserve">PEVuZE5vdGU+PENpdGU+PEF1dGhvcj5Ib2xtcXZpc3Q8L0F1dGhvcj48WWVhcj4yMDE3PC9ZZWFy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</w:fldData>
        </w:fldChar>
      </w:r>
      <w:r w:rsidR="00B428B0">
        <w:rPr>
          <w:sz w:val="24"/>
          <w:szCs w:val="24"/>
        </w:rPr>
        <w:instrText xml:space="preserve"> ADDIN EN.CITE.DATA </w:instrText>
      </w:r>
      <w:r w:rsidR="00B428B0">
        <w:rPr>
          <w:sz w:val="24"/>
          <w:szCs w:val="24"/>
        </w:rPr>
      </w:r>
      <w:r w:rsidR="00B428B0">
        <w:rPr>
          <w:sz w:val="24"/>
          <w:szCs w:val="24"/>
        </w:rPr>
        <w:fldChar w:fldCharType="end"/>
      </w:r>
      <w:r w:rsidR="0033394F" w:rsidRPr="001D371E">
        <w:rPr>
          <w:sz w:val="24"/>
          <w:szCs w:val="24"/>
        </w:rPr>
      </w:r>
      <w:r w:rsidR="0033394F" w:rsidRPr="001D371E">
        <w:rPr>
          <w:sz w:val="24"/>
          <w:szCs w:val="24"/>
        </w:rPr>
        <w:fldChar w:fldCharType="separate"/>
      </w:r>
      <w:r w:rsidR="00B428B0">
        <w:rPr>
          <w:noProof/>
          <w:sz w:val="24"/>
          <w:szCs w:val="24"/>
        </w:rPr>
        <w:t>(18)</w:t>
      </w:r>
      <w:r w:rsidR="0033394F" w:rsidRPr="001D371E">
        <w:rPr>
          <w:sz w:val="24"/>
          <w:szCs w:val="24"/>
        </w:rPr>
        <w:fldChar w:fldCharType="end"/>
      </w:r>
      <w:r w:rsidR="00351BCC" w:rsidRPr="001D371E">
        <w:rPr>
          <w:color w:val="000000" w:themeColor="text1"/>
          <w:sz w:val="24"/>
          <w:szCs w:val="24"/>
        </w:rPr>
        <w:t xml:space="preserve">. Thus, </w:t>
      </w:r>
      <w:r w:rsidR="009C6F42" w:rsidRPr="001D371E">
        <w:rPr>
          <w:color w:val="000000" w:themeColor="text1"/>
          <w:sz w:val="24"/>
          <w:szCs w:val="24"/>
        </w:rPr>
        <w:t xml:space="preserve">there is still a great need for improvement of </w:t>
      </w:r>
      <w:r w:rsidR="00351BCC" w:rsidRPr="001D371E">
        <w:rPr>
          <w:color w:val="000000" w:themeColor="text1"/>
          <w:sz w:val="24"/>
          <w:szCs w:val="24"/>
        </w:rPr>
        <w:t>CVP strategies in RA.</w:t>
      </w:r>
      <w:r w:rsidR="005F6E29" w:rsidRPr="001D371E">
        <w:rPr>
          <w:color w:val="000000" w:themeColor="text1"/>
          <w:sz w:val="24"/>
          <w:szCs w:val="24"/>
        </w:rPr>
        <w:t xml:space="preserve"> </w:t>
      </w:r>
      <w:r w:rsidR="00B202DF" w:rsidRPr="001D371E">
        <w:rPr>
          <w:color w:val="000000" w:themeColor="text1"/>
          <w:sz w:val="24"/>
          <w:szCs w:val="24"/>
          <w:highlight w:val="yellow"/>
        </w:rPr>
        <w:t xml:space="preserve"> </w:t>
      </w:r>
    </w:p>
    <w:p w14:paraId="12B19CFE" w14:textId="18AF7F14" w:rsidR="00525D89" w:rsidRPr="001D371E" w:rsidRDefault="00525D89" w:rsidP="0089211F">
      <w:pPr>
        <w:pStyle w:val="Heading2"/>
        <w:numPr>
          <w:ilvl w:val="1"/>
          <w:numId w:val="5"/>
        </w:numPr>
        <w:spacing w:line="480" w:lineRule="auto"/>
        <w:ind w:left="576"/>
        <w:rPr>
          <w:sz w:val="28"/>
          <w:szCs w:val="28"/>
          <w:lang w:val="en-US"/>
        </w:rPr>
      </w:pPr>
      <w:r w:rsidRPr="001D371E">
        <w:rPr>
          <w:sz w:val="28"/>
          <w:szCs w:val="28"/>
          <w:lang w:val="en-US"/>
        </w:rPr>
        <w:t>Disturbances</w:t>
      </w:r>
      <w:r w:rsidRPr="001D371E">
        <w:rPr>
          <w:rFonts w:ascii="Times New Roman" w:hAnsi="Times New Roman" w:cs="Times New Roman"/>
          <w:lang w:val="en-US"/>
        </w:rPr>
        <w:t xml:space="preserve"> </w:t>
      </w:r>
      <w:r w:rsidRPr="001D371E">
        <w:rPr>
          <w:sz w:val="28"/>
          <w:szCs w:val="28"/>
          <w:lang w:val="en-US"/>
        </w:rPr>
        <w:t xml:space="preserve">in </w:t>
      </w:r>
      <w:r w:rsidR="000F23C5" w:rsidRPr="001D371E">
        <w:rPr>
          <w:sz w:val="28"/>
          <w:szCs w:val="28"/>
          <w:lang w:val="en-US"/>
        </w:rPr>
        <w:t xml:space="preserve">lipoprotein </w:t>
      </w:r>
      <w:r w:rsidRPr="001D371E">
        <w:rPr>
          <w:sz w:val="28"/>
          <w:szCs w:val="28"/>
          <w:lang w:val="en-US"/>
        </w:rPr>
        <w:t xml:space="preserve">quantity and quality </w:t>
      </w:r>
    </w:p>
    <w:p w14:paraId="5E8DDE7A" w14:textId="203174A1" w:rsidR="004D0C29" w:rsidRDefault="001D1947" w:rsidP="001D1947">
      <w:pPr>
        <w:pStyle w:val="Body"/>
        <w:spacing w:after="0" w:line="480" w:lineRule="auto"/>
        <w:ind w:firstLine="454"/>
        <w:rPr>
          <w:sz w:val="24"/>
          <w:szCs w:val="24"/>
        </w:rPr>
      </w:pPr>
      <w:r>
        <w:rPr>
          <w:sz w:val="24"/>
          <w:szCs w:val="24"/>
        </w:rPr>
        <w:t>One of the factors</w:t>
      </w:r>
      <w:r w:rsidR="004D0C29">
        <w:rPr>
          <w:sz w:val="24"/>
          <w:szCs w:val="24"/>
        </w:rPr>
        <w:t xml:space="preserve"> contributing</w:t>
      </w:r>
      <w:r>
        <w:rPr>
          <w:sz w:val="24"/>
          <w:szCs w:val="24"/>
        </w:rPr>
        <w:t xml:space="preserve"> to CVR in RA is altered lipid metabolism</w:t>
      </w:r>
      <w:r w:rsidR="004D0C29">
        <w:rPr>
          <w:sz w:val="24"/>
          <w:szCs w:val="24"/>
        </w:rPr>
        <w:t xml:space="preserve"> </w:t>
      </w:r>
      <w:r w:rsidR="004D0C29" w:rsidRPr="001D371E">
        <w:rPr>
          <w:sz w:val="24"/>
          <w:szCs w:val="24"/>
        </w:rPr>
        <w:fldChar w:fldCharType="begin">
          <w:fldData xml:space="preserve">PEVuZE5vdGU+PENpdGU+PEF1dGhvcj5NeWFzb2Vkb3ZhPC9BdXRob3I+PFllYXI+MjAxNzwvWWVh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</w:fldData>
        </w:fldChar>
      </w:r>
      <w:r w:rsidR="00035726">
        <w:rPr>
          <w:sz w:val="24"/>
          <w:szCs w:val="24"/>
        </w:rPr>
        <w:instrText xml:space="preserve"> ADDIN EN.CITE </w:instrText>
      </w:r>
      <w:r w:rsidR="00035726">
        <w:rPr>
          <w:sz w:val="24"/>
          <w:szCs w:val="24"/>
        </w:rPr>
        <w:fldChar w:fldCharType="begin">
          <w:fldData xml:space="preserve">PEVuZE5vdGU+PENpdGU+PEF1dGhvcj5NeWFzb2Vkb3ZhPC9BdXRob3I+PFllYXI+MjAxNzwvWWVh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</w:fldData>
        </w:fldChar>
      </w:r>
      <w:r w:rsidR="00035726">
        <w:rPr>
          <w:sz w:val="24"/>
          <w:szCs w:val="24"/>
        </w:rPr>
        <w:instrText xml:space="preserve"> ADDIN EN.CITE.DATA </w:instrText>
      </w:r>
      <w:r w:rsidR="00035726">
        <w:rPr>
          <w:sz w:val="24"/>
          <w:szCs w:val="24"/>
        </w:rPr>
      </w:r>
      <w:r w:rsidR="00035726">
        <w:rPr>
          <w:sz w:val="24"/>
          <w:szCs w:val="24"/>
        </w:rPr>
        <w:fldChar w:fldCharType="end"/>
      </w:r>
      <w:r w:rsidR="004D0C29" w:rsidRPr="001D371E">
        <w:rPr>
          <w:sz w:val="24"/>
          <w:szCs w:val="24"/>
        </w:rPr>
      </w:r>
      <w:r w:rsidR="004D0C29" w:rsidRPr="001D371E">
        <w:rPr>
          <w:sz w:val="24"/>
          <w:szCs w:val="24"/>
        </w:rPr>
        <w:fldChar w:fldCharType="separate"/>
      </w:r>
      <w:r w:rsidR="00035726">
        <w:rPr>
          <w:noProof/>
          <w:sz w:val="24"/>
          <w:szCs w:val="24"/>
        </w:rPr>
        <w:t>(3, 8, 40-46)</w:t>
      </w:r>
      <w:r w:rsidR="004D0C29" w:rsidRPr="001D371E">
        <w:rPr>
          <w:sz w:val="24"/>
          <w:szCs w:val="24"/>
        </w:rPr>
        <w:fldChar w:fldCharType="end"/>
      </w:r>
      <w:r w:rsidR="006A1A76" w:rsidRPr="001D371E">
        <w:rPr>
          <w:sz w:val="24"/>
          <w:szCs w:val="24"/>
        </w:rPr>
        <w:t>.</w:t>
      </w:r>
    </w:p>
    <w:p w14:paraId="6858D852" w14:textId="0957B031" w:rsidR="001D1947" w:rsidRDefault="00040F62" w:rsidP="001D1947">
      <w:pPr>
        <w:pStyle w:val="Body"/>
        <w:spacing w:after="0" w:line="480" w:lineRule="auto"/>
        <w:ind w:firstLine="454"/>
        <w:rPr>
          <w:sz w:val="24"/>
          <w:szCs w:val="24"/>
        </w:rPr>
      </w:pPr>
      <w:r>
        <w:rPr>
          <w:sz w:val="24"/>
          <w:szCs w:val="24"/>
        </w:rPr>
        <w:t xml:space="preserve">RA activity is associated with increased CVR but decreased cholesterol levels, leading to an U-shaped </w:t>
      </w:r>
      <w:r w:rsidR="0003314F">
        <w:rPr>
          <w:sz w:val="24"/>
          <w:szCs w:val="24"/>
        </w:rPr>
        <w:t xml:space="preserve">relationship between cholesterol </w:t>
      </w:r>
      <w:r>
        <w:rPr>
          <w:sz w:val="24"/>
          <w:szCs w:val="24"/>
        </w:rPr>
        <w:t>quantity</w:t>
      </w:r>
      <w:r w:rsidR="0003314F">
        <w:rPr>
          <w:sz w:val="24"/>
          <w:szCs w:val="24"/>
        </w:rPr>
        <w:t xml:space="preserve"> and cardiovascular morbidity </w:t>
      </w:r>
      <w:r w:rsidR="0003314F" w:rsidRPr="001D371E">
        <w:rPr>
          <w:sz w:val="24"/>
          <w:szCs w:val="24"/>
        </w:rPr>
        <w:fldChar w:fldCharType="begin">
          <w:fldData xml:space="preserve">PEVuZE5vdGU+PENpdGU+PEF1dGhvcj5NeWFzb2Vkb3ZhPC9BdXRob3I+PFllYXI+MjAxNzwvWWVh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</w:fldData>
        </w:fldChar>
      </w:r>
      <w:r w:rsidR="005E2CE9">
        <w:rPr>
          <w:sz w:val="24"/>
          <w:szCs w:val="24"/>
        </w:rPr>
        <w:instrText xml:space="preserve"> ADDIN EN.CITE </w:instrText>
      </w:r>
      <w:r w:rsidR="005E2CE9">
        <w:rPr>
          <w:sz w:val="24"/>
          <w:szCs w:val="24"/>
        </w:rPr>
        <w:fldChar w:fldCharType="begin">
          <w:fldData xml:space="preserve">PEVuZE5vdGU+PENpdGU+PEF1dGhvcj5NeWFzb2Vkb3ZhPC9BdXRob3I+PFllYXI+MjAxNzwvWWVh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</w:fldData>
        </w:fldChar>
      </w:r>
      <w:r w:rsidR="005E2CE9">
        <w:rPr>
          <w:sz w:val="24"/>
          <w:szCs w:val="24"/>
        </w:rPr>
        <w:instrText xml:space="preserve"> ADDIN EN.CITE.DATA </w:instrText>
      </w:r>
      <w:r w:rsidR="005E2CE9">
        <w:rPr>
          <w:sz w:val="24"/>
          <w:szCs w:val="24"/>
        </w:rPr>
      </w:r>
      <w:r w:rsidR="005E2CE9">
        <w:rPr>
          <w:sz w:val="24"/>
          <w:szCs w:val="24"/>
        </w:rPr>
        <w:fldChar w:fldCharType="end"/>
      </w:r>
      <w:r w:rsidR="0003314F" w:rsidRPr="001D371E">
        <w:rPr>
          <w:sz w:val="24"/>
          <w:szCs w:val="24"/>
        </w:rPr>
      </w:r>
      <w:r w:rsidR="0003314F" w:rsidRPr="001D371E">
        <w:rPr>
          <w:sz w:val="24"/>
          <w:szCs w:val="24"/>
        </w:rPr>
        <w:fldChar w:fldCharType="separate"/>
      </w:r>
      <w:r w:rsidR="00035726">
        <w:rPr>
          <w:noProof/>
          <w:sz w:val="24"/>
          <w:szCs w:val="24"/>
        </w:rPr>
        <w:t>(40, 42, 47-49)</w:t>
      </w:r>
      <w:r w:rsidR="0003314F" w:rsidRPr="001D371E">
        <w:rPr>
          <w:sz w:val="24"/>
          <w:szCs w:val="24"/>
        </w:rPr>
        <w:fldChar w:fldCharType="end"/>
      </w:r>
      <w:r w:rsidR="0003314F" w:rsidRPr="001D371E">
        <w:rPr>
          <w:sz w:val="24"/>
          <w:szCs w:val="24"/>
        </w:rPr>
        <w:t>.</w:t>
      </w:r>
      <w:r w:rsidR="0003314F">
        <w:rPr>
          <w:sz w:val="24"/>
          <w:szCs w:val="24"/>
        </w:rPr>
        <w:t xml:space="preserve"> </w:t>
      </w:r>
      <w:r w:rsidR="006A1A76">
        <w:rPr>
          <w:sz w:val="24"/>
          <w:szCs w:val="24"/>
        </w:rPr>
        <w:t>Nevertheless, t</w:t>
      </w:r>
      <w:r w:rsidR="004D0C29">
        <w:rPr>
          <w:sz w:val="24"/>
          <w:szCs w:val="24"/>
        </w:rPr>
        <w:t xml:space="preserve">he impact of inflammation should not lead </w:t>
      </w:r>
      <w:r w:rsidR="00697B6D">
        <w:rPr>
          <w:sz w:val="24"/>
          <w:szCs w:val="24"/>
        </w:rPr>
        <w:t xml:space="preserve">to </w:t>
      </w:r>
      <w:r w:rsidR="004D0C29">
        <w:rPr>
          <w:sz w:val="24"/>
          <w:szCs w:val="24"/>
        </w:rPr>
        <w:t xml:space="preserve">neglecting </w:t>
      </w:r>
      <w:r w:rsidR="00AB66C8">
        <w:rPr>
          <w:sz w:val="24"/>
          <w:szCs w:val="24"/>
        </w:rPr>
        <w:t xml:space="preserve">the importance of </w:t>
      </w:r>
      <w:r w:rsidR="004D0C29">
        <w:rPr>
          <w:sz w:val="24"/>
          <w:szCs w:val="24"/>
        </w:rPr>
        <w:t>lipid management (LM)</w:t>
      </w:r>
      <w:r w:rsidR="00697B6D" w:rsidRPr="00697B6D">
        <w:t xml:space="preserve"> </w:t>
      </w:r>
      <w:r w:rsidR="00697B6D">
        <w:rPr>
          <w:sz w:val="24"/>
          <w:szCs w:val="24"/>
        </w:rPr>
        <w:fldChar w:fldCharType="begin"/>
      </w:r>
      <w:r w:rsidR="00035726">
        <w:rPr>
          <w:sz w:val="24"/>
          <w:szCs w:val="24"/>
        </w:rPr>
        <w:instrText xml:space="preserve"> ADDIN EN.CITE &lt;EndNote&gt;&lt;Cite&gt;&lt;Author&gt;Plutzky&lt;/Author&gt;&lt;Year&gt;2018&lt;/Year&gt;&lt;RecNum&gt;3743&lt;/RecNum&gt;&lt;DisplayText&gt;(50)&lt;/DisplayText&gt;&lt;record&gt;&lt;rec-number&gt;3743&lt;/rec-number&gt;&lt;foreign-keys&gt;&lt;key app="EN" db-id="xxvff5efrefr04ed0znv9ax4szvzftez2v0v" timestamp="1553645922" guid="e578135c-1ff7-4139-94c8-f2fe9efe181b"&gt;3743&lt;/key&gt;&lt;/foreign-keys&gt;&lt;ref-type name="Book"&gt;6&lt;/ref-type&gt;&lt;contributors&gt;&lt;authors&gt;&lt;author&gt;Plutzky, Jorge&lt;/author&gt;&lt;author&gt;P. Liao, Katherine&lt;/author&gt;&lt;/authors&gt;&lt;/contributors&gt;&lt;titles&gt;&lt;title&gt;Lipids in RA: Is Less Not Necessarily More?&lt;/title&gt;&lt;/titles&gt;&lt;pages&gt;8&lt;/pages&gt;&lt;volume&gt;20&lt;/volume&gt;&lt;dates&gt;&lt;year&gt;2018&lt;/year&gt;&lt;/dates&gt;&lt;urls&gt;&lt;/urls&gt;&lt;electronic-resource-num&gt;10.1007/s11926-018-0715-7&lt;/electronic-resource-num&gt;&lt;/record&gt;&lt;/Cite&gt;&lt;/EndNote&gt;</w:instrText>
      </w:r>
      <w:r w:rsidR="00697B6D">
        <w:rPr>
          <w:sz w:val="24"/>
          <w:szCs w:val="24"/>
        </w:rPr>
        <w:fldChar w:fldCharType="separate"/>
      </w:r>
      <w:r w:rsidR="00035726">
        <w:rPr>
          <w:noProof/>
          <w:sz w:val="24"/>
          <w:szCs w:val="24"/>
        </w:rPr>
        <w:t>(50)</w:t>
      </w:r>
      <w:r w:rsidR="00697B6D">
        <w:rPr>
          <w:sz w:val="24"/>
          <w:szCs w:val="24"/>
        </w:rPr>
        <w:fldChar w:fldCharType="end"/>
      </w:r>
      <w:r w:rsidR="004D0C29" w:rsidRPr="001D371E">
        <w:rPr>
          <w:sz w:val="24"/>
          <w:szCs w:val="24"/>
        </w:rPr>
        <w:t>.</w:t>
      </w:r>
      <w:r w:rsidR="00E75DA4">
        <w:rPr>
          <w:sz w:val="24"/>
          <w:szCs w:val="24"/>
        </w:rPr>
        <w:t xml:space="preserve"> </w:t>
      </w:r>
    </w:p>
    <w:p w14:paraId="07877805" w14:textId="28A9492F" w:rsidR="00713AFD" w:rsidRDefault="0026093C" w:rsidP="00725B02">
      <w:pPr>
        <w:pStyle w:val="Body"/>
        <w:spacing w:after="0" w:line="480" w:lineRule="auto"/>
        <w:ind w:firstLine="454"/>
        <w:rPr>
          <w:sz w:val="24"/>
          <w:szCs w:val="24"/>
        </w:rPr>
      </w:pPr>
      <w:r>
        <w:rPr>
          <w:sz w:val="24"/>
          <w:szCs w:val="24"/>
        </w:rPr>
        <w:t xml:space="preserve">Importantly, </w:t>
      </w:r>
      <w:r w:rsidR="001D1947">
        <w:rPr>
          <w:sz w:val="24"/>
          <w:szCs w:val="24"/>
        </w:rPr>
        <w:t xml:space="preserve">RA activity is </w:t>
      </w:r>
      <w:r w:rsidR="00725B02">
        <w:rPr>
          <w:sz w:val="24"/>
          <w:szCs w:val="24"/>
        </w:rPr>
        <w:t>also</w:t>
      </w:r>
      <w:r>
        <w:rPr>
          <w:sz w:val="24"/>
          <w:szCs w:val="24"/>
        </w:rPr>
        <w:t xml:space="preserve"> </w:t>
      </w:r>
      <w:r w:rsidR="001D1947">
        <w:rPr>
          <w:sz w:val="24"/>
          <w:szCs w:val="24"/>
        </w:rPr>
        <w:t xml:space="preserve">related to qualitative proatherosclerotic modifications of HDL-C and LDL-C, and impaired cell cholesterol transport  </w:t>
      </w:r>
      <w:r w:rsidR="001D1947" w:rsidRPr="001D371E">
        <w:rPr>
          <w:sz w:val="24"/>
          <w:szCs w:val="24"/>
        </w:rPr>
        <w:fldChar w:fldCharType="begin">
          <w:fldData xml:space="preserve">PEVuZE5vdGU+PENpdGU+PEF1dGhvcj5Sb25kYTwvQXV0aG9yPjxZZWFyPjIwMTQ8L1llYXI+PFJl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Sb25kYTwvQXV0aG9yPjxZZWFyPjIwMTQ8L1llYXI+PFJl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1D1947" w:rsidRPr="001D371E">
        <w:rPr>
          <w:sz w:val="24"/>
          <w:szCs w:val="24"/>
        </w:rPr>
      </w:r>
      <w:r w:rsidR="001D1947" w:rsidRPr="001D371E">
        <w:rPr>
          <w:sz w:val="24"/>
          <w:szCs w:val="24"/>
        </w:rPr>
        <w:fldChar w:fldCharType="separate"/>
      </w:r>
      <w:r w:rsidR="00035726">
        <w:rPr>
          <w:noProof/>
          <w:sz w:val="24"/>
          <w:szCs w:val="24"/>
        </w:rPr>
        <w:t>(40, 51, 52)</w:t>
      </w:r>
      <w:r w:rsidR="001D1947" w:rsidRPr="001D371E">
        <w:rPr>
          <w:sz w:val="24"/>
          <w:szCs w:val="24"/>
        </w:rPr>
        <w:fldChar w:fldCharType="end"/>
      </w:r>
      <w:r w:rsidR="001D1947">
        <w:rPr>
          <w:sz w:val="24"/>
          <w:szCs w:val="24"/>
        </w:rPr>
        <w:t>.</w:t>
      </w:r>
    </w:p>
    <w:p w14:paraId="7ABAAF89" w14:textId="6AF2D0B8" w:rsidR="00DF3526" w:rsidRPr="001D371E" w:rsidRDefault="007F58D0" w:rsidP="0099164A">
      <w:pPr>
        <w:pStyle w:val="Body"/>
        <w:spacing w:after="0" w:line="480" w:lineRule="auto"/>
        <w:ind w:firstLine="454"/>
        <w:rPr>
          <w:sz w:val="24"/>
          <w:szCs w:val="24"/>
        </w:rPr>
      </w:pPr>
      <w:r w:rsidRPr="001D371E">
        <w:rPr>
          <w:sz w:val="24"/>
          <w:szCs w:val="24"/>
        </w:rPr>
        <w:t>H</w:t>
      </w:r>
      <w:r w:rsidR="009E4E3F" w:rsidRPr="001D371E">
        <w:rPr>
          <w:sz w:val="24"/>
          <w:szCs w:val="24"/>
        </w:rPr>
        <w:t xml:space="preserve">ypertriglyceridemia (in particular </w:t>
      </w:r>
      <w:r w:rsidR="008372B4" w:rsidRPr="001D371E">
        <w:rPr>
          <w:sz w:val="24"/>
          <w:szCs w:val="24"/>
        </w:rPr>
        <w:t xml:space="preserve">triglycerides </w:t>
      </w:r>
      <w:r w:rsidR="00787D00" w:rsidRPr="001D371E">
        <w:rPr>
          <w:sz w:val="24"/>
          <w:szCs w:val="24"/>
        </w:rPr>
        <w:t>[</w:t>
      </w:r>
      <w:r w:rsidR="009E4E3F" w:rsidRPr="001D371E">
        <w:rPr>
          <w:sz w:val="24"/>
          <w:szCs w:val="24"/>
        </w:rPr>
        <w:t>TGs</w:t>
      </w:r>
      <w:r w:rsidR="00787D00" w:rsidRPr="001D371E">
        <w:rPr>
          <w:rFonts w:ascii="Helvetica Neue (Headings)" w:hAnsi="Helvetica Neue (Headings)"/>
          <w:sz w:val="24"/>
          <w:szCs w:val="24"/>
        </w:rPr>
        <w:t>]</w:t>
      </w:r>
      <w:r w:rsidR="009E4E3F" w:rsidRPr="001D371E">
        <w:rPr>
          <w:sz w:val="24"/>
          <w:szCs w:val="24"/>
        </w:rPr>
        <w:t>&gt;1.7 mmol/L</w:t>
      </w:r>
      <w:r w:rsidR="005C415E" w:rsidRPr="001D371E">
        <w:rPr>
          <w:sz w:val="24"/>
          <w:szCs w:val="24"/>
        </w:rPr>
        <w:t xml:space="preserve"> </w:t>
      </w:r>
      <w:r w:rsidR="00787D00" w:rsidRPr="001D371E">
        <w:rPr>
          <w:sz w:val="24"/>
          <w:szCs w:val="24"/>
        </w:rPr>
        <w:t>[</w:t>
      </w:r>
      <w:r w:rsidR="005C415E" w:rsidRPr="001D371E">
        <w:rPr>
          <w:sz w:val="24"/>
          <w:szCs w:val="24"/>
        </w:rPr>
        <w:t>150mg/dL</w:t>
      </w:r>
      <w:r w:rsidR="00787D00" w:rsidRPr="001D371E">
        <w:rPr>
          <w:sz w:val="24"/>
          <w:szCs w:val="24"/>
        </w:rPr>
        <w:t>]</w:t>
      </w:r>
      <w:r w:rsidR="009E4E3F" w:rsidRPr="001D371E">
        <w:rPr>
          <w:sz w:val="24"/>
          <w:szCs w:val="24"/>
        </w:rPr>
        <w:t>) is a significant independent CVRF</w:t>
      </w:r>
      <w:r w:rsidR="00730703" w:rsidRPr="001D371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3)</w:t>
      </w:r>
      <w:r w:rsidR="0033394F" w:rsidRPr="001D371E">
        <w:rPr>
          <w:sz w:val="24"/>
          <w:szCs w:val="24"/>
        </w:rPr>
        <w:fldChar w:fldCharType="end"/>
      </w:r>
      <w:r w:rsidR="00A4221E" w:rsidRPr="001D371E">
        <w:rPr>
          <w:sz w:val="24"/>
          <w:szCs w:val="24"/>
        </w:rPr>
        <w:t xml:space="preserve">. </w:t>
      </w:r>
      <w:r w:rsidR="00E50C89">
        <w:rPr>
          <w:sz w:val="24"/>
          <w:szCs w:val="24"/>
        </w:rPr>
        <w:t>In fact</w:t>
      </w:r>
      <w:r w:rsidR="00CC5A01">
        <w:rPr>
          <w:sz w:val="24"/>
          <w:szCs w:val="24"/>
        </w:rPr>
        <w:t xml:space="preserve">, </w:t>
      </w:r>
      <w:r w:rsidR="00CC5A01" w:rsidRPr="001D371E">
        <w:rPr>
          <w:sz w:val="24"/>
          <w:szCs w:val="24"/>
        </w:rPr>
        <w:t xml:space="preserve">the </w:t>
      </w:r>
      <w:proofErr w:type="spellStart"/>
      <w:r w:rsidR="00CC5A01" w:rsidRPr="001D371E">
        <w:rPr>
          <w:sz w:val="24"/>
          <w:szCs w:val="24"/>
        </w:rPr>
        <w:t>atheroprotectiv</w:t>
      </w:r>
      <w:r w:rsidR="00CC5A01">
        <w:rPr>
          <w:sz w:val="24"/>
          <w:szCs w:val="24"/>
        </w:rPr>
        <w:t>e</w:t>
      </w:r>
      <w:proofErr w:type="spellEnd"/>
      <w:r w:rsidR="00CC5A01" w:rsidRPr="001D371E">
        <w:rPr>
          <w:sz w:val="24"/>
          <w:szCs w:val="24"/>
        </w:rPr>
        <w:t xml:space="preserve"> </w:t>
      </w:r>
      <w:r w:rsidR="0026093C">
        <w:rPr>
          <w:sz w:val="24"/>
          <w:szCs w:val="24"/>
        </w:rPr>
        <w:t>functions</w:t>
      </w:r>
      <w:r w:rsidR="00CC5A01" w:rsidRPr="001D371E">
        <w:rPr>
          <w:sz w:val="24"/>
          <w:szCs w:val="24"/>
        </w:rPr>
        <w:t xml:space="preserve"> of HDL-C </w:t>
      </w:r>
      <w:r w:rsidR="0026093C">
        <w:rPr>
          <w:sz w:val="24"/>
          <w:szCs w:val="24"/>
        </w:rPr>
        <w:t>have</w:t>
      </w:r>
      <w:r w:rsidR="00CC5A01">
        <w:rPr>
          <w:sz w:val="24"/>
          <w:szCs w:val="24"/>
        </w:rPr>
        <w:t xml:space="preserve"> been observed to be attenuated </w:t>
      </w:r>
      <w:r w:rsidR="00CC5A01" w:rsidRPr="001D371E">
        <w:rPr>
          <w:sz w:val="24"/>
          <w:szCs w:val="24"/>
        </w:rPr>
        <w:t xml:space="preserve">after adjustments for TGs </w:t>
      </w:r>
      <w:r w:rsidR="00CC5A01" w:rsidRPr="001D371E">
        <w:rPr>
          <w:sz w:val="24"/>
          <w:szCs w:val="24"/>
        </w:rPr>
        <w:fldChar w:fldCharType="begin"/>
      </w:r>
      <w:r w:rsidR="00035726">
        <w:rPr>
          <w:sz w:val="24"/>
          <w:szCs w:val="24"/>
        </w:rPr>
        <w:instrText xml:space="preserve"> ADDIN EN.CITE &lt;EndNote&gt;&lt;Cite&gt;&lt;Author&gt;Rodríguez-Carrio&lt;/Author&gt;&lt;Year&gt;2017&lt;/Year&gt;&lt;RecNum&gt;4002&lt;/RecNum&gt;&lt;DisplayText&gt;(53)&lt;/DisplayText&gt;&lt;record&gt;&lt;rec-number&gt;4002&lt;/rec-number&gt;&lt;foreign-keys&gt;&lt;key app="EN" db-id="xxvff5efrefr04ed0znv9ax4szvzftez2v0v" timestamp="1553645935" guid="c80341af-5961-4ecb-8370-8a43a7ab4196"&gt;4002&lt;/key&gt;&lt;/foreign-keys&gt;&lt;ref-type name="Journal Article"&gt;17&lt;/ref-type&gt;&lt;contributors&gt;&lt;authors&gt;&lt;author&gt;Rodríguez-Carrio, Javier&lt;/author&gt;&lt;author&gt;Alperi-López, Mercedes&lt;/author&gt;&lt;author&gt;López, Patricia&lt;/author&gt;&lt;author&gt;López-Mejías, Raquel&lt;/author&gt;&lt;author&gt;Alonso-Castro, Sara&lt;/author&gt;&lt;author&gt;Abal, Francisco&lt;/author&gt;&lt;author&gt;Ballina-García, Francisco J.&lt;/author&gt;&lt;author&gt;González-Gay, Miguel Á&lt;/author&gt;&lt;author&gt;Suárez, Ana&lt;/author&gt;&lt;/authors&gt;&lt;/contributors&gt;&lt;titles&gt;&lt;title&gt;High triglycerides and low high-density lipoprotein cholesterol lipid profile in rheumatoid arthritis: A potential link among inflammation, oxidative status, and dysfunctional high-density lipoprotein&lt;/title&gt;&lt;secondary-title&gt;Journal of Clinical Lipidology&lt;/secondary-title&gt;&lt;/titles&gt;&lt;periodical&gt;&lt;full-title&gt;Journal of Clinical Lipidology&lt;/full-title&gt;&lt;/periodical&gt;&lt;pages&gt;1043-1054.e2&lt;/pages&gt;&lt;volume&gt;11&lt;/volume&gt;&lt;number&gt;4&lt;/number&gt;&lt;section&gt;1043&lt;/section&gt;&lt;dates&gt;&lt;year&gt;2017&lt;/year&gt;&lt;/dates&gt;&lt;isbn&gt;19332874&lt;/isbn&gt;&lt;urls&gt;&lt;/urls&gt;&lt;electronic-resource-num&gt;10.1016/j.jacl.2017.05.009&lt;/electronic-resource-num&gt;&lt;/record&gt;&lt;/Cite&gt;&lt;/EndNote&gt;</w:instrText>
      </w:r>
      <w:r w:rsidR="00CC5A01" w:rsidRPr="001D371E">
        <w:rPr>
          <w:sz w:val="24"/>
          <w:szCs w:val="24"/>
        </w:rPr>
        <w:fldChar w:fldCharType="separate"/>
      </w:r>
      <w:r w:rsidR="00035726">
        <w:rPr>
          <w:noProof/>
          <w:sz w:val="24"/>
          <w:szCs w:val="24"/>
        </w:rPr>
        <w:t>(53)</w:t>
      </w:r>
      <w:r w:rsidR="00CC5A01" w:rsidRPr="001D371E">
        <w:rPr>
          <w:sz w:val="24"/>
          <w:szCs w:val="24"/>
        </w:rPr>
        <w:fldChar w:fldCharType="end"/>
      </w:r>
      <w:r w:rsidR="00CC5A01" w:rsidRPr="001D371E">
        <w:rPr>
          <w:sz w:val="24"/>
          <w:szCs w:val="24"/>
        </w:rPr>
        <w:t xml:space="preserve">. </w:t>
      </w:r>
      <w:r w:rsidR="0044543D">
        <w:rPr>
          <w:sz w:val="24"/>
          <w:szCs w:val="24"/>
        </w:rPr>
        <w:t xml:space="preserve">In RA, </w:t>
      </w:r>
      <w:r w:rsidR="00A4221E" w:rsidRPr="001D371E">
        <w:rPr>
          <w:sz w:val="24"/>
          <w:szCs w:val="24"/>
        </w:rPr>
        <w:t xml:space="preserve">increased </w:t>
      </w:r>
      <w:r w:rsidR="00CC5532" w:rsidRPr="001D371E">
        <w:rPr>
          <w:sz w:val="24"/>
          <w:szCs w:val="24"/>
        </w:rPr>
        <w:t>TG</w:t>
      </w:r>
      <w:r w:rsidR="00A4221E" w:rsidRPr="001D371E">
        <w:rPr>
          <w:sz w:val="24"/>
          <w:szCs w:val="24"/>
        </w:rPr>
        <w:t xml:space="preserve"> levels</w:t>
      </w:r>
      <w:r w:rsidR="008372B4" w:rsidRPr="001D371E">
        <w:rPr>
          <w:sz w:val="24"/>
          <w:szCs w:val="24"/>
        </w:rPr>
        <w:t xml:space="preserve"> </w:t>
      </w:r>
      <w:r w:rsidR="0044543D">
        <w:rPr>
          <w:sz w:val="24"/>
          <w:szCs w:val="24"/>
        </w:rPr>
        <w:t>as well as</w:t>
      </w:r>
      <w:r w:rsidR="008372B4" w:rsidRPr="001D371E">
        <w:rPr>
          <w:sz w:val="24"/>
          <w:szCs w:val="24"/>
        </w:rPr>
        <w:t xml:space="preserve"> </w:t>
      </w:r>
      <w:r w:rsidR="00E50C89">
        <w:rPr>
          <w:sz w:val="24"/>
          <w:szCs w:val="24"/>
        </w:rPr>
        <w:t>their relationship</w:t>
      </w:r>
      <w:r w:rsidR="00D36C8F">
        <w:rPr>
          <w:sz w:val="24"/>
          <w:szCs w:val="24"/>
        </w:rPr>
        <w:t>s</w:t>
      </w:r>
      <w:r w:rsidR="00E50C89">
        <w:rPr>
          <w:sz w:val="24"/>
          <w:szCs w:val="24"/>
        </w:rPr>
        <w:t xml:space="preserve"> to</w:t>
      </w:r>
      <w:r w:rsidR="00A4221E" w:rsidRPr="001D371E">
        <w:rPr>
          <w:sz w:val="24"/>
          <w:szCs w:val="24"/>
        </w:rPr>
        <w:t xml:space="preserve"> atherosclerosis</w:t>
      </w:r>
      <w:r w:rsidR="00314B5F" w:rsidRPr="001D371E">
        <w:rPr>
          <w:sz w:val="24"/>
          <w:szCs w:val="24"/>
        </w:rPr>
        <w:t xml:space="preserve"> </w:t>
      </w:r>
      <w:r w:rsidR="003823C8" w:rsidRPr="001D371E">
        <w:rPr>
          <w:sz w:val="24"/>
          <w:szCs w:val="24"/>
        </w:rPr>
        <w:t xml:space="preserve">and </w:t>
      </w:r>
      <w:r w:rsidR="00CC5A01">
        <w:rPr>
          <w:sz w:val="24"/>
          <w:szCs w:val="24"/>
        </w:rPr>
        <w:t>c</w:t>
      </w:r>
      <w:r w:rsidR="00F014FF" w:rsidRPr="001D371E">
        <w:rPr>
          <w:sz w:val="24"/>
          <w:szCs w:val="24"/>
        </w:rPr>
        <w:t>ardiovascular</w:t>
      </w:r>
      <w:r w:rsidR="003823C8" w:rsidRPr="001D371E">
        <w:rPr>
          <w:sz w:val="24"/>
          <w:szCs w:val="24"/>
        </w:rPr>
        <w:t xml:space="preserve"> events</w:t>
      </w:r>
      <w:r w:rsidR="008372B4" w:rsidRPr="001D371E">
        <w:rPr>
          <w:sz w:val="24"/>
          <w:szCs w:val="24"/>
        </w:rPr>
        <w:t xml:space="preserve"> </w:t>
      </w:r>
      <w:r w:rsidR="0044543D">
        <w:rPr>
          <w:sz w:val="24"/>
          <w:szCs w:val="24"/>
        </w:rPr>
        <w:t>have been reported</w:t>
      </w:r>
      <w:r w:rsidR="008372B4" w:rsidRPr="001D371E">
        <w:rPr>
          <w:sz w:val="24"/>
          <w:szCs w:val="24"/>
        </w:rPr>
        <w:t xml:space="preserve"> </w:t>
      </w:r>
      <w:r w:rsidR="0033394F" w:rsidRPr="001D371E">
        <w:rPr>
          <w:sz w:val="24"/>
          <w:szCs w:val="24"/>
        </w:rPr>
        <w:fldChar w:fldCharType="begin">
          <w:fldData xml:space="preserve">PEVuZE5vdGU+PENpdGU+PEF1dGhvcj5UYW5nPC9BdXRob3I+PFllYXI+MjAxNzwvWWVhcj48UmVj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</w:fldData>
        </w:fldChar>
      </w:r>
      <w:r w:rsidR="00035726">
        <w:rPr>
          <w:sz w:val="24"/>
          <w:szCs w:val="24"/>
        </w:rPr>
        <w:instrText xml:space="preserve"> ADDIN EN.CITE </w:instrText>
      </w:r>
      <w:r w:rsidR="00035726">
        <w:rPr>
          <w:sz w:val="24"/>
          <w:szCs w:val="24"/>
        </w:rPr>
        <w:fldChar w:fldCharType="begin">
          <w:fldData xml:space="preserve">PEVuZE5vdGU+PENpdGU+PEF1dGhvcj5UYW5nPC9BdXRob3I+PFllYXI+MjAxNzwvWWVhcj48UmVj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8, 19, 54-59)</w:t>
      </w:r>
      <w:r w:rsidR="0033394F" w:rsidRPr="001D371E">
        <w:rPr>
          <w:sz w:val="24"/>
          <w:szCs w:val="24"/>
        </w:rPr>
        <w:fldChar w:fldCharType="end"/>
      </w:r>
      <w:r w:rsidR="001F5AF0" w:rsidRPr="001D371E">
        <w:rPr>
          <w:sz w:val="24"/>
          <w:szCs w:val="24"/>
        </w:rPr>
        <w:t>.</w:t>
      </w:r>
      <w:r w:rsidR="00A4221E" w:rsidRPr="001D371E">
        <w:rPr>
          <w:sz w:val="24"/>
          <w:szCs w:val="24"/>
        </w:rPr>
        <w:t xml:space="preserve">  </w:t>
      </w:r>
      <w:r w:rsidR="000125FB" w:rsidRPr="0026093C">
        <w:rPr>
          <w:sz w:val="24"/>
          <w:szCs w:val="24"/>
        </w:rPr>
        <w:t>High</w:t>
      </w:r>
      <w:r w:rsidR="000125FB" w:rsidRPr="001D371E">
        <w:rPr>
          <w:sz w:val="24"/>
          <w:szCs w:val="24"/>
        </w:rPr>
        <w:t xml:space="preserve"> TG levels might be especially harmful in patients with high </w:t>
      </w:r>
      <w:r w:rsidR="00BD4706">
        <w:rPr>
          <w:sz w:val="24"/>
          <w:szCs w:val="24"/>
        </w:rPr>
        <w:t>disease</w:t>
      </w:r>
      <w:r w:rsidR="000125FB" w:rsidRPr="001D371E">
        <w:rPr>
          <w:sz w:val="24"/>
          <w:szCs w:val="24"/>
        </w:rPr>
        <w:t xml:space="preserve"> activity</w:t>
      </w:r>
      <w:r w:rsidR="008656EC" w:rsidRPr="001D371E">
        <w:rPr>
          <w:sz w:val="24"/>
          <w:szCs w:val="24"/>
        </w:rPr>
        <w:t xml:space="preserve"> </w:t>
      </w:r>
      <w:r w:rsidR="0033394F" w:rsidRPr="001D371E">
        <w:rPr>
          <w:sz w:val="24"/>
          <w:szCs w:val="24"/>
        </w:rPr>
        <w:fldChar w:fldCharType="begin">
          <w:fldData xml:space="preserve">PEVuZE5vdGU+PENpdGU+PEF1dGhvcj5Jbm5hbGE8L0F1dGhvcj48WWVhcj4yMDExPC9ZZWFyPjxS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</w:fldData>
        </w:fldChar>
      </w:r>
      <w:r w:rsidR="00047DA2">
        <w:rPr>
          <w:sz w:val="24"/>
          <w:szCs w:val="24"/>
        </w:rPr>
        <w:instrText xml:space="preserve"> ADDIN EN.CITE </w:instrText>
      </w:r>
      <w:r w:rsidR="00047DA2">
        <w:rPr>
          <w:sz w:val="24"/>
          <w:szCs w:val="24"/>
        </w:rPr>
        <w:fldChar w:fldCharType="begin">
          <w:fldData xml:space="preserve">PEVuZE5vdGU+PENpdGU+PEF1dGhvcj5Jbm5hbGE8L0F1dGhvcj48WWVhcj4yMDExPC9ZZWFyPjxS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</w:fldData>
        </w:fldChar>
      </w:r>
      <w:r w:rsidR="00047DA2">
        <w:rPr>
          <w:sz w:val="24"/>
          <w:szCs w:val="24"/>
        </w:rPr>
        <w:instrText xml:space="preserve"> ADDIN EN.CITE.DATA </w:instrText>
      </w:r>
      <w:r w:rsidR="00047DA2">
        <w:rPr>
          <w:sz w:val="24"/>
          <w:szCs w:val="24"/>
        </w:rPr>
      </w:r>
      <w:r w:rsidR="00047DA2">
        <w:rPr>
          <w:sz w:val="24"/>
          <w:szCs w:val="24"/>
        </w:rPr>
        <w:fldChar w:fldCharType="end"/>
      </w:r>
      <w:r w:rsidR="0033394F" w:rsidRPr="001D371E">
        <w:rPr>
          <w:sz w:val="24"/>
          <w:szCs w:val="24"/>
        </w:rPr>
      </w:r>
      <w:r w:rsidR="0033394F" w:rsidRPr="001D371E">
        <w:rPr>
          <w:sz w:val="24"/>
          <w:szCs w:val="24"/>
        </w:rPr>
        <w:fldChar w:fldCharType="separate"/>
      </w:r>
      <w:r w:rsidR="00047DA2">
        <w:rPr>
          <w:noProof/>
          <w:sz w:val="24"/>
          <w:szCs w:val="24"/>
        </w:rPr>
        <w:t>(19)</w:t>
      </w:r>
      <w:r w:rsidR="0033394F" w:rsidRPr="001D371E">
        <w:rPr>
          <w:sz w:val="24"/>
          <w:szCs w:val="24"/>
        </w:rPr>
        <w:fldChar w:fldCharType="end"/>
      </w:r>
      <w:r w:rsidR="008656EC" w:rsidRPr="001D371E">
        <w:rPr>
          <w:sz w:val="24"/>
          <w:szCs w:val="24"/>
        </w:rPr>
        <w:t xml:space="preserve">. </w:t>
      </w:r>
      <w:r w:rsidR="0036080D" w:rsidRPr="001D371E">
        <w:rPr>
          <w:sz w:val="24"/>
          <w:szCs w:val="24"/>
        </w:rPr>
        <w:t>A l</w:t>
      </w:r>
      <w:r w:rsidR="00525D89" w:rsidRPr="001D371E">
        <w:rPr>
          <w:sz w:val="24"/>
          <w:szCs w:val="24"/>
        </w:rPr>
        <w:t>ipid profile characterized by high TGs and low HDL</w:t>
      </w:r>
      <w:r w:rsidR="002E4B7C" w:rsidRPr="001D371E">
        <w:rPr>
          <w:sz w:val="24"/>
          <w:szCs w:val="24"/>
        </w:rPr>
        <w:t>-C</w:t>
      </w:r>
      <w:r w:rsidR="00525D89" w:rsidRPr="001D371E">
        <w:rPr>
          <w:sz w:val="24"/>
          <w:szCs w:val="24"/>
        </w:rPr>
        <w:t xml:space="preserve"> </w:t>
      </w:r>
      <w:r w:rsidR="00052722" w:rsidRPr="001D371E">
        <w:rPr>
          <w:sz w:val="24"/>
          <w:szCs w:val="24"/>
        </w:rPr>
        <w:t>may</w:t>
      </w:r>
      <w:r w:rsidR="00525D89" w:rsidRPr="001D371E">
        <w:rPr>
          <w:sz w:val="24"/>
          <w:szCs w:val="24"/>
        </w:rPr>
        <w:t xml:space="preserve"> be of particular importance for CVR</w:t>
      </w:r>
      <w:r w:rsidR="0066370A" w:rsidRPr="001D371E">
        <w:rPr>
          <w:sz w:val="24"/>
          <w:szCs w:val="24"/>
        </w:rPr>
        <w:t xml:space="preserve"> in RA</w:t>
      </w:r>
      <w:r w:rsidR="00E847C6" w:rsidRPr="001D371E">
        <w:rPr>
          <w:sz w:val="24"/>
          <w:szCs w:val="24"/>
        </w:rPr>
        <w:t xml:space="preserve"> </w:t>
      </w:r>
      <w:r w:rsidR="0033394F" w:rsidRPr="001D371E">
        <w:rPr>
          <w:sz w:val="24"/>
          <w:szCs w:val="24"/>
        </w:rPr>
        <w:fldChar w:fldCharType="begin"/>
      </w:r>
      <w:r w:rsidR="00035726">
        <w:rPr>
          <w:sz w:val="24"/>
          <w:szCs w:val="24"/>
        </w:rPr>
        <w:instrText xml:space="preserve"> ADDIN EN.CITE &lt;EndNote&gt;&lt;Cite&gt;&lt;Author&gt;Rodríguez-Carrio&lt;/Author&gt;&lt;Year&gt;2017&lt;/Year&gt;&lt;RecNum&gt;4002&lt;/RecNum&gt;&lt;DisplayText&gt;(53)&lt;/DisplayText&gt;&lt;record&gt;&lt;rec-number&gt;4002&lt;/rec-number&gt;&lt;foreign-keys&gt;&lt;key app="EN" db-id="xxvff5efrefr04ed0znv9ax4szvzftez2v0v" timestamp="1553645935" guid="c80341af-5961-4ecb-8370-8a43a7ab4196"&gt;4002&lt;/key&gt;&lt;/foreign-keys&gt;&lt;ref-type name="Journal Article"&gt;17&lt;/ref-type&gt;&lt;contributors&gt;&lt;authors&gt;&lt;author&gt;Rodríguez-Carrio, Javier&lt;/author&gt;&lt;author&gt;Alperi-López, Mercedes&lt;/author&gt;&lt;author&gt;López, Patricia&lt;/author&gt;&lt;author&gt;López-Mejías, Raquel&lt;/author&gt;&lt;author&gt;Alonso-Castro, Sara&lt;/author&gt;&lt;author&gt;Abal, Francisco&lt;/author&gt;&lt;author&gt;Ballina-García, Francisco J.&lt;/author&gt;&lt;author&gt;González-Gay, Miguel Á&lt;/author&gt;&lt;author&gt;Suárez, Ana&lt;/author&gt;&lt;/authors&gt;&lt;/contributors&gt;&lt;titles&gt;&lt;title&gt;High triglycerides and low high-density lipoprotein cholesterol lipid profile in rheumatoid arthritis: A potential link among inflammation, oxidative status, and dysfunctional high-density lipoprotein&lt;/title&gt;&lt;secondary-title&gt;Journal of Clinical Lipidology&lt;/secondary-title&gt;&lt;/titles&gt;&lt;periodical&gt;&lt;full-title&gt;Journal of Clinical Lipidology&lt;/full-title&gt;&lt;/periodical&gt;&lt;pages&gt;1043-1054.e2&lt;/pages&gt;&lt;volume&gt;11&lt;/volume&gt;&lt;number&gt;4&lt;/number&gt;&lt;section&gt;1043&lt;/section&gt;&lt;dates&gt;&lt;year&gt;2017&lt;/year&gt;&lt;/dates&gt;&lt;isbn&gt;19332874&lt;/isbn&gt;&lt;urls&gt;&lt;/urls&gt;&lt;electronic-resource-num&gt;10.1016/j.jacl.2017.05.009&lt;/electronic-resource-num&gt;&lt;/record&gt;&lt;/Cite&gt;&lt;/EndNote&gt;</w:instrText>
      </w:r>
      <w:r w:rsidR="0033394F" w:rsidRPr="001D371E">
        <w:rPr>
          <w:sz w:val="24"/>
          <w:szCs w:val="24"/>
        </w:rPr>
        <w:fldChar w:fldCharType="separate"/>
      </w:r>
      <w:r w:rsidR="00035726">
        <w:rPr>
          <w:noProof/>
          <w:sz w:val="24"/>
          <w:szCs w:val="24"/>
        </w:rPr>
        <w:t>(53)</w:t>
      </w:r>
      <w:r w:rsidR="0033394F" w:rsidRPr="001D371E">
        <w:rPr>
          <w:sz w:val="24"/>
          <w:szCs w:val="24"/>
        </w:rPr>
        <w:fldChar w:fldCharType="end"/>
      </w:r>
      <w:r w:rsidR="00525D89" w:rsidRPr="001D371E">
        <w:rPr>
          <w:sz w:val="24"/>
          <w:szCs w:val="24"/>
        </w:rPr>
        <w:t xml:space="preserve">. </w:t>
      </w:r>
    </w:p>
    <w:p w14:paraId="2E9E58D2" w14:textId="537B117C" w:rsidR="0028773C" w:rsidRPr="001D371E" w:rsidRDefault="00D42102" w:rsidP="0089211F">
      <w:pPr>
        <w:pStyle w:val="Body"/>
        <w:spacing w:line="480" w:lineRule="auto"/>
        <w:ind w:firstLine="454"/>
        <w:rPr>
          <w:sz w:val="24"/>
          <w:szCs w:val="24"/>
        </w:rPr>
      </w:pPr>
      <w:r w:rsidRPr="001D371E">
        <w:rPr>
          <w:sz w:val="24"/>
          <w:szCs w:val="24"/>
        </w:rPr>
        <w:t xml:space="preserve">Recent </w:t>
      </w:r>
      <w:r w:rsidR="00CC5A01">
        <w:rPr>
          <w:sz w:val="24"/>
          <w:szCs w:val="24"/>
        </w:rPr>
        <w:t>data</w:t>
      </w:r>
      <w:r w:rsidRPr="001D371E">
        <w:rPr>
          <w:sz w:val="24"/>
          <w:szCs w:val="24"/>
        </w:rPr>
        <w:t xml:space="preserve"> </w:t>
      </w:r>
      <w:r w:rsidR="00E25C39">
        <w:rPr>
          <w:sz w:val="24"/>
          <w:szCs w:val="24"/>
        </w:rPr>
        <w:t>suggest</w:t>
      </w:r>
      <w:r w:rsidR="0028773C" w:rsidRPr="001D371E">
        <w:rPr>
          <w:sz w:val="24"/>
          <w:szCs w:val="24"/>
        </w:rPr>
        <w:t xml:space="preserve"> that RA </w:t>
      </w:r>
      <w:r w:rsidR="00E50C89">
        <w:rPr>
          <w:sz w:val="24"/>
          <w:szCs w:val="24"/>
        </w:rPr>
        <w:t>may</w:t>
      </w:r>
      <w:r w:rsidRPr="001D371E">
        <w:rPr>
          <w:sz w:val="24"/>
          <w:szCs w:val="24"/>
        </w:rPr>
        <w:t xml:space="preserve"> be associated with</w:t>
      </w:r>
      <w:r w:rsidR="0028773C" w:rsidRPr="001D371E">
        <w:rPr>
          <w:sz w:val="24"/>
          <w:szCs w:val="24"/>
        </w:rPr>
        <w:t xml:space="preserve"> postprandial hyperlipidemia</w:t>
      </w:r>
      <w:r w:rsidR="00195289" w:rsidRPr="001D371E">
        <w:rPr>
          <w:sz w:val="24"/>
          <w:szCs w:val="24"/>
        </w:rPr>
        <w:t xml:space="preserve"> </w:t>
      </w:r>
      <w:r w:rsidR="0033394F" w:rsidRPr="001D371E">
        <w:rPr>
          <w:sz w:val="24"/>
          <w:szCs w:val="24"/>
        </w:rPr>
        <w:fldChar w:fldCharType="begin">
          <w:fldData xml:space="preserve">PEVuZE5vdGU+PENpdGU+PEF1dGhvcj5CdXJnZ3JhYWY8L0F1dGhvcj48WWVhcj4yMDE4PC9ZZWFy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=
</w:fldData>
        </w:fldChar>
      </w:r>
      <w:r w:rsidR="00035726">
        <w:rPr>
          <w:sz w:val="24"/>
          <w:szCs w:val="24"/>
        </w:rPr>
        <w:instrText xml:space="preserve"> ADDIN EN.CITE </w:instrText>
      </w:r>
      <w:r w:rsidR="00035726">
        <w:rPr>
          <w:sz w:val="24"/>
          <w:szCs w:val="24"/>
        </w:rPr>
        <w:fldChar w:fldCharType="begin">
          <w:fldData xml:space="preserve">PEVuZE5vdGU+PENpdGU+PEF1dGhvcj5CdXJnZ3JhYWY8L0F1dGhvcj48WWVhcj4yMDE4PC9ZZWFy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=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60)</w:t>
      </w:r>
      <w:r w:rsidR="0033394F" w:rsidRPr="001D371E">
        <w:rPr>
          <w:sz w:val="24"/>
          <w:szCs w:val="24"/>
        </w:rPr>
        <w:fldChar w:fldCharType="end"/>
      </w:r>
      <w:r w:rsidR="00C418BF" w:rsidRPr="001D371E">
        <w:rPr>
          <w:sz w:val="24"/>
          <w:szCs w:val="24"/>
        </w:rPr>
        <w:t>.</w:t>
      </w:r>
      <w:r w:rsidR="00690A7D" w:rsidRPr="001D371E">
        <w:rPr>
          <w:sz w:val="24"/>
          <w:szCs w:val="24"/>
        </w:rPr>
        <w:t xml:space="preserve"> </w:t>
      </w:r>
      <w:r w:rsidR="00C418BF" w:rsidRPr="001D371E">
        <w:rPr>
          <w:sz w:val="24"/>
          <w:szCs w:val="24"/>
        </w:rPr>
        <w:t>This condition</w:t>
      </w:r>
      <w:r w:rsidR="0028773C" w:rsidRPr="001D371E">
        <w:rPr>
          <w:sz w:val="24"/>
          <w:szCs w:val="24"/>
        </w:rPr>
        <w:t>, characterized by protracted increased levels of TG-rich lipoproteins</w:t>
      </w:r>
      <w:r w:rsidR="00C418BF" w:rsidRPr="001D371E">
        <w:rPr>
          <w:sz w:val="24"/>
          <w:szCs w:val="24"/>
        </w:rPr>
        <w:t xml:space="preserve"> after food intake,</w:t>
      </w:r>
      <w:r w:rsidR="00A5156E" w:rsidRPr="001D371E">
        <w:rPr>
          <w:sz w:val="24"/>
          <w:szCs w:val="24"/>
        </w:rPr>
        <w:t xml:space="preserve"> is gaining increasing interest as it </w:t>
      </w:r>
      <w:r w:rsidR="00C418BF" w:rsidRPr="001D371E">
        <w:rPr>
          <w:sz w:val="24"/>
          <w:szCs w:val="24"/>
        </w:rPr>
        <w:t>may have significant impact o</w:t>
      </w:r>
      <w:r w:rsidR="0028773C" w:rsidRPr="001D371E">
        <w:rPr>
          <w:sz w:val="24"/>
          <w:szCs w:val="24"/>
        </w:rPr>
        <w:t>n CVD morbidity</w:t>
      </w:r>
      <w:r w:rsidR="00195289" w:rsidRPr="001D371E">
        <w:rPr>
          <w:sz w:val="24"/>
          <w:szCs w:val="24"/>
        </w:rPr>
        <w:t xml:space="preserve"> </w:t>
      </w:r>
      <w:r w:rsidR="0033394F" w:rsidRPr="001D371E">
        <w:rPr>
          <w:sz w:val="24"/>
          <w:szCs w:val="24"/>
        </w:rPr>
        <w:fldChar w:fldCharType="begin">
          <w:fldData xml:space="preserve">PEVuZE5vdGU+PENpdGU+PEF1dGhvcj5OYWthbXVyYTwvQXV0aG9yPjxZZWFyPjIwMTY8L1llYXI+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OTkzLTEwMDE8L3BhZ2VzPjx2b2x1bWU+MTE4PC92b2x1bWU+PG51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</w:fldData>
        </w:fldChar>
      </w:r>
      <w:r w:rsidR="00035726">
        <w:rPr>
          <w:sz w:val="24"/>
          <w:szCs w:val="24"/>
        </w:rPr>
        <w:instrText xml:space="preserve"> ADDIN EN.CITE </w:instrText>
      </w:r>
      <w:r w:rsidR="00035726">
        <w:rPr>
          <w:sz w:val="24"/>
          <w:szCs w:val="24"/>
        </w:rPr>
        <w:fldChar w:fldCharType="begin">
          <w:fldData xml:space="preserve">PEVuZE5vdGU+PENpdGU+PEF1dGhvcj5OYWthbXVyYTwvQXV0aG9yPjxZZWFyPjIwMTY8L1llYXI+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OTkzLTEwMDE8L3BhZ2VzPjx2b2x1bWU+MTE4PC92b2x1bWU+PG51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61, 62)</w:t>
      </w:r>
      <w:r w:rsidR="0033394F" w:rsidRPr="001D371E">
        <w:rPr>
          <w:sz w:val="24"/>
          <w:szCs w:val="24"/>
        </w:rPr>
        <w:fldChar w:fldCharType="end"/>
      </w:r>
      <w:r w:rsidR="0028773C" w:rsidRPr="001D371E">
        <w:rPr>
          <w:sz w:val="24"/>
          <w:szCs w:val="24"/>
        </w:rPr>
        <w:t xml:space="preserve">. </w:t>
      </w:r>
    </w:p>
    <w:p w14:paraId="51AE839E" w14:textId="484C871C" w:rsidR="00F94BE9" w:rsidRDefault="00F94BE9" w:rsidP="001F3014">
      <w:pPr>
        <w:pStyle w:val="Body"/>
        <w:spacing w:line="480" w:lineRule="auto"/>
        <w:ind w:firstLine="454"/>
        <w:rPr>
          <w:sz w:val="24"/>
          <w:szCs w:val="24"/>
        </w:rPr>
      </w:pPr>
      <w:r w:rsidRPr="001D371E">
        <w:rPr>
          <w:sz w:val="24"/>
          <w:szCs w:val="24"/>
        </w:rPr>
        <w:lastRenderedPageBreak/>
        <w:t xml:space="preserve">RA </w:t>
      </w:r>
      <w:r w:rsidR="00577DA8" w:rsidRPr="001D371E">
        <w:rPr>
          <w:sz w:val="24"/>
          <w:szCs w:val="24"/>
        </w:rPr>
        <w:t>has been reported to be</w:t>
      </w:r>
      <w:r w:rsidRPr="001D371E">
        <w:rPr>
          <w:sz w:val="24"/>
          <w:szCs w:val="24"/>
        </w:rPr>
        <w:t xml:space="preserve"> associated with </w:t>
      </w:r>
      <w:r w:rsidR="0042051D" w:rsidRPr="001D371E">
        <w:rPr>
          <w:sz w:val="24"/>
          <w:szCs w:val="24"/>
        </w:rPr>
        <w:t>high lipoprotein (a) (</w:t>
      </w:r>
      <w:proofErr w:type="spellStart"/>
      <w:r w:rsidR="0042051D" w:rsidRPr="001D371E">
        <w:rPr>
          <w:sz w:val="24"/>
          <w:szCs w:val="24"/>
        </w:rPr>
        <w:t>Lp</w:t>
      </w:r>
      <w:proofErr w:type="spellEnd"/>
      <w:r w:rsidR="0042051D" w:rsidRPr="001D371E">
        <w:rPr>
          <w:sz w:val="24"/>
          <w:szCs w:val="24"/>
        </w:rPr>
        <w:t>[a</w:t>
      </w:r>
      <w:r w:rsidR="0042051D" w:rsidRPr="003E1615">
        <w:rPr>
          <w:sz w:val="24"/>
          <w:szCs w:val="24"/>
        </w:rPr>
        <w:t>]</w:t>
      </w:r>
      <w:r w:rsidR="0042051D" w:rsidRPr="001D371E">
        <w:rPr>
          <w:sz w:val="24"/>
          <w:szCs w:val="24"/>
        </w:rPr>
        <w:t>)</w:t>
      </w:r>
      <w:r w:rsidR="00FC3A52">
        <w:rPr>
          <w:sz w:val="24"/>
          <w:szCs w:val="24"/>
        </w:rPr>
        <w:t xml:space="preserve"> </w:t>
      </w:r>
      <w:r w:rsidR="0030219B">
        <w:rPr>
          <w:sz w:val="24"/>
          <w:szCs w:val="24"/>
        </w:rPr>
        <w:t>that</w:t>
      </w:r>
      <w:r w:rsidR="00E25C39">
        <w:rPr>
          <w:sz w:val="24"/>
          <w:szCs w:val="24"/>
        </w:rPr>
        <w:t xml:space="preserve"> may promote atherogenesis and thrombogenesis</w:t>
      </w:r>
      <w:r w:rsidRPr="001D371E">
        <w:rPr>
          <w:sz w:val="24"/>
          <w:szCs w:val="24"/>
        </w:rPr>
        <w:t xml:space="preserve"> </w:t>
      </w:r>
      <w:r w:rsidR="0033394F" w:rsidRPr="001D371E">
        <w:rPr>
          <w:sz w:val="24"/>
          <w:szCs w:val="24"/>
        </w:rPr>
        <w:fldChar w:fldCharType="begin">
          <w:fldData xml:space="preserve">PEVuZE5vdGU+PENpdGU+PEF1dGhvcj5Cb3llcjwvQXV0aG9yPjxZZWFyPjIwMTE8L1llYXI+PFJl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L3BlcmlvZGljYWw+PHBhZ2VzPjkwMS05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Cb3llcjwvQXV0aG9yPjxZZWFyPjIwMTE8L1llYXI+PFJl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L3BlcmlvZGljYWw+PHBhZ2VzPjkwMS05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5, 55, 63-65)</w:t>
      </w:r>
      <w:r w:rsidR="0033394F" w:rsidRPr="001D371E">
        <w:rPr>
          <w:sz w:val="24"/>
          <w:szCs w:val="24"/>
        </w:rPr>
        <w:fldChar w:fldCharType="end"/>
      </w:r>
      <w:r w:rsidRPr="001D371E">
        <w:rPr>
          <w:sz w:val="24"/>
          <w:szCs w:val="24"/>
        </w:rPr>
        <w:t xml:space="preserve">.  </w:t>
      </w:r>
      <w:r w:rsidR="003C412E" w:rsidRPr="003E1615">
        <w:rPr>
          <w:sz w:val="24"/>
          <w:szCs w:val="24"/>
        </w:rPr>
        <w:t>Also</w:t>
      </w:r>
      <w:r w:rsidRPr="003E1615">
        <w:rPr>
          <w:sz w:val="24"/>
          <w:szCs w:val="24"/>
        </w:rPr>
        <w:t xml:space="preserve"> </w:t>
      </w:r>
      <w:r w:rsidR="003C412E" w:rsidRPr="003E1615">
        <w:rPr>
          <w:sz w:val="24"/>
          <w:szCs w:val="24"/>
        </w:rPr>
        <w:t xml:space="preserve">other </w:t>
      </w:r>
      <w:r w:rsidR="008F4467" w:rsidRPr="003E1615">
        <w:rPr>
          <w:sz w:val="24"/>
          <w:szCs w:val="24"/>
        </w:rPr>
        <w:t>aspects of</w:t>
      </w:r>
      <w:r w:rsidR="003C412E" w:rsidRPr="003E1615">
        <w:rPr>
          <w:sz w:val="24"/>
          <w:szCs w:val="24"/>
        </w:rPr>
        <w:t xml:space="preserve"> lipid homeostasis, including </w:t>
      </w:r>
      <w:r w:rsidR="00F314B2">
        <w:rPr>
          <w:sz w:val="24"/>
          <w:szCs w:val="24"/>
        </w:rPr>
        <w:t>increased LDL-C/HDL</w:t>
      </w:r>
      <w:r w:rsidR="003412A6">
        <w:rPr>
          <w:sz w:val="24"/>
          <w:szCs w:val="24"/>
        </w:rPr>
        <w:t xml:space="preserve">-C </w:t>
      </w:r>
      <w:r w:rsidR="00F314B2">
        <w:rPr>
          <w:sz w:val="24"/>
          <w:szCs w:val="24"/>
        </w:rPr>
        <w:t>ratio</w:t>
      </w:r>
      <w:r w:rsidR="008B7CBB">
        <w:rPr>
          <w:sz w:val="24"/>
          <w:szCs w:val="24"/>
        </w:rPr>
        <w:t>, oxidation of fatty acids</w:t>
      </w:r>
      <w:r w:rsidR="008046B0">
        <w:rPr>
          <w:sz w:val="24"/>
          <w:szCs w:val="24"/>
        </w:rPr>
        <w:t xml:space="preserve"> </w:t>
      </w:r>
      <w:r w:rsidR="008F4467" w:rsidRPr="003E1615">
        <w:rPr>
          <w:sz w:val="24"/>
          <w:szCs w:val="24"/>
        </w:rPr>
        <w:t xml:space="preserve">and </w:t>
      </w:r>
      <w:r w:rsidR="003C412E" w:rsidRPr="003E1615">
        <w:rPr>
          <w:sz w:val="24"/>
          <w:szCs w:val="24"/>
        </w:rPr>
        <w:t xml:space="preserve">autoantibodies to </w:t>
      </w:r>
      <w:r w:rsidRPr="003E1615">
        <w:rPr>
          <w:sz w:val="24"/>
          <w:szCs w:val="24"/>
        </w:rPr>
        <w:t xml:space="preserve">modified </w:t>
      </w:r>
      <w:r w:rsidR="008F4467" w:rsidRPr="003E1615">
        <w:rPr>
          <w:sz w:val="24"/>
          <w:szCs w:val="24"/>
        </w:rPr>
        <w:t xml:space="preserve">lipoproteins, may influence </w:t>
      </w:r>
      <w:r w:rsidR="003E1615" w:rsidRPr="003E1615">
        <w:rPr>
          <w:sz w:val="24"/>
          <w:szCs w:val="24"/>
        </w:rPr>
        <w:t>atherogenesis</w:t>
      </w:r>
      <w:r w:rsidR="008F4467" w:rsidRPr="003E1615">
        <w:rPr>
          <w:sz w:val="24"/>
          <w:szCs w:val="24"/>
        </w:rPr>
        <w:t xml:space="preserve"> in RA </w:t>
      </w:r>
      <w:r w:rsidR="0033394F" w:rsidRPr="00CA3159">
        <w:rPr>
          <w:sz w:val="24"/>
          <w:szCs w:val="24"/>
        </w:rPr>
        <w:fldChar w:fldCharType="begin">
          <w:fldData xml:space="preserve">PEVuZE5vdGU+PENpdGU+PEF1dGhvcj5Ob3dhazwvQXV0aG9yPjxZZWFyPjIwMTY8L1llYXI+PFJl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</w:fldData>
        </w:fldChar>
      </w:r>
      <w:r w:rsidR="008B7CBB">
        <w:rPr>
          <w:sz w:val="24"/>
          <w:szCs w:val="24"/>
        </w:rPr>
        <w:instrText xml:space="preserve"> ADDIN EN.CITE </w:instrText>
      </w:r>
      <w:r w:rsidR="008B7CBB">
        <w:rPr>
          <w:sz w:val="24"/>
          <w:szCs w:val="24"/>
        </w:rPr>
        <w:fldChar w:fldCharType="begin">
          <w:fldData xml:space="preserve">PEVuZE5vdGU+PENpdGU+PEF1dGhvcj5Ob3dhazwvQXV0aG9yPjxZZWFyPjIwMTY8L1llYXI+PFJl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</w:fldData>
        </w:fldChar>
      </w:r>
      <w:r w:rsidR="008B7CBB">
        <w:rPr>
          <w:sz w:val="24"/>
          <w:szCs w:val="24"/>
        </w:rPr>
        <w:instrText xml:space="preserve"> ADDIN EN.CITE.DATA </w:instrText>
      </w:r>
      <w:r w:rsidR="008B7CBB">
        <w:rPr>
          <w:sz w:val="24"/>
          <w:szCs w:val="24"/>
        </w:rPr>
      </w:r>
      <w:r w:rsidR="008B7CBB">
        <w:rPr>
          <w:sz w:val="24"/>
          <w:szCs w:val="24"/>
        </w:rPr>
        <w:fldChar w:fldCharType="end"/>
      </w:r>
      <w:r w:rsidR="0033394F" w:rsidRPr="00CA3159">
        <w:rPr>
          <w:sz w:val="24"/>
          <w:szCs w:val="24"/>
        </w:rPr>
      </w:r>
      <w:r w:rsidR="0033394F" w:rsidRPr="00CA3159">
        <w:rPr>
          <w:sz w:val="24"/>
          <w:szCs w:val="24"/>
        </w:rPr>
        <w:fldChar w:fldCharType="separate"/>
      </w:r>
      <w:r w:rsidR="008B7CBB">
        <w:rPr>
          <w:noProof/>
          <w:sz w:val="24"/>
          <w:szCs w:val="24"/>
        </w:rPr>
        <w:t>(5, 41, 63, 66-69)</w:t>
      </w:r>
      <w:r w:rsidR="0033394F" w:rsidRPr="00CA3159">
        <w:rPr>
          <w:sz w:val="24"/>
          <w:szCs w:val="24"/>
        </w:rPr>
        <w:fldChar w:fldCharType="end"/>
      </w:r>
      <w:r w:rsidR="00822419" w:rsidRPr="00CA3159">
        <w:rPr>
          <w:sz w:val="24"/>
          <w:szCs w:val="24"/>
        </w:rPr>
        <w:t>.</w:t>
      </w:r>
    </w:p>
    <w:p w14:paraId="0252400B" w14:textId="1EFB2798" w:rsidR="00FC3A52" w:rsidRPr="003E1615" w:rsidRDefault="00FE53A2" w:rsidP="0099164A">
      <w:pPr>
        <w:pStyle w:val="Body"/>
        <w:spacing w:line="480" w:lineRule="auto"/>
        <w:ind w:firstLine="454"/>
        <w:rPr>
          <w:sz w:val="24"/>
          <w:szCs w:val="24"/>
        </w:rPr>
      </w:pPr>
      <w:r>
        <w:rPr>
          <w:sz w:val="24"/>
          <w:szCs w:val="24"/>
        </w:rPr>
        <w:t>Of note, while inflammation affects lipid metabolism, s</w:t>
      </w:r>
      <w:r w:rsidR="00FC3A52">
        <w:rPr>
          <w:sz w:val="24"/>
          <w:szCs w:val="24"/>
        </w:rPr>
        <w:t xml:space="preserve">everal of the aforementioned lipid abnormalities, including hypertriglyceridemia, hyperlipoproteinemia and alterations of HDL </w:t>
      </w:r>
      <w:r w:rsidR="00B62200">
        <w:rPr>
          <w:sz w:val="24"/>
          <w:szCs w:val="24"/>
        </w:rPr>
        <w:t xml:space="preserve">function </w:t>
      </w:r>
      <w:r w:rsidR="00FC3A52">
        <w:rPr>
          <w:sz w:val="24"/>
          <w:szCs w:val="24"/>
        </w:rPr>
        <w:t xml:space="preserve">and cell cholesterol transport, </w:t>
      </w:r>
      <w:r>
        <w:rPr>
          <w:sz w:val="24"/>
          <w:szCs w:val="24"/>
        </w:rPr>
        <w:t>may</w:t>
      </w:r>
      <w:r w:rsidR="00FC3A52">
        <w:rPr>
          <w:sz w:val="24"/>
          <w:szCs w:val="24"/>
        </w:rPr>
        <w:t xml:space="preserve"> </w:t>
      </w:r>
      <w:r w:rsidR="00FD3073">
        <w:rPr>
          <w:sz w:val="24"/>
          <w:szCs w:val="24"/>
        </w:rPr>
        <w:t>promote inflammation</w:t>
      </w:r>
      <w:r w:rsidR="00B62200" w:rsidRPr="00B62200">
        <w:rPr>
          <w:sz w:val="24"/>
          <w:szCs w:val="24"/>
        </w:rPr>
        <w:t xml:space="preserve"> </w:t>
      </w:r>
      <w:r w:rsidR="00B62200" w:rsidRPr="001D371E">
        <w:rPr>
          <w:sz w:val="24"/>
          <w:szCs w:val="24"/>
        </w:rPr>
        <w:fldChar w:fldCharType="begin"/>
      </w:r>
      <w:r w:rsidR="00035726">
        <w:rPr>
          <w:sz w:val="24"/>
          <w:szCs w:val="24"/>
        </w:rPr>
        <w:instrText xml:space="preserve"> ADDIN EN.CITE &lt;EndNote&gt;&lt;Cite&gt;&lt;Author&gt;Rodríguez-Carrio&lt;/Author&gt;&lt;Year&gt;2017&lt;/Year&gt;&lt;RecNum&gt;4002&lt;/RecNum&gt;&lt;DisplayText&gt;(53)&lt;/DisplayText&gt;&lt;record&gt;&lt;rec-number&gt;4002&lt;/rec-number&gt;&lt;foreign-keys&gt;&lt;key app="EN" db-id="xxvff5efrefr04ed0znv9ax4szvzftez2v0v" timestamp="1553645935" guid="c80341af-5961-4ecb-8370-8a43a7ab4196"&gt;4002&lt;/key&gt;&lt;/foreign-keys&gt;&lt;ref-type name="Journal Article"&gt;17&lt;/ref-type&gt;&lt;contributors&gt;&lt;authors&gt;&lt;author&gt;Rodríguez-Carrio, Javier&lt;/author&gt;&lt;author&gt;Alperi-López, Mercedes&lt;/author&gt;&lt;author&gt;López, Patricia&lt;/author&gt;&lt;author&gt;López-Mejías, Raquel&lt;/author&gt;&lt;author&gt;Alonso-Castro, Sara&lt;/author&gt;&lt;author&gt;Abal, Francisco&lt;/author&gt;&lt;author&gt;Ballina-García, Francisco J.&lt;/author&gt;&lt;author&gt;González-Gay, Miguel Á&lt;/author&gt;&lt;author&gt;Suárez, Ana&lt;/author&gt;&lt;/authors&gt;&lt;/contributors&gt;&lt;titles&gt;&lt;title&gt;High triglycerides and low high-density lipoprotein cholesterol lipid profile in rheumatoid arthritis: A potential link among inflammation, oxidative status, and dysfunctional high-density lipoprotein&lt;/title&gt;&lt;secondary-title&gt;Journal of Clinical Lipidology&lt;/secondary-title&gt;&lt;/titles&gt;&lt;periodical&gt;&lt;full-title&gt;Journal of Clinical Lipidology&lt;/full-title&gt;&lt;/periodical&gt;&lt;pages&gt;1043-1054.e2&lt;/pages&gt;&lt;volume&gt;11&lt;/volume&gt;&lt;number&gt;4&lt;/number&gt;&lt;section&gt;1043&lt;/section&gt;&lt;dates&gt;&lt;year&gt;2017&lt;/year&gt;&lt;/dates&gt;&lt;isbn&gt;19332874&lt;/isbn&gt;&lt;urls&gt;&lt;/urls&gt;&lt;electronic-resource-num&gt;10.1016/j.jacl.2017.05.009&lt;/electronic-resource-num&gt;&lt;/record&gt;&lt;/Cite&gt;&lt;/EndNote&gt;</w:instrText>
      </w:r>
      <w:r w:rsidR="00B62200" w:rsidRPr="001D371E">
        <w:rPr>
          <w:sz w:val="24"/>
          <w:szCs w:val="24"/>
        </w:rPr>
        <w:fldChar w:fldCharType="separate"/>
      </w:r>
      <w:r w:rsidR="00035726">
        <w:rPr>
          <w:noProof/>
          <w:sz w:val="24"/>
          <w:szCs w:val="24"/>
        </w:rPr>
        <w:t>(53)</w:t>
      </w:r>
      <w:r w:rsidR="00B62200" w:rsidRPr="001D371E">
        <w:rPr>
          <w:sz w:val="24"/>
          <w:szCs w:val="24"/>
        </w:rPr>
        <w:fldChar w:fldCharType="end"/>
      </w:r>
      <w:r w:rsidR="00F94B0F">
        <w:rPr>
          <w:sz w:val="24"/>
          <w:szCs w:val="24"/>
        </w:rPr>
        <w:t>.</w:t>
      </w:r>
    </w:p>
    <w:p w14:paraId="0DDBE93E" w14:textId="7F299D38" w:rsidR="00BA7547" w:rsidRPr="001D371E" w:rsidRDefault="0063078A" w:rsidP="0089211F">
      <w:pPr>
        <w:pStyle w:val="Heading2"/>
        <w:numPr>
          <w:ilvl w:val="1"/>
          <w:numId w:val="5"/>
        </w:numPr>
        <w:spacing w:line="480" w:lineRule="auto"/>
        <w:ind w:left="576"/>
        <w:rPr>
          <w:sz w:val="28"/>
          <w:szCs w:val="28"/>
          <w:lang w:val="en-US"/>
        </w:rPr>
      </w:pPr>
      <w:r w:rsidRPr="001D371E">
        <w:rPr>
          <w:sz w:val="28"/>
          <w:szCs w:val="28"/>
          <w:lang w:val="en-US"/>
        </w:rPr>
        <w:t>Effect</w:t>
      </w:r>
      <w:r w:rsidR="00456127" w:rsidRPr="001D371E">
        <w:rPr>
          <w:sz w:val="28"/>
          <w:szCs w:val="28"/>
          <w:lang w:val="en-US"/>
        </w:rPr>
        <w:t>s</w:t>
      </w:r>
      <w:r w:rsidRPr="001D371E">
        <w:rPr>
          <w:sz w:val="28"/>
          <w:szCs w:val="28"/>
          <w:lang w:val="en-US"/>
        </w:rPr>
        <w:t xml:space="preserve"> of </w:t>
      </w:r>
      <w:r w:rsidR="00FC1CE3" w:rsidRPr="001D371E">
        <w:rPr>
          <w:sz w:val="28"/>
          <w:szCs w:val="28"/>
          <w:lang w:val="en-US"/>
        </w:rPr>
        <w:t>antirheumatic drugs</w:t>
      </w:r>
      <w:r w:rsidRPr="001D371E">
        <w:rPr>
          <w:sz w:val="28"/>
          <w:szCs w:val="28"/>
          <w:lang w:val="en-US"/>
        </w:rPr>
        <w:t xml:space="preserve"> on </w:t>
      </w:r>
      <w:r w:rsidR="008156EB" w:rsidRPr="00F94B0F">
        <w:rPr>
          <w:sz w:val="28"/>
          <w:szCs w:val="28"/>
          <w:lang w:val="en-US"/>
        </w:rPr>
        <w:t>lipoproteins</w:t>
      </w:r>
    </w:p>
    <w:p w14:paraId="264525E5" w14:textId="57FFF420" w:rsidR="00BC4119" w:rsidRDefault="004E6040" w:rsidP="00257624">
      <w:pPr>
        <w:pStyle w:val="Body"/>
        <w:spacing w:after="0" w:line="480" w:lineRule="auto"/>
        <w:ind w:firstLine="454"/>
        <w:rPr>
          <w:sz w:val="24"/>
          <w:szCs w:val="24"/>
        </w:rPr>
      </w:pPr>
      <w:r w:rsidRPr="001D371E">
        <w:rPr>
          <w:sz w:val="24"/>
          <w:szCs w:val="24"/>
        </w:rPr>
        <w:t xml:space="preserve">Disease modifying antirheumatic drugs (DMARDs) </w:t>
      </w:r>
      <w:r w:rsidR="00257624">
        <w:rPr>
          <w:sz w:val="24"/>
          <w:szCs w:val="24"/>
        </w:rPr>
        <w:t>can</w:t>
      </w:r>
      <w:r w:rsidR="00F94B0F">
        <w:rPr>
          <w:sz w:val="24"/>
          <w:szCs w:val="24"/>
        </w:rPr>
        <w:t xml:space="preserve"> </w:t>
      </w:r>
      <w:r w:rsidR="000B6970">
        <w:rPr>
          <w:sz w:val="24"/>
          <w:szCs w:val="24"/>
        </w:rPr>
        <w:t>increase</w:t>
      </w:r>
      <w:r w:rsidR="00DB4EC5" w:rsidRPr="001D371E">
        <w:rPr>
          <w:sz w:val="24"/>
          <w:szCs w:val="24"/>
        </w:rPr>
        <w:t xml:space="preserve"> LDL-C and TC</w:t>
      </w:r>
      <w:r w:rsidR="00CB53BC">
        <w:rPr>
          <w:sz w:val="24"/>
          <w:szCs w:val="24"/>
        </w:rPr>
        <w:t xml:space="preserve"> levels</w:t>
      </w:r>
      <w:r w:rsidR="008C2C7D" w:rsidRPr="001D371E">
        <w:rPr>
          <w:sz w:val="24"/>
          <w:szCs w:val="24"/>
        </w:rPr>
        <w:t xml:space="preserve">, </w:t>
      </w:r>
      <w:r w:rsidR="00DF62A7">
        <w:rPr>
          <w:sz w:val="24"/>
          <w:szCs w:val="24"/>
        </w:rPr>
        <w:t xml:space="preserve">which </w:t>
      </w:r>
      <w:r w:rsidR="00710C1B">
        <w:rPr>
          <w:sz w:val="24"/>
          <w:szCs w:val="24"/>
        </w:rPr>
        <w:t>appears</w:t>
      </w:r>
      <w:r w:rsidR="000B6970">
        <w:rPr>
          <w:sz w:val="24"/>
          <w:szCs w:val="24"/>
        </w:rPr>
        <w:t xml:space="preserve"> to be mainly </w:t>
      </w:r>
      <w:r w:rsidR="00257624">
        <w:rPr>
          <w:sz w:val="24"/>
          <w:szCs w:val="24"/>
        </w:rPr>
        <w:t>secondary</w:t>
      </w:r>
      <w:r w:rsidR="00710C1B">
        <w:rPr>
          <w:sz w:val="24"/>
          <w:szCs w:val="24"/>
        </w:rPr>
        <w:t xml:space="preserve"> to</w:t>
      </w:r>
      <w:r w:rsidR="008F2DC6" w:rsidRPr="001D371E">
        <w:rPr>
          <w:sz w:val="24"/>
          <w:szCs w:val="24"/>
        </w:rPr>
        <w:t xml:space="preserve"> </w:t>
      </w:r>
      <w:r w:rsidR="00257624">
        <w:rPr>
          <w:sz w:val="24"/>
          <w:szCs w:val="24"/>
        </w:rPr>
        <w:t>inhibition</w:t>
      </w:r>
      <w:r w:rsidR="00BC4119">
        <w:rPr>
          <w:sz w:val="24"/>
          <w:szCs w:val="24"/>
        </w:rPr>
        <w:t xml:space="preserve"> of inflammation</w:t>
      </w:r>
      <w:r w:rsidR="00DB0C53" w:rsidRPr="001D371E">
        <w:rPr>
          <w:sz w:val="24"/>
          <w:szCs w:val="24"/>
        </w:rPr>
        <w:t>, a</w:t>
      </w:r>
      <w:r w:rsidR="00EC1160" w:rsidRPr="001D371E">
        <w:rPr>
          <w:sz w:val="24"/>
          <w:szCs w:val="24"/>
        </w:rPr>
        <w:t xml:space="preserve">lthough some </w:t>
      </w:r>
      <w:r w:rsidRPr="001D371E">
        <w:rPr>
          <w:sz w:val="24"/>
          <w:szCs w:val="24"/>
        </w:rPr>
        <w:t>DMARDs (</w:t>
      </w:r>
      <w:r w:rsidR="00B40ED7" w:rsidRPr="001D371E">
        <w:rPr>
          <w:sz w:val="24"/>
          <w:szCs w:val="24"/>
        </w:rPr>
        <w:t xml:space="preserve">e.g., </w:t>
      </w:r>
      <w:r w:rsidR="00A618DF" w:rsidRPr="001D371E">
        <w:rPr>
          <w:sz w:val="24"/>
          <w:szCs w:val="24"/>
        </w:rPr>
        <w:t>IL-6</w:t>
      </w:r>
      <w:r w:rsidR="00EF798C" w:rsidRPr="001D371E">
        <w:rPr>
          <w:sz w:val="24"/>
          <w:szCs w:val="24"/>
        </w:rPr>
        <w:t xml:space="preserve"> and JAK</w:t>
      </w:r>
      <w:r w:rsidR="00A618DF" w:rsidRPr="001D371E">
        <w:rPr>
          <w:sz w:val="24"/>
          <w:szCs w:val="24"/>
        </w:rPr>
        <w:t xml:space="preserve"> inhibitors</w:t>
      </w:r>
      <w:r w:rsidRPr="001D371E">
        <w:rPr>
          <w:sz w:val="24"/>
          <w:szCs w:val="24"/>
        </w:rPr>
        <w:t>)</w:t>
      </w:r>
      <w:r w:rsidR="00A618DF" w:rsidRPr="001D371E">
        <w:rPr>
          <w:sz w:val="24"/>
          <w:szCs w:val="24"/>
        </w:rPr>
        <w:t xml:space="preserve"> </w:t>
      </w:r>
      <w:r w:rsidR="00CB53BC">
        <w:rPr>
          <w:sz w:val="24"/>
          <w:szCs w:val="24"/>
        </w:rPr>
        <w:t>may</w:t>
      </w:r>
      <w:r w:rsidR="00A618DF" w:rsidRPr="001D371E">
        <w:rPr>
          <w:sz w:val="24"/>
          <w:szCs w:val="24"/>
        </w:rPr>
        <w:t xml:space="preserve"> </w:t>
      </w:r>
      <w:r w:rsidR="00EC1160" w:rsidRPr="001D371E">
        <w:rPr>
          <w:sz w:val="24"/>
          <w:szCs w:val="24"/>
        </w:rPr>
        <w:t>specific</w:t>
      </w:r>
      <w:r w:rsidR="00BC4119">
        <w:rPr>
          <w:sz w:val="24"/>
          <w:szCs w:val="24"/>
        </w:rPr>
        <w:t>ally alter lipoprotein metabolism</w:t>
      </w:r>
      <w:r w:rsidR="00EC1160" w:rsidRPr="001D371E">
        <w:rPr>
          <w:sz w:val="24"/>
          <w:szCs w:val="24"/>
        </w:rPr>
        <w:t xml:space="preserve"> </w:t>
      </w:r>
      <w:r w:rsidR="0033394F" w:rsidRPr="001D371E">
        <w:rPr>
          <w:sz w:val="24"/>
          <w:szCs w:val="24"/>
        </w:rPr>
        <w:fldChar w:fldCharType="begin">
          <w:fldData xml:space="preserve">PEVuZE5vdGU+PENpdGU+PEF1dGhvcj5NeWFzb2Vkb3ZhPC9BdXRob3I+PFllYXI+MjAxNzwvWWVh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MjYxLTI3MTwvcGFnZXM+PHZvbHVtZT40Njwvdm9sdW1l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</w:fldData>
        </w:fldChar>
      </w:r>
      <w:r w:rsidR="008B7CBB">
        <w:rPr>
          <w:sz w:val="24"/>
          <w:szCs w:val="24"/>
        </w:rPr>
        <w:instrText xml:space="preserve"> ADDIN EN.CITE </w:instrText>
      </w:r>
      <w:r w:rsidR="008B7CBB">
        <w:rPr>
          <w:sz w:val="24"/>
          <w:szCs w:val="24"/>
        </w:rPr>
        <w:fldChar w:fldCharType="begin">
          <w:fldData xml:space="preserve">PEVuZE5vdGU+PENpdGU+PEF1dGhvcj5NeWFzb2Vkb3ZhPC9BdXRob3I+PFllYXI+MjAxNzwvWWVh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MjYxLTI3MTwvcGFnZXM+PHZvbHVtZT40Njwvdm9sdW1l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</w:fldData>
        </w:fldChar>
      </w:r>
      <w:r w:rsidR="008B7CBB">
        <w:rPr>
          <w:sz w:val="24"/>
          <w:szCs w:val="24"/>
        </w:rPr>
        <w:instrText xml:space="preserve"> ADDIN EN.CITE.DATA </w:instrText>
      </w:r>
      <w:r w:rsidR="008B7CBB">
        <w:rPr>
          <w:sz w:val="24"/>
          <w:szCs w:val="24"/>
        </w:rPr>
      </w:r>
      <w:r w:rsidR="008B7CBB">
        <w:rPr>
          <w:sz w:val="24"/>
          <w:szCs w:val="24"/>
        </w:rPr>
        <w:fldChar w:fldCharType="end"/>
      </w:r>
      <w:r w:rsidR="0033394F" w:rsidRPr="001D371E">
        <w:rPr>
          <w:sz w:val="24"/>
          <w:szCs w:val="24"/>
        </w:rPr>
      </w:r>
      <w:r w:rsidR="0033394F" w:rsidRPr="001D371E">
        <w:rPr>
          <w:sz w:val="24"/>
          <w:szCs w:val="24"/>
        </w:rPr>
        <w:fldChar w:fldCharType="separate"/>
      </w:r>
      <w:r w:rsidR="008B7CBB">
        <w:rPr>
          <w:noProof/>
          <w:sz w:val="24"/>
          <w:szCs w:val="24"/>
        </w:rPr>
        <w:t>(3, 40, 70, 71)</w:t>
      </w:r>
      <w:r w:rsidR="0033394F" w:rsidRPr="001D371E">
        <w:rPr>
          <w:sz w:val="24"/>
          <w:szCs w:val="24"/>
        </w:rPr>
        <w:fldChar w:fldCharType="end"/>
      </w:r>
      <w:r w:rsidR="00C55D09" w:rsidRPr="001D371E">
        <w:rPr>
          <w:sz w:val="24"/>
          <w:szCs w:val="24"/>
        </w:rPr>
        <w:t>.</w:t>
      </w:r>
      <w:r w:rsidR="00DF62A7">
        <w:rPr>
          <w:sz w:val="24"/>
          <w:szCs w:val="24"/>
        </w:rPr>
        <w:t xml:space="preserve"> </w:t>
      </w:r>
      <w:r w:rsidR="00257624">
        <w:rPr>
          <w:sz w:val="24"/>
          <w:szCs w:val="24"/>
        </w:rPr>
        <w:t>However, these effects can be offset by</w:t>
      </w:r>
      <w:r w:rsidR="00257624" w:rsidRPr="001D371E">
        <w:rPr>
          <w:sz w:val="24"/>
          <w:szCs w:val="24"/>
        </w:rPr>
        <w:t xml:space="preserve"> </w:t>
      </w:r>
      <w:r w:rsidR="00257624">
        <w:rPr>
          <w:sz w:val="24"/>
          <w:szCs w:val="24"/>
        </w:rPr>
        <w:t>protective functions of</w:t>
      </w:r>
      <w:r w:rsidR="00257624" w:rsidRPr="001D371E">
        <w:rPr>
          <w:sz w:val="24"/>
          <w:szCs w:val="24"/>
        </w:rPr>
        <w:t xml:space="preserve"> these drugs</w:t>
      </w:r>
      <w:r w:rsidR="00257624">
        <w:rPr>
          <w:sz w:val="24"/>
          <w:szCs w:val="24"/>
        </w:rPr>
        <w:t>, e.g. amelioration of</w:t>
      </w:r>
      <w:r w:rsidR="00257624" w:rsidRPr="001D371E">
        <w:rPr>
          <w:sz w:val="24"/>
          <w:szCs w:val="24"/>
        </w:rPr>
        <w:t xml:space="preserve"> inflammation, </w:t>
      </w:r>
      <w:r w:rsidR="00257624">
        <w:rPr>
          <w:sz w:val="24"/>
          <w:szCs w:val="24"/>
        </w:rPr>
        <w:t xml:space="preserve">lipoprotein </w:t>
      </w:r>
      <w:r w:rsidR="00257624" w:rsidRPr="001D371E">
        <w:rPr>
          <w:sz w:val="24"/>
          <w:szCs w:val="24"/>
        </w:rPr>
        <w:t>quality</w:t>
      </w:r>
      <w:r w:rsidR="00257624">
        <w:rPr>
          <w:sz w:val="24"/>
          <w:szCs w:val="24"/>
        </w:rPr>
        <w:t>,</w:t>
      </w:r>
      <w:r w:rsidR="00257624" w:rsidRPr="001D371E">
        <w:rPr>
          <w:sz w:val="24"/>
          <w:szCs w:val="24"/>
        </w:rPr>
        <w:t xml:space="preserve"> cell cholesterol handling</w:t>
      </w:r>
      <w:r w:rsidR="00257624">
        <w:rPr>
          <w:sz w:val="24"/>
          <w:szCs w:val="24"/>
        </w:rPr>
        <w:t xml:space="preserve"> and </w:t>
      </w:r>
      <w:proofErr w:type="spellStart"/>
      <w:r w:rsidR="00257624" w:rsidRPr="001D371E">
        <w:rPr>
          <w:sz w:val="24"/>
          <w:szCs w:val="24"/>
        </w:rPr>
        <w:t>Lp</w:t>
      </w:r>
      <w:proofErr w:type="spellEnd"/>
      <w:r w:rsidR="00257624" w:rsidRPr="001D371E">
        <w:rPr>
          <w:sz w:val="24"/>
          <w:szCs w:val="24"/>
        </w:rPr>
        <w:t>(a)</w:t>
      </w:r>
      <w:r w:rsidR="00257624">
        <w:rPr>
          <w:sz w:val="24"/>
          <w:szCs w:val="24"/>
        </w:rPr>
        <w:t xml:space="preserve"> levels</w:t>
      </w:r>
      <w:r w:rsidR="00257624" w:rsidRPr="001D371E">
        <w:rPr>
          <w:sz w:val="24"/>
          <w:szCs w:val="24"/>
        </w:rPr>
        <w:t xml:space="preserve"> </w:t>
      </w:r>
      <w:r w:rsidR="00257624" w:rsidRPr="001D371E">
        <w:rPr>
          <w:sz w:val="24"/>
          <w:szCs w:val="24"/>
        </w:rPr>
        <w:fldChar w:fldCharType="begin">
          <w:fldData xml:space="preserve">PEVuZE5vdGU+PENpdGU+PEF1dGhvcj5SYW88L0F1dGhvcj48WWVhcj4yMDE1PC9ZZWFyPjxSZWNO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</w:fldData>
        </w:fldChar>
      </w:r>
      <w:r w:rsidR="008B7CBB">
        <w:rPr>
          <w:sz w:val="24"/>
          <w:szCs w:val="24"/>
        </w:rPr>
        <w:instrText xml:space="preserve"> ADDIN EN.CITE </w:instrText>
      </w:r>
      <w:r w:rsidR="008B7CBB">
        <w:rPr>
          <w:sz w:val="24"/>
          <w:szCs w:val="24"/>
        </w:rPr>
        <w:fldChar w:fldCharType="begin">
          <w:fldData xml:space="preserve">PEVuZE5vdGU+PENpdGU+PEF1dGhvcj5SYW88L0F1dGhvcj48WWVhcj4yMDE1PC9ZZWFyPjxSZWNO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</w:fldData>
        </w:fldChar>
      </w:r>
      <w:r w:rsidR="008B7CBB">
        <w:rPr>
          <w:sz w:val="24"/>
          <w:szCs w:val="24"/>
        </w:rPr>
        <w:instrText xml:space="preserve"> ADDIN EN.CITE.DATA </w:instrText>
      </w:r>
      <w:r w:rsidR="008B7CBB">
        <w:rPr>
          <w:sz w:val="24"/>
          <w:szCs w:val="24"/>
        </w:rPr>
      </w:r>
      <w:r w:rsidR="008B7CBB">
        <w:rPr>
          <w:sz w:val="24"/>
          <w:szCs w:val="24"/>
        </w:rPr>
        <w:fldChar w:fldCharType="end"/>
      </w:r>
      <w:r w:rsidR="00257624" w:rsidRPr="001D371E">
        <w:rPr>
          <w:sz w:val="24"/>
          <w:szCs w:val="24"/>
        </w:rPr>
      </w:r>
      <w:r w:rsidR="00257624" w:rsidRPr="001D371E">
        <w:rPr>
          <w:sz w:val="24"/>
          <w:szCs w:val="24"/>
        </w:rPr>
        <w:fldChar w:fldCharType="separate"/>
      </w:r>
      <w:r w:rsidR="008B7CBB">
        <w:rPr>
          <w:noProof/>
          <w:sz w:val="24"/>
          <w:szCs w:val="24"/>
        </w:rPr>
        <w:t>(3, 72-75)</w:t>
      </w:r>
      <w:r w:rsidR="00257624" w:rsidRPr="001D371E">
        <w:rPr>
          <w:sz w:val="24"/>
          <w:szCs w:val="24"/>
        </w:rPr>
        <w:fldChar w:fldCharType="end"/>
      </w:r>
      <w:r w:rsidR="00257624">
        <w:rPr>
          <w:sz w:val="24"/>
          <w:szCs w:val="24"/>
        </w:rPr>
        <w:t>. Hence</w:t>
      </w:r>
      <w:r w:rsidR="00D97EDC" w:rsidRPr="001D371E">
        <w:rPr>
          <w:sz w:val="24"/>
          <w:szCs w:val="24"/>
        </w:rPr>
        <w:t xml:space="preserve">, </w:t>
      </w:r>
      <w:r w:rsidR="00BC4119">
        <w:rPr>
          <w:sz w:val="24"/>
          <w:szCs w:val="24"/>
        </w:rPr>
        <w:t xml:space="preserve">none of these drugs </w:t>
      </w:r>
      <w:r w:rsidR="0019065E">
        <w:rPr>
          <w:sz w:val="24"/>
          <w:szCs w:val="24"/>
        </w:rPr>
        <w:t>has</w:t>
      </w:r>
      <w:r w:rsidR="00BC4119">
        <w:rPr>
          <w:sz w:val="24"/>
          <w:szCs w:val="24"/>
        </w:rPr>
        <w:t xml:space="preserve"> been proven to increase CVR; on the contrary, </w:t>
      </w:r>
      <w:r w:rsidR="00E75DA4">
        <w:rPr>
          <w:sz w:val="24"/>
          <w:szCs w:val="24"/>
        </w:rPr>
        <w:t>some</w:t>
      </w:r>
      <w:r w:rsidR="00BC4119">
        <w:rPr>
          <w:sz w:val="24"/>
          <w:szCs w:val="24"/>
        </w:rPr>
        <w:t xml:space="preserve"> antirheumatic regimens (including methotrexate and tumor necrosis factor inhibition) </w:t>
      </w:r>
      <w:r w:rsidR="0019065E">
        <w:rPr>
          <w:sz w:val="24"/>
          <w:szCs w:val="24"/>
        </w:rPr>
        <w:t>have been found to</w:t>
      </w:r>
      <w:r w:rsidR="00BC4119">
        <w:rPr>
          <w:sz w:val="24"/>
          <w:szCs w:val="24"/>
        </w:rPr>
        <w:t xml:space="preserve"> protect from CVD in RA</w:t>
      </w:r>
      <w:r w:rsidR="00257624">
        <w:rPr>
          <w:sz w:val="24"/>
          <w:szCs w:val="24"/>
        </w:rPr>
        <w:t xml:space="preserve"> </w:t>
      </w:r>
      <w:r w:rsidR="00257624" w:rsidRPr="001D371E">
        <w:rPr>
          <w:sz w:val="24"/>
          <w:szCs w:val="24"/>
        </w:rPr>
        <w:fldChar w:fldCharType="begin">
          <w:fldData xml:space="preserve">PEVuZE5vdGU+PENpdGU+PEF1dGhvcj5HaWxlczwvQXV0aG9yPjxZZWFyPjIwMTY8L1llYXI+PFJl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==
</w:fldData>
        </w:fldChar>
      </w:r>
      <w:r w:rsidR="008B7CBB">
        <w:rPr>
          <w:sz w:val="24"/>
          <w:szCs w:val="24"/>
        </w:rPr>
        <w:instrText xml:space="preserve"> ADDIN EN.CITE </w:instrText>
      </w:r>
      <w:r w:rsidR="008B7CBB">
        <w:rPr>
          <w:sz w:val="24"/>
          <w:szCs w:val="24"/>
        </w:rPr>
        <w:fldChar w:fldCharType="begin">
          <w:fldData xml:space="preserve">PEVuZE5vdGU+PENpdGU+PEF1dGhvcj5HaWxlczwvQXV0aG9yPjxZZWFyPjIwMTY8L1llYXI+PFJl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==
</w:fldData>
        </w:fldChar>
      </w:r>
      <w:r w:rsidR="008B7CBB">
        <w:rPr>
          <w:sz w:val="24"/>
          <w:szCs w:val="24"/>
        </w:rPr>
        <w:instrText xml:space="preserve"> ADDIN EN.CITE.DATA </w:instrText>
      </w:r>
      <w:r w:rsidR="008B7CBB">
        <w:rPr>
          <w:sz w:val="24"/>
          <w:szCs w:val="24"/>
        </w:rPr>
      </w:r>
      <w:r w:rsidR="008B7CBB">
        <w:rPr>
          <w:sz w:val="24"/>
          <w:szCs w:val="24"/>
        </w:rPr>
        <w:fldChar w:fldCharType="end"/>
      </w:r>
      <w:r w:rsidR="00257624" w:rsidRPr="001D371E">
        <w:rPr>
          <w:sz w:val="24"/>
          <w:szCs w:val="24"/>
        </w:rPr>
      </w:r>
      <w:r w:rsidR="00257624" w:rsidRPr="001D371E">
        <w:rPr>
          <w:sz w:val="24"/>
          <w:szCs w:val="24"/>
        </w:rPr>
        <w:fldChar w:fldCharType="separate"/>
      </w:r>
      <w:r w:rsidR="008B7CBB">
        <w:rPr>
          <w:noProof/>
          <w:sz w:val="24"/>
          <w:szCs w:val="24"/>
        </w:rPr>
        <w:t>(3, 76-78)</w:t>
      </w:r>
      <w:r w:rsidR="00257624" w:rsidRPr="001D371E">
        <w:rPr>
          <w:sz w:val="24"/>
          <w:szCs w:val="24"/>
        </w:rPr>
        <w:fldChar w:fldCharType="end"/>
      </w:r>
      <w:r w:rsidR="00BC4119" w:rsidRPr="001D371E">
        <w:rPr>
          <w:sz w:val="24"/>
          <w:szCs w:val="24"/>
        </w:rPr>
        <w:t xml:space="preserve">.  </w:t>
      </w:r>
      <w:r w:rsidR="00257624">
        <w:rPr>
          <w:sz w:val="24"/>
          <w:szCs w:val="24"/>
        </w:rPr>
        <w:t xml:space="preserve">Moreover, the </w:t>
      </w:r>
      <w:r w:rsidR="00257624" w:rsidRPr="001D371E">
        <w:rPr>
          <w:sz w:val="24"/>
          <w:szCs w:val="24"/>
        </w:rPr>
        <w:t>DMARDs</w:t>
      </w:r>
      <w:r w:rsidR="00257624">
        <w:rPr>
          <w:sz w:val="24"/>
          <w:szCs w:val="24"/>
        </w:rPr>
        <w:t>-induced dyslipidemia</w:t>
      </w:r>
      <w:r w:rsidR="00257624" w:rsidRPr="001D371E">
        <w:rPr>
          <w:sz w:val="24"/>
          <w:szCs w:val="24"/>
        </w:rPr>
        <w:t xml:space="preserve"> can be </w:t>
      </w:r>
      <w:r w:rsidR="00697B6D">
        <w:rPr>
          <w:sz w:val="24"/>
          <w:szCs w:val="24"/>
        </w:rPr>
        <w:t>attenuated</w:t>
      </w:r>
      <w:r w:rsidR="00257624" w:rsidRPr="001D371E">
        <w:rPr>
          <w:sz w:val="24"/>
          <w:szCs w:val="24"/>
        </w:rPr>
        <w:t xml:space="preserve"> by statins and lifestyle interventions </w:t>
      </w:r>
      <w:r w:rsidR="00257624" w:rsidRPr="001D371E">
        <w:rPr>
          <w:sz w:val="24"/>
          <w:szCs w:val="24"/>
        </w:rPr>
        <w:fldChar w:fldCharType="begin">
          <w:fldData xml:space="preserve">PEVuZE5vdGU+PENpdGU+PEF1dGhvcj5NY0lubmVzPC9BdXRob3I+PFllYXI+MjAxNDwvWWVhcj48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</w:fldData>
        </w:fldChar>
      </w:r>
      <w:r w:rsidR="008B7CBB">
        <w:rPr>
          <w:sz w:val="24"/>
          <w:szCs w:val="24"/>
        </w:rPr>
        <w:instrText xml:space="preserve"> ADDIN EN.CITE </w:instrText>
      </w:r>
      <w:r w:rsidR="008B7CBB">
        <w:rPr>
          <w:sz w:val="24"/>
          <w:szCs w:val="24"/>
        </w:rPr>
        <w:fldChar w:fldCharType="begin">
          <w:fldData xml:space="preserve">PEVuZE5vdGU+PENpdGU+PEF1dGhvcj5NY0lubmVzPC9BdXRob3I+PFllYXI+MjAxNDwvWWVhcj48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</w:fldData>
        </w:fldChar>
      </w:r>
      <w:r w:rsidR="008B7CBB">
        <w:rPr>
          <w:sz w:val="24"/>
          <w:szCs w:val="24"/>
        </w:rPr>
        <w:instrText xml:space="preserve"> ADDIN EN.CITE.DATA </w:instrText>
      </w:r>
      <w:r w:rsidR="008B7CBB">
        <w:rPr>
          <w:sz w:val="24"/>
          <w:szCs w:val="24"/>
        </w:rPr>
      </w:r>
      <w:r w:rsidR="008B7CBB">
        <w:rPr>
          <w:sz w:val="24"/>
          <w:szCs w:val="24"/>
        </w:rPr>
        <w:fldChar w:fldCharType="end"/>
      </w:r>
      <w:r w:rsidR="00257624" w:rsidRPr="001D371E">
        <w:rPr>
          <w:sz w:val="24"/>
          <w:szCs w:val="24"/>
        </w:rPr>
      </w:r>
      <w:r w:rsidR="00257624" w:rsidRPr="001D371E">
        <w:rPr>
          <w:sz w:val="24"/>
          <w:szCs w:val="24"/>
        </w:rPr>
        <w:fldChar w:fldCharType="separate"/>
      </w:r>
      <w:r w:rsidR="008B7CBB">
        <w:rPr>
          <w:noProof/>
          <w:sz w:val="24"/>
          <w:szCs w:val="24"/>
        </w:rPr>
        <w:t>(79-81)</w:t>
      </w:r>
      <w:r w:rsidR="00257624" w:rsidRPr="001D371E">
        <w:rPr>
          <w:sz w:val="24"/>
          <w:szCs w:val="24"/>
        </w:rPr>
        <w:fldChar w:fldCharType="end"/>
      </w:r>
      <w:r w:rsidR="00257624" w:rsidRPr="001D371E">
        <w:rPr>
          <w:sz w:val="24"/>
          <w:szCs w:val="24"/>
        </w:rPr>
        <w:t xml:space="preserve">.  </w:t>
      </w:r>
    </w:p>
    <w:p w14:paraId="69B5F0B6" w14:textId="40EC0117" w:rsidR="009A798D" w:rsidRPr="001D371E" w:rsidRDefault="00E05DA5" w:rsidP="0089211F">
      <w:pPr>
        <w:pStyle w:val="Body"/>
        <w:spacing w:after="0" w:line="480" w:lineRule="auto"/>
        <w:ind w:firstLine="454"/>
        <w:rPr>
          <w:sz w:val="24"/>
          <w:szCs w:val="24"/>
        </w:rPr>
      </w:pPr>
      <w:r>
        <w:rPr>
          <w:sz w:val="24"/>
          <w:szCs w:val="24"/>
        </w:rPr>
        <w:t>Notably</w:t>
      </w:r>
      <w:r w:rsidR="00071F4E" w:rsidRPr="001D371E">
        <w:rPr>
          <w:sz w:val="24"/>
          <w:szCs w:val="24"/>
        </w:rPr>
        <w:t xml:space="preserve">, </w:t>
      </w:r>
      <w:r w:rsidR="00EC030D" w:rsidRPr="001D371E">
        <w:rPr>
          <w:sz w:val="24"/>
          <w:szCs w:val="24"/>
        </w:rPr>
        <w:t xml:space="preserve">hydroxychloroquine </w:t>
      </w:r>
      <w:r w:rsidR="0019065E">
        <w:rPr>
          <w:sz w:val="24"/>
          <w:szCs w:val="24"/>
        </w:rPr>
        <w:t>has been reported</w:t>
      </w:r>
      <w:r w:rsidR="001A4977">
        <w:rPr>
          <w:sz w:val="24"/>
          <w:szCs w:val="24"/>
        </w:rPr>
        <w:t xml:space="preserve"> to </w:t>
      </w:r>
      <w:r w:rsidR="002D19FB">
        <w:rPr>
          <w:sz w:val="24"/>
          <w:szCs w:val="24"/>
        </w:rPr>
        <w:t>improve several CVRFs,</w:t>
      </w:r>
      <w:r w:rsidR="001A4977">
        <w:rPr>
          <w:sz w:val="24"/>
          <w:szCs w:val="24"/>
        </w:rPr>
        <w:t xml:space="preserve"> e.g. </w:t>
      </w:r>
      <w:r w:rsidR="002D19FB">
        <w:rPr>
          <w:sz w:val="24"/>
          <w:szCs w:val="24"/>
        </w:rPr>
        <w:t xml:space="preserve">to </w:t>
      </w:r>
      <w:r w:rsidR="001A4977">
        <w:rPr>
          <w:sz w:val="24"/>
          <w:szCs w:val="24"/>
        </w:rPr>
        <w:t>reduce</w:t>
      </w:r>
      <w:r w:rsidR="00071F4E" w:rsidRPr="001D371E">
        <w:rPr>
          <w:sz w:val="24"/>
          <w:szCs w:val="24"/>
        </w:rPr>
        <w:t xml:space="preserve"> TC, LDL-C and TG</w:t>
      </w:r>
      <w:r w:rsidR="00BA0A6F" w:rsidRPr="001D371E">
        <w:rPr>
          <w:sz w:val="24"/>
          <w:szCs w:val="24"/>
        </w:rPr>
        <w:t>,</w:t>
      </w:r>
      <w:r w:rsidR="00071F4E" w:rsidRPr="001D371E">
        <w:rPr>
          <w:sz w:val="24"/>
          <w:szCs w:val="24"/>
        </w:rPr>
        <w:t xml:space="preserve"> increase</w:t>
      </w:r>
      <w:r w:rsidR="001A4977">
        <w:rPr>
          <w:sz w:val="24"/>
          <w:szCs w:val="24"/>
        </w:rPr>
        <w:t xml:space="preserve"> </w:t>
      </w:r>
      <w:r w:rsidR="00071F4E" w:rsidRPr="001D371E">
        <w:rPr>
          <w:sz w:val="24"/>
          <w:szCs w:val="24"/>
        </w:rPr>
        <w:t>HDL-C</w:t>
      </w:r>
      <w:r w:rsidR="002A5B12" w:rsidRPr="001D371E">
        <w:rPr>
          <w:sz w:val="24"/>
          <w:szCs w:val="24"/>
        </w:rPr>
        <w:t xml:space="preserve">, </w:t>
      </w:r>
      <w:r w:rsidR="002D19FB">
        <w:rPr>
          <w:sz w:val="24"/>
          <w:szCs w:val="24"/>
        </w:rPr>
        <w:t xml:space="preserve">and </w:t>
      </w:r>
      <w:r w:rsidR="002A5B12" w:rsidRPr="001D371E">
        <w:rPr>
          <w:sz w:val="24"/>
          <w:szCs w:val="24"/>
        </w:rPr>
        <w:t>protect against statin-induced diabetes</w:t>
      </w:r>
      <w:r w:rsidR="001A4977">
        <w:rPr>
          <w:sz w:val="24"/>
          <w:szCs w:val="24"/>
        </w:rPr>
        <w:t xml:space="preserve"> </w:t>
      </w:r>
      <w:r w:rsidR="0033394F" w:rsidRPr="001D371E">
        <w:rPr>
          <w:sz w:val="24"/>
          <w:szCs w:val="24"/>
        </w:rPr>
        <w:fldChar w:fldCharType="begin">
          <w:fldData xml:space="preserve">PEVuZE5vdGU+PENpdGU+PEF1dGhvcj5PemVuPC9BdXRob3I+PFllYXI+MjAxNzwvWWVhcj48UmVj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==
</w:fldData>
        </w:fldChar>
      </w:r>
      <w:r w:rsidR="008B7CBB">
        <w:rPr>
          <w:sz w:val="24"/>
          <w:szCs w:val="24"/>
        </w:rPr>
        <w:instrText xml:space="preserve"> ADDIN EN.CITE </w:instrText>
      </w:r>
      <w:r w:rsidR="008B7CBB">
        <w:rPr>
          <w:sz w:val="24"/>
          <w:szCs w:val="24"/>
        </w:rPr>
        <w:fldChar w:fldCharType="begin">
          <w:fldData xml:space="preserve">PEVuZE5vdGU+PENpdGU+PEF1dGhvcj5PemVuPC9BdXRob3I+PFllYXI+MjAxNzwvWWVhcj48UmVj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==
</w:fldData>
        </w:fldChar>
      </w:r>
      <w:r w:rsidR="008B7CBB">
        <w:rPr>
          <w:sz w:val="24"/>
          <w:szCs w:val="24"/>
        </w:rPr>
        <w:instrText xml:space="preserve"> ADDIN EN.CITE.DATA </w:instrText>
      </w:r>
      <w:r w:rsidR="008B7CBB">
        <w:rPr>
          <w:sz w:val="24"/>
          <w:szCs w:val="24"/>
        </w:rPr>
      </w:r>
      <w:r w:rsidR="008B7CBB">
        <w:rPr>
          <w:sz w:val="24"/>
          <w:szCs w:val="24"/>
        </w:rPr>
        <w:fldChar w:fldCharType="end"/>
      </w:r>
      <w:r w:rsidR="0033394F" w:rsidRPr="001D371E">
        <w:rPr>
          <w:sz w:val="24"/>
          <w:szCs w:val="24"/>
        </w:rPr>
      </w:r>
      <w:r w:rsidR="0033394F" w:rsidRPr="001D371E">
        <w:rPr>
          <w:sz w:val="24"/>
          <w:szCs w:val="24"/>
        </w:rPr>
        <w:fldChar w:fldCharType="separate"/>
      </w:r>
      <w:r w:rsidR="008B7CBB">
        <w:rPr>
          <w:noProof/>
          <w:sz w:val="24"/>
          <w:szCs w:val="24"/>
        </w:rPr>
        <w:t>(82, 83)</w:t>
      </w:r>
      <w:r w:rsidR="0033394F" w:rsidRPr="001D371E">
        <w:rPr>
          <w:sz w:val="24"/>
          <w:szCs w:val="24"/>
        </w:rPr>
        <w:fldChar w:fldCharType="end"/>
      </w:r>
      <w:r w:rsidR="002A5B12" w:rsidRPr="001D371E">
        <w:rPr>
          <w:sz w:val="24"/>
          <w:szCs w:val="24"/>
        </w:rPr>
        <w:t>.</w:t>
      </w:r>
      <w:r w:rsidR="00071F4E" w:rsidRPr="001D371E">
        <w:rPr>
          <w:sz w:val="24"/>
          <w:szCs w:val="24"/>
        </w:rPr>
        <w:t xml:space="preserve"> </w:t>
      </w:r>
      <w:r w:rsidR="001A4977">
        <w:rPr>
          <w:sz w:val="24"/>
          <w:szCs w:val="24"/>
        </w:rPr>
        <w:t>Thus,</w:t>
      </w:r>
      <w:r w:rsidR="00071F4E" w:rsidRPr="001D371E">
        <w:rPr>
          <w:sz w:val="24"/>
          <w:szCs w:val="24"/>
        </w:rPr>
        <w:t xml:space="preserve"> </w:t>
      </w:r>
      <w:r>
        <w:rPr>
          <w:sz w:val="24"/>
          <w:szCs w:val="24"/>
        </w:rPr>
        <w:t xml:space="preserve">employing </w:t>
      </w:r>
      <w:r w:rsidR="006B47DD">
        <w:rPr>
          <w:sz w:val="24"/>
          <w:szCs w:val="24"/>
        </w:rPr>
        <w:t>hydroxychloroquine</w:t>
      </w:r>
      <w:r w:rsidR="00071F4E" w:rsidRPr="001D371E">
        <w:rPr>
          <w:sz w:val="24"/>
          <w:szCs w:val="24"/>
        </w:rPr>
        <w:t xml:space="preserve"> </w:t>
      </w:r>
      <w:r>
        <w:rPr>
          <w:sz w:val="24"/>
          <w:szCs w:val="24"/>
        </w:rPr>
        <w:t xml:space="preserve">in </w:t>
      </w:r>
      <w:r w:rsidR="000F2937">
        <w:rPr>
          <w:sz w:val="24"/>
          <w:szCs w:val="24"/>
        </w:rPr>
        <w:t>RA</w:t>
      </w:r>
      <w:r>
        <w:rPr>
          <w:sz w:val="24"/>
          <w:szCs w:val="24"/>
        </w:rPr>
        <w:t xml:space="preserve"> </w:t>
      </w:r>
      <w:r w:rsidR="000F2937">
        <w:rPr>
          <w:sz w:val="24"/>
          <w:szCs w:val="24"/>
        </w:rPr>
        <w:t>treatment might</w:t>
      </w:r>
      <w:r>
        <w:rPr>
          <w:sz w:val="24"/>
          <w:szCs w:val="24"/>
        </w:rPr>
        <w:t xml:space="preserve"> </w:t>
      </w:r>
      <w:r w:rsidR="002D19FB">
        <w:rPr>
          <w:sz w:val="24"/>
          <w:szCs w:val="24"/>
        </w:rPr>
        <w:t xml:space="preserve">help to protect from CVD </w:t>
      </w:r>
      <w:r>
        <w:rPr>
          <w:sz w:val="24"/>
          <w:szCs w:val="24"/>
        </w:rPr>
        <w:fldChar w:fldCharType="begin"/>
      </w:r>
      <w:r w:rsidR="008B7CBB">
        <w:rPr>
          <w:sz w:val="24"/>
          <w:szCs w:val="24"/>
        </w:rPr>
        <w:instrText xml:space="preserve"> ADDIN EN.CITE &lt;EndNote&gt;&lt;Cite&gt;&lt;Author&gt;Rempenault&lt;/Author&gt;&lt;Year&gt;2017&lt;/Year&gt;&lt;RecNum&gt;3990&lt;/RecNum&gt;&lt;DisplayText&gt;(83)&lt;/DisplayText&gt;&lt;record&gt;&lt;rec-number&gt;3990&lt;/rec-number&gt;&lt;foreign-keys&gt;&lt;key app="EN" db-id="xxvff5efrefr04ed0znv9ax4szvzftez2v0v" timestamp="1553645935" guid="40f44415-de29-4c9f-b3a9-7ad9600d5bb3"&gt;3990&lt;/key&gt;&lt;/foreign-keys&gt;&lt;ref-type name="Journal Article"&gt;17&lt;/ref-type&gt;&lt;contributors&gt;&lt;authors&gt;&lt;author&gt;Rempenault, C.&lt;/author&gt;&lt;author&gt;Combe, B.&lt;/author&gt;&lt;author&gt;Barnetche, T.&lt;/author&gt;&lt;author&gt;Gaujoux-Viala, C.&lt;/author&gt;&lt;author&gt;Lukas, C.&lt;/author&gt;&lt;author&gt;Morel, J.&lt;/author&gt;&lt;author&gt;Hua, C.&lt;/author&gt;&lt;/authors&gt;&lt;/contributors&gt;&lt;auth-address&gt;Rhumatologie Department, Lapeyronie Hopital, Montpellier University, Montpellier, France.&amp;#xD;Department of Biostatistics, University Hospital Pellegrin, Bordeaux, France.&amp;#xD;Department of Rheumatology, University Hospital Caremeau, Nimes, France.&lt;/auth-address&gt;&lt;titles&gt;&lt;title&gt;Metabolic and cardiovascular benefits of hydroxychloroquine in patients with rheumatoid arthritis: a systematic review and meta-analysis&lt;/title&gt;&lt;secondary-title&gt;Ann Rheum Dis&lt;/secondary-title&gt;&lt;alt-title&gt;Annals of the rheumatic diseases&lt;/alt-title&gt;&lt;/titles&gt;&lt;periodical&gt;&lt;full-title&gt;Ann Rheum Dis&lt;/full-title&gt;&lt;/periodical&gt;&lt;alt-periodical&gt;&lt;full-title&gt;Annals of the Rheumatic Diseases&lt;/full-title&gt;&lt;/alt-periodical&gt;&lt;edition&gt;2017/10/04&lt;/edition&gt;&lt;keywords&gt;&lt;keyword&gt;DMARDs (synthetic)&lt;/keyword&gt;&lt;keyword&gt;cardiovascular disease&lt;/keyword&gt;&lt;keyword&gt;rheumatoid arthritis&lt;/keyword&gt;&lt;/keywords&gt;&lt;dates&gt;&lt;year&gt;2017&lt;/year&gt;&lt;pub-dates&gt;&lt;date&gt;Sep 25&lt;/date&gt;&lt;/pub-dates&gt;&lt;/dates&gt;&lt;isbn&gt;0003-4967&lt;/isbn&gt;&lt;accession-num&gt;28970215&lt;/accession-num&gt;&lt;urls&gt;&lt;related-urls&gt;&lt;url&gt;https://ard.bmj.com/content/77/1/98&lt;/url&gt;&lt;/related-urls&gt;&lt;/urls&gt;&lt;electronic-resource-num&gt;10.1136/annrheumdis-2017-211836&lt;/electronic-resource-num&gt;&lt;remote-database-provider&gt;NLM&lt;/remote-database-provider&gt;&lt;language&gt;eng&lt;/language&gt;&lt;/record&gt;&lt;/Cite&gt;&lt;/EndNote&gt;</w:instrText>
      </w:r>
      <w:r>
        <w:rPr>
          <w:sz w:val="24"/>
          <w:szCs w:val="24"/>
        </w:rPr>
        <w:fldChar w:fldCharType="separate"/>
      </w:r>
      <w:r w:rsidR="008B7CBB">
        <w:rPr>
          <w:noProof/>
          <w:sz w:val="24"/>
          <w:szCs w:val="24"/>
        </w:rPr>
        <w:t>(83)</w:t>
      </w:r>
      <w:r>
        <w:rPr>
          <w:sz w:val="24"/>
          <w:szCs w:val="24"/>
        </w:rPr>
        <w:fldChar w:fldCharType="end"/>
      </w:r>
      <w:r w:rsidR="00927B18" w:rsidRPr="001D371E">
        <w:rPr>
          <w:sz w:val="24"/>
          <w:szCs w:val="24"/>
        </w:rPr>
        <w:t>.</w:t>
      </w:r>
      <w:r w:rsidR="002A5B12" w:rsidRPr="001D371E">
        <w:rPr>
          <w:sz w:val="24"/>
          <w:szCs w:val="24"/>
        </w:rPr>
        <w:t xml:space="preserve"> </w:t>
      </w:r>
    </w:p>
    <w:p w14:paraId="0D18EDEB" w14:textId="1E597ABE" w:rsidR="00555D20" w:rsidRPr="001D371E" w:rsidRDefault="00E83B31" w:rsidP="00CB53BC">
      <w:pPr>
        <w:pStyle w:val="Body"/>
        <w:spacing w:after="0" w:line="480" w:lineRule="auto"/>
        <w:ind w:firstLine="454"/>
        <w:rPr>
          <w:sz w:val="24"/>
          <w:szCs w:val="24"/>
        </w:rPr>
      </w:pPr>
      <w:r>
        <w:rPr>
          <w:sz w:val="24"/>
          <w:szCs w:val="24"/>
        </w:rPr>
        <w:t>The proatherosclerotic actions of g</w:t>
      </w:r>
      <w:r w:rsidR="00FC1CE3" w:rsidRPr="001D371E">
        <w:rPr>
          <w:sz w:val="24"/>
          <w:szCs w:val="24"/>
        </w:rPr>
        <w:t xml:space="preserve">lucocorticoids </w:t>
      </w:r>
      <w:r>
        <w:rPr>
          <w:sz w:val="24"/>
          <w:szCs w:val="24"/>
        </w:rPr>
        <w:t>(</w:t>
      </w:r>
      <w:r w:rsidR="00C55C68" w:rsidRPr="001D371E">
        <w:rPr>
          <w:sz w:val="24"/>
          <w:szCs w:val="24"/>
        </w:rPr>
        <w:t xml:space="preserve">including </w:t>
      </w:r>
      <w:r w:rsidR="000F2937">
        <w:rPr>
          <w:sz w:val="24"/>
          <w:szCs w:val="24"/>
        </w:rPr>
        <w:t>alterations of</w:t>
      </w:r>
      <w:r w:rsidR="00FC1CE3" w:rsidRPr="001D371E">
        <w:rPr>
          <w:sz w:val="24"/>
          <w:szCs w:val="24"/>
        </w:rPr>
        <w:t xml:space="preserve"> lipoprotein levels and </w:t>
      </w:r>
      <w:r w:rsidR="00C55C68" w:rsidRPr="001D371E">
        <w:rPr>
          <w:sz w:val="24"/>
          <w:szCs w:val="24"/>
        </w:rPr>
        <w:t>cell cholesterol handling</w:t>
      </w:r>
      <w:r>
        <w:rPr>
          <w:sz w:val="24"/>
          <w:szCs w:val="24"/>
        </w:rPr>
        <w:t>) can be also partly counteracted by</w:t>
      </w:r>
      <w:r w:rsidR="00C55C68" w:rsidRPr="001D371E">
        <w:rPr>
          <w:sz w:val="24"/>
          <w:szCs w:val="24"/>
        </w:rPr>
        <w:t xml:space="preserve"> their anti-inflammatory </w:t>
      </w:r>
      <w:r>
        <w:rPr>
          <w:sz w:val="24"/>
          <w:szCs w:val="24"/>
        </w:rPr>
        <w:t>properties</w:t>
      </w:r>
      <w:r w:rsidR="00C55C68" w:rsidRPr="001D371E">
        <w:rPr>
          <w:sz w:val="24"/>
          <w:szCs w:val="24"/>
        </w:rPr>
        <w:t xml:space="preserve"> </w:t>
      </w:r>
      <w:r w:rsidR="0033394F" w:rsidRPr="001D371E">
        <w:rPr>
          <w:sz w:val="24"/>
          <w:szCs w:val="24"/>
        </w:rPr>
        <w:fldChar w:fldCharType="begin">
          <w:fldData xml:space="preserve">PEVuZE5vdGU+PENpdGU+PEF1dGhvcj5HcmVjbzwvQXV0aG9yPjxZZWFyPjIwMTQ8L1llYXI+PFJl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L2FsdC1wZXJpb2RpY2FsPjxwYWdlcz4xMjc0LTY8L3BhZ2VzPjx2b2x1bWU+NzM8L3ZvbHVtZT48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=
</w:fldData>
        </w:fldChar>
      </w:r>
      <w:r w:rsidR="008B7CBB">
        <w:rPr>
          <w:sz w:val="24"/>
          <w:szCs w:val="24"/>
        </w:rPr>
        <w:instrText xml:space="preserve"> ADDIN EN.CITE </w:instrText>
      </w:r>
      <w:r w:rsidR="008B7CBB">
        <w:rPr>
          <w:sz w:val="24"/>
          <w:szCs w:val="24"/>
        </w:rPr>
        <w:fldChar w:fldCharType="begin">
          <w:fldData xml:space="preserve">PEVuZE5vdGU+PENpdGU+PEF1dGhvcj5HcmVjbzwvQXV0aG9yPjxZZWFyPjIwMTQ8L1llYXI+PFJl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=
</w:fldData>
        </w:fldChar>
      </w:r>
      <w:r w:rsidR="008B7CBB">
        <w:rPr>
          <w:sz w:val="24"/>
          <w:szCs w:val="24"/>
        </w:rPr>
        <w:instrText xml:space="preserve"> ADDIN EN.CITE.DATA </w:instrText>
      </w:r>
      <w:r w:rsidR="008B7CBB">
        <w:rPr>
          <w:sz w:val="24"/>
          <w:szCs w:val="24"/>
        </w:rPr>
      </w:r>
      <w:r w:rsidR="008B7CBB">
        <w:rPr>
          <w:sz w:val="24"/>
          <w:szCs w:val="24"/>
        </w:rPr>
        <w:fldChar w:fldCharType="end"/>
      </w:r>
      <w:r w:rsidR="0033394F" w:rsidRPr="001D371E">
        <w:rPr>
          <w:sz w:val="24"/>
          <w:szCs w:val="24"/>
        </w:rPr>
      </w:r>
      <w:r w:rsidR="0033394F" w:rsidRPr="001D371E">
        <w:rPr>
          <w:sz w:val="24"/>
          <w:szCs w:val="24"/>
        </w:rPr>
        <w:fldChar w:fldCharType="separate"/>
      </w:r>
      <w:r w:rsidR="008B7CBB">
        <w:rPr>
          <w:noProof/>
          <w:sz w:val="24"/>
          <w:szCs w:val="24"/>
        </w:rPr>
        <w:t>(84)</w:t>
      </w:r>
      <w:r w:rsidR="0033394F" w:rsidRPr="001D371E">
        <w:rPr>
          <w:sz w:val="24"/>
          <w:szCs w:val="24"/>
        </w:rPr>
        <w:fldChar w:fldCharType="end"/>
      </w:r>
      <w:r w:rsidR="00FC1CE3" w:rsidRPr="001D371E">
        <w:rPr>
          <w:sz w:val="24"/>
          <w:szCs w:val="24"/>
        </w:rPr>
        <w:t xml:space="preserve">. </w:t>
      </w:r>
      <w:r w:rsidR="00E43101">
        <w:rPr>
          <w:sz w:val="24"/>
          <w:szCs w:val="24"/>
        </w:rPr>
        <w:t>The association with increased CVR has been documented for</w:t>
      </w:r>
      <w:r w:rsidR="00E43101" w:rsidRPr="00A94681">
        <w:rPr>
          <w:sz w:val="24"/>
          <w:szCs w:val="24"/>
        </w:rPr>
        <w:t xml:space="preserve"> high-dose (daily </w:t>
      </w:r>
      <w:r w:rsidR="00E43101" w:rsidRPr="00A94681">
        <w:rPr>
          <w:sz w:val="24"/>
          <w:szCs w:val="24"/>
        </w:rPr>
        <w:lastRenderedPageBreak/>
        <w:t xml:space="preserve">doses corresponding to &gt;7.5 mg </w:t>
      </w:r>
      <w:r w:rsidR="00E43101">
        <w:rPr>
          <w:sz w:val="24"/>
          <w:szCs w:val="24"/>
        </w:rPr>
        <w:t>prednisone or</w:t>
      </w:r>
      <w:r w:rsidR="00E43101" w:rsidRPr="00A94681">
        <w:rPr>
          <w:sz w:val="24"/>
          <w:szCs w:val="24"/>
        </w:rPr>
        <w:t xml:space="preserve"> </w:t>
      </w:r>
      <w:r w:rsidR="00E43101">
        <w:rPr>
          <w:sz w:val="24"/>
          <w:szCs w:val="24"/>
        </w:rPr>
        <w:t xml:space="preserve">high </w:t>
      </w:r>
      <w:r w:rsidR="00E43101" w:rsidRPr="00A94681">
        <w:rPr>
          <w:sz w:val="24"/>
          <w:szCs w:val="24"/>
        </w:rPr>
        <w:t>cumulative</w:t>
      </w:r>
      <w:r w:rsidR="00E43101">
        <w:rPr>
          <w:rFonts w:eastAsia="Arial Unicode MS" w:cs="Times New Roman"/>
          <w:color w:val="auto"/>
          <w:sz w:val="24"/>
          <w:szCs w:val="24"/>
          <w:bdr w:val="none" w:sz="0" w:space="0" w:color="auto"/>
        </w:rPr>
        <w:t xml:space="preserve"> doses</w:t>
      </w:r>
      <w:r w:rsidR="00E43101" w:rsidRPr="00A94681">
        <w:rPr>
          <w:rFonts w:eastAsia="Arial Unicode MS" w:cs="Times New Roman"/>
          <w:color w:val="auto"/>
          <w:sz w:val="24"/>
          <w:szCs w:val="24"/>
          <w:bdr w:val="none" w:sz="0" w:space="0" w:color="auto"/>
        </w:rPr>
        <w:t>)</w:t>
      </w:r>
      <w:r w:rsidR="00E43101">
        <w:rPr>
          <w:rFonts w:eastAsia="Arial Unicode MS" w:cs="Times New Roman"/>
          <w:color w:val="auto"/>
          <w:sz w:val="24"/>
          <w:szCs w:val="24"/>
          <w:bdr w:val="none" w:sz="0" w:space="0" w:color="auto"/>
        </w:rPr>
        <w:t xml:space="preserve">, but not low-dose </w:t>
      </w:r>
      <w:r w:rsidR="000F2937">
        <w:rPr>
          <w:rFonts w:eastAsia="Arial Unicode MS" w:cs="Times New Roman"/>
          <w:color w:val="auto"/>
          <w:sz w:val="24"/>
          <w:szCs w:val="24"/>
          <w:bdr w:val="none" w:sz="0" w:space="0" w:color="auto"/>
        </w:rPr>
        <w:t xml:space="preserve">glucocorticoid </w:t>
      </w:r>
      <w:r w:rsidR="00E43101">
        <w:rPr>
          <w:rFonts w:eastAsia="Arial Unicode MS" w:cs="Times New Roman"/>
          <w:color w:val="auto"/>
          <w:sz w:val="24"/>
          <w:szCs w:val="24"/>
          <w:bdr w:val="none" w:sz="0" w:space="0" w:color="auto"/>
        </w:rPr>
        <w:t>treatment</w:t>
      </w:r>
      <w:r w:rsidR="00E43101" w:rsidRPr="00A94681">
        <w:t xml:space="preserve"> </w:t>
      </w:r>
      <w:r w:rsidR="00E43101" w:rsidRPr="00A94681">
        <w:rPr>
          <w:sz w:val="24"/>
          <w:szCs w:val="24"/>
        </w:rPr>
        <w:fldChar w:fldCharType="begin">
          <w:fldData xml:space="preserve">PEVuZE5vdGU+PENpdGU+PEF1dGhvcj5XZWk8L0F1dGhvcj48WWVhcj4yMDA0PC9ZZWFyPjxSZWNO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</w:fldData>
        </w:fldChar>
      </w:r>
      <w:r w:rsidR="008B7CBB">
        <w:rPr>
          <w:sz w:val="24"/>
          <w:szCs w:val="24"/>
        </w:rPr>
        <w:instrText xml:space="preserve"> ADDIN EN.CITE </w:instrText>
      </w:r>
      <w:r w:rsidR="008B7CBB">
        <w:rPr>
          <w:sz w:val="24"/>
          <w:szCs w:val="24"/>
        </w:rPr>
        <w:fldChar w:fldCharType="begin">
          <w:fldData xml:space="preserve">PEVuZE5vdGU+PENpdGU+PEF1dGhvcj5XZWk8L0F1dGhvcj48WWVhcj4yMDA0PC9ZZWFyPjxSZWNO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</w:fldData>
        </w:fldChar>
      </w:r>
      <w:r w:rsidR="008B7CBB">
        <w:rPr>
          <w:sz w:val="24"/>
          <w:szCs w:val="24"/>
        </w:rPr>
        <w:instrText xml:space="preserve"> ADDIN EN.CITE.DATA </w:instrText>
      </w:r>
      <w:r w:rsidR="008B7CBB">
        <w:rPr>
          <w:sz w:val="24"/>
          <w:szCs w:val="24"/>
        </w:rPr>
      </w:r>
      <w:r w:rsidR="008B7CBB">
        <w:rPr>
          <w:sz w:val="24"/>
          <w:szCs w:val="24"/>
        </w:rPr>
        <w:fldChar w:fldCharType="end"/>
      </w:r>
      <w:r w:rsidR="00E43101" w:rsidRPr="00A94681">
        <w:rPr>
          <w:sz w:val="24"/>
          <w:szCs w:val="24"/>
        </w:rPr>
      </w:r>
      <w:r w:rsidR="00E43101" w:rsidRPr="00A94681">
        <w:rPr>
          <w:sz w:val="24"/>
          <w:szCs w:val="24"/>
        </w:rPr>
        <w:fldChar w:fldCharType="separate"/>
      </w:r>
      <w:r w:rsidR="008B7CBB">
        <w:rPr>
          <w:noProof/>
          <w:sz w:val="24"/>
          <w:szCs w:val="24"/>
        </w:rPr>
        <w:t>(3, 24, 85, 86)</w:t>
      </w:r>
      <w:r w:rsidR="00E43101" w:rsidRPr="00A94681">
        <w:rPr>
          <w:sz w:val="24"/>
          <w:szCs w:val="24"/>
        </w:rPr>
        <w:fldChar w:fldCharType="end"/>
      </w:r>
      <w:r w:rsidR="00E43101" w:rsidRPr="00A94681">
        <w:rPr>
          <w:sz w:val="24"/>
          <w:szCs w:val="24"/>
        </w:rPr>
        <w:t xml:space="preserve">.   </w:t>
      </w:r>
      <w:r w:rsidR="00FC1CE3" w:rsidRPr="001D371E">
        <w:rPr>
          <w:sz w:val="24"/>
          <w:szCs w:val="24"/>
        </w:rPr>
        <w:t xml:space="preserve"> </w:t>
      </w:r>
    </w:p>
    <w:p w14:paraId="2C7BE4EC" w14:textId="5CC3423B" w:rsidR="00887FA6" w:rsidRPr="001D371E" w:rsidRDefault="00DF256A" w:rsidP="00E67E3A">
      <w:pPr>
        <w:pStyle w:val="Heading2"/>
        <w:numPr>
          <w:ilvl w:val="0"/>
          <w:numId w:val="5"/>
        </w:numPr>
        <w:spacing w:line="480" w:lineRule="auto"/>
        <w:rPr>
          <w:lang w:val="en-US"/>
        </w:rPr>
      </w:pPr>
      <w:r w:rsidRPr="001D371E">
        <w:rPr>
          <w:sz w:val="28"/>
          <w:szCs w:val="28"/>
          <w:lang w:val="en-US"/>
        </w:rPr>
        <w:t>Recommendations</w:t>
      </w:r>
      <w:r w:rsidRPr="001D371E">
        <w:rPr>
          <w:lang w:val="en-US"/>
        </w:rPr>
        <w:t xml:space="preserve"> for </w:t>
      </w:r>
      <w:r w:rsidR="00E171BC" w:rsidRPr="001D371E">
        <w:rPr>
          <w:lang w:val="en-US"/>
        </w:rPr>
        <w:t>LM</w:t>
      </w:r>
      <w:r w:rsidRPr="001D371E">
        <w:rPr>
          <w:lang w:val="en-US"/>
        </w:rPr>
        <w:t xml:space="preserve"> in RA</w:t>
      </w:r>
    </w:p>
    <w:p w14:paraId="372F05C9" w14:textId="2E761456" w:rsidR="00D53B5F" w:rsidRPr="001D371E" w:rsidRDefault="0073781D" w:rsidP="00D53B5F">
      <w:pPr>
        <w:pStyle w:val="Body"/>
        <w:spacing w:after="0" w:line="480" w:lineRule="auto"/>
        <w:ind w:firstLine="454"/>
        <w:rPr>
          <w:color w:val="000000" w:themeColor="text1"/>
          <w:sz w:val="24"/>
          <w:szCs w:val="24"/>
        </w:rPr>
      </w:pPr>
      <w:r w:rsidRPr="001D371E">
        <w:rPr>
          <w:sz w:val="24"/>
          <w:szCs w:val="24"/>
        </w:rPr>
        <w:t xml:space="preserve">Due to </w:t>
      </w:r>
      <w:r w:rsidR="008250FB" w:rsidRPr="001D371E">
        <w:rPr>
          <w:sz w:val="24"/>
          <w:szCs w:val="24"/>
        </w:rPr>
        <w:t xml:space="preserve">paucity of </w:t>
      </w:r>
      <w:r w:rsidR="0049744A" w:rsidRPr="001D371E">
        <w:rPr>
          <w:sz w:val="24"/>
          <w:szCs w:val="24"/>
        </w:rPr>
        <w:t>large</w:t>
      </w:r>
      <w:r w:rsidR="008250FB" w:rsidRPr="001D371E">
        <w:rPr>
          <w:sz w:val="24"/>
          <w:szCs w:val="24"/>
        </w:rPr>
        <w:t xml:space="preserve"> randomized controlled trials (RCTs)</w:t>
      </w:r>
      <w:r w:rsidRPr="001D371E">
        <w:rPr>
          <w:sz w:val="24"/>
          <w:szCs w:val="24"/>
        </w:rPr>
        <w:t xml:space="preserve">, </w:t>
      </w:r>
      <w:r w:rsidR="009E10A1" w:rsidRPr="001D371E">
        <w:rPr>
          <w:sz w:val="24"/>
          <w:szCs w:val="24"/>
        </w:rPr>
        <w:t xml:space="preserve">and </w:t>
      </w:r>
      <w:r w:rsidRPr="001D371E">
        <w:rPr>
          <w:sz w:val="24"/>
          <w:szCs w:val="24"/>
        </w:rPr>
        <w:t>similar to other recommendation</w:t>
      </w:r>
      <w:r w:rsidR="000244AC" w:rsidRPr="001D371E">
        <w:rPr>
          <w:sz w:val="24"/>
          <w:szCs w:val="24"/>
        </w:rPr>
        <w:t>s</w:t>
      </w:r>
      <w:r w:rsidRPr="001D371E">
        <w:rPr>
          <w:sz w:val="24"/>
          <w:szCs w:val="24"/>
        </w:rPr>
        <w:t xml:space="preserve"> </w:t>
      </w:r>
      <w:r w:rsidR="008250FB" w:rsidRPr="001D371E">
        <w:rPr>
          <w:sz w:val="24"/>
          <w:szCs w:val="24"/>
        </w:rPr>
        <w:t>on</w:t>
      </w:r>
      <w:r w:rsidRPr="001D371E">
        <w:rPr>
          <w:sz w:val="24"/>
          <w:szCs w:val="24"/>
        </w:rPr>
        <w:t xml:space="preserve"> </w:t>
      </w:r>
      <w:r w:rsidR="00E171BC" w:rsidRPr="001D371E">
        <w:rPr>
          <w:sz w:val="24"/>
          <w:szCs w:val="24"/>
        </w:rPr>
        <w:t>LM</w:t>
      </w:r>
      <w:r w:rsidRPr="001D371E">
        <w:rPr>
          <w:sz w:val="24"/>
          <w:szCs w:val="24"/>
        </w:rPr>
        <w:t xml:space="preserve"> in RA, </w:t>
      </w:r>
      <w:r w:rsidR="00AB606F" w:rsidRPr="001D371E">
        <w:rPr>
          <w:sz w:val="24"/>
          <w:szCs w:val="24"/>
        </w:rPr>
        <w:t>this position statement</w:t>
      </w:r>
      <w:r w:rsidRPr="001D371E">
        <w:rPr>
          <w:sz w:val="24"/>
          <w:szCs w:val="24"/>
        </w:rPr>
        <w:t xml:space="preserve"> is </w:t>
      </w:r>
      <w:r w:rsidR="00123586" w:rsidRPr="001D371E">
        <w:rPr>
          <w:sz w:val="24"/>
          <w:szCs w:val="24"/>
        </w:rPr>
        <w:t xml:space="preserve">largely </w:t>
      </w:r>
      <w:r w:rsidRPr="001D371E">
        <w:rPr>
          <w:sz w:val="24"/>
          <w:szCs w:val="24"/>
        </w:rPr>
        <w:t>opinion-based</w:t>
      </w:r>
      <w:r w:rsidR="00C578FF" w:rsidRPr="001D371E">
        <w:rPr>
          <w:sz w:val="24"/>
          <w:szCs w:val="24"/>
        </w:rPr>
        <w:t xml:space="preserve">, </w:t>
      </w:r>
      <w:r w:rsidR="00123586" w:rsidRPr="001D371E">
        <w:rPr>
          <w:sz w:val="24"/>
          <w:szCs w:val="24"/>
        </w:rPr>
        <w:t>founded on the available evidence</w:t>
      </w:r>
      <w:r w:rsidR="0049744A" w:rsidRPr="001D371E">
        <w:rPr>
          <w:sz w:val="24"/>
          <w:szCs w:val="24"/>
        </w:rPr>
        <w:t xml:space="preserve"> from RA and other populations</w:t>
      </w:r>
      <w:r w:rsidR="00123586" w:rsidRPr="001D371E">
        <w:rPr>
          <w:sz w:val="24"/>
          <w:szCs w:val="24"/>
        </w:rPr>
        <w:t xml:space="preserve">, </w:t>
      </w:r>
      <w:r w:rsidRPr="001D371E">
        <w:rPr>
          <w:sz w:val="24"/>
          <w:szCs w:val="24"/>
        </w:rPr>
        <w:t>and has to be validated</w:t>
      </w:r>
      <w:r w:rsidR="00E753E9" w:rsidRPr="001D371E">
        <w:rPr>
          <w:sz w:val="24"/>
          <w:szCs w:val="24"/>
        </w:rPr>
        <w:t xml:space="preserve"> and </w:t>
      </w:r>
      <w:r w:rsidRPr="001D371E">
        <w:rPr>
          <w:sz w:val="24"/>
          <w:szCs w:val="24"/>
        </w:rPr>
        <w:t xml:space="preserve">adjusted </w:t>
      </w:r>
      <w:r w:rsidR="00AB606F" w:rsidRPr="001D371E">
        <w:rPr>
          <w:sz w:val="24"/>
          <w:szCs w:val="24"/>
        </w:rPr>
        <w:t>with</w:t>
      </w:r>
      <w:r w:rsidRPr="001D371E">
        <w:rPr>
          <w:sz w:val="24"/>
          <w:szCs w:val="24"/>
        </w:rPr>
        <w:t xml:space="preserve"> developing </w:t>
      </w:r>
      <w:r w:rsidR="00C578FF" w:rsidRPr="001D371E">
        <w:rPr>
          <w:sz w:val="24"/>
          <w:szCs w:val="24"/>
        </w:rPr>
        <w:t xml:space="preserve">empirical </w:t>
      </w:r>
      <w:r w:rsidRPr="001D371E">
        <w:rPr>
          <w:color w:val="000000" w:themeColor="text1"/>
          <w:sz w:val="24"/>
          <w:szCs w:val="24"/>
        </w:rPr>
        <w:t xml:space="preserve">knowledge. </w:t>
      </w:r>
      <w:r w:rsidR="0082338C" w:rsidRPr="001D371E">
        <w:rPr>
          <w:color w:val="000000" w:themeColor="text1"/>
          <w:sz w:val="24"/>
          <w:szCs w:val="24"/>
        </w:rPr>
        <w:t>Nevertheless</w:t>
      </w:r>
      <w:r w:rsidR="007A4794" w:rsidRPr="001D371E">
        <w:rPr>
          <w:color w:val="000000" w:themeColor="text1"/>
          <w:sz w:val="24"/>
          <w:szCs w:val="24"/>
        </w:rPr>
        <w:t xml:space="preserve">, it is important to take a position and </w:t>
      </w:r>
      <w:r w:rsidR="008500D5">
        <w:rPr>
          <w:color w:val="000000" w:themeColor="text1"/>
          <w:sz w:val="24"/>
          <w:szCs w:val="24"/>
        </w:rPr>
        <w:t>try to improve</w:t>
      </w:r>
      <w:r w:rsidR="007A4794" w:rsidRPr="001D371E">
        <w:rPr>
          <w:color w:val="000000" w:themeColor="text1"/>
          <w:sz w:val="24"/>
          <w:szCs w:val="24"/>
        </w:rPr>
        <w:t xml:space="preserve"> </w:t>
      </w:r>
      <w:r w:rsidR="00E171BC" w:rsidRPr="001D371E">
        <w:rPr>
          <w:color w:val="000000" w:themeColor="text1"/>
          <w:sz w:val="24"/>
          <w:szCs w:val="24"/>
        </w:rPr>
        <w:t>LM</w:t>
      </w:r>
      <w:r w:rsidR="007A4794" w:rsidRPr="001D371E">
        <w:rPr>
          <w:color w:val="000000" w:themeColor="text1"/>
          <w:sz w:val="24"/>
          <w:szCs w:val="24"/>
        </w:rPr>
        <w:t xml:space="preserve"> in RA </w:t>
      </w:r>
      <w:r w:rsidR="007D4E8F" w:rsidRPr="001D371E">
        <w:rPr>
          <w:color w:val="000000" w:themeColor="text1"/>
          <w:sz w:val="24"/>
          <w:szCs w:val="24"/>
        </w:rPr>
        <w:t xml:space="preserve">while </w:t>
      </w:r>
      <w:r w:rsidR="007A4794" w:rsidRPr="001D371E">
        <w:rPr>
          <w:color w:val="000000" w:themeColor="text1"/>
          <w:sz w:val="24"/>
          <w:szCs w:val="24"/>
        </w:rPr>
        <w:t xml:space="preserve">awaiting </w:t>
      </w:r>
      <w:r w:rsidR="00123586" w:rsidRPr="001D371E">
        <w:rPr>
          <w:color w:val="000000" w:themeColor="text1"/>
          <w:sz w:val="24"/>
          <w:szCs w:val="24"/>
        </w:rPr>
        <w:t>results from future studies</w:t>
      </w:r>
      <w:r w:rsidR="007A4794" w:rsidRPr="001D371E">
        <w:rPr>
          <w:color w:val="000000" w:themeColor="text1"/>
          <w:sz w:val="24"/>
          <w:szCs w:val="24"/>
        </w:rPr>
        <w:t xml:space="preserve">. </w:t>
      </w:r>
    </w:p>
    <w:p w14:paraId="49EBEDAC" w14:textId="7EE35EAC" w:rsidR="00A76E58" w:rsidRPr="001D371E" w:rsidRDefault="00E171BC" w:rsidP="00572640">
      <w:pPr>
        <w:pStyle w:val="Body"/>
        <w:spacing w:after="0" w:line="480" w:lineRule="auto"/>
        <w:ind w:firstLine="454"/>
        <w:rPr>
          <w:sz w:val="24"/>
          <w:szCs w:val="24"/>
        </w:rPr>
      </w:pPr>
      <w:r w:rsidRPr="001D371E">
        <w:rPr>
          <w:sz w:val="24"/>
          <w:szCs w:val="24"/>
        </w:rPr>
        <w:t>LM</w:t>
      </w:r>
      <w:r w:rsidR="001E2240" w:rsidRPr="001D371E">
        <w:rPr>
          <w:sz w:val="24"/>
          <w:szCs w:val="24"/>
        </w:rPr>
        <w:t xml:space="preserve"> in RA</w:t>
      </w:r>
      <w:r w:rsidR="00380341" w:rsidRPr="001D371E">
        <w:rPr>
          <w:sz w:val="24"/>
          <w:szCs w:val="24"/>
        </w:rPr>
        <w:t xml:space="preserve"> can follow similar principles as those employed in </w:t>
      </w:r>
      <w:r w:rsidR="00C271CF" w:rsidRPr="001D371E">
        <w:rPr>
          <w:sz w:val="24"/>
          <w:szCs w:val="24"/>
        </w:rPr>
        <w:t>diabetics</w:t>
      </w:r>
      <w:r w:rsidR="007D4E8F" w:rsidRPr="001D371E">
        <w:rPr>
          <w:sz w:val="24"/>
          <w:szCs w:val="24"/>
        </w:rPr>
        <w:t>,</w:t>
      </w:r>
      <w:r w:rsidR="00C271CF" w:rsidRPr="001D371E">
        <w:rPr>
          <w:sz w:val="24"/>
          <w:szCs w:val="24"/>
        </w:rPr>
        <w:t xml:space="preserve"> </w:t>
      </w:r>
      <w:r w:rsidR="008500D5">
        <w:rPr>
          <w:sz w:val="24"/>
          <w:szCs w:val="24"/>
        </w:rPr>
        <w:t>with adjustments for</w:t>
      </w:r>
      <w:r w:rsidR="00A76E58" w:rsidRPr="001D371E">
        <w:rPr>
          <w:sz w:val="24"/>
          <w:szCs w:val="24"/>
        </w:rPr>
        <w:t xml:space="preserve"> local </w:t>
      </w:r>
      <w:r w:rsidR="00C271CF" w:rsidRPr="001D371E">
        <w:rPr>
          <w:sz w:val="24"/>
          <w:szCs w:val="24"/>
        </w:rPr>
        <w:t>opportunities</w:t>
      </w:r>
      <w:r w:rsidR="00A76E58" w:rsidRPr="001D371E">
        <w:rPr>
          <w:sz w:val="24"/>
          <w:szCs w:val="24"/>
        </w:rPr>
        <w:t xml:space="preserve">. </w:t>
      </w:r>
      <w:r w:rsidR="00596FB1" w:rsidRPr="001D371E">
        <w:rPr>
          <w:sz w:val="24"/>
          <w:szCs w:val="24"/>
        </w:rPr>
        <w:t>It can be</w:t>
      </w:r>
      <w:r w:rsidR="00D42102" w:rsidRPr="001D371E">
        <w:rPr>
          <w:sz w:val="24"/>
          <w:szCs w:val="24"/>
        </w:rPr>
        <w:t xml:space="preserve"> </w:t>
      </w:r>
      <w:r w:rsidR="00596FB1" w:rsidRPr="001D371E">
        <w:rPr>
          <w:sz w:val="24"/>
          <w:szCs w:val="24"/>
        </w:rPr>
        <w:t>provided</w:t>
      </w:r>
      <w:r w:rsidR="00D42102" w:rsidRPr="001D371E">
        <w:rPr>
          <w:sz w:val="24"/>
          <w:szCs w:val="24"/>
        </w:rPr>
        <w:t xml:space="preserve"> by general practitioners, in collaboration with</w:t>
      </w:r>
      <w:r w:rsidR="008500D5">
        <w:rPr>
          <w:sz w:val="24"/>
          <w:szCs w:val="24"/>
        </w:rPr>
        <w:t xml:space="preserve"> other providers, e.g.</w:t>
      </w:r>
      <w:r w:rsidR="00D42102" w:rsidRPr="001D371E">
        <w:rPr>
          <w:sz w:val="24"/>
          <w:szCs w:val="24"/>
        </w:rPr>
        <w:t xml:space="preserve"> cardiologists, endocrinologists, lipidologists, dietitians</w:t>
      </w:r>
      <w:r w:rsidR="007D4E8F" w:rsidRPr="001D371E">
        <w:rPr>
          <w:sz w:val="24"/>
          <w:szCs w:val="24"/>
        </w:rPr>
        <w:t xml:space="preserve"> and</w:t>
      </w:r>
      <w:r w:rsidR="00D42102" w:rsidRPr="001D371E">
        <w:rPr>
          <w:sz w:val="24"/>
          <w:szCs w:val="24"/>
        </w:rPr>
        <w:t xml:space="preserve"> physical therapists, and </w:t>
      </w:r>
      <w:r w:rsidR="00B8496E">
        <w:rPr>
          <w:sz w:val="24"/>
          <w:szCs w:val="24"/>
        </w:rPr>
        <w:t>might</w:t>
      </w:r>
      <w:r w:rsidR="00D42102" w:rsidRPr="001D371E">
        <w:rPr>
          <w:sz w:val="24"/>
          <w:szCs w:val="24"/>
        </w:rPr>
        <w:t xml:space="preserve"> be facilitated by nurse driven clinics</w:t>
      </w:r>
      <w:r w:rsidR="009B4968" w:rsidRPr="009B4968">
        <w:t xml:space="preserve"> </w:t>
      </w:r>
      <w:r w:rsidR="009B4968">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9B4968">
        <w:rPr>
          <w:sz w:val="24"/>
          <w:szCs w:val="24"/>
        </w:rPr>
      </w:r>
      <w:r w:rsidR="009B4968">
        <w:rPr>
          <w:sz w:val="24"/>
          <w:szCs w:val="24"/>
        </w:rPr>
        <w:fldChar w:fldCharType="separate"/>
      </w:r>
      <w:r w:rsidR="00035726">
        <w:rPr>
          <w:noProof/>
          <w:sz w:val="24"/>
          <w:szCs w:val="24"/>
        </w:rPr>
        <w:t>(33)</w:t>
      </w:r>
      <w:r w:rsidR="009B4968">
        <w:rPr>
          <w:sz w:val="24"/>
          <w:szCs w:val="24"/>
        </w:rPr>
        <w:fldChar w:fldCharType="end"/>
      </w:r>
      <w:r w:rsidR="00D42102" w:rsidRPr="001D371E">
        <w:rPr>
          <w:sz w:val="24"/>
          <w:szCs w:val="24"/>
        </w:rPr>
        <w:t>.</w:t>
      </w:r>
      <w:r w:rsidR="00572640" w:rsidRPr="001D371E">
        <w:rPr>
          <w:sz w:val="24"/>
          <w:szCs w:val="24"/>
        </w:rPr>
        <w:t xml:space="preserve"> </w:t>
      </w:r>
      <w:r w:rsidR="00D83878" w:rsidRPr="001D371E">
        <w:rPr>
          <w:sz w:val="24"/>
          <w:szCs w:val="24"/>
        </w:rPr>
        <w:t>Nevertheless</w:t>
      </w:r>
      <w:r w:rsidR="00C217AA" w:rsidRPr="001D371E">
        <w:rPr>
          <w:sz w:val="24"/>
          <w:szCs w:val="24"/>
        </w:rPr>
        <w:t xml:space="preserve">, </w:t>
      </w:r>
      <w:r w:rsidR="009E1FF9" w:rsidRPr="001D371E">
        <w:rPr>
          <w:sz w:val="24"/>
          <w:szCs w:val="24"/>
        </w:rPr>
        <w:t xml:space="preserve">at least </w:t>
      </w:r>
      <w:r w:rsidR="00C217AA" w:rsidRPr="001D371E">
        <w:rPr>
          <w:sz w:val="24"/>
          <w:szCs w:val="24"/>
        </w:rPr>
        <w:t xml:space="preserve">until </w:t>
      </w:r>
      <w:r w:rsidR="00B41EA6" w:rsidRPr="001D371E">
        <w:rPr>
          <w:sz w:val="24"/>
          <w:szCs w:val="24"/>
        </w:rPr>
        <w:t>CVP</w:t>
      </w:r>
      <w:r w:rsidR="00C217AA" w:rsidRPr="001D371E">
        <w:rPr>
          <w:sz w:val="24"/>
          <w:szCs w:val="24"/>
        </w:rPr>
        <w:t xml:space="preserve"> </w:t>
      </w:r>
      <w:r w:rsidR="002C4B92" w:rsidRPr="001D371E">
        <w:rPr>
          <w:sz w:val="24"/>
          <w:szCs w:val="24"/>
        </w:rPr>
        <w:t>become</w:t>
      </w:r>
      <w:r w:rsidR="00D83878" w:rsidRPr="001D371E">
        <w:rPr>
          <w:sz w:val="24"/>
          <w:szCs w:val="24"/>
        </w:rPr>
        <w:t>s</w:t>
      </w:r>
      <w:r w:rsidR="00C217AA" w:rsidRPr="001D371E">
        <w:rPr>
          <w:sz w:val="24"/>
          <w:szCs w:val="24"/>
        </w:rPr>
        <w:t xml:space="preserve"> </w:t>
      </w:r>
      <w:r w:rsidR="007A4794" w:rsidRPr="001D371E">
        <w:rPr>
          <w:sz w:val="24"/>
          <w:szCs w:val="24"/>
        </w:rPr>
        <w:t>well-</w:t>
      </w:r>
      <w:r w:rsidR="00943DF0" w:rsidRPr="001D371E">
        <w:rPr>
          <w:sz w:val="24"/>
          <w:szCs w:val="24"/>
        </w:rPr>
        <w:t>integrated into</w:t>
      </w:r>
      <w:r w:rsidR="00C217AA" w:rsidRPr="001D371E">
        <w:rPr>
          <w:sz w:val="24"/>
          <w:szCs w:val="24"/>
        </w:rPr>
        <w:t xml:space="preserve"> </w:t>
      </w:r>
      <w:r w:rsidR="002D0D57" w:rsidRPr="001D371E">
        <w:rPr>
          <w:sz w:val="24"/>
          <w:szCs w:val="24"/>
        </w:rPr>
        <w:t>management</w:t>
      </w:r>
      <w:r w:rsidR="00060984" w:rsidRPr="001D371E">
        <w:rPr>
          <w:sz w:val="24"/>
          <w:szCs w:val="24"/>
        </w:rPr>
        <w:t xml:space="preserve"> of RA patients</w:t>
      </w:r>
      <w:r w:rsidR="00C217AA" w:rsidRPr="001D371E">
        <w:rPr>
          <w:sz w:val="24"/>
          <w:szCs w:val="24"/>
        </w:rPr>
        <w:t>,</w:t>
      </w:r>
      <w:r w:rsidR="00376347" w:rsidRPr="001D371E">
        <w:rPr>
          <w:sz w:val="24"/>
          <w:szCs w:val="24"/>
        </w:rPr>
        <w:t xml:space="preserve"> rheumatologists</w:t>
      </w:r>
      <w:r w:rsidR="00C84EDC" w:rsidRPr="001D371E">
        <w:rPr>
          <w:sz w:val="24"/>
          <w:szCs w:val="24"/>
        </w:rPr>
        <w:t xml:space="preserve"> </w:t>
      </w:r>
      <w:r w:rsidR="00376347" w:rsidRPr="001D371E">
        <w:rPr>
          <w:sz w:val="24"/>
          <w:szCs w:val="24"/>
        </w:rPr>
        <w:t>should</w:t>
      </w:r>
      <w:r w:rsidR="00C217AA" w:rsidRPr="001D371E">
        <w:rPr>
          <w:sz w:val="24"/>
          <w:szCs w:val="24"/>
        </w:rPr>
        <w:t xml:space="preserve"> </w:t>
      </w:r>
      <w:r w:rsidR="002C4B92" w:rsidRPr="001D371E">
        <w:rPr>
          <w:sz w:val="24"/>
          <w:szCs w:val="24"/>
        </w:rPr>
        <w:t xml:space="preserve">take </w:t>
      </w:r>
      <w:r w:rsidR="00D42102" w:rsidRPr="001D371E">
        <w:rPr>
          <w:sz w:val="24"/>
          <w:szCs w:val="24"/>
        </w:rPr>
        <w:t>the</w:t>
      </w:r>
      <w:r w:rsidR="002C4B92" w:rsidRPr="001D371E">
        <w:rPr>
          <w:sz w:val="24"/>
          <w:szCs w:val="24"/>
        </w:rPr>
        <w:t xml:space="preserve"> </w:t>
      </w:r>
      <w:r w:rsidR="00D42102" w:rsidRPr="001D371E">
        <w:rPr>
          <w:sz w:val="24"/>
          <w:szCs w:val="24"/>
        </w:rPr>
        <w:t>lead</w:t>
      </w:r>
      <w:r w:rsidR="00755495" w:rsidRPr="001D371E">
        <w:rPr>
          <w:sz w:val="24"/>
          <w:szCs w:val="24"/>
        </w:rPr>
        <w:t>,</w:t>
      </w:r>
      <w:r w:rsidR="002C4B92" w:rsidRPr="001D371E">
        <w:rPr>
          <w:sz w:val="24"/>
          <w:szCs w:val="24"/>
        </w:rPr>
        <w:t xml:space="preserve"> </w:t>
      </w:r>
      <w:r w:rsidR="008500D5">
        <w:rPr>
          <w:sz w:val="24"/>
          <w:szCs w:val="24"/>
        </w:rPr>
        <w:t xml:space="preserve">provide </w:t>
      </w:r>
      <w:r w:rsidR="009B4968">
        <w:rPr>
          <w:sz w:val="24"/>
          <w:szCs w:val="24"/>
        </w:rPr>
        <w:t>necessary</w:t>
      </w:r>
      <w:r w:rsidR="008500D5">
        <w:rPr>
          <w:sz w:val="24"/>
          <w:szCs w:val="24"/>
        </w:rPr>
        <w:t xml:space="preserve"> information, </w:t>
      </w:r>
      <w:r w:rsidR="002C4B92" w:rsidRPr="001D371E">
        <w:rPr>
          <w:sz w:val="24"/>
          <w:szCs w:val="24"/>
        </w:rPr>
        <w:t xml:space="preserve">and </w:t>
      </w:r>
      <w:r w:rsidR="00DB5CF9" w:rsidRPr="001D371E">
        <w:rPr>
          <w:sz w:val="24"/>
          <w:szCs w:val="24"/>
        </w:rPr>
        <w:t xml:space="preserve">ensure </w:t>
      </w:r>
      <w:r w:rsidR="00B41EA6" w:rsidRPr="001D371E">
        <w:rPr>
          <w:sz w:val="24"/>
          <w:szCs w:val="24"/>
        </w:rPr>
        <w:t xml:space="preserve">that </w:t>
      </w:r>
      <w:r w:rsidRPr="001D371E">
        <w:rPr>
          <w:sz w:val="24"/>
          <w:szCs w:val="24"/>
        </w:rPr>
        <w:t>LM</w:t>
      </w:r>
      <w:r w:rsidR="00B41EA6" w:rsidRPr="001D371E">
        <w:rPr>
          <w:sz w:val="24"/>
          <w:szCs w:val="24"/>
        </w:rPr>
        <w:t xml:space="preserve"> is </w:t>
      </w:r>
      <w:r w:rsidR="009B4968">
        <w:rPr>
          <w:sz w:val="24"/>
          <w:szCs w:val="24"/>
        </w:rPr>
        <w:t xml:space="preserve">performed </w:t>
      </w:r>
      <w:r w:rsidR="00D42102" w:rsidRPr="001D371E">
        <w:rPr>
          <w:sz w:val="24"/>
          <w:szCs w:val="24"/>
        </w:rPr>
        <w:t xml:space="preserve">correctly </w:t>
      </w:r>
      <w:r w:rsidR="0033394F" w:rsidRPr="001D371E">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6A1F38">
        <w:rPr>
          <w:sz w:val="24"/>
          <w:szCs w:val="24"/>
        </w:rPr>
        <w:instrText xml:space="preserve"> ADDIN EN.CITE </w:instrText>
      </w:r>
      <w:r w:rsidR="006A1F38">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6A1F38">
        <w:rPr>
          <w:sz w:val="24"/>
          <w:szCs w:val="24"/>
        </w:rPr>
        <w:instrText xml:space="preserve"> ADDIN EN.CITE.DATA </w:instrText>
      </w:r>
      <w:r w:rsidR="006A1F38">
        <w:rPr>
          <w:sz w:val="24"/>
          <w:szCs w:val="24"/>
        </w:rPr>
      </w:r>
      <w:r w:rsidR="006A1F38">
        <w:rPr>
          <w:sz w:val="24"/>
          <w:szCs w:val="24"/>
        </w:rPr>
        <w:fldChar w:fldCharType="end"/>
      </w:r>
      <w:r w:rsidR="0033394F" w:rsidRPr="001D371E">
        <w:rPr>
          <w:sz w:val="24"/>
          <w:szCs w:val="24"/>
        </w:rPr>
      </w:r>
      <w:r w:rsidR="0033394F" w:rsidRPr="001D371E">
        <w:rPr>
          <w:sz w:val="24"/>
          <w:szCs w:val="24"/>
        </w:rPr>
        <w:fldChar w:fldCharType="separate"/>
      </w:r>
      <w:r w:rsidR="006A1F38">
        <w:rPr>
          <w:noProof/>
          <w:sz w:val="24"/>
          <w:szCs w:val="24"/>
        </w:rPr>
        <w:t>(17)</w:t>
      </w:r>
      <w:r w:rsidR="0033394F" w:rsidRPr="001D371E">
        <w:rPr>
          <w:sz w:val="24"/>
          <w:szCs w:val="24"/>
        </w:rPr>
        <w:fldChar w:fldCharType="end"/>
      </w:r>
      <w:r w:rsidR="00DB5CF9" w:rsidRPr="001D371E">
        <w:rPr>
          <w:sz w:val="24"/>
          <w:szCs w:val="24"/>
        </w:rPr>
        <w:t xml:space="preserve">. </w:t>
      </w:r>
    </w:p>
    <w:p w14:paraId="78DEA324" w14:textId="444F4CDD" w:rsidR="00596FB1" w:rsidRPr="001D371E" w:rsidRDefault="007967F3" w:rsidP="009B4968">
      <w:pPr>
        <w:pStyle w:val="Body"/>
        <w:spacing w:after="0" w:line="480" w:lineRule="auto"/>
        <w:ind w:firstLine="454"/>
        <w:rPr>
          <w:sz w:val="24"/>
          <w:szCs w:val="24"/>
        </w:rPr>
      </w:pPr>
      <w:r w:rsidRPr="001D371E">
        <w:rPr>
          <w:sz w:val="24"/>
          <w:szCs w:val="24"/>
        </w:rPr>
        <w:t>E</w:t>
      </w:r>
      <w:r w:rsidR="005E08B8" w:rsidRPr="001D371E">
        <w:rPr>
          <w:sz w:val="24"/>
          <w:szCs w:val="24"/>
        </w:rPr>
        <w:t xml:space="preserve">ducation of </w:t>
      </w:r>
      <w:r w:rsidR="00E1302E" w:rsidRPr="001D371E">
        <w:rPr>
          <w:sz w:val="24"/>
          <w:szCs w:val="24"/>
        </w:rPr>
        <w:t xml:space="preserve">patients (emphasizing lifestyle) and </w:t>
      </w:r>
      <w:r w:rsidR="005E08B8" w:rsidRPr="001D371E">
        <w:rPr>
          <w:sz w:val="24"/>
          <w:szCs w:val="24"/>
        </w:rPr>
        <w:t xml:space="preserve">health care providers </w:t>
      </w:r>
      <w:r w:rsidR="00CA48A9" w:rsidRPr="001D371E">
        <w:rPr>
          <w:sz w:val="24"/>
          <w:szCs w:val="24"/>
        </w:rPr>
        <w:t xml:space="preserve">may </w:t>
      </w:r>
      <w:r w:rsidR="00205C9B" w:rsidRPr="001D371E">
        <w:rPr>
          <w:sz w:val="24"/>
          <w:szCs w:val="24"/>
        </w:rPr>
        <w:t xml:space="preserve">reduce CVR in RA </w:t>
      </w:r>
      <w:r w:rsidR="00310905" w:rsidRPr="001D371E">
        <w:rPr>
          <w:sz w:val="24"/>
          <w:szCs w:val="24"/>
        </w:rPr>
        <w:t>in a cost-effective way</w:t>
      </w:r>
      <w:r w:rsidR="009B4968">
        <w:rPr>
          <w:sz w:val="24"/>
          <w:szCs w:val="24"/>
        </w:rPr>
        <w:t xml:space="preserve"> </w:t>
      </w:r>
      <w:r w:rsidR="009B4968" w:rsidRPr="001D371E">
        <w:rPr>
          <w:sz w:val="24"/>
          <w:szCs w:val="24"/>
        </w:rPr>
        <w:fldChar w:fldCharType="begin"/>
      </w:r>
      <w:r w:rsidR="008B7CBB">
        <w:rPr>
          <w:sz w:val="24"/>
          <w:szCs w:val="24"/>
        </w:rPr>
        <w:instrText xml:space="preserve"> ADDIN EN.CITE &lt;EndNote&gt;&lt;Cite&gt;&lt;Author&gt;John&lt;/Author&gt;&lt;Year&gt;2011&lt;/Year&gt;&lt;RecNum&gt;3976&lt;/RecNum&gt;&lt;DisplayText&gt;(87)&lt;/DisplayText&gt;&lt;record&gt;&lt;rec-number&gt;3976&lt;/rec-number&gt;&lt;foreign-keys&gt;&lt;key app="EN" db-id="xxvff5efrefr04ed0znv9ax4szvzftez2v0v" timestamp="1553645934" guid="781642aa-529a-4db8-9767-1cdc22614736"&gt;3976&lt;/key&gt;&lt;/foreign-keys&gt;&lt;ref-type name="Journal Article"&gt;17&lt;/ref-type&gt;&lt;contributors&gt;&lt;authors&gt;&lt;author&gt;John, H.&lt;/author&gt;&lt;author&gt;Carroll, D.&lt;/author&gt;&lt;author&gt;Kitas, G. D.&lt;/author&gt;&lt;/authors&gt;&lt;/contributors&gt;&lt;auth-address&gt;Department of Rheumatology, Dudley Group of Hospitals NHS Foundation Trust, Dudley, UK. holly.john@dgoh.nhs.uk&lt;/auth-address&gt;&lt;titles&gt;&lt;title&gt;Cardiovascular education for people with rheumatoid arthritis: what can existing patient education programmes teach us?&lt;/title&gt;&lt;secondary-title&gt;Rheumatology (Oxford)&lt;/secondary-title&gt;&lt;alt-title&gt;Rheumatology (Oxford, England)&lt;/alt-title&gt;&lt;/titles&gt;&lt;periodical&gt;&lt;full-title&gt;Rheumatology (Oxford)&lt;/full-title&gt;&lt;/periodical&gt;&lt;pages&gt;1751-9&lt;/pages&gt;&lt;volume&gt;50&lt;/volume&gt;&lt;number&gt;10&lt;/number&gt;&lt;edition&gt;2011/07/12&lt;/edition&gt;&lt;keywords&gt;&lt;keyword&gt;Arthritis, Rheumatoid/*complications/psychology&lt;/keyword&gt;&lt;keyword&gt;Attitude to Health&lt;/keyword&gt;&lt;keyword&gt;Cardiovascular Diseases/*etiology/psychology&lt;/keyword&gt;&lt;keyword&gt;Cognitive Therapy&lt;/keyword&gt;&lt;keyword&gt;Humans&lt;/keyword&gt;&lt;keyword&gt;*Patient Education as Topic&lt;/keyword&gt;&lt;keyword&gt;*Program Development&lt;/keyword&gt;&lt;keyword&gt;Randomized Controlled Trials as Topic&lt;/keyword&gt;&lt;/keywords&gt;&lt;dates&gt;&lt;year&gt;2011&lt;/year&gt;&lt;pub-dates&gt;&lt;date&gt;Oct&lt;/date&gt;&lt;/pub-dates&gt;&lt;/dates&gt;&lt;isbn&gt;1462-0324&lt;/isbn&gt;&lt;accession-num&gt;21743087&lt;/accession-num&gt;&lt;urls&gt;&lt;related-urls&gt;&lt;url&gt;http://rheumatology.oxfordjournals.org/content/50/10/1751.full.pdf&lt;/url&gt;&lt;/related-urls&gt;&lt;/urls&gt;&lt;electronic-resource-num&gt;10.1093/rheumatology/ker191&lt;/electronic-resource-num&gt;&lt;remote-database-provider&gt;NLM&lt;/remote-database-provider&gt;&lt;language&gt;eng&lt;/language&gt;&lt;/record&gt;&lt;/Cite&gt;&lt;/EndNote&gt;</w:instrText>
      </w:r>
      <w:r w:rsidR="009B4968" w:rsidRPr="001D371E">
        <w:rPr>
          <w:sz w:val="24"/>
          <w:szCs w:val="24"/>
        </w:rPr>
        <w:fldChar w:fldCharType="separate"/>
      </w:r>
      <w:r w:rsidR="008B7CBB">
        <w:rPr>
          <w:noProof/>
          <w:sz w:val="24"/>
          <w:szCs w:val="24"/>
        </w:rPr>
        <w:t>(87)</w:t>
      </w:r>
      <w:r w:rsidR="009B4968" w:rsidRPr="001D371E">
        <w:rPr>
          <w:sz w:val="24"/>
          <w:szCs w:val="24"/>
        </w:rPr>
        <w:fldChar w:fldCharType="end"/>
      </w:r>
      <w:r w:rsidR="001A3C55" w:rsidRPr="001D371E">
        <w:rPr>
          <w:sz w:val="24"/>
          <w:szCs w:val="24"/>
        </w:rPr>
        <w:t xml:space="preserve">. It </w:t>
      </w:r>
      <w:r w:rsidR="0082338C" w:rsidRPr="001D371E">
        <w:rPr>
          <w:sz w:val="24"/>
          <w:szCs w:val="24"/>
        </w:rPr>
        <w:t xml:space="preserve">can be </w:t>
      </w:r>
      <w:r w:rsidR="00B8496E">
        <w:rPr>
          <w:sz w:val="24"/>
          <w:szCs w:val="24"/>
        </w:rPr>
        <w:t>aided</w:t>
      </w:r>
      <w:r w:rsidR="0082338C" w:rsidRPr="001D371E">
        <w:rPr>
          <w:sz w:val="24"/>
          <w:szCs w:val="24"/>
        </w:rPr>
        <w:t xml:space="preserve"> by w</w:t>
      </w:r>
      <w:r w:rsidR="00522866" w:rsidRPr="001D371E">
        <w:rPr>
          <w:sz w:val="24"/>
          <w:szCs w:val="24"/>
        </w:rPr>
        <w:t xml:space="preserve">eb-based </w:t>
      </w:r>
      <w:r w:rsidR="00C2051A" w:rsidRPr="001D371E">
        <w:rPr>
          <w:sz w:val="24"/>
          <w:szCs w:val="24"/>
        </w:rPr>
        <w:t>tools</w:t>
      </w:r>
      <w:r w:rsidR="00522866" w:rsidRPr="001D371E">
        <w:rPr>
          <w:sz w:val="24"/>
          <w:szCs w:val="24"/>
        </w:rPr>
        <w:t>,</w:t>
      </w:r>
      <w:r w:rsidR="00FB60C8" w:rsidRPr="001D371E">
        <w:rPr>
          <w:sz w:val="24"/>
          <w:szCs w:val="24"/>
        </w:rPr>
        <w:t xml:space="preserve"> such as “Love</w:t>
      </w:r>
      <w:r w:rsidR="00833C8B" w:rsidRPr="001D371E">
        <w:rPr>
          <w:sz w:val="24"/>
          <w:szCs w:val="24"/>
        </w:rPr>
        <w:t xml:space="preserve"> your heart</w:t>
      </w:r>
      <w:r w:rsidR="00FB60C8" w:rsidRPr="001D371E">
        <w:rPr>
          <w:sz w:val="24"/>
          <w:szCs w:val="24"/>
        </w:rPr>
        <w:t>”</w:t>
      </w:r>
      <w:r w:rsidR="00833C8B" w:rsidRPr="001D371E">
        <w:rPr>
          <w:sz w:val="24"/>
          <w:szCs w:val="24"/>
        </w:rPr>
        <w:t xml:space="preserve"> </w:t>
      </w:r>
      <w:r w:rsidR="00FB60C8" w:rsidRPr="001D371E">
        <w:rPr>
          <w:sz w:val="24"/>
          <w:szCs w:val="24"/>
        </w:rPr>
        <w:t xml:space="preserve">by the National Rheumatoid Arthritis Society </w:t>
      </w:r>
      <w:r w:rsidR="00FA4D4A" w:rsidRPr="001D371E">
        <w:rPr>
          <w:sz w:val="24"/>
          <w:szCs w:val="24"/>
        </w:rPr>
        <w:t xml:space="preserve">of </w:t>
      </w:r>
      <w:r w:rsidR="007D4E8F" w:rsidRPr="001D371E">
        <w:rPr>
          <w:sz w:val="24"/>
          <w:szCs w:val="24"/>
        </w:rPr>
        <w:t>United Kingdom</w:t>
      </w:r>
      <w:r w:rsidR="00C74E6B" w:rsidRPr="001D371E">
        <w:rPr>
          <w:sz w:val="24"/>
          <w:szCs w:val="24"/>
        </w:rPr>
        <w:t xml:space="preserve"> </w:t>
      </w:r>
      <w:r w:rsidR="0033394F" w:rsidRPr="001D371E">
        <w:rPr>
          <w:sz w:val="24"/>
          <w:szCs w:val="24"/>
        </w:rPr>
        <w:fldChar w:fldCharType="begin"/>
      </w:r>
      <w:r w:rsidR="008B7CBB">
        <w:rPr>
          <w:sz w:val="24"/>
          <w:szCs w:val="24"/>
        </w:rPr>
        <w:instrText xml:space="preserve"> ADDIN EN.CITE &lt;EndNote&gt;&lt;Cite ExcludeAuth="1"&gt;&lt;Year&gt;2019&lt;/Year&gt;&lt;RecNum&gt;3558&lt;/RecNum&gt;&lt;DisplayText&gt;(88)&lt;/DisplayText&gt;&lt;record&gt;&lt;rec-number&gt;3558&lt;/rec-number&gt;&lt;foreign-keys&gt;&lt;key app="EN" db-id="xxvff5efrefr04ed0znv9ax4szvzftez2v0v" timestamp="1553645910" guid="9d0eac4e-bbe5-4860-b917-622af01e2c08"&gt;3558&lt;/key&gt;&lt;/foreign-keys&gt;&lt;ref-type name="Web Page"&gt;12&lt;/ref-type&gt;&lt;contributors&gt;&lt;/contributors&gt;&lt;titles&gt;&lt;title&gt;https://www.nras.org.uk/love-your-heart)&lt;/title&gt;&lt;/titles&gt;&lt;dates&gt;&lt;year&gt;2019&lt;/year&gt;&lt;/dates&gt;&lt;urls&gt;&lt;/urls&gt;&lt;/record&gt;&lt;/Cite&gt;&lt;/EndNote&gt;</w:instrText>
      </w:r>
      <w:r w:rsidR="0033394F" w:rsidRPr="001D371E">
        <w:rPr>
          <w:sz w:val="24"/>
          <w:szCs w:val="24"/>
        </w:rPr>
        <w:fldChar w:fldCharType="separate"/>
      </w:r>
      <w:r w:rsidR="008B7CBB">
        <w:rPr>
          <w:noProof/>
          <w:sz w:val="24"/>
          <w:szCs w:val="24"/>
        </w:rPr>
        <w:t>(88)</w:t>
      </w:r>
      <w:r w:rsidR="0033394F" w:rsidRPr="001D371E">
        <w:rPr>
          <w:sz w:val="24"/>
          <w:szCs w:val="24"/>
        </w:rPr>
        <w:fldChar w:fldCharType="end"/>
      </w:r>
      <w:r w:rsidR="000977E2" w:rsidRPr="001D371E">
        <w:rPr>
          <w:sz w:val="24"/>
          <w:szCs w:val="24"/>
        </w:rPr>
        <w:t xml:space="preserve">. </w:t>
      </w:r>
    </w:p>
    <w:p w14:paraId="23D98DF6" w14:textId="5FE3F8EE" w:rsidR="005C3C65" w:rsidRPr="001D371E" w:rsidRDefault="001A4764" w:rsidP="00E67E3A">
      <w:pPr>
        <w:pStyle w:val="Heading2"/>
        <w:numPr>
          <w:ilvl w:val="1"/>
          <w:numId w:val="5"/>
        </w:numPr>
        <w:spacing w:line="480" w:lineRule="auto"/>
        <w:ind w:left="576"/>
        <w:rPr>
          <w:sz w:val="28"/>
          <w:szCs w:val="28"/>
          <w:lang w:val="en-US"/>
        </w:rPr>
      </w:pPr>
      <w:r w:rsidRPr="001D371E">
        <w:rPr>
          <w:sz w:val="28"/>
          <w:szCs w:val="28"/>
          <w:lang w:val="en-US"/>
        </w:rPr>
        <w:t>Assessment of lipid profile and CVR</w:t>
      </w:r>
    </w:p>
    <w:p w14:paraId="1B5F1B81" w14:textId="6488CB83" w:rsidR="003204EC" w:rsidRPr="001D371E" w:rsidRDefault="00D127E8" w:rsidP="00E67E3A">
      <w:pPr>
        <w:pStyle w:val="Body"/>
        <w:spacing w:after="0" w:line="480" w:lineRule="auto"/>
        <w:ind w:firstLine="454"/>
        <w:rPr>
          <w:rFonts w:eastAsia="Times New Roman"/>
          <w:sz w:val="24"/>
          <w:szCs w:val="24"/>
        </w:rPr>
      </w:pPr>
      <w:r w:rsidRPr="001D371E">
        <w:rPr>
          <w:rFonts w:eastAsia="Times New Roman"/>
          <w:sz w:val="24"/>
          <w:szCs w:val="24"/>
        </w:rPr>
        <w:t>Because l</w:t>
      </w:r>
      <w:r w:rsidR="000F23C5" w:rsidRPr="001D371E">
        <w:rPr>
          <w:rFonts w:eastAsia="Times New Roman"/>
          <w:sz w:val="24"/>
          <w:szCs w:val="24"/>
        </w:rPr>
        <w:t>ipid-modifying therapy (</w:t>
      </w:r>
      <w:r w:rsidR="006D6CF0" w:rsidRPr="001D371E">
        <w:rPr>
          <w:rFonts w:eastAsia="Times New Roman"/>
          <w:sz w:val="24"/>
          <w:szCs w:val="24"/>
        </w:rPr>
        <w:t>LMT</w:t>
      </w:r>
      <w:r w:rsidR="000F23C5" w:rsidRPr="001D371E">
        <w:rPr>
          <w:rFonts w:eastAsia="Times New Roman"/>
          <w:sz w:val="24"/>
          <w:szCs w:val="24"/>
        </w:rPr>
        <w:t>)</w:t>
      </w:r>
      <w:r w:rsidR="006D6CF0" w:rsidRPr="001D371E">
        <w:rPr>
          <w:rFonts w:eastAsia="Times New Roman"/>
          <w:sz w:val="24"/>
          <w:szCs w:val="24"/>
        </w:rPr>
        <w:t xml:space="preserve"> is</w:t>
      </w:r>
      <w:r w:rsidRPr="001D371E">
        <w:rPr>
          <w:rFonts w:eastAsia="Times New Roman"/>
          <w:sz w:val="24"/>
          <w:szCs w:val="24"/>
        </w:rPr>
        <w:t xml:space="preserve"> guided by</w:t>
      </w:r>
      <w:r w:rsidR="006D6CF0" w:rsidRPr="001D371E">
        <w:rPr>
          <w:rFonts w:eastAsia="Times New Roman"/>
          <w:sz w:val="24"/>
          <w:szCs w:val="24"/>
        </w:rPr>
        <w:t xml:space="preserve"> lipid status and </w:t>
      </w:r>
      <w:r w:rsidR="005B29FF" w:rsidRPr="001D371E">
        <w:rPr>
          <w:rFonts w:eastAsia="Times New Roman"/>
          <w:sz w:val="24"/>
          <w:szCs w:val="24"/>
        </w:rPr>
        <w:t>the total</w:t>
      </w:r>
      <w:r w:rsidR="006D6CF0" w:rsidRPr="001D371E">
        <w:rPr>
          <w:rFonts w:eastAsia="Times New Roman"/>
          <w:sz w:val="24"/>
          <w:szCs w:val="24"/>
        </w:rPr>
        <w:t xml:space="preserve"> CVR, their assessment in RA is </w:t>
      </w:r>
      <w:r w:rsidR="007D4E8F" w:rsidRPr="001D371E">
        <w:rPr>
          <w:rFonts w:eastAsia="Times New Roman"/>
          <w:sz w:val="24"/>
          <w:szCs w:val="24"/>
        </w:rPr>
        <w:t>important</w:t>
      </w:r>
      <w:r w:rsidR="006D6CF0" w:rsidRPr="001D371E">
        <w:rPr>
          <w:rFonts w:eastAsia="Times New Roman"/>
          <w:sz w:val="24"/>
          <w:szCs w:val="24"/>
        </w:rPr>
        <w:t>. However, due to limited evidence, it is uncertain when the monitoring should start</w:t>
      </w:r>
      <w:r w:rsidR="001E280C" w:rsidRPr="001D371E">
        <w:rPr>
          <w:rFonts w:eastAsia="Times New Roman"/>
          <w:sz w:val="24"/>
          <w:szCs w:val="24"/>
        </w:rPr>
        <w:t>, what it should include,</w:t>
      </w:r>
      <w:r w:rsidR="006D6CF0" w:rsidRPr="001D371E">
        <w:rPr>
          <w:rFonts w:eastAsia="Times New Roman"/>
          <w:sz w:val="24"/>
          <w:szCs w:val="24"/>
        </w:rPr>
        <w:t xml:space="preserve"> and how often it should be performed.</w:t>
      </w:r>
    </w:p>
    <w:p w14:paraId="1DF566CF" w14:textId="3CF9AA52" w:rsidR="00212699" w:rsidRPr="001D371E" w:rsidRDefault="00783FE0" w:rsidP="00E67E3A">
      <w:pPr>
        <w:pStyle w:val="Body"/>
        <w:spacing w:after="0" w:line="480" w:lineRule="auto"/>
        <w:ind w:firstLine="454"/>
        <w:rPr>
          <w:color w:val="FC02FF"/>
          <w:sz w:val="24"/>
          <w:szCs w:val="24"/>
        </w:rPr>
      </w:pPr>
      <w:r w:rsidRPr="001D371E">
        <w:rPr>
          <w:rFonts w:eastAsia="Times New Roman"/>
          <w:sz w:val="24"/>
          <w:szCs w:val="24"/>
        </w:rPr>
        <w:t xml:space="preserve">In some patients, </w:t>
      </w:r>
      <w:r w:rsidR="00B8496E">
        <w:rPr>
          <w:rFonts w:eastAsia="Times New Roman"/>
          <w:sz w:val="24"/>
          <w:szCs w:val="24"/>
        </w:rPr>
        <w:t>exact</w:t>
      </w:r>
      <w:r w:rsidRPr="001D371E">
        <w:rPr>
          <w:rFonts w:eastAsia="Times New Roman"/>
          <w:sz w:val="24"/>
          <w:szCs w:val="24"/>
        </w:rPr>
        <w:t xml:space="preserve"> </w:t>
      </w:r>
      <w:r w:rsidR="00B41EA6" w:rsidRPr="001D371E">
        <w:rPr>
          <w:rFonts w:eastAsia="Times New Roman"/>
          <w:sz w:val="24"/>
          <w:szCs w:val="24"/>
        </w:rPr>
        <w:t>CVR calculation</w:t>
      </w:r>
      <w:r w:rsidR="00E97A35" w:rsidRPr="001D371E">
        <w:rPr>
          <w:rFonts w:eastAsia="Times New Roman"/>
          <w:sz w:val="24"/>
          <w:szCs w:val="24"/>
        </w:rPr>
        <w:t xml:space="preserve"> </w:t>
      </w:r>
      <w:r w:rsidRPr="001D371E">
        <w:rPr>
          <w:rFonts w:eastAsia="Times New Roman"/>
          <w:sz w:val="24"/>
          <w:szCs w:val="24"/>
        </w:rPr>
        <w:t xml:space="preserve">is </w:t>
      </w:r>
      <w:r w:rsidR="00E97A35" w:rsidRPr="001D371E">
        <w:rPr>
          <w:rFonts w:eastAsia="Times New Roman"/>
          <w:sz w:val="24"/>
          <w:szCs w:val="24"/>
        </w:rPr>
        <w:t xml:space="preserve">not necessary, e.g. in </w:t>
      </w:r>
      <w:r w:rsidRPr="001D371E">
        <w:rPr>
          <w:rFonts w:eastAsia="Times New Roman"/>
          <w:sz w:val="24"/>
          <w:szCs w:val="24"/>
        </w:rPr>
        <w:t>those</w:t>
      </w:r>
      <w:r w:rsidR="00E97A35" w:rsidRPr="001D371E">
        <w:rPr>
          <w:rFonts w:eastAsia="Times New Roman"/>
          <w:sz w:val="24"/>
          <w:szCs w:val="24"/>
        </w:rPr>
        <w:t xml:space="preserve"> </w:t>
      </w:r>
      <w:r w:rsidRPr="001D371E">
        <w:rPr>
          <w:rFonts w:eastAsia="Times New Roman"/>
          <w:sz w:val="24"/>
          <w:szCs w:val="24"/>
        </w:rPr>
        <w:t>with</w:t>
      </w:r>
      <w:r w:rsidR="0099444C">
        <w:rPr>
          <w:rFonts w:eastAsia="Times New Roman"/>
          <w:sz w:val="24"/>
          <w:szCs w:val="24"/>
        </w:rPr>
        <w:t xml:space="preserve"> established</w:t>
      </w:r>
      <w:r w:rsidRPr="001D371E">
        <w:rPr>
          <w:rFonts w:eastAsia="Times New Roman"/>
          <w:sz w:val="24"/>
          <w:szCs w:val="24"/>
        </w:rPr>
        <w:t xml:space="preserve"> CVD</w:t>
      </w:r>
      <w:r w:rsidR="0099444C">
        <w:rPr>
          <w:rFonts w:eastAsia="Times New Roman"/>
          <w:sz w:val="24"/>
          <w:szCs w:val="24"/>
        </w:rPr>
        <w:t xml:space="preserve"> </w:t>
      </w:r>
      <w:r w:rsidR="00E97A35" w:rsidRPr="001D371E">
        <w:rPr>
          <w:rFonts w:eastAsia="Times New Roman"/>
          <w:sz w:val="24"/>
          <w:szCs w:val="24"/>
        </w:rPr>
        <w:t xml:space="preserve">who should </w:t>
      </w:r>
      <w:r w:rsidR="00F77847" w:rsidRPr="001D371E">
        <w:rPr>
          <w:rFonts w:eastAsia="Times New Roman"/>
          <w:sz w:val="24"/>
          <w:szCs w:val="24"/>
        </w:rPr>
        <w:t>regardless</w:t>
      </w:r>
      <w:r w:rsidR="00E97A35" w:rsidRPr="001D371E">
        <w:rPr>
          <w:rFonts w:eastAsia="Times New Roman"/>
          <w:sz w:val="24"/>
          <w:szCs w:val="24"/>
        </w:rPr>
        <w:t xml:space="preserve"> receive the most intensive LMT. Nonetheless, assessment of modifiable </w:t>
      </w:r>
      <w:r w:rsidR="00E97A35" w:rsidRPr="001D371E">
        <w:rPr>
          <w:rFonts w:eastAsia="Times New Roman"/>
          <w:sz w:val="24"/>
          <w:szCs w:val="24"/>
        </w:rPr>
        <w:lastRenderedPageBreak/>
        <w:t>CVRFs (e.g.</w:t>
      </w:r>
      <w:r w:rsidR="00F77847" w:rsidRPr="001D371E">
        <w:rPr>
          <w:rFonts w:eastAsia="Times New Roman"/>
          <w:sz w:val="24"/>
          <w:szCs w:val="24"/>
        </w:rPr>
        <w:t>,</w:t>
      </w:r>
      <w:r w:rsidR="003204EC" w:rsidRPr="001D371E">
        <w:rPr>
          <w:rFonts w:eastAsia="Times New Roman"/>
          <w:sz w:val="24"/>
          <w:szCs w:val="24"/>
        </w:rPr>
        <w:t xml:space="preserve"> </w:t>
      </w:r>
      <w:r w:rsidR="00B41EA6" w:rsidRPr="001D371E">
        <w:rPr>
          <w:rFonts w:eastAsia="Times New Roman"/>
          <w:sz w:val="24"/>
          <w:szCs w:val="24"/>
        </w:rPr>
        <w:t>hypertension and diabetes</w:t>
      </w:r>
      <w:r w:rsidR="00E97A35" w:rsidRPr="001D371E">
        <w:rPr>
          <w:rFonts w:eastAsia="Times New Roman"/>
          <w:sz w:val="24"/>
          <w:szCs w:val="24"/>
        </w:rPr>
        <w:t>) is pertinent with respect to their management, and their monitoring should be adjusted to their severity and response to therapy.</w:t>
      </w:r>
    </w:p>
    <w:p w14:paraId="6B772030" w14:textId="13FDD5F5" w:rsidR="003204EC" w:rsidRPr="001D371E" w:rsidRDefault="00171849" w:rsidP="00F540D3">
      <w:pPr>
        <w:pStyle w:val="Body"/>
        <w:spacing w:after="0" w:line="480" w:lineRule="auto"/>
        <w:ind w:firstLine="454"/>
        <w:rPr>
          <w:rFonts w:eastAsia="Times New Roman"/>
          <w:sz w:val="24"/>
          <w:szCs w:val="24"/>
        </w:rPr>
      </w:pPr>
      <w:r w:rsidRPr="001D371E">
        <w:rPr>
          <w:rFonts w:eastAsia="Times New Roman"/>
          <w:sz w:val="24"/>
          <w:szCs w:val="24"/>
        </w:rPr>
        <w:t xml:space="preserve">The </w:t>
      </w:r>
      <w:r w:rsidR="001A4764" w:rsidRPr="001D371E">
        <w:rPr>
          <w:rFonts w:eastAsia="Times New Roman"/>
          <w:sz w:val="24"/>
          <w:szCs w:val="24"/>
        </w:rPr>
        <w:t xml:space="preserve">2015/2016 EULAR recommendations </w:t>
      </w:r>
      <w:r w:rsidR="00403BAC" w:rsidRPr="001D371E">
        <w:rPr>
          <w:rFonts w:eastAsia="Times New Roman"/>
          <w:sz w:val="24"/>
          <w:szCs w:val="24"/>
        </w:rPr>
        <w:t>suggest</w:t>
      </w:r>
      <w:r w:rsidRPr="001D371E">
        <w:rPr>
          <w:rFonts w:eastAsia="Times New Roman"/>
          <w:sz w:val="24"/>
          <w:szCs w:val="24"/>
        </w:rPr>
        <w:t xml:space="preserve"> </w:t>
      </w:r>
      <w:r w:rsidR="005C3C65" w:rsidRPr="001D371E">
        <w:rPr>
          <w:rFonts w:eastAsia="Times New Roman"/>
          <w:sz w:val="24"/>
          <w:szCs w:val="24"/>
        </w:rPr>
        <w:t>CVR</w:t>
      </w:r>
      <w:r w:rsidRPr="001D371E">
        <w:rPr>
          <w:rFonts w:eastAsia="Times New Roman"/>
          <w:sz w:val="24"/>
          <w:szCs w:val="24"/>
        </w:rPr>
        <w:t xml:space="preserve"> assessment</w:t>
      </w:r>
      <w:r w:rsidR="005C3C65" w:rsidRPr="001D371E">
        <w:rPr>
          <w:rFonts w:eastAsia="Times New Roman"/>
          <w:sz w:val="24"/>
          <w:szCs w:val="24"/>
        </w:rPr>
        <w:t xml:space="preserve"> </w:t>
      </w:r>
      <w:r w:rsidR="001A4764" w:rsidRPr="001D371E">
        <w:rPr>
          <w:rFonts w:eastAsia="Times New Roman"/>
          <w:sz w:val="24"/>
          <w:szCs w:val="24"/>
        </w:rPr>
        <w:t xml:space="preserve">at least every five years </w:t>
      </w:r>
      <w:r w:rsidR="0019137B" w:rsidRPr="001D371E">
        <w:rPr>
          <w:rFonts w:eastAsia="Times New Roman"/>
          <w:sz w:val="24"/>
          <w:szCs w:val="24"/>
        </w:rPr>
        <w:t>in</w:t>
      </w:r>
      <w:r w:rsidR="001A4764" w:rsidRPr="001D371E">
        <w:rPr>
          <w:rFonts w:eastAsia="Times New Roman"/>
          <w:sz w:val="24"/>
          <w:szCs w:val="24"/>
        </w:rPr>
        <w:t xml:space="preserve"> </w:t>
      </w:r>
      <w:r w:rsidR="005C3C65" w:rsidRPr="001D371E">
        <w:rPr>
          <w:rFonts w:eastAsia="Times New Roman"/>
          <w:sz w:val="24"/>
          <w:szCs w:val="24"/>
        </w:rPr>
        <w:t>RA</w:t>
      </w:r>
      <w:r w:rsidR="0099444C">
        <w:rPr>
          <w:rFonts w:eastAsia="Times New Roman"/>
          <w:sz w:val="24"/>
          <w:szCs w:val="24"/>
        </w:rPr>
        <w:t xml:space="preserve"> </w:t>
      </w:r>
      <w:r w:rsidR="0099444C">
        <w:rPr>
          <w:rFonts w:eastAsia="Times New Roman"/>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99444C">
        <w:rPr>
          <w:rFonts w:eastAsia="Times New Roman"/>
          <w:sz w:val="24"/>
          <w:szCs w:val="24"/>
        </w:rPr>
        <w:instrText xml:space="preserve"> ADDIN EN.CITE </w:instrText>
      </w:r>
      <w:r w:rsidR="0099444C">
        <w:rPr>
          <w:rFonts w:eastAsia="Times New Roman"/>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99444C">
        <w:rPr>
          <w:rFonts w:eastAsia="Times New Roman"/>
          <w:sz w:val="24"/>
          <w:szCs w:val="24"/>
        </w:rPr>
        <w:instrText xml:space="preserve"> ADDIN EN.CITE.DATA </w:instrText>
      </w:r>
      <w:r w:rsidR="0099444C">
        <w:rPr>
          <w:rFonts w:eastAsia="Times New Roman"/>
          <w:sz w:val="24"/>
          <w:szCs w:val="24"/>
        </w:rPr>
      </w:r>
      <w:r w:rsidR="0099444C">
        <w:rPr>
          <w:rFonts w:eastAsia="Times New Roman"/>
          <w:sz w:val="24"/>
          <w:szCs w:val="24"/>
        </w:rPr>
        <w:fldChar w:fldCharType="end"/>
      </w:r>
      <w:r w:rsidR="0099444C">
        <w:rPr>
          <w:rFonts w:eastAsia="Times New Roman"/>
          <w:sz w:val="24"/>
          <w:szCs w:val="24"/>
        </w:rPr>
      </w:r>
      <w:r w:rsidR="0099444C">
        <w:rPr>
          <w:rFonts w:eastAsia="Times New Roman"/>
          <w:sz w:val="24"/>
          <w:szCs w:val="24"/>
        </w:rPr>
        <w:fldChar w:fldCharType="separate"/>
      </w:r>
      <w:r w:rsidR="0099444C">
        <w:rPr>
          <w:rFonts w:eastAsia="Times New Roman"/>
          <w:noProof/>
          <w:sz w:val="24"/>
          <w:szCs w:val="24"/>
        </w:rPr>
        <w:t>(17)</w:t>
      </w:r>
      <w:r w:rsidR="0099444C">
        <w:rPr>
          <w:rFonts w:eastAsia="Times New Roman"/>
          <w:sz w:val="24"/>
          <w:szCs w:val="24"/>
        </w:rPr>
        <w:fldChar w:fldCharType="end"/>
      </w:r>
      <w:r w:rsidR="006F1626" w:rsidRPr="001D371E">
        <w:rPr>
          <w:rFonts w:eastAsia="Times New Roman"/>
          <w:sz w:val="24"/>
          <w:szCs w:val="24"/>
        </w:rPr>
        <w:t>.</w:t>
      </w:r>
      <w:r w:rsidR="0019137B" w:rsidRPr="001D371E">
        <w:rPr>
          <w:rFonts w:eastAsia="Times New Roman"/>
          <w:sz w:val="24"/>
          <w:szCs w:val="24"/>
        </w:rPr>
        <w:t xml:space="preserve"> </w:t>
      </w:r>
      <w:r w:rsidR="003019BB" w:rsidRPr="001D371E">
        <w:rPr>
          <w:rFonts w:eastAsia="Times New Roman"/>
          <w:sz w:val="24"/>
          <w:szCs w:val="24"/>
        </w:rPr>
        <w:t>More frequent</w:t>
      </w:r>
      <w:r w:rsidRPr="001D371E">
        <w:rPr>
          <w:rFonts w:eastAsia="Times New Roman"/>
          <w:sz w:val="24"/>
          <w:szCs w:val="24"/>
        </w:rPr>
        <w:t xml:space="preserve"> assessment </w:t>
      </w:r>
      <w:r w:rsidR="003019BB" w:rsidRPr="001D371E">
        <w:rPr>
          <w:rFonts w:eastAsia="Times New Roman"/>
          <w:sz w:val="24"/>
          <w:szCs w:val="24"/>
        </w:rPr>
        <w:t>can</w:t>
      </w:r>
      <w:r w:rsidRPr="001D371E">
        <w:rPr>
          <w:rFonts w:eastAsia="Times New Roman"/>
          <w:sz w:val="24"/>
          <w:szCs w:val="24"/>
        </w:rPr>
        <w:t xml:space="preserve"> be </w:t>
      </w:r>
      <w:r w:rsidR="0099444C">
        <w:rPr>
          <w:rFonts w:eastAsia="Times New Roman"/>
          <w:sz w:val="24"/>
          <w:szCs w:val="24"/>
        </w:rPr>
        <w:t>useful</w:t>
      </w:r>
      <w:r w:rsidRPr="001D371E">
        <w:rPr>
          <w:rFonts w:eastAsia="Times New Roman"/>
          <w:sz w:val="24"/>
          <w:szCs w:val="24"/>
        </w:rPr>
        <w:t xml:space="preserve"> </w:t>
      </w:r>
      <w:r w:rsidR="00863B80" w:rsidRPr="001D371E">
        <w:rPr>
          <w:rFonts w:eastAsia="Times New Roman"/>
          <w:sz w:val="24"/>
          <w:szCs w:val="24"/>
        </w:rPr>
        <w:t xml:space="preserve">in patients </w:t>
      </w:r>
      <w:r w:rsidR="005C3C65" w:rsidRPr="001D371E">
        <w:rPr>
          <w:rFonts w:eastAsia="Times New Roman"/>
          <w:sz w:val="24"/>
          <w:szCs w:val="24"/>
        </w:rPr>
        <w:t xml:space="preserve">with CVR </w:t>
      </w:r>
      <w:r w:rsidR="00863B80" w:rsidRPr="001D371E">
        <w:rPr>
          <w:rFonts w:eastAsia="Times New Roman"/>
          <w:sz w:val="24"/>
          <w:szCs w:val="24"/>
        </w:rPr>
        <w:t>close to threshold</w:t>
      </w:r>
      <w:r w:rsidR="00403BAC" w:rsidRPr="001D371E">
        <w:rPr>
          <w:rFonts w:eastAsia="Times New Roman"/>
          <w:sz w:val="24"/>
          <w:szCs w:val="24"/>
        </w:rPr>
        <w:t>s</w:t>
      </w:r>
      <w:r w:rsidR="00863B80" w:rsidRPr="001D371E">
        <w:rPr>
          <w:rFonts w:eastAsia="Times New Roman"/>
          <w:sz w:val="24"/>
          <w:szCs w:val="24"/>
        </w:rPr>
        <w:t xml:space="preserve"> mandating initiation or intensification of </w:t>
      </w:r>
      <w:r w:rsidR="003A4390" w:rsidRPr="001D371E">
        <w:rPr>
          <w:rFonts w:eastAsia="Times New Roman"/>
          <w:sz w:val="24"/>
          <w:szCs w:val="24"/>
        </w:rPr>
        <w:t>LMT</w:t>
      </w:r>
      <w:r w:rsidR="00863B80" w:rsidRPr="001D371E">
        <w:rPr>
          <w:rFonts w:eastAsia="Times New Roman"/>
          <w:sz w:val="24"/>
          <w:szCs w:val="24"/>
        </w:rPr>
        <w:t xml:space="preserve"> (e.g., SCORE </w:t>
      </w:r>
      <w:r w:rsidR="00E34913" w:rsidRPr="001D371E">
        <w:rPr>
          <w:rFonts w:eastAsia="Times New Roman"/>
          <w:sz w:val="24"/>
          <w:szCs w:val="24"/>
        </w:rPr>
        <w:t>approaching</w:t>
      </w:r>
      <w:r w:rsidR="007236D4" w:rsidRPr="001D371E">
        <w:rPr>
          <w:rFonts w:eastAsia="Times New Roman"/>
          <w:sz w:val="24"/>
          <w:szCs w:val="24"/>
        </w:rPr>
        <w:t xml:space="preserve"> 5%</w:t>
      </w:r>
      <w:r w:rsidR="00863B80" w:rsidRPr="001D371E">
        <w:rPr>
          <w:rFonts w:eastAsia="Times New Roman"/>
          <w:sz w:val="24"/>
          <w:szCs w:val="24"/>
        </w:rPr>
        <w:t>),</w:t>
      </w:r>
      <w:r w:rsidR="001A4764" w:rsidRPr="001D371E">
        <w:rPr>
          <w:rFonts w:eastAsia="Times New Roman"/>
          <w:sz w:val="24"/>
          <w:szCs w:val="24"/>
        </w:rPr>
        <w:t xml:space="preserve"> and</w:t>
      </w:r>
      <w:r w:rsidR="009E290A" w:rsidRPr="001D371E">
        <w:rPr>
          <w:rFonts w:eastAsia="Times New Roman"/>
          <w:sz w:val="24"/>
          <w:szCs w:val="24"/>
        </w:rPr>
        <w:t xml:space="preserve"> in those with</w:t>
      </w:r>
      <w:r w:rsidR="001A4764" w:rsidRPr="001D371E">
        <w:rPr>
          <w:rFonts w:eastAsia="Times New Roman"/>
          <w:sz w:val="24"/>
          <w:szCs w:val="24"/>
        </w:rPr>
        <w:t xml:space="preserve"> rapidly progressing</w:t>
      </w:r>
      <w:r w:rsidR="005C3C65" w:rsidRPr="001D371E">
        <w:rPr>
          <w:rFonts w:eastAsia="Times New Roman"/>
          <w:sz w:val="24"/>
          <w:szCs w:val="24"/>
        </w:rPr>
        <w:t xml:space="preserve"> RA </w:t>
      </w:r>
      <w:r w:rsidR="009E290A" w:rsidRPr="001D371E">
        <w:rPr>
          <w:rFonts w:eastAsia="Times New Roman"/>
          <w:sz w:val="24"/>
          <w:szCs w:val="24"/>
        </w:rPr>
        <w:t>or</w:t>
      </w:r>
      <w:r w:rsidR="001A4764" w:rsidRPr="001D371E">
        <w:rPr>
          <w:rFonts w:eastAsia="Times New Roman"/>
          <w:sz w:val="24"/>
          <w:szCs w:val="24"/>
        </w:rPr>
        <w:t xml:space="preserve"> </w:t>
      </w:r>
      <w:r w:rsidR="009E290A" w:rsidRPr="001D371E">
        <w:rPr>
          <w:rFonts w:eastAsia="Times New Roman"/>
          <w:sz w:val="24"/>
          <w:szCs w:val="24"/>
        </w:rPr>
        <w:t xml:space="preserve">other </w:t>
      </w:r>
      <w:r w:rsidR="001A4764" w:rsidRPr="001D371E">
        <w:rPr>
          <w:rFonts w:eastAsia="Times New Roman"/>
          <w:sz w:val="24"/>
          <w:szCs w:val="24"/>
        </w:rPr>
        <w:t>CVR</w:t>
      </w:r>
      <w:r w:rsidR="009E290A" w:rsidRPr="001D371E">
        <w:rPr>
          <w:rFonts w:eastAsia="Times New Roman"/>
          <w:sz w:val="24"/>
          <w:szCs w:val="24"/>
        </w:rPr>
        <w:t>Fs</w:t>
      </w:r>
      <w:r w:rsidR="006F1626" w:rsidRPr="001D371E">
        <w:rPr>
          <w:rFonts w:eastAsia="Times New Roman"/>
          <w:sz w:val="24"/>
          <w:szCs w:val="24"/>
        </w:rPr>
        <w:t xml:space="preserve"> </w:t>
      </w:r>
      <w:r w:rsidR="0033394F" w:rsidRPr="001D371E">
        <w:rPr>
          <w:rFonts w:eastAsia="Times New Roman"/>
          <w:sz w:val="24"/>
          <w:szCs w:val="24"/>
        </w:rPr>
        <w:fldChar w:fldCharType="begin">
          <w:fldData xml:space="preserve">PEVuZE5vdGU+PENpdGU+PEF1dGhvcj5BZ2NhPC9BdXRob3I+PFllYXI+MjAxNjwvWWVhcj48UmVj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</w:fldData>
        </w:fldChar>
      </w:r>
      <w:r w:rsidR="00035726">
        <w:rPr>
          <w:rFonts w:eastAsia="Times New Roman"/>
          <w:sz w:val="24"/>
          <w:szCs w:val="24"/>
        </w:rPr>
        <w:instrText xml:space="preserve"> ADDIN EN.CITE </w:instrText>
      </w:r>
      <w:r w:rsidR="00035726">
        <w:rPr>
          <w:rFonts w:eastAsia="Times New Roman"/>
          <w:sz w:val="24"/>
          <w:szCs w:val="24"/>
        </w:rPr>
        <w:fldChar w:fldCharType="begin">
          <w:fldData xml:space="preserve">PEVuZE5vdGU+PENpdGU+PEF1dGhvcj5BZ2NhPC9BdXRob3I+PFllYXI+MjAxNjwvWWVhcj48UmVj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</w:fldData>
        </w:fldChar>
      </w:r>
      <w:r w:rsidR="00035726">
        <w:rPr>
          <w:rFonts w:eastAsia="Times New Roman"/>
          <w:sz w:val="24"/>
          <w:szCs w:val="24"/>
        </w:rPr>
        <w:instrText xml:space="preserve"> ADDIN EN.CITE.DATA </w:instrText>
      </w:r>
      <w:r w:rsidR="00035726">
        <w:rPr>
          <w:rFonts w:eastAsia="Times New Roman"/>
          <w:sz w:val="24"/>
          <w:szCs w:val="24"/>
        </w:rPr>
      </w:r>
      <w:r w:rsidR="00035726">
        <w:rPr>
          <w:rFonts w:eastAsia="Times New Roman"/>
          <w:sz w:val="24"/>
          <w:szCs w:val="24"/>
        </w:rPr>
        <w:fldChar w:fldCharType="end"/>
      </w:r>
      <w:r w:rsidR="0033394F" w:rsidRPr="001D371E">
        <w:rPr>
          <w:rFonts w:eastAsia="Times New Roman"/>
          <w:sz w:val="24"/>
          <w:szCs w:val="24"/>
        </w:rPr>
      </w:r>
      <w:r w:rsidR="0033394F" w:rsidRPr="001D371E">
        <w:rPr>
          <w:rFonts w:eastAsia="Times New Roman"/>
          <w:sz w:val="24"/>
          <w:szCs w:val="24"/>
        </w:rPr>
        <w:fldChar w:fldCharType="separate"/>
      </w:r>
      <w:r w:rsidR="00035726">
        <w:rPr>
          <w:rFonts w:eastAsia="Times New Roman"/>
          <w:noProof/>
          <w:sz w:val="24"/>
          <w:szCs w:val="24"/>
        </w:rPr>
        <w:t>(17, 33)</w:t>
      </w:r>
      <w:r w:rsidR="0033394F" w:rsidRPr="001D371E">
        <w:rPr>
          <w:rFonts w:eastAsia="Times New Roman"/>
          <w:sz w:val="24"/>
          <w:szCs w:val="24"/>
        </w:rPr>
        <w:fldChar w:fldCharType="end"/>
      </w:r>
      <w:r w:rsidR="001A4764" w:rsidRPr="001D371E">
        <w:rPr>
          <w:rFonts w:eastAsia="Times New Roman"/>
          <w:sz w:val="24"/>
          <w:szCs w:val="24"/>
        </w:rPr>
        <w:t xml:space="preserve">. </w:t>
      </w:r>
      <w:r w:rsidR="00863B80" w:rsidRPr="001D371E">
        <w:rPr>
          <w:rFonts w:eastAsia="Times New Roman"/>
          <w:sz w:val="24"/>
          <w:szCs w:val="24"/>
        </w:rPr>
        <w:t xml:space="preserve"> </w:t>
      </w:r>
      <w:r w:rsidR="00B47CE7" w:rsidRPr="001D371E">
        <w:rPr>
          <w:rFonts w:eastAsia="Times New Roman"/>
          <w:sz w:val="24"/>
          <w:szCs w:val="24"/>
        </w:rPr>
        <w:t>Some</w:t>
      </w:r>
      <w:r w:rsidR="006637A1" w:rsidRPr="001D371E">
        <w:rPr>
          <w:rFonts w:eastAsia="Times New Roman"/>
          <w:sz w:val="24"/>
          <w:szCs w:val="24"/>
        </w:rPr>
        <w:t xml:space="preserve"> experts advocate annual CVRF screening </w:t>
      </w:r>
      <w:r w:rsidR="00B47CE7" w:rsidRPr="001D371E">
        <w:rPr>
          <w:rFonts w:eastAsia="Times New Roman"/>
          <w:sz w:val="24"/>
          <w:szCs w:val="24"/>
        </w:rPr>
        <w:t>also</w:t>
      </w:r>
      <w:r w:rsidR="00F540D3" w:rsidRPr="001D371E">
        <w:rPr>
          <w:rFonts w:eastAsia="Times New Roman"/>
          <w:sz w:val="24"/>
          <w:szCs w:val="24"/>
        </w:rPr>
        <w:t xml:space="preserve"> in</w:t>
      </w:r>
      <w:r w:rsidR="006637A1" w:rsidRPr="001D371E">
        <w:rPr>
          <w:rFonts w:eastAsia="Times New Roman"/>
          <w:sz w:val="24"/>
          <w:szCs w:val="24"/>
        </w:rPr>
        <w:t xml:space="preserve"> </w:t>
      </w:r>
      <w:r w:rsidR="0099444C">
        <w:rPr>
          <w:rFonts w:eastAsia="Times New Roman"/>
          <w:sz w:val="24"/>
          <w:szCs w:val="24"/>
        </w:rPr>
        <w:t>RA patients from the</w:t>
      </w:r>
      <w:r w:rsidR="006637A1" w:rsidRPr="001D371E">
        <w:rPr>
          <w:rFonts w:eastAsia="Times New Roman"/>
          <w:sz w:val="24"/>
          <w:szCs w:val="24"/>
        </w:rPr>
        <w:t xml:space="preserve"> low</w:t>
      </w:r>
      <w:r w:rsidR="0099444C">
        <w:rPr>
          <w:rFonts w:eastAsia="Times New Roman"/>
          <w:sz w:val="24"/>
          <w:szCs w:val="24"/>
        </w:rPr>
        <w:t xml:space="preserve"> and </w:t>
      </w:r>
      <w:r w:rsidR="006637A1" w:rsidRPr="001D371E">
        <w:rPr>
          <w:rFonts w:eastAsia="Times New Roman"/>
          <w:sz w:val="24"/>
          <w:szCs w:val="24"/>
        </w:rPr>
        <w:t xml:space="preserve">moderate ESC CVR-categories, given the relatively high occurrence of atherosclerosis </w:t>
      </w:r>
      <w:r w:rsidR="00B47CE7" w:rsidRPr="001D371E">
        <w:rPr>
          <w:rFonts w:eastAsia="Times New Roman"/>
          <w:sz w:val="24"/>
          <w:szCs w:val="24"/>
        </w:rPr>
        <w:t>even</w:t>
      </w:r>
      <w:r w:rsidR="006637A1" w:rsidRPr="001D371E">
        <w:rPr>
          <w:rFonts w:eastAsia="Times New Roman"/>
          <w:sz w:val="24"/>
          <w:szCs w:val="24"/>
        </w:rPr>
        <w:t xml:space="preserve"> in </w:t>
      </w:r>
      <w:r w:rsidR="00F540D3" w:rsidRPr="001D371E">
        <w:rPr>
          <w:rFonts w:eastAsia="Times New Roman"/>
          <w:sz w:val="24"/>
          <w:szCs w:val="24"/>
        </w:rPr>
        <w:t>these</w:t>
      </w:r>
      <w:r w:rsidR="006637A1" w:rsidRPr="001D371E">
        <w:rPr>
          <w:rFonts w:eastAsia="Times New Roman"/>
          <w:sz w:val="24"/>
          <w:szCs w:val="24"/>
        </w:rPr>
        <w:t xml:space="preserve"> </w:t>
      </w:r>
      <w:r w:rsidR="0099444C">
        <w:rPr>
          <w:rFonts w:eastAsia="Times New Roman"/>
          <w:sz w:val="24"/>
          <w:szCs w:val="24"/>
        </w:rPr>
        <w:t>groups</w:t>
      </w:r>
      <w:r w:rsidR="006637A1" w:rsidRPr="001D371E">
        <w:rPr>
          <w:rFonts w:eastAsia="Times New Roman"/>
          <w:sz w:val="24"/>
          <w:szCs w:val="24"/>
        </w:rPr>
        <w:t xml:space="preserve"> </w:t>
      </w:r>
      <w:r w:rsidR="0033394F" w:rsidRPr="001D371E">
        <w:rPr>
          <w:sz w:val="24"/>
          <w:szCs w:val="24"/>
        </w:rPr>
        <w:fldChar w:fldCharType="begin">
          <w:fldData xml:space="preserve">PEVuZE5vdGU+PENpdGU+PEF1dGhvcj5Db3JyYWxlczwvQXV0aG9yPjxZZWFyPjIwMTU8L1llYXI+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</w:fldData>
        </w:fldChar>
      </w:r>
      <w:r w:rsidR="00AE23BA">
        <w:rPr>
          <w:sz w:val="24"/>
          <w:szCs w:val="24"/>
        </w:rPr>
        <w:instrText xml:space="preserve"> ADDIN EN.CITE </w:instrText>
      </w:r>
      <w:r w:rsidR="00AE23BA">
        <w:rPr>
          <w:sz w:val="24"/>
          <w:szCs w:val="24"/>
        </w:rPr>
        <w:fldChar w:fldCharType="begin">
          <w:fldData xml:space="preserve">PEVuZE5vdGU+PENpdGU+PEF1dGhvcj5Db3JyYWxlczwvQXV0aG9yPjxZZWFyPjIwMTU8L1llYXI+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</w:fldData>
        </w:fldChar>
      </w:r>
      <w:r w:rsidR="00AE23BA">
        <w:rPr>
          <w:sz w:val="24"/>
          <w:szCs w:val="24"/>
        </w:rPr>
        <w:instrText xml:space="preserve"> ADDIN EN.CITE.DATA </w:instrText>
      </w:r>
      <w:r w:rsidR="00AE23BA">
        <w:rPr>
          <w:sz w:val="24"/>
          <w:szCs w:val="24"/>
        </w:rPr>
      </w:r>
      <w:r w:rsidR="00AE23BA">
        <w:rPr>
          <w:sz w:val="24"/>
          <w:szCs w:val="24"/>
        </w:rPr>
        <w:fldChar w:fldCharType="end"/>
      </w:r>
      <w:r w:rsidR="0033394F" w:rsidRPr="001D371E">
        <w:rPr>
          <w:sz w:val="24"/>
          <w:szCs w:val="24"/>
        </w:rPr>
      </w:r>
      <w:r w:rsidR="0033394F" w:rsidRPr="001D371E">
        <w:rPr>
          <w:sz w:val="24"/>
          <w:szCs w:val="24"/>
        </w:rPr>
        <w:fldChar w:fldCharType="separate"/>
      </w:r>
      <w:r w:rsidR="00AE23BA">
        <w:rPr>
          <w:noProof/>
          <w:sz w:val="24"/>
          <w:szCs w:val="24"/>
        </w:rPr>
        <w:t>(31, 32)</w:t>
      </w:r>
      <w:r w:rsidR="0033394F" w:rsidRPr="001D371E">
        <w:rPr>
          <w:sz w:val="24"/>
          <w:szCs w:val="24"/>
        </w:rPr>
        <w:fldChar w:fldCharType="end"/>
      </w:r>
      <w:r w:rsidR="001F5AF0" w:rsidRPr="001D371E">
        <w:rPr>
          <w:rFonts w:eastAsia="Times New Roman"/>
          <w:sz w:val="24"/>
          <w:szCs w:val="24"/>
        </w:rPr>
        <w:t>.</w:t>
      </w:r>
      <w:r w:rsidR="00E97A35" w:rsidRPr="001D371E">
        <w:rPr>
          <w:rFonts w:eastAsia="Times New Roman"/>
          <w:sz w:val="24"/>
          <w:szCs w:val="24"/>
        </w:rPr>
        <w:t xml:space="preserve"> </w:t>
      </w:r>
      <w:r w:rsidR="003204EC" w:rsidRPr="001D371E">
        <w:rPr>
          <w:rFonts w:eastAsia="Times New Roman"/>
          <w:sz w:val="24"/>
          <w:szCs w:val="24"/>
        </w:rPr>
        <w:t xml:space="preserve"> </w:t>
      </w:r>
      <w:r w:rsidR="00B366FD" w:rsidRPr="001D371E">
        <w:rPr>
          <w:rFonts w:eastAsia="Times New Roman"/>
          <w:sz w:val="24"/>
          <w:szCs w:val="24"/>
        </w:rPr>
        <w:t xml:space="preserve">We </w:t>
      </w:r>
      <w:r w:rsidR="00A5273D" w:rsidRPr="001D371E">
        <w:rPr>
          <w:rFonts w:eastAsia="Times New Roman"/>
          <w:sz w:val="24"/>
          <w:szCs w:val="24"/>
        </w:rPr>
        <w:t>suggest</w:t>
      </w:r>
      <w:r w:rsidR="00B366FD" w:rsidRPr="001D371E">
        <w:rPr>
          <w:rFonts w:eastAsia="Times New Roman"/>
          <w:sz w:val="24"/>
          <w:szCs w:val="24"/>
        </w:rPr>
        <w:t xml:space="preserve"> that </w:t>
      </w:r>
      <w:r w:rsidR="00E40962" w:rsidRPr="001D371E">
        <w:rPr>
          <w:rFonts w:eastAsia="Times New Roman"/>
          <w:sz w:val="24"/>
          <w:szCs w:val="24"/>
        </w:rPr>
        <w:t>annual</w:t>
      </w:r>
      <w:r w:rsidR="00B366FD" w:rsidRPr="001D371E">
        <w:rPr>
          <w:rFonts w:eastAsia="Times New Roman"/>
          <w:sz w:val="24"/>
          <w:szCs w:val="24"/>
        </w:rPr>
        <w:t xml:space="preserve"> lipid monitoring should be considered at least in </w:t>
      </w:r>
      <w:r w:rsidR="00212F11" w:rsidRPr="001D371E">
        <w:rPr>
          <w:rFonts w:eastAsia="Times New Roman"/>
          <w:sz w:val="24"/>
          <w:szCs w:val="24"/>
        </w:rPr>
        <w:t>“High-risk RA” (HR-RA</w:t>
      </w:r>
      <w:r w:rsidR="0099444C">
        <w:rPr>
          <w:rFonts w:eastAsia="Times New Roman"/>
          <w:sz w:val="24"/>
          <w:szCs w:val="24"/>
        </w:rPr>
        <w:t xml:space="preserve">; defined in </w:t>
      </w:r>
      <w:r w:rsidR="00B41EA6" w:rsidRPr="001D371E">
        <w:rPr>
          <w:rFonts w:eastAsia="Times New Roman"/>
          <w:sz w:val="24"/>
          <w:szCs w:val="24"/>
        </w:rPr>
        <w:t>Figure 1)</w:t>
      </w:r>
      <w:r w:rsidR="00B366FD" w:rsidRPr="001D371E">
        <w:rPr>
          <w:rFonts w:eastAsia="Times New Roman"/>
          <w:sz w:val="24"/>
          <w:szCs w:val="24"/>
        </w:rPr>
        <w:t>.</w:t>
      </w:r>
    </w:p>
    <w:p w14:paraId="1A5434F4" w14:textId="28A35ED1" w:rsidR="003204EC" w:rsidRPr="001D371E" w:rsidRDefault="003204EC" w:rsidP="00E67E3A">
      <w:pPr>
        <w:pStyle w:val="Body"/>
        <w:spacing w:after="0" w:line="480" w:lineRule="auto"/>
        <w:ind w:firstLine="454"/>
        <w:rPr>
          <w:color w:val="000000" w:themeColor="text1"/>
          <w:sz w:val="24"/>
          <w:szCs w:val="24"/>
        </w:rPr>
      </w:pPr>
      <w:r w:rsidRPr="001D371E">
        <w:rPr>
          <w:rFonts w:eastAsia="Times New Roman"/>
          <w:sz w:val="24"/>
          <w:szCs w:val="24"/>
        </w:rPr>
        <w:t xml:space="preserve">CVR </w:t>
      </w:r>
      <w:r w:rsidR="0099444C">
        <w:rPr>
          <w:rFonts w:eastAsia="Times New Roman"/>
          <w:sz w:val="24"/>
          <w:szCs w:val="24"/>
        </w:rPr>
        <w:t>re</w:t>
      </w:r>
      <w:r w:rsidRPr="001D371E">
        <w:rPr>
          <w:rFonts w:eastAsia="Times New Roman"/>
          <w:sz w:val="24"/>
          <w:szCs w:val="24"/>
        </w:rPr>
        <w:t>-evaluat</w:t>
      </w:r>
      <w:r w:rsidR="00BD2B9C">
        <w:rPr>
          <w:rFonts w:eastAsia="Times New Roman"/>
          <w:sz w:val="24"/>
          <w:szCs w:val="24"/>
        </w:rPr>
        <w:t>ion should be considered</w:t>
      </w:r>
      <w:r w:rsidRPr="001D371E">
        <w:rPr>
          <w:rFonts w:eastAsia="Times New Roman"/>
          <w:sz w:val="24"/>
          <w:szCs w:val="24"/>
        </w:rPr>
        <w:t xml:space="preserve"> upon </w:t>
      </w:r>
      <w:r w:rsidR="00B47CE7" w:rsidRPr="001D371E">
        <w:rPr>
          <w:rFonts w:eastAsia="Times New Roman"/>
          <w:sz w:val="24"/>
          <w:szCs w:val="24"/>
        </w:rPr>
        <w:t>substantial changes in factors influencing lipids</w:t>
      </w:r>
      <w:r w:rsidR="00E34913" w:rsidRPr="001D371E">
        <w:rPr>
          <w:rFonts w:eastAsia="Times New Roman"/>
          <w:sz w:val="24"/>
          <w:szCs w:val="24"/>
        </w:rPr>
        <w:t xml:space="preserve"> and </w:t>
      </w:r>
      <w:r w:rsidR="00B47CE7" w:rsidRPr="001D371E">
        <w:rPr>
          <w:rFonts w:eastAsia="Times New Roman"/>
          <w:sz w:val="24"/>
          <w:szCs w:val="24"/>
        </w:rPr>
        <w:t xml:space="preserve">CVR, </w:t>
      </w:r>
      <w:r w:rsidR="00E34913" w:rsidRPr="001D371E">
        <w:rPr>
          <w:rFonts w:eastAsia="Times New Roman"/>
          <w:sz w:val="24"/>
          <w:szCs w:val="24"/>
        </w:rPr>
        <w:t>including</w:t>
      </w:r>
      <w:r w:rsidR="00B47CE7" w:rsidRPr="001D371E">
        <w:rPr>
          <w:rFonts w:eastAsia="Times New Roman"/>
          <w:sz w:val="24"/>
          <w:szCs w:val="24"/>
        </w:rPr>
        <w:t xml:space="preserve"> </w:t>
      </w:r>
      <w:r w:rsidRPr="001D371E">
        <w:rPr>
          <w:rFonts w:eastAsia="Times New Roman"/>
          <w:sz w:val="24"/>
          <w:szCs w:val="24"/>
        </w:rPr>
        <w:t>lifestyle and treatment (</w:t>
      </w:r>
      <w:r w:rsidR="00E34913" w:rsidRPr="001D371E">
        <w:rPr>
          <w:rFonts w:eastAsia="Times New Roman"/>
          <w:sz w:val="24"/>
          <w:szCs w:val="24"/>
        </w:rPr>
        <w:t>e.g.,</w:t>
      </w:r>
      <w:r w:rsidRPr="001D371E">
        <w:rPr>
          <w:rFonts w:eastAsia="Times New Roman"/>
          <w:sz w:val="24"/>
          <w:szCs w:val="24"/>
        </w:rPr>
        <w:t xml:space="preserve"> </w:t>
      </w:r>
      <w:r w:rsidR="00B47CE7" w:rsidRPr="001D371E">
        <w:rPr>
          <w:rFonts w:eastAsia="Times New Roman"/>
          <w:sz w:val="24"/>
          <w:szCs w:val="24"/>
        </w:rPr>
        <w:t xml:space="preserve">initiation </w:t>
      </w:r>
      <w:r w:rsidR="007F4348" w:rsidRPr="001D371E">
        <w:rPr>
          <w:rFonts w:eastAsia="Times New Roman"/>
          <w:sz w:val="24"/>
          <w:szCs w:val="24"/>
        </w:rPr>
        <w:t>of</w:t>
      </w:r>
      <w:r w:rsidR="00B47CE7" w:rsidRPr="001D371E">
        <w:rPr>
          <w:rFonts w:eastAsia="Times New Roman"/>
          <w:sz w:val="24"/>
          <w:szCs w:val="24"/>
        </w:rPr>
        <w:t xml:space="preserve"> </w:t>
      </w:r>
      <w:r w:rsidRPr="001D371E">
        <w:rPr>
          <w:rFonts w:eastAsia="Times New Roman"/>
          <w:sz w:val="24"/>
          <w:szCs w:val="24"/>
        </w:rPr>
        <w:t>DMARD</w:t>
      </w:r>
      <w:r w:rsidR="007F4348" w:rsidRPr="001D371E">
        <w:rPr>
          <w:rFonts w:eastAsia="Times New Roman"/>
          <w:sz w:val="24"/>
          <w:szCs w:val="24"/>
        </w:rPr>
        <w:t xml:space="preserve"> </w:t>
      </w:r>
      <w:r w:rsidR="004144A1" w:rsidRPr="001D371E">
        <w:rPr>
          <w:rFonts w:eastAsia="Times New Roman"/>
          <w:sz w:val="24"/>
          <w:szCs w:val="24"/>
        </w:rPr>
        <w:t>and</w:t>
      </w:r>
      <w:r w:rsidRPr="001D371E">
        <w:rPr>
          <w:rFonts w:eastAsia="Times New Roman"/>
          <w:sz w:val="24"/>
          <w:szCs w:val="24"/>
        </w:rPr>
        <w:t xml:space="preserve"> </w:t>
      </w:r>
      <w:r w:rsidR="007F4348" w:rsidRPr="001D371E">
        <w:rPr>
          <w:rFonts w:eastAsia="Times New Roman"/>
          <w:sz w:val="24"/>
          <w:szCs w:val="24"/>
        </w:rPr>
        <w:t xml:space="preserve">high-dose </w:t>
      </w:r>
      <w:r w:rsidRPr="001D371E">
        <w:rPr>
          <w:rFonts w:eastAsia="Times New Roman"/>
          <w:sz w:val="24"/>
          <w:szCs w:val="24"/>
        </w:rPr>
        <w:t>glucocorticoid</w:t>
      </w:r>
      <w:r w:rsidR="007F4348" w:rsidRPr="001D371E">
        <w:rPr>
          <w:rFonts w:eastAsia="Times New Roman"/>
          <w:sz w:val="24"/>
          <w:szCs w:val="24"/>
        </w:rPr>
        <w:t xml:space="preserve"> treatment</w:t>
      </w:r>
      <w:r w:rsidRPr="001D371E">
        <w:rPr>
          <w:rFonts w:eastAsia="Times New Roman"/>
          <w:sz w:val="24"/>
          <w:szCs w:val="24"/>
        </w:rPr>
        <w:t>)</w:t>
      </w:r>
      <w:r w:rsidR="00BB094A" w:rsidRPr="001D371E">
        <w:rPr>
          <w:rFonts w:eastAsia="Times New Roman"/>
          <w:sz w:val="24"/>
          <w:szCs w:val="24"/>
        </w:rPr>
        <w:t xml:space="preserve"> </w:t>
      </w:r>
      <w:r w:rsidR="0033394F" w:rsidRPr="001D371E">
        <w:rPr>
          <w:rFonts w:eastAsia="Times New Roman"/>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1013AF">
        <w:rPr>
          <w:rFonts w:eastAsia="Times New Roman"/>
          <w:sz w:val="24"/>
          <w:szCs w:val="24"/>
        </w:rPr>
        <w:instrText xml:space="preserve"> ADDIN EN.CITE </w:instrText>
      </w:r>
      <w:r w:rsidR="001013AF">
        <w:rPr>
          <w:rFonts w:eastAsia="Times New Roman"/>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1013AF">
        <w:rPr>
          <w:rFonts w:eastAsia="Times New Roman"/>
          <w:sz w:val="24"/>
          <w:szCs w:val="24"/>
        </w:rPr>
        <w:instrText xml:space="preserve"> ADDIN EN.CITE.DATA </w:instrText>
      </w:r>
      <w:r w:rsidR="001013AF">
        <w:rPr>
          <w:rFonts w:eastAsia="Times New Roman"/>
          <w:sz w:val="24"/>
          <w:szCs w:val="24"/>
        </w:rPr>
      </w:r>
      <w:r w:rsidR="001013AF">
        <w:rPr>
          <w:rFonts w:eastAsia="Times New Roman"/>
          <w:sz w:val="24"/>
          <w:szCs w:val="24"/>
        </w:rPr>
        <w:fldChar w:fldCharType="end"/>
      </w:r>
      <w:r w:rsidR="0033394F" w:rsidRPr="001D371E">
        <w:rPr>
          <w:rFonts w:eastAsia="Times New Roman"/>
          <w:sz w:val="24"/>
          <w:szCs w:val="24"/>
        </w:rPr>
      </w:r>
      <w:r w:rsidR="0033394F" w:rsidRPr="001D371E">
        <w:rPr>
          <w:rFonts w:eastAsia="Times New Roman"/>
          <w:sz w:val="24"/>
          <w:szCs w:val="24"/>
        </w:rPr>
        <w:fldChar w:fldCharType="separate"/>
      </w:r>
      <w:r w:rsidR="001013AF">
        <w:rPr>
          <w:rFonts w:eastAsia="Times New Roman"/>
          <w:noProof/>
          <w:sz w:val="24"/>
          <w:szCs w:val="24"/>
        </w:rPr>
        <w:t>(17)</w:t>
      </w:r>
      <w:r w:rsidR="0033394F" w:rsidRPr="001D371E">
        <w:rPr>
          <w:rFonts w:eastAsia="Times New Roman"/>
          <w:sz w:val="24"/>
          <w:szCs w:val="24"/>
        </w:rPr>
        <w:fldChar w:fldCharType="end"/>
      </w:r>
      <w:r w:rsidRPr="001D371E">
        <w:rPr>
          <w:rFonts w:eastAsia="Times New Roman"/>
          <w:sz w:val="24"/>
          <w:szCs w:val="24"/>
        </w:rPr>
        <w:t xml:space="preserve">. </w:t>
      </w:r>
      <w:r w:rsidR="004144A1" w:rsidRPr="001D371E">
        <w:rPr>
          <w:rFonts w:eastAsia="Times New Roman"/>
          <w:sz w:val="24"/>
          <w:szCs w:val="24"/>
        </w:rPr>
        <w:t xml:space="preserve">As </w:t>
      </w:r>
      <w:r w:rsidR="00E34913" w:rsidRPr="001D371E">
        <w:rPr>
          <w:rFonts w:eastAsia="Times New Roman"/>
          <w:sz w:val="24"/>
          <w:szCs w:val="24"/>
        </w:rPr>
        <w:t>LDL-C</w:t>
      </w:r>
      <w:r w:rsidR="004144A1" w:rsidRPr="001D371E">
        <w:rPr>
          <w:rFonts w:eastAsia="Times New Roman"/>
          <w:sz w:val="24"/>
          <w:szCs w:val="24"/>
        </w:rPr>
        <w:t xml:space="preserve"> increase</w:t>
      </w:r>
      <w:r w:rsidR="00D97FC2" w:rsidRPr="001D371E">
        <w:rPr>
          <w:rFonts w:eastAsia="Times New Roman"/>
          <w:sz w:val="24"/>
          <w:szCs w:val="24"/>
        </w:rPr>
        <w:t>s</w:t>
      </w:r>
      <w:r w:rsidR="004144A1" w:rsidRPr="001D371E">
        <w:rPr>
          <w:sz w:val="24"/>
          <w:szCs w:val="24"/>
        </w:rPr>
        <w:t xml:space="preserve"> with decreasing inflammation, lipid status should be examined also when reduction of disease activity is achieved</w:t>
      </w:r>
      <w:r w:rsidR="00D542D2" w:rsidRPr="001D371E">
        <w:rPr>
          <w:sz w:val="24"/>
          <w:szCs w:val="24"/>
        </w:rPr>
        <w:t>, e.g. 1-4 months after initiation of DMA</w:t>
      </w:r>
      <w:r w:rsidR="00C23994" w:rsidRPr="001D371E">
        <w:rPr>
          <w:sz w:val="24"/>
          <w:szCs w:val="24"/>
        </w:rPr>
        <w:t>R</w:t>
      </w:r>
      <w:r w:rsidR="00D542D2" w:rsidRPr="001D371E">
        <w:rPr>
          <w:sz w:val="24"/>
          <w:szCs w:val="24"/>
        </w:rPr>
        <w:t>Ds</w:t>
      </w:r>
      <w:r w:rsidR="004144A1" w:rsidRPr="001D371E">
        <w:rPr>
          <w:sz w:val="24"/>
          <w:szCs w:val="24"/>
        </w:rPr>
        <w:t xml:space="preserve">. </w:t>
      </w:r>
      <w:r w:rsidR="00BD2B9C">
        <w:rPr>
          <w:sz w:val="24"/>
          <w:szCs w:val="24"/>
        </w:rPr>
        <w:t xml:space="preserve">For interleukin-6 inhibitors, some recommendations propose </w:t>
      </w:r>
      <w:r w:rsidRPr="001D371E">
        <w:rPr>
          <w:sz w:val="24"/>
          <w:szCs w:val="24"/>
        </w:rPr>
        <w:t xml:space="preserve">lipid </w:t>
      </w:r>
      <w:r w:rsidR="00BD2B9C">
        <w:rPr>
          <w:sz w:val="24"/>
          <w:szCs w:val="24"/>
        </w:rPr>
        <w:t>assessment</w:t>
      </w:r>
      <w:r w:rsidRPr="001D371E">
        <w:rPr>
          <w:sz w:val="24"/>
          <w:szCs w:val="24"/>
        </w:rPr>
        <w:t xml:space="preserve"> 4-8 weeks </w:t>
      </w:r>
      <w:r w:rsidRPr="001D371E">
        <w:rPr>
          <w:color w:val="000000" w:themeColor="text1"/>
          <w:sz w:val="24"/>
          <w:szCs w:val="24"/>
        </w:rPr>
        <w:t>after initiation</w:t>
      </w:r>
      <w:r w:rsidR="005036EA">
        <w:rPr>
          <w:color w:val="000000" w:themeColor="text1"/>
          <w:sz w:val="24"/>
          <w:szCs w:val="24"/>
        </w:rPr>
        <w:t xml:space="preserve"> of the treatment</w:t>
      </w:r>
      <w:r w:rsidRPr="001D371E">
        <w:rPr>
          <w:color w:val="000000" w:themeColor="text1"/>
          <w:sz w:val="24"/>
          <w:szCs w:val="24"/>
        </w:rPr>
        <w:t xml:space="preserve">, and subsequently at 6 months intervals </w:t>
      </w:r>
      <w:r w:rsidR="0033394F" w:rsidRPr="001D371E">
        <w:rPr>
          <w:color w:val="000000" w:themeColor="text1"/>
          <w:sz w:val="24"/>
          <w:szCs w:val="24"/>
        </w:rPr>
        <w:fldChar w:fldCharType="begin">
          <w:fldData xml:space="preserve">PEVuZE5vdGU+PENpdGU+PEF1dGhvcj5TY2hpZmY8L0F1dGhvcj48WWVhcj4yMDExPC9ZZWFyPjxS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</w:fldData>
        </w:fldChar>
      </w:r>
      <w:r w:rsidR="008B7CBB">
        <w:rPr>
          <w:color w:val="000000" w:themeColor="text1"/>
          <w:sz w:val="24"/>
          <w:szCs w:val="24"/>
        </w:rPr>
        <w:instrText xml:space="preserve"> ADDIN EN.CITE </w:instrText>
      </w:r>
      <w:r w:rsidR="008B7CBB">
        <w:rPr>
          <w:color w:val="000000" w:themeColor="text1"/>
          <w:sz w:val="24"/>
          <w:szCs w:val="24"/>
        </w:rPr>
        <w:fldChar w:fldCharType="begin">
          <w:fldData xml:space="preserve">PEVuZE5vdGU+PENpdGU+PEF1dGhvcj5TY2hpZmY8L0F1dGhvcj48WWVhcj4yMDExPC9ZZWFyPjxS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</w:fldData>
        </w:fldChar>
      </w:r>
      <w:r w:rsidR="008B7CBB">
        <w:rPr>
          <w:color w:val="000000" w:themeColor="text1"/>
          <w:sz w:val="24"/>
          <w:szCs w:val="24"/>
        </w:rPr>
        <w:instrText xml:space="preserve"> ADDIN EN.CITE.DATA </w:instrText>
      </w:r>
      <w:r w:rsidR="008B7CBB">
        <w:rPr>
          <w:color w:val="000000" w:themeColor="text1"/>
          <w:sz w:val="24"/>
          <w:szCs w:val="24"/>
        </w:rPr>
      </w:r>
      <w:r w:rsidR="008B7CBB">
        <w:rPr>
          <w:color w:val="000000" w:themeColor="text1"/>
          <w:sz w:val="24"/>
          <w:szCs w:val="24"/>
        </w:rPr>
        <w:fldChar w:fldCharType="end"/>
      </w:r>
      <w:r w:rsidR="0033394F" w:rsidRPr="001D371E">
        <w:rPr>
          <w:color w:val="000000" w:themeColor="text1"/>
          <w:sz w:val="24"/>
          <w:szCs w:val="24"/>
        </w:rPr>
      </w:r>
      <w:r w:rsidR="0033394F" w:rsidRPr="001D371E">
        <w:rPr>
          <w:color w:val="000000" w:themeColor="text1"/>
          <w:sz w:val="24"/>
          <w:szCs w:val="24"/>
        </w:rPr>
        <w:fldChar w:fldCharType="separate"/>
      </w:r>
      <w:r w:rsidR="008B7CBB">
        <w:rPr>
          <w:noProof/>
          <w:color w:val="000000" w:themeColor="text1"/>
          <w:sz w:val="24"/>
          <w:szCs w:val="24"/>
        </w:rPr>
        <w:t>(89)</w:t>
      </w:r>
      <w:r w:rsidR="0033394F" w:rsidRPr="001D371E">
        <w:rPr>
          <w:color w:val="000000" w:themeColor="text1"/>
          <w:sz w:val="24"/>
          <w:szCs w:val="24"/>
        </w:rPr>
        <w:fldChar w:fldCharType="end"/>
      </w:r>
      <w:r w:rsidRPr="001D371E">
        <w:rPr>
          <w:color w:val="000000" w:themeColor="text1"/>
          <w:sz w:val="24"/>
          <w:szCs w:val="24"/>
        </w:rPr>
        <w:t xml:space="preserve">.  </w:t>
      </w:r>
    </w:p>
    <w:p w14:paraId="40AF9305" w14:textId="2F0DDE66" w:rsidR="002371E0" w:rsidRPr="001D371E" w:rsidRDefault="00F65BC1" w:rsidP="00E67E3A">
      <w:pPr>
        <w:pStyle w:val="Body"/>
        <w:spacing w:after="0" w:line="480" w:lineRule="auto"/>
        <w:ind w:firstLine="454"/>
        <w:rPr>
          <w:color w:val="000000" w:themeColor="text1"/>
          <w:sz w:val="24"/>
          <w:szCs w:val="24"/>
        </w:rPr>
      </w:pPr>
      <w:r w:rsidRPr="001D371E">
        <w:rPr>
          <w:color w:val="000000" w:themeColor="text1"/>
          <w:sz w:val="24"/>
          <w:szCs w:val="24"/>
        </w:rPr>
        <w:t>Li</w:t>
      </w:r>
      <w:r w:rsidR="002C5B96" w:rsidRPr="001D371E">
        <w:rPr>
          <w:color w:val="000000" w:themeColor="text1"/>
          <w:sz w:val="24"/>
          <w:szCs w:val="24"/>
        </w:rPr>
        <w:t xml:space="preserve">pid monitoring should be adjusted to the </w:t>
      </w:r>
      <w:r w:rsidR="00056EDC" w:rsidRPr="001D371E">
        <w:rPr>
          <w:color w:val="000000" w:themeColor="text1"/>
          <w:sz w:val="24"/>
          <w:szCs w:val="24"/>
        </w:rPr>
        <w:t>overall</w:t>
      </w:r>
      <w:r w:rsidR="002C5B96" w:rsidRPr="001D371E">
        <w:rPr>
          <w:color w:val="000000" w:themeColor="text1"/>
          <w:sz w:val="24"/>
          <w:szCs w:val="24"/>
        </w:rPr>
        <w:t xml:space="preserve"> situation</w:t>
      </w:r>
      <w:r w:rsidR="007A48C4" w:rsidRPr="001D371E">
        <w:rPr>
          <w:color w:val="000000" w:themeColor="text1"/>
          <w:sz w:val="24"/>
          <w:szCs w:val="24"/>
        </w:rPr>
        <w:t>;</w:t>
      </w:r>
      <w:r w:rsidR="002C5B96" w:rsidRPr="001D371E">
        <w:rPr>
          <w:color w:val="000000" w:themeColor="text1"/>
          <w:sz w:val="24"/>
          <w:szCs w:val="24"/>
        </w:rPr>
        <w:t xml:space="preserve"> e.g., </w:t>
      </w:r>
      <w:r w:rsidR="00BA6A71" w:rsidRPr="001D371E">
        <w:rPr>
          <w:color w:val="000000" w:themeColor="text1"/>
          <w:sz w:val="24"/>
          <w:szCs w:val="24"/>
        </w:rPr>
        <w:t>stringent</w:t>
      </w:r>
      <w:r w:rsidR="002036E3" w:rsidRPr="001D371E">
        <w:rPr>
          <w:color w:val="000000" w:themeColor="text1"/>
          <w:sz w:val="24"/>
          <w:szCs w:val="24"/>
        </w:rPr>
        <w:t xml:space="preserve"> </w:t>
      </w:r>
      <w:r w:rsidR="00E171BC" w:rsidRPr="001D371E">
        <w:rPr>
          <w:color w:val="000000" w:themeColor="text1"/>
          <w:sz w:val="24"/>
          <w:szCs w:val="24"/>
        </w:rPr>
        <w:t>LM</w:t>
      </w:r>
      <w:r w:rsidR="002C5B96" w:rsidRPr="001D371E">
        <w:rPr>
          <w:color w:val="000000" w:themeColor="text1"/>
          <w:sz w:val="24"/>
          <w:szCs w:val="24"/>
        </w:rPr>
        <w:t xml:space="preserve"> </w:t>
      </w:r>
      <w:r w:rsidR="002036E3" w:rsidRPr="001D371E">
        <w:rPr>
          <w:color w:val="000000" w:themeColor="text1"/>
          <w:sz w:val="24"/>
          <w:szCs w:val="24"/>
        </w:rPr>
        <w:t xml:space="preserve">might not be indicated in </w:t>
      </w:r>
      <w:r w:rsidR="002371E0" w:rsidRPr="001D371E">
        <w:rPr>
          <w:color w:val="000000" w:themeColor="text1"/>
          <w:sz w:val="24"/>
          <w:szCs w:val="24"/>
        </w:rPr>
        <w:t>individuals</w:t>
      </w:r>
      <w:r w:rsidR="002036E3" w:rsidRPr="001D371E">
        <w:rPr>
          <w:color w:val="000000" w:themeColor="text1"/>
          <w:sz w:val="24"/>
          <w:szCs w:val="24"/>
        </w:rPr>
        <w:t xml:space="preserve"> </w:t>
      </w:r>
      <w:r w:rsidR="005036EA">
        <w:rPr>
          <w:color w:val="000000" w:themeColor="text1"/>
          <w:sz w:val="24"/>
          <w:szCs w:val="24"/>
        </w:rPr>
        <w:t xml:space="preserve">predisposed to </w:t>
      </w:r>
      <w:r w:rsidR="005036EA" w:rsidRPr="001D371E">
        <w:rPr>
          <w:color w:val="000000" w:themeColor="text1"/>
          <w:sz w:val="24"/>
          <w:szCs w:val="24"/>
        </w:rPr>
        <w:t xml:space="preserve">adverse effects </w:t>
      </w:r>
      <w:r w:rsidR="005036EA">
        <w:rPr>
          <w:color w:val="000000" w:themeColor="text1"/>
          <w:sz w:val="24"/>
          <w:szCs w:val="24"/>
        </w:rPr>
        <w:t xml:space="preserve">or </w:t>
      </w:r>
      <w:r w:rsidR="002036E3" w:rsidRPr="001D371E">
        <w:rPr>
          <w:color w:val="000000" w:themeColor="text1"/>
          <w:sz w:val="24"/>
          <w:szCs w:val="24"/>
        </w:rPr>
        <w:t xml:space="preserve">with </w:t>
      </w:r>
      <w:r w:rsidR="003F3F9A" w:rsidRPr="001D371E">
        <w:rPr>
          <w:color w:val="000000" w:themeColor="text1"/>
          <w:sz w:val="24"/>
          <w:szCs w:val="24"/>
        </w:rPr>
        <w:t>short</w:t>
      </w:r>
      <w:r w:rsidR="002036E3" w:rsidRPr="001D371E">
        <w:rPr>
          <w:color w:val="000000" w:themeColor="text1"/>
          <w:sz w:val="24"/>
          <w:szCs w:val="24"/>
        </w:rPr>
        <w:t xml:space="preserve"> life expectancy</w:t>
      </w:r>
      <w:r w:rsidR="002B2476" w:rsidRPr="001D371E">
        <w:rPr>
          <w:color w:val="000000" w:themeColor="text1"/>
          <w:sz w:val="24"/>
          <w:szCs w:val="24"/>
        </w:rPr>
        <w:t xml:space="preserve"> </w:t>
      </w:r>
      <w:r w:rsidR="0033394F" w:rsidRPr="001D371E">
        <w:rPr>
          <w:color w:val="000000" w:themeColor="text1"/>
        </w:rPr>
        <w:fldChar w:fldCharType="begin">
          <w:fldData xml:space="preserve">PEVuZE5vdGU+PENpdGU+PEF1dGhvcj5TdHJvZXM8L0F1dGhvcj48WWVhcj4yMDE1PC9ZZWFyPjxS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kYXRlcz48eWVhcj4yMDE1PC95ZWFy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</w:fldData>
        </w:fldChar>
      </w:r>
      <w:r w:rsidR="008B7CBB">
        <w:rPr>
          <w:color w:val="000000" w:themeColor="text1"/>
        </w:rPr>
        <w:instrText xml:space="preserve"> ADDIN EN.CITE </w:instrText>
      </w:r>
      <w:r w:rsidR="008B7CBB">
        <w:rPr>
          <w:color w:val="000000" w:themeColor="text1"/>
        </w:rPr>
        <w:fldChar w:fldCharType="begin">
          <w:fldData xml:space="preserve">PEVuZE5vdGU+PENpdGU+PEF1dGhvcj5TdHJvZXM8L0F1dGhvcj48WWVhcj4yMDE1PC9ZZWFyPjxS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kYXRlcz48eWVhcj4yMDE1PC95ZWFy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</w:fldData>
        </w:fldChar>
      </w:r>
      <w:r w:rsidR="008B7CBB">
        <w:rPr>
          <w:color w:val="000000" w:themeColor="text1"/>
        </w:rPr>
        <w:instrText xml:space="preserve"> ADDIN EN.CITE.DATA </w:instrText>
      </w:r>
      <w:r w:rsidR="008B7CBB">
        <w:rPr>
          <w:color w:val="000000" w:themeColor="text1"/>
        </w:rPr>
      </w:r>
      <w:r w:rsidR="008B7CBB">
        <w:rPr>
          <w:color w:val="000000" w:themeColor="text1"/>
        </w:rPr>
        <w:fldChar w:fldCharType="end"/>
      </w:r>
      <w:r w:rsidR="0033394F" w:rsidRPr="001D371E">
        <w:rPr>
          <w:color w:val="000000" w:themeColor="text1"/>
        </w:rPr>
      </w:r>
      <w:r w:rsidR="0033394F" w:rsidRPr="001D371E">
        <w:rPr>
          <w:color w:val="000000" w:themeColor="text1"/>
        </w:rPr>
        <w:fldChar w:fldCharType="separate"/>
      </w:r>
      <w:r w:rsidR="008B7CBB">
        <w:rPr>
          <w:noProof/>
          <w:color w:val="000000" w:themeColor="text1"/>
        </w:rPr>
        <w:t>(33, 90)</w:t>
      </w:r>
      <w:r w:rsidR="0033394F" w:rsidRPr="001D371E">
        <w:rPr>
          <w:color w:val="000000" w:themeColor="text1"/>
        </w:rPr>
        <w:fldChar w:fldCharType="end"/>
      </w:r>
      <w:r w:rsidR="00F23181" w:rsidRPr="001D371E">
        <w:rPr>
          <w:color w:val="000000" w:themeColor="text1"/>
          <w:sz w:val="24"/>
          <w:szCs w:val="24"/>
        </w:rPr>
        <w:t xml:space="preserve">. </w:t>
      </w:r>
    </w:p>
    <w:p w14:paraId="38752066" w14:textId="0C802612" w:rsidR="00B84CA6" w:rsidRPr="001D371E" w:rsidRDefault="00B84CA6" w:rsidP="00E67E3A">
      <w:pPr>
        <w:pStyle w:val="Body"/>
        <w:spacing w:after="0" w:line="480" w:lineRule="auto"/>
        <w:ind w:firstLine="454"/>
        <w:rPr>
          <w:sz w:val="24"/>
          <w:szCs w:val="24"/>
        </w:rPr>
      </w:pPr>
      <w:r w:rsidRPr="001D371E">
        <w:rPr>
          <w:sz w:val="24"/>
          <w:szCs w:val="24"/>
        </w:rPr>
        <w:t>Th</w:t>
      </w:r>
      <w:r w:rsidR="003F3F9A" w:rsidRPr="001D371E">
        <w:rPr>
          <w:sz w:val="24"/>
          <w:szCs w:val="24"/>
        </w:rPr>
        <w:t xml:space="preserve">e 2016 Canadian guidelines for </w:t>
      </w:r>
      <w:r w:rsidR="007A48C4" w:rsidRPr="001D371E">
        <w:rPr>
          <w:sz w:val="24"/>
          <w:szCs w:val="24"/>
        </w:rPr>
        <w:t xml:space="preserve">dyslipidemia management </w:t>
      </w:r>
      <w:r w:rsidRPr="001D371E">
        <w:rPr>
          <w:sz w:val="24"/>
          <w:szCs w:val="24"/>
        </w:rPr>
        <w:t xml:space="preserve">recommend </w:t>
      </w:r>
      <w:r w:rsidR="002C5B96" w:rsidRPr="001D371E">
        <w:rPr>
          <w:sz w:val="24"/>
          <w:szCs w:val="24"/>
        </w:rPr>
        <w:t xml:space="preserve">lipid screening </w:t>
      </w:r>
      <w:r w:rsidRPr="001D371E">
        <w:rPr>
          <w:sz w:val="24"/>
          <w:szCs w:val="24"/>
        </w:rPr>
        <w:t xml:space="preserve">at any age in </w:t>
      </w:r>
      <w:r w:rsidR="003F3F9A" w:rsidRPr="001D371E">
        <w:rPr>
          <w:sz w:val="24"/>
          <w:szCs w:val="24"/>
        </w:rPr>
        <w:t xml:space="preserve">certain </w:t>
      </w:r>
      <w:r w:rsidRPr="001D371E">
        <w:rPr>
          <w:sz w:val="24"/>
          <w:szCs w:val="24"/>
        </w:rPr>
        <w:t>conditions</w:t>
      </w:r>
      <w:r w:rsidR="005036EA">
        <w:rPr>
          <w:sz w:val="24"/>
          <w:szCs w:val="24"/>
        </w:rPr>
        <w:t xml:space="preserve"> </w:t>
      </w:r>
      <w:r w:rsidRPr="001D371E">
        <w:rPr>
          <w:sz w:val="24"/>
          <w:szCs w:val="24"/>
        </w:rPr>
        <w:t>associ</w:t>
      </w:r>
      <w:r w:rsidR="003F3F9A" w:rsidRPr="001D371E">
        <w:rPr>
          <w:sz w:val="24"/>
          <w:szCs w:val="24"/>
        </w:rPr>
        <w:t>ated with increased CVR</w:t>
      </w:r>
      <w:r w:rsidR="005036EA">
        <w:rPr>
          <w:sz w:val="24"/>
          <w:szCs w:val="24"/>
        </w:rPr>
        <w:t>, e.g. in inflammatory conditions</w:t>
      </w:r>
      <w:r w:rsidR="00B645AE" w:rsidRPr="001D371E">
        <w:rPr>
          <w:sz w:val="24"/>
          <w:szCs w:val="24"/>
        </w:rPr>
        <w:t xml:space="preserve"> </w:t>
      </w:r>
      <w:r w:rsidR="0033394F" w:rsidRPr="001D371E">
        <w:rPr>
          <w:sz w:val="24"/>
          <w:szCs w:val="24"/>
        </w:rPr>
        <w:fldChar w:fldCharType="begin">
          <w:fldData xml:space="preserve">PEVuZE5vdGU+PENpdGU+PEF1dGhvcj5BbmRlcnNvbjwvQXV0aG9yPjxZZWFyPjIwMTY8L1llYXI+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</w:fldData>
        </w:fldChar>
      </w:r>
      <w:r w:rsidR="008B7CBB">
        <w:rPr>
          <w:sz w:val="24"/>
          <w:szCs w:val="24"/>
        </w:rPr>
        <w:instrText xml:space="preserve"> ADDIN EN.CITE </w:instrText>
      </w:r>
      <w:r w:rsidR="008B7CBB">
        <w:rPr>
          <w:sz w:val="24"/>
          <w:szCs w:val="24"/>
        </w:rPr>
        <w:fldChar w:fldCharType="begin">
          <w:fldData xml:space="preserve">PEVuZE5vdGU+PENpdGU+PEF1dGhvcj5BbmRlcnNvbjwvQXV0aG9yPjxZZWFyPjIwMTY8L1llYXI+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</w:fldData>
        </w:fldChar>
      </w:r>
      <w:r w:rsidR="008B7CBB">
        <w:rPr>
          <w:sz w:val="24"/>
          <w:szCs w:val="24"/>
        </w:rPr>
        <w:instrText xml:space="preserve"> ADDIN EN.CITE.DATA </w:instrText>
      </w:r>
      <w:r w:rsidR="008B7CBB">
        <w:rPr>
          <w:sz w:val="24"/>
          <w:szCs w:val="24"/>
        </w:rPr>
      </w:r>
      <w:r w:rsidR="008B7CBB">
        <w:rPr>
          <w:sz w:val="24"/>
          <w:szCs w:val="24"/>
        </w:rPr>
        <w:fldChar w:fldCharType="end"/>
      </w:r>
      <w:r w:rsidR="0033394F" w:rsidRPr="001D371E">
        <w:rPr>
          <w:sz w:val="24"/>
          <w:szCs w:val="24"/>
        </w:rPr>
      </w:r>
      <w:r w:rsidR="0033394F" w:rsidRPr="001D371E">
        <w:rPr>
          <w:sz w:val="24"/>
          <w:szCs w:val="24"/>
        </w:rPr>
        <w:fldChar w:fldCharType="separate"/>
      </w:r>
      <w:r w:rsidR="008B7CBB">
        <w:rPr>
          <w:noProof/>
          <w:sz w:val="24"/>
          <w:szCs w:val="24"/>
        </w:rPr>
        <w:t>(91)</w:t>
      </w:r>
      <w:r w:rsidR="0033394F" w:rsidRPr="001D371E">
        <w:rPr>
          <w:sz w:val="24"/>
          <w:szCs w:val="24"/>
        </w:rPr>
        <w:fldChar w:fldCharType="end"/>
      </w:r>
      <w:r w:rsidR="001F5AF0" w:rsidRPr="001D371E">
        <w:rPr>
          <w:sz w:val="24"/>
          <w:szCs w:val="24"/>
        </w:rPr>
        <w:t>.</w:t>
      </w:r>
      <w:r w:rsidRPr="001D371E">
        <w:rPr>
          <w:sz w:val="24"/>
          <w:szCs w:val="24"/>
        </w:rPr>
        <w:t xml:space="preserve"> </w:t>
      </w:r>
      <w:r w:rsidR="00B807AE" w:rsidRPr="001D371E">
        <w:rPr>
          <w:sz w:val="24"/>
          <w:szCs w:val="24"/>
        </w:rPr>
        <w:t>EULAR does not state any age restrictions for CVR monitoring in RA</w:t>
      </w:r>
      <w:r w:rsidR="00B645AE" w:rsidRPr="001D371E">
        <w:rPr>
          <w:sz w:val="24"/>
          <w:szCs w:val="24"/>
        </w:rPr>
        <w:t xml:space="preserve"> </w:t>
      </w:r>
      <w:r w:rsidR="0033394F" w:rsidRPr="001D371E">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6A1F38">
        <w:rPr>
          <w:sz w:val="24"/>
          <w:szCs w:val="24"/>
        </w:rPr>
        <w:instrText xml:space="preserve"> ADDIN EN.CITE </w:instrText>
      </w:r>
      <w:r w:rsidR="006A1F38">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6A1F38">
        <w:rPr>
          <w:sz w:val="24"/>
          <w:szCs w:val="24"/>
        </w:rPr>
        <w:instrText xml:space="preserve"> ADDIN EN.CITE.DATA </w:instrText>
      </w:r>
      <w:r w:rsidR="006A1F38">
        <w:rPr>
          <w:sz w:val="24"/>
          <w:szCs w:val="24"/>
        </w:rPr>
      </w:r>
      <w:r w:rsidR="006A1F38">
        <w:rPr>
          <w:sz w:val="24"/>
          <w:szCs w:val="24"/>
        </w:rPr>
        <w:fldChar w:fldCharType="end"/>
      </w:r>
      <w:r w:rsidR="0033394F" w:rsidRPr="001D371E">
        <w:rPr>
          <w:sz w:val="24"/>
          <w:szCs w:val="24"/>
        </w:rPr>
      </w:r>
      <w:r w:rsidR="0033394F" w:rsidRPr="001D371E">
        <w:rPr>
          <w:sz w:val="24"/>
          <w:szCs w:val="24"/>
        </w:rPr>
        <w:fldChar w:fldCharType="separate"/>
      </w:r>
      <w:r w:rsidR="006A1F38">
        <w:rPr>
          <w:noProof/>
          <w:sz w:val="24"/>
          <w:szCs w:val="24"/>
        </w:rPr>
        <w:t>(17)</w:t>
      </w:r>
      <w:r w:rsidR="0033394F" w:rsidRPr="001D371E">
        <w:rPr>
          <w:sz w:val="24"/>
          <w:szCs w:val="24"/>
        </w:rPr>
        <w:fldChar w:fldCharType="end"/>
      </w:r>
      <w:r w:rsidR="00B807AE" w:rsidRPr="001D371E">
        <w:rPr>
          <w:sz w:val="24"/>
          <w:szCs w:val="24"/>
        </w:rPr>
        <w:t xml:space="preserve">. </w:t>
      </w:r>
      <w:r w:rsidR="004F64CE" w:rsidRPr="001D371E">
        <w:rPr>
          <w:sz w:val="24"/>
          <w:szCs w:val="24"/>
        </w:rPr>
        <w:t>Due to</w:t>
      </w:r>
      <w:r w:rsidRPr="001D371E">
        <w:rPr>
          <w:sz w:val="24"/>
          <w:szCs w:val="24"/>
        </w:rPr>
        <w:t xml:space="preserve"> the premature </w:t>
      </w:r>
      <w:r w:rsidR="00AA2784">
        <w:rPr>
          <w:sz w:val="24"/>
          <w:szCs w:val="24"/>
        </w:rPr>
        <w:t xml:space="preserve">CVD </w:t>
      </w:r>
      <w:r w:rsidR="00BA1EC7" w:rsidRPr="001D371E">
        <w:rPr>
          <w:sz w:val="24"/>
          <w:szCs w:val="24"/>
        </w:rPr>
        <w:t>onset</w:t>
      </w:r>
      <w:r w:rsidRPr="001D371E">
        <w:rPr>
          <w:sz w:val="24"/>
          <w:szCs w:val="24"/>
        </w:rPr>
        <w:t xml:space="preserve"> in RA and benefits of CVP in young patients with high relative CVR</w:t>
      </w:r>
      <w:r w:rsidR="00897368" w:rsidRPr="001D371E">
        <w:rPr>
          <w:sz w:val="24"/>
          <w:szCs w:val="24"/>
        </w:rPr>
        <w:t xml:space="preserve"> (given the </w:t>
      </w:r>
      <w:r w:rsidR="004F64CE" w:rsidRPr="001D371E">
        <w:rPr>
          <w:sz w:val="24"/>
          <w:szCs w:val="24"/>
        </w:rPr>
        <w:t>causal and cumulative effect of LDL-C in CVD)</w:t>
      </w:r>
      <w:r w:rsidR="0077764E" w:rsidRPr="001D371E">
        <w:rPr>
          <w:sz w:val="24"/>
          <w:szCs w:val="24"/>
        </w:rPr>
        <w:t>,</w:t>
      </w:r>
      <w:r w:rsidR="004F64CE" w:rsidRPr="001D371E">
        <w:rPr>
          <w:sz w:val="24"/>
          <w:szCs w:val="24"/>
        </w:rPr>
        <w:t xml:space="preserve"> </w:t>
      </w:r>
      <w:r w:rsidR="00F71D0E" w:rsidRPr="001D371E">
        <w:rPr>
          <w:sz w:val="24"/>
          <w:szCs w:val="24"/>
        </w:rPr>
        <w:t xml:space="preserve">we </w:t>
      </w:r>
      <w:r w:rsidR="00EC6A64" w:rsidRPr="001D371E">
        <w:rPr>
          <w:sz w:val="24"/>
          <w:szCs w:val="24"/>
        </w:rPr>
        <w:t xml:space="preserve">support CVR screening in RA </w:t>
      </w:r>
      <w:r w:rsidR="000379CD" w:rsidRPr="001D371E">
        <w:rPr>
          <w:sz w:val="24"/>
          <w:szCs w:val="24"/>
        </w:rPr>
        <w:t>regardless</w:t>
      </w:r>
      <w:r w:rsidR="00EC6A64" w:rsidRPr="001D371E">
        <w:rPr>
          <w:sz w:val="24"/>
          <w:szCs w:val="24"/>
        </w:rPr>
        <w:t xml:space="preserve"> </w:t>
      </w:r>
      <w:r w:rsidR="00BA1EC7" w:rsidRPr="001D371E">
        <w:rPr>
          <w:sz w:val="24"/>
          <w:szCs w:val="24"/>
        </w:rPr>
        <w:t xml:space="preserve">of </w:t>
      </w:r>
      <w:r w:rsidR="00EC6A64" w:rsidRPr="001D371E">
        <w:rPr>
          <w:sz w:val="24"/>
          <w:szCs w:val="24"/>
        </w:rPr>
        <w:t>age</w:t>
      </w:r>
      <w:r w:rsidR="004F64CE" w:rsidRPr="001D371E">
        <w:rPr>
          <w:sz w:val="24"/>
          <w:szCs w:val="24"/>
        </w:rPr>
        <w:t>.</w:t>
      </w:r>
    </w:p>
    <w:p w14:paraId="5842A15A" w14:textId="16A59806" w:rsidR="00803522" w:rsidRPr="0077764E" w:rsidRDefault="00810031" w:rsidP="00803522">
      <w:pPr>
        <w:pStyle w:val="Body"/>
        <w:spacing w:after="0" w:line="480" w:lineRule="auto"/>
        <w:ind w:firstLine="454"/>
        <w:rPr>
          <w:sz w:val="24"/>
          <w:szCs w:val="24"/>
        </w:rPr>
      </w:pPr>
      <w:r w:rsidRPr="001D371E">
        <w:rPr>
          <w:sz w:val="24"/>
          <w:szCs w:val="24"/>
        </w:rPr>
        <w:lastRenderedPageBreak/>
        <w:t>R</w:t>
      </w:r>
      <w:r w:rsidR="001A4764" w:rsidRPr="001D371E">
        <w:rPr>
          <w:sz w:val="24"/>
          <w:szCs w:val="24"/>
        </w:rPr>
        <w:t xml:space="preserve">outine </w:t>
      </w:r>
      <w:r w:rsidRPr="001D371E">
        <w:rPr>
          <w:sz w:val="24"/>
          <w:szCs w:val="24"/>
        </w:rPr>
        <w:t xml:space="preserve">lipid </w:t>
      </w:r>
      <w:r w:rsidR="00B458A0" w:rsidRPr="001D371E">
        <w:rPr>
          <w:sz w:val="24"/>
          <w:szCs w:val="24"/>
        </w:rPr>
        <w:t>screening</w:t>
      </w:r>
      <w:r w:rsidRPr="001D371E">
        <w:rPr>
          <w:sz w:val="24"/>
          <w:szCs w:val="24"/>
        </w:rPr>
        <w:t xml:space="preserve"> </w:t>
      </w:r>
      <w:r w:rsidR="00A40AE9" w:rsidRPr="001D371E">
        <w:rPr>
          <w:sz w:val="24"/>
          <w:szCs w:val="24"/>
        </w:rPr>
        <w:t xml:space="preserve">should </w:t>
      </w:r>
      <w:r w:rsidR="001013AF">
        <w:rPr>
          <w:sz w:val="24"/>
          <w:szCs w:val="24"/>
        </w:rPr>
        <w:t>include</w:t>
      </w:r>
      <w:r w:rsidR="00A40AE9" w:rsidRPr="001D371E">
        <w:rPr>
          <w:sz w:val="24"/>
          <w:szCs w:val="24"/>
        </w:rPr>
        <w:t xml:space="preserve"> </w:t>
      </w:r>
      <w:r w:rsidR="001A4764" w:rsidRPr="001D371E">
        <w:rPr>
          <w:sz w:val="24"/>
          <w:szCs w:val="24"/>
        </w:rPr>
        <w:t>TC, LDL-C</w:t>
      </w:r>
      <w:r w:rsidR="00451091" w:rsidRPr="001D371E">
        <w:rPr>
          <w:sz w:val="24"/>
          <w:szCs w:val="24"/>
        </w:rPr>
        <w:t>,</w:t>
      </w:r>
      <w:r w:rsidR="001A4764" w:rsidRPr="001D371E">
        <w:rPr>
          <w:sz w:val="24"/>
          <w:szCs w:val="24"/>
        </w:rPr>
        <w:t xml:space="preserve"> HDL-C</w:t>
      </w:r>
      <w:r w:rsidR="00B438C0" w:rsidRPr="001D371E">
        <w:rPr>
          <w:sz w:val="24"/>
          <w:szCs w:val="24"/>
        </w:rPr>
        <w:t xml:space="preserve">, </w:t>
      </w:r>
      <w:r w:rsidR="00451091" w:rsidRPr="001D371E">
        <w:rPr>
          <w:sz w:val="24"/>
          <w:szCs w:val="24"/>
        </w:rPr>
        <w:t xml:space="preserve">and </w:t>
      </w:r>
      <w:r w:rsidR="00517E3B" w:rsidRPr="001D371E">
        <w:rPr>
          <w:sz w:val="24"/>
          <w:szCs w:val="24"/>
        </w:rPr>
        <w:t>TG</w:t>
      </w:r>
      <w:r w:rsidR="001013AF">
        <w:rPr>
          <w:sz w:val="24"/>
          <w:szCs w:val="24"/>
        </w:rPr>
        <w:t xml:space="preserve"> concentrations</w:t>
      </w:r>
      <w:r w:rsidR="00803522" w:rsidRPr="00803522">
        <w:t xml:space="preserve"> </w:t>
      </w:r>
      <w:r w:rsidR="00803522">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803522">
        <w:rPr>
          <w:sz w:val="24"/>
          <w:szCs w:val="24"/>
        </w:rPr>
        <w:instrText xml:space="preserve"> ADDIN EN.CITE </w:instrText>
      </w:r>
      <w:r w:rsidR="00803522">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803522">
        <w:rPr>
          <w:sz w:val="24"/>
          <w:szCs w:val="24"/>
        </w:rPr>
        <w:instrText xml:space="preserve"> ADDIN EN.CITE.DATA </w:instrText>
      </w:r>
      <w:r w:rsidR="00803522">
        <w:rPr>
          <w:sz w:val="24"/>
          <w:szCs w:val="24"/>
        </w:rPr>
      </w:r>
      <w:r w:rsidR="00803522">
        <w:rPr>
          <w:sz w:val="24"/>
          <w:szCs w:val="24"/>
        </w:rPr>
        <w:fldChar w:fldCharType="end"/>
      </w:r>
      <w:r w:rsidR="00803522">
        <w:rPr>
          <w:sz w:val="24"/>
          <w:szCs w:val="24"/>
        </w:rPr>
      </w:r>
      <w:r w:rsidR="00803522">
        <w:rPr>
          <w:sz w:val="24"/>
          <w:szCs w:val="24"/>
        </w:rPr>
        <w:fldChar w:fldCharType="separate"/>
      </w:r>
      <w:r w:rsidR="00803522">
        <w:rPr>
          <w:noProof/>
          <w:sz w:val="24"/>
          <w:szCs w:val="24"/>
        </w:rPr>
        <w:t>(17)</w:t>
      </w:r>
      <w:r w:rsidR="00803522">
        <w:rPr>
          <w:sz w:val="24"/>
          <w:szCs w:val="24"/>
        </w:rPr>
        <w:fldChar w:fldCharType="end"/>
      </w:r>
      <w:r w:rsidR="001A4764" w:rsidRPr="001D371E">
        <w:rPr>
          <w:sz w:val="24"/>
          <w:szCs w:val="24"/>
        </w:rPr>
        <w:t xml:space="preserve">. </w:t>
      </w:r>
      <w:r w:rsidR="00803522">
        <w:rPr>
          <w:sz w:val="24"/>
          <w:szCs w:val="24"/>
        </w:rPr>
        <w:t xml:space="preserve">Because of the potential importance of TGs for CVR in RA, their evaluation appears sensible (TGs are usually measured for LDL-C calculations anyway). </w:t>
      </w:r>
      <w:r w:rsidR="00AD021C">
        <w:rPr>
          <w:sz w:val="24"/>
          <w:szCs w:val="24"/>
        </w:rPr>
        <w:t>C</w:t>
      </w:r>
      <w:r w:rsidR="00803522" w:rsidRPr="00A94681">
        <w:rPr>
          <w:sz w:val="24"/>
          <w:szCs w:val="24"/>
        </w:rPr>
        <w:t xml:space="preserve">ombinations of different lipid parameters in RA might be more informative than the individual components </w:t>
      </w:r>
      <w:r w:rsidR="00803522" w:rsidRPr="00A94681">
        <w:rPr>
          <w:sz w:val="24"/>
          <w:szCs w:val="24"/>
        </w:rPr>
        <w:fldChar w:fldCharType="begin">
          <w:fldData xml:space="preserve">PEVuZE5vdGU+PENpdGU+PEF1dGhvcj5Sb2Ryw61ndWV6LUNhcnJpbzwvQXV0aG9yPjxZZWFyPjIw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</w:fldData>
        </w:fldChar>
      </w:r>
      <w:r w:rsidR="00035726">
        <w:rPr>
          <w:sz w:val="24"/>
          <w:szCs w:val="24"/>
        </w:rPr>
        <w:instrText xml:space="preserve"> ADDIN EN.CITE </w:instrText>
      </w:r>
      <w:r w:rsidR="00035726">
        <w:rPr>
          <w:sz w:val="24"/>
          <w:szCs w:val="24"/>
        </w:rPr>
        <w:fldChar w:fldCharType="begin">
          <w:fldData xml:space="preserve">PEVuZE5vdGU+PENpdGU+PEF1dGhvcj5Sb2Ryw61ndWV6LUNhcnJpbzwvQXV0aG9yPjxZZWFyPjIw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</w:fldData>
        </w:fldChar>
      </w:r>
      <w:r w:rsidR="00035726">
        <w:rPr>
          <w:sz w:val="24"/>
          <w:szCs w:val="24"/>
        </w:rPr>
        <w:instrText xml:space="preserve"> ADDIN EN.CITE.DATA </w:instrText>
      </w:r>
      <w:r w:rsidR="00035726">
        <w:rPr>
          <w:sz w:val="24"/>
          <w:szCs w:val="24"/>
        </w:rPr>
      </w:r>
      <w:r w:rsidR="00035726">
        <w:rPr>
          <w:sz w:val="24"/>
          <w:szCs w:val="24"/>
        </w:rPr>
        <w:fldChar w:fldCharType="end"/>
      </w:r>
      <w:r w:rsidR="00803522" w:rsidRPr="00A94681">
        <w:rPr>
          <w:sz w:val="24"/>
          <w:szCs w:val="24"/>
        </w:rPr>
      </w:r>
      <w:r w:rsidR="00803522" w:rsidRPr="00A94681">
        <w:rPr>
          <w:sz w:val="24"/>
          <w:szCs w:val="24"/>
        </w:rPr>
        <w:fldChar w:fldCharType="separate"/>
      </w:r>
      <w:r w:rsidR="00035726">
        <w:rPr>
          <w:noProof/>
          <w:sz w:val="24"/>
          <w:szCs w:val="24"/>
        </w:rPr>
        <w:t>(17, 53)</w:t>
      </w:r>
      <w:r w:rsidR="00803522" w:rsidRPr="00A94681">
        <w:rPr>
          <w:sz w:val="24"/>
          <w:szCs w:val="24"/>
        </w:rPr>
        <w:fldChar w:fldCharType="end"/>
      </w:r>
      <w:r w:rsidR="00803522" w:rsidRPr="00A94681">
        <w:rPr>
          <w:sz w:val="24"/>
          <w:szCs w:val="24"/>
        </w:rPr>
        <w:t xml:space="preserve">. </w:t>
      </w:r>
    </w:p>
    <w:p w14:paraId="2C2E9620" w14:textId="0451FADB" w:rsidR="005E486B" w:rsidRPr="001D371E" w:rsidRDefault="00F46F48" w:rsidP="0077764E">
      <w:pPr>
        <w:pStyle w:val="Body"/>
        <w:spacing w:after="0" w:line="480" w:lineRule="auto"/>
        <w:ind w:firstLine="454"/>
        <w:rPr>
          <w:sz w:val="24"/>
          <w:szCs w:val="24"/>
        </w:rPr>
      </w:pPr>
      <w:r w:rsidRPr="001D371E">
        <w:rPr>
          <w:sz w:val="24"/>
          <w:szCs w:val="24"/>
        </w:rPr>
        <w:t xml:space="preserve">Because food intake influences </w:t>
      </w:r>
      <w:r w:rsidR="004B2F68" w:rsidRPr="001D371E">
        <w:rPr>
          <w:sz w:val="24"/>
          <w:szCs w:val="24"/>
        </w:rPr>
        <w:t>cholesterol</w:t>
      </w:r>
      <w:r w:rsidR="0042016D" w:rsidRPr="001D371E">
        <w:rPr>
          <w:sz w:val="24"/>
          <w:szCs w:val="24"/>
        </w:rPr>
        <w:t xml:space="preserve"> and </w:t>
      </w:r>
      <w:r w:rsidR="004B2F68" w:rsidRPr="001D371E">
        <w:rPr>
          <w:sz w:val="24"/>
          <w:szCs w:val="24"/>
        </w:rPr>
        <w:t>TG</w:t>
      </w:r>
      <w:r w:rsidR="0042016D" w:rsidRPr="001D371E">
        <w:rPr>
          <w:sz w:val="24"/>
          <w:szCs w:val="24"/>
        </w:rPr>
        <w:t xml:space="preserve"> </w:t>
      </w:r>
      <w:r w:rsidRPr="001D371E">
        <w:rPr>
          <w:sz w:val="24"/>
          <w:szCs w:val="24"/>
        </w:rPr>
        <w:t xml:space="preserve">concentrations, fasting </w:t>
      </w:r>
      <w:r w:rsidR="0042016D" w:rsidRPr="001D371E">
        <w:rPr>
          <w:sz w:val="24"/>
          <w:szCs w:val="24"/>
        </w:rPr>
        <w:t>assessment is</w:t>
      </w:r>
      <w:r w:rsidRPr="001D371E">
        <w:rPr>
          <w:sz w:val="24"/>
          <w:szCs w:val="24"/>
        </w:rPr>
        <w:t xml:space="preserve"> ideal </w:t>
      </w:r>
      <w:r w:rsidR="0033394F" w:rsidRPr="001D371E">
        <w:rPr>
          <w:sz w:val="24"/>
          <w:szCs w:val="24"/>
        </w:rPr>
        <w:fldChar w:fldCharType="begin">
          <w:fldData xml:space="preserve">PEVuZE5vdGU+PENpdGU+PEF1dGhvcj5HcnVuZHk8L0F1dGhvcj48WWVhcj4yMDE4PC9ZZWFyPjxS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kNJUjAwMDAwMDAw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</w:fldData>
        </w:fldChar>
      </w:r>
      <w:r w:rsidR="00035726">
        <w:rPr>
          <w:sz w:val="24"/>
          <w:szCs w:val="24"/>
        </w:rPr>
        <w:instrText xml:space="preserve"> ADDIN EN.CITE </w:instrText>
      </w:r>
      <w:r w:rsidR="00035726">
        <w:rPr>
          <w:sz w:val="24"/>
          <w:szCs w:val="24"/>
        </w:rPr>
        <w:fldChar w:fldCharType="begin">
          <w:fldData xml:space="preserve">PEVuZE5vdGU+PENpdGU+PEF1dGhvcj5HcnVuZHk8L0F1dGhvcj48WWVhcj4yMDE4PC9ZZWFyPjxS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kNJUjAwMDAwMDAw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4)</w:t>
      </w:r>
      <w:r w:rsidR="0033394F" w:rsidRPr="001D371E">
        <w:rPr>
          <w:sz w:val="24"/>
          <w:szCs w:val="24"/>
        </w:rPr>
        <w:fldChar w:fldCharType="end"/>
      </w:r>
      <w:r w:rsidRPr="001D371E">
        <w:rPr>
          <w:sz w:val="24"/>
          <w:szCs w:val="24"/>
        </w:rPr>
        <w:t xml:space="preserve">. Nevertheless, </w:t>
      </w:r>
      <w:r w:rsidR="00E67E3A" w:rsidRPr="001D371E">
        <w:rPr>
          <w:sz w:val="24"/>
          <w:szCs w:val="24"/>
        </w:rPr>
        <w:t xml:space="preserve">we agree with </w:t>
      </w:r>
      <w:r w:rsidR="00BA1EC7" w:rsidRPr="001D371E">
        <w:rPr>
          <w:sz w:val="24"/>
          <w:szCs w:val="24"/>
        </w:rPr>
        <w:t xml:space="preserve">the </w:t>
      </w:r>
      <w:r w:rsidR="00BE454C" w:rsidRPr="001D371E">
        <w:rPr>
          <w:sz w:val="24"/>
          <w:szCs w:val="24"/>
        </w:rPr>
        <w:t>2016 ESC</w:t>
      </w:r>
      <w:r w:rsidR="00595125" w:rsidRPr="001D371E">
        <w:rPr>
          <w:sz w:val="24"/>
          <w:szCs w:val="24"/>
        </w:rPr>
        <w:t xml:space="preserve"> CVP-</w:t>
      </w:r>
      <w:r w:rsidR="001A4764" w:rsidRPr="001D371E">
        <w:rPr>
          <w:sz w:val="24"/>
          <w:szCs w:val="24"/>
        </w:rPr>
        <w:t xml:space="preserve">guidelines that non-fasting </w:t>
      </w:r>
      <w:r w:rsidR="00AD021C">
        <w:rPr>
          <w:sz w:val="24"/>
          <w:szCs w:val="24"/>
        </w:rPr>
        <w:t>assessment</w:t>
      </w:r>
      <w:r w:rsidR="001A4764" w:rsidRPr="001D371E">
        <w:rPr>
          <w:sz w:val="24"/>
          <w:szCs w:val="24"/>
        </w:rPr>
        <w:t xml:space="preserve"> </w:t>
      </w:r>
      <w:r w:rsidR="00AD021C">
        <w:rPr>
          <w:sz w:val="24"/>
          <w:szCs w:val="24"/>
        </w:rPr>
        <w:t>is</w:t>
      </w:r>
      <w:r w:rsidR="001A4764" w:rsidRPr="001D371E">
        <w:rPr>
          <w:sz w:val="24"/>
          <w:szCs w:val="24"/>
        </w:rPr>
        <w:t xml:space="preserve"> acceptable for </w:t>
      </w:r>
      <w:r w:rsidR="002B0442" w:rsidRPr="001D371E">
        <w:rPr>
          <w:sz w:val="24"/>
          <w:szCs w:val="24"/>
        </w:rPr>
        <w:t xml:space="preserve">routine </w:t>
      </w:r>
      <w:r w:rsidR="008B08F0" w:rsidRPr="001D371E">
        <w:rPr>
          <w:sz w:val="24"/>
          <w:szCs w:val="24"/>
        </w:rPr>
        <w:t>screening</w:t>
      </w:r>
      <w:r w:rsidR="00E67E3A" w:rsidRPr="001D371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3)</w:t>
      </w:r>
      <w:r w:rsidR="0033394F" w:rsidRPr="001D371E">
        <w:rPr>
          <w:sz w:val="24"/>
          <w:szCs w:val="24"/>
        </w:rPr>
        <w:fldChar w:fldCharType="end"/>
      </w:r>
      <w:r w:rsidR="001A4764" w:rsidRPr="001D371E">
        <w:rPr>
          <w:sz w:val="24"/>
          <w:szCs w:val="24"/>
        </w:rPr>
        <w:t xml:space="preserve">. </w:t>
      </w:r>
      <w:r w:rsidR="00AD021C">
        <w:rPr>
          <w:sz w:val="24"/>
          <w:szCs w:val="24"/>
        </w:rPr>
        <w:t>It</w:t>
      </w:r>
      <w:r w:rsidR="00093DA9" w:rsidRPr="001D371E">
        <w:rPr>
          <w:sz w:val="24"/>
          <w:szCs w:val="24"/>
        </w:rPr>
        <w:t xml:space="preserve"> </w:t>
      </w:r>
      <w:r w:rsidRPr="001D371E">
        <w:rPr>
          <w:sz w:val="24"/>
          <w:szCs w:val="24"/>
        </w:rPr>
        <w:t>may</w:t>
      </w:r>
      <w:r w:rsidR="00AD021C">
        <w:rPr>
          <w:sz w:val="24"/>
          <w:szCs w:val="24"/>
        </w:rPr>
        <w:t xml:space="preserve"> even</w:t>
      </w:r>
      <w:r w:rsidRPr="001D371E">
        <w:rPr>
          <w:sz w:val="24"/>
          <w:szCs w:val="24"/>
        </w:rPr>
        <w:t xml:space="preserve"> </w:t>
      </w:r>
      <w:r w:rsidR="00947F49">
        <w:rPr>
          <w:sz w:val="24"/>
          <w:szCs w:val="24"/>
        </w:rPr>
        <w:t>provide</w:t>
      </w:r>
      <w:r w:rsidR="005E486B" w:rsidRPr="001D371E">
        <w:rPr>
          <w:sz w:val="24"/>
          <w:szCs w:val="24"/>
        </w:rPr>
        <w:t xml:space="preserve"> </w:t>
      </w:r>
      <w:r w:rsidR="00947F49">
        <w:rPr>
          <w:sz w:val="24"/>
          <w:szCs w:val="24"/>
        </w:rPr>
        <w:t xml:space="preserve">opportunity to </w:t>
      </w:r>
      <w:r w:rsidR="002814B5">
        <w:rPr>
          <w:sz w:val="24"/>
          <w:szCs w:val="24"/>
        </w:rPr>
        <w:t>detect</w:t>
      </w:r>
      <w:r w:rsidR="00947F49">
        <w:rPr>
          <w:sz w:val="24"/>
          <w:szCs w:val="24"/>
        </w:rPr>
        <w:t xml:space="preserve"> </w:t>
      </w:r>
      <w:r w:rsidRPr="001D371E">
        <w:rPr>
          <w:sz w:val="24"/>
          <w:szCs w:val="24"/>
        </w:rPr>
        <w:t>postprandial hyperlipidemia</w:t>
      </w:r>
      <w:r w:rsidR="001A4764" w:rsidRPr="001D371E">
        <w:rPr>
          <w:sz w:val="24"/>
          <w:szCs w:val="24"/>
        </w:rPr>
        <w:t>.</w:t>
      </w:r>
      <w:r w:rsidR="00C227B8" w:rsidRPr="001D371E">
        <w:rPr>
          <w:sz w:val="24"/>
          <w:szCs w:val="24"/>
        </w:rPr>
        <w:t xml:space="preserve"> </w:t>
      </w:r>
      <w:r w:rsidR="005E486B" w:rsidRPr="001D371E">
        <w:rPr>
          <w:sz w:val="24"/>
          <w:szCs w:val="24"/>
        </w:rPr>
        <w:t xml:space="preserve">However, if </w:t>
      </w:r>
      <w:r w:rsidR="00A5346B" w:rsidRPr="001D371E">
        <w:rPr>
          <w:sz w:val="24"/>
          <w:szCs w:val="24"/>
        </w:rPr>
        <w:t>non-</w:t>
      </w:r>
      <w:r w:rsidR="005E486B" w:rsidRPr="001D371E">
        <w:rPr>
          <w:sz w:val="24"/>
          <w:szCs w:val="24"/>
        </w:rPr>
        <w:t>fasting TG</w:t>
      </w:r>
      <w:r w:rsidR="0077764E" w:rsidRPr="001D371E">
        <w:rPr>
          <w:sz w:val="24"/>
          <w:szCs w:val="24"/>
        </w:rPr>
        <w:t xml:space="preserve">s are </w:t>
      </w:r>
      <w:r w:rsidR="005E486B" w:rsidRPr="001D371E">
        <w:rPr>
          <w:sz w:val="24"/>
          <w:szCs w:val="24"/>
        </w:rPr>
        <w:sym w:font="Symbol" w:char="F0B3"/>
      </w:r>
      <w:r w:rsidR="005E486B" w:rsidRPr="001D371E">
        <w:rPr>
          <w:sz w:val="24"/>
          <w:szCs w:val="24"/>
        </w:rPr>
        <w:t xml:space="preserve">2.3 mmol/L </w:t>
      </w:r>
      <w:r w:rsidR="0077764E" w:rsidRPr="001D371E">
        <w:rPr>
          <w:sz w:val="24"/>
          <w:szCs w:val="24"/>
        </w:rPr>
        <w:t>(</w:t>
      </w:r>
      <w:r w:rsidR="005E486B" w:rsidRPr="00187AFD">
        <w:rPr>
          <w:sz w:val="24"/>
          <w:szCs w:val="24"/>
        </w:rPr>
        <w:t>200</w:t>
      </w:r>
      <w:r w:rsidR="005E486B" w:rsidRPr="001D371E">
        <w:rPr>
          <w:sz w:val="24"/>
          <w:szCs w:val="24"/>
        </w:rPr>
        <w:t xml:space="preserve"> mg/dL), </w:t>
      </w:r>
      <w:r w:rsidR="002814B5">
        <w:rPr>
          <w:sz w:val="24"/>
          <w:szCs w:val="24"/>
        </w:rPr>
        <w:t>their</w:t>
      </w:r>
      <w:r w:rsidR="005E486B" w:rsidRPr="001D371E">
        <w:rPr>
          <w:sz w:val="24"/>
          <w:szCs w:val="24"/>
        </w:rPr>
        <w:t xml:space="preserve"> </w:t>
      </w:r>
      <w:r w:rsidR="002814B5">
        <w:rPr>
          <w:sz w:val="24"/>
          <w:szCs w:val="24"/>
        </w:rPr>
        <w:t xml:space="preserve">fasting levels should be </w:t>
      </w:r>
      <w:r w:rsidR="00187AFD">
        <w:rPr>
          <w:sz w:val="24"/>
          <w:szCs w:val="24"/>
        </w:rPr>
        <w:t>checked</w:t>
      </w:r>
      <w:r w:rsidR="005E486B" w:rsidRPr="001D371E">
        <w:rPr>
          <w:sz w:val="24"/>
          <w:szCs w:val="24"/>
        </w:rPr>
        <w:t>.</w:t>
      </w:r>
    </w:p>
    <w:p w14:paraId="4525E7D7" w14:textId="297AFCA0" w:rsidR="00971702" w:rsidRPr="001D371E" w:rsidRDefault="00F17704" w:rsidP="0077764E">
      <w:pPr>
        <w:pStyle w:val="Body"/>
        <w:spacing w:after="0" w:line="480" w:lineRule="auto"/>
        <w:ind w:firstLine="454"/>
        <w:rPr>
          <w:sz w:val="24"/>
          <w:szCs w:val="24"/>
        </w:rPr>
      </w:pPr>
      <w:r w:rsidRPr="001D371E">
        <w:rPr>
          <w:sz w:val="24"/>
          <w:szCs w:val="24"/>
        </w:rPr>
        <w:t>N</w:t>
      </w:r>
      <w:r w:rsidR="008B5651" w:rsidRPr="001D371E">
        <w:rPr>
          <w:sz w:val="24"/>
          <w:szCs w:val="24"/>
        </w:rPr>
        <w:t>on-HDL-C</w:t>
      </w:r>
      <w:r w:rsidRPr="001D371E">
        <w:rPr>
          <w:sz w:val="24"/>
          <w:szCs w:val="24"/>
        </w:rPr>
        <w:t xml:space="preserve">, </w:t>
      </w:r>
      <w:r w:rsidR="008B5651" w:rsidRPr="001D371E">
        <w:rPr>
          <w:sz w:val="24"/>
          <w:szCs w:val="24"/>
        </w:rPr>
        <w:t xml:space="preserve">calculated by subtracting HDL-C from TC, is not influenced by food intake and </w:t>
      </w:r>
      <w:r w:rsidR="0042016D" w:rsidRPr="001D371E">
        <w:rPr>
          <w:sz w:val="24"/>
          <w:szCs w:val="24"/>
        </w:rPr>
        <w:t xml:space="preserve">high </w:t>
      </w:r>
      <w:r w:rsidR="008B5651" w:rsidRPr="001D371E">
        <w:rPr>
          <w:sz w:val="24"/>
          <w:szCs w:val="24"/>
        </w:rPr>
        <w:t>TG levels</w:t>
      </w:r>
      <w:r w:rsidR="00427835" w:rsidRPr="001D371E">
        <w:rPr>
          <w:sz w:val="24"/>
          <w:szCs w:val="24"/>
        </w:rPr>
        <w:t>, and</w:t>
      </w:r>
      <w:r w:rsidR="008B5651" w:rsidRPr="001D371E">
        <w:rPr>
          <w:sz w:val="24"/>
          <w:szCs w:val="24"/>
        </w:rPr>
        <w:t xml:space="preserve"> </w:t>
      </w:r>
      <w:r w:rsidR="00AD5597" w:rsidRPr="001D371E">
        <w:rPr>
          <w:sz w:val="24"/>
          <w:szCs w:val="24"/>
        </w:rPr>
        <w:t>can</w:t>
      </w:r>
      <w:r w:rsidR="008B5651" w:rsidRPr="001D371E">
        <w:rPr>
          <w:sz w:val="24"/>
          <w:szCs w:val="24"/>
        </w:rPr>
        <w:t xml:space="preserve"> predict CVR more accurately than LDL-C</w:t>
      </w:r>
      <w:r w:rsidR="00280752" w:rsidRPr="001D371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3)</w:t>
      </w:r>
      <w:r w:rsidR="0033394F" w:rsidRPr="001D371E">
        <w:rPr>
          <w:sz w:val="24"/>
          <w:szCs w:val="24"/>
        </w:rPr>
        <w:fldChar w:fldCharType="end"/>
      </w:r>
      <w:r w:rsidR="00427835" w:rsidRPr="001D371E">
        <w:rPr>
          <w:sz w:val="24"/>
          <w:szCs w:val="24"/>
        </w:rPr>
        <w:t>. Thus,</w:t>
      </w:r>
      <w:r w:rsidR="00FF45B5" w:rsidRPr="001D371E">
        <w:rPr>
          <w:sz w:val="24"/>
          <w:szCs w:val="24"/>
        </w:rPr>
        <w:t xml:space="preserve"> non-HDL</w:t>
      </w:r>
      <w:r w:rsidR="00D63009" w:rsidRPr="001D371E">
        <w:rPr>
          <w:sz w:val="24"/>
          <w:szCs w:val="24"/>
        </w:rPr>
        <w:t>-C</w:t>
      </w:r>
      <w:r w:rsidR="00427835" w:rsidRPr="001D371E">
        <w:rPr>
          <w:sz w:val="24"/>
          <w:szCs w:val="24"/>
        </w:rPr>
        <w:t xml:space="preserve"> </w:t>
      </w:r>
      <w:r w:rsidR="00A4769E">
        <w:rPr>
          <w:sz w:val="24"/>
          <w:szCs w:val="24"/>
        </w:rPr>
        <w:t>might</w:t>
      </w:r>
      <w:r w:rsidR="00427835" w:rsidRPr="001D371E">
        <w:rPr>
          <w:sz w:val="24"/>
          <w:szCs w:val="24"/>
        </w:rPr>
        <w:t xml:space="preserve"> be </w:t>
      </w:r>
      <w:r w:rsidR="00187AFD">
        <w:rPr>
          <w:sz w:val="24"/>
          <w:szCs w:val="24"/>
        </w:rPr>
        <w:t>superior to LDL-C</w:t>
      </w:r>
      <w:r w:rsidR="00427835" w:rsidRPr="001D371E">
        <w:rPr>
          <w:sz w:val="24"/>
          <w:szCs w:val="24"/>
        </w:rPr>
        <w:t xml:space="preserve"> </w:t>
      </w:r>
      <w:r w:rsidR="008B5651" w:rsidRPr="001D371E">
        <w:rPr>
          <w:sz w:val="24"/>
          <w:szCs w:val="24"/>
        </w:rPr>
        <w:t xml:space="preserve">for </w:t>
      </w:r>
      <w:r w:rsidR="00427835" w:rsidRPr="001D371E">
        <w:rPr>
          <w:sz w:val="24"/>
          <w:szCs w:val="24"/>
        </w:rPr>
        <w:t xml:space="preserve">LMT guidance </w:t>
      </w:r>
      <w:r w:rsidR="008B5651" w:rsidRPr="001D371E">
        <w:rPr>
          <w:sz w:val="24"/>
          <w:szCs w:val="24"/>
        </w:rPr>
        <w:t>in RA, espe</w:t>
      </w:r>
      <w:r w:rsidRPr="001D371E">
        <w:rPr>
          <w:sz w:val="24"/>
          <w:szCs w:val="24"/>
        </w:rPr>
        <w:t>cially in patie</w:t>
      </w:r>
      <w:r w:rsidR="00BD4E33" w:rsidRPr="001D371E">
        <w:rPr>
          <w:sz w:val="24"/>
          <w:szCs w:val="24"/>
        </w:rPr>
        <w:t xml:space="preserve">nts with high TG and </w:t>
      </w:r>
      <w:r w:rsidR="00FF45B5" w:rsidRPr="001D371E">
        <w:rPr>
          <w:sz w:val="24"/>
          <w:szCs w:val="24"/>
        </w:rPr>
        <w:t>low HDL</w:t>
      </w:r>
      <w:r w:rsidR="00D63009" w:rsidRPr="001D371E">
        <w:rPr>
          <w:sz w:val="24"/>
          <w:szCs w:val="24"/>
        </w:rPr>
        <w:t>-C</w:t>
      </w:r>
      <w:r w:rsidR="00F67402" w:rsidRPr="001D371E">
        <w:rPr>
          <w:sz w:val="24"/>
          <w:szCs w:val="24"/>
        </w:rPr>
        <w:t>.</w:t>
      </w:r>
    </w:p>
    <w:p w14:paraId="0D7F48F7" w14:textId="3B675130" w:rsidR="000C6CB6" w:rsidRPr="001D371E" w:rsidRDefault="00187AFD" w:rsidP="00187AFD">
      <w:pPr>
        <w:pStyle w:val="Body"/>
        <w:spacing w:after="0" w:line="480" w:lineRule="auto"/>
        <w:ind w:firstLine="454"/>
        <w:rPr>
          <w:sz w:val="24"/>
          <w:szCs w:val="24"/>
        </w:rPr>
      </w:pPr>
      <w:r>
        <w:rPr>
          <w:sz w:val="24"/>
          <w:szCs w:val="24"/>
        </w:rPr>
        <w:t>T</w:t>
      </w:r>
      <w:r w:rsidR="000C6CB6" w:rsidRPr="001D371E">
        <w:rPr>
          <w:sz w:val="24"/>
          <w:szCs w:val="24"/>
        </w:rPr>
        <w:t xml:space="preserve">he 2016 ESC CVP-guidelines do not recommend </w:t>
      </w:r>
      <w:r w:rsidR="006A5B33">
        <w:rPr>
          <w:sz w:val="24"/>
          <w:szCs w:val="24"/>
        </w:rPr>
        <w:t xml:space="preserve">general </w:t>
      </w:r>
      <w:proofErr w:type="spellStart"/>
      <w:r w:rsidR="0039548B">
        <w:rPr>
          <w:sz w:val="24"/>
          <w:szCs w:val="24"/>
        </w:rPr>
        <w:t>Lp</w:t>
      </w:r>
      <w:proofErr w:type="spellEnd"/>
      <w:r w:rsidR="0039548B">
        <w:rPr>
          <w:sz w:val="24"/>
          <w:szCs w:val="24"/>
        </w:rPr>
        <w:t xml:space="preserve">(a) </w:t>
      </w:r>
      <w:r w:rsidR="006A5B33">
        <w:rPr>
          <w:sz w:val="24"/>
          <w:szCs w:val="24"/>
        </w:rPr>
        <w:t>screening</w:t>
      </w:r>
      <w:r w:rsidR="000C6CB6" w:rsidRPr="001D371E">
        <w:rPr>
          <w:sz w:val="24"/>
          <w:szCs w:val="24"/>
        </w:rPr>
        <w:t xml:space="preserve">, </w:t>
      </w:r>
      <w:r>
        <w:rPr>
          <w:sz w:val="24"/>
          <w:szCs w:val="24"/>
        </w:rPr>
        <w:t>but</w:t>
      </w:r>
      <w:r w:rsidR="000C6CB6" w:rsidRPr="001D371E">
        <w:rPr>
          <w:sz w:val="24"/>
          <w:szCs w:val="24"/>
        </w:rPr>
        <w:t xml:space="preserve"> suggest </w:t>
      </w:r>
      <w:r>
        <w:rPr>
          <w:sz w:val="24"/>
          <w:szCs w:val="24"/>
        </w:rPr>
        <w:t>its</w:t>
      </w:r>
      <w:r w:rsidR="006A5B33">
        <w:rPr>
          <w:sz w:val="24"/>
          <w:szCs w:val="24"/>
        </w:rPr>
        <w:t xml:space="preserve"> consideration in individuals with moderate ESC-CVR </w:t>
      </w:r>
      <w:r w:rsidR="0039548B">
        <w:rPr>
          <w:sz w:val="24"/>
          <w:szCs w:val="24"/>
        </w:rPr>
        <w:t xml:space="preserve">in order to </w:t>
      </w:r>
      <w:r w:rsidR="000C6CB6" w:rsidRPr="001D371E">
        <w:rPr>
          <w:sz w:val="24"/>
          <w:szCs w:val="24"/>
        </w:rPr>
        <w:t xml:space="preserve">refine risk evaluation, </w:t>
      </w:r>
      <w:r w:rsidR="0039548B">
        <w:rPr>
          <w:sz w:val="24"/>
          <w:szCs w:val="24"/>
        </w:rPr>
        <w:t>and in those</w:t>
      </w:r>
      <w:r w:rsidR="000C6CB6" w:rsidRPr="001D371E">
        <w:rPr>
          <w:sz w:val="24"/>
          <w:szCs w:val="24"/>
        </w:rPr>
        <w:t xml:space="preserve"> with a family history of early CVD </w:t>
      </w:r>
      <w:r w:rsidR="000C6CB6"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0C6CB6" w:rsidRPr="001D371E">
        <w:rPr>
          <w:sz w:val="24"/>
          <w:szCs w:val="24"/>
        </w:rPr>
      </w:r>
      <w:r w:rsidR="000C6CB6" w:rsidRPr="001D371E">
        <w:rPr>
          <w:sz w:val="24"/>
          <w:szCs w:val="24"/>
        </w:rPr>
        <w:fldChar w:fldCharType="separate"/>
      </w:r>
      <w:r w:rsidR="00035726">
        <w:rPr>
          <w:noProof/>
          <w:sz w:val="24"/>
          <w:szCs w:val="24"/>
        </w:rPr>
        <w:t>(33)</w:t>
      </w:r>
      <w:r w:rsidR="000C6CB6" w:rsidRPr="001D371E">
        <w:rPr>
          <w:sz w:val="24"/>
          <w:szCs w:val="24"/>
        </w:rPr>
        <w:fldChar w:fldCharType="end"/>
      </w:r>
      <w:r w:rsidR="000C6CB6" w:rsidRPr="001D371E">
        <w:rPr>
          <w:sz w:val="24"/>
          <w:szCs w:val="24"/>
        </w:rPr>
        <w:t xml:space="preserve">. The 2016 ESC/EAS guidelines on dyslipidemia </w:t>
      </w:r>
      <w:r w:rsidR="0039548B">
        <w:rPr>
          <w:sz w:val="24"/>
          <w:szCs w:val="24"/>
        </w:rPr>
        <w:t>emphasize</w:t>
      </w:r>
      <w:r w:rsidR="000C6CB6" w:rsidRPr="001D371E">
        <w:rPr>
          <w:sz w:val="24"/>
          <w:szCs w:val="24"/>
        </w:rPr>
        <w:t xml:space="preserve"> that </w:t>
      </w:r>
      <w:proofErr w:type="spellStart"/>
      <w:r w:rsidR="000C6CB6" w:rsidRPr="001D371E">
        <w:rPr>
          <w:sz w:val="24"/>
          <w:szCs w:val="24"/>
        </w:rPr>
        <w:t>Lp</w:t>
      </w:r>
      <w:proofErr w:type="spellEnd"/>
      <w:r w:rsidR="000C6CB6" w:rsidRPr="001D371E">
        <w:rPr>
          <w:sz w:val="24"/>
          <w:szCs w:val="24"/>
        </w:rPr>
        <w:t xml:space="preserve">(a) assessment should be systematically considered in </w:t>
      </w:r>
      <w:r w:rsidR="0039548B">
        <w:rPr>
          <w:sz w:val="24"/>
          <w:szCs w:val="24"/>
        </w:rPr>
        <w:t>certain</w:t>
      </w:r>
      <w:r w:rsidR="000C6CB6" w:rsidRPr="001D371E">
        <w:rPr>
          <w:sz w:val="24"/>
          <w:szCs w:val="24"/>
        </w:rPr>
        <w:t xml:space="preserve"> individuals, e.g. in those with high CVR</w:t>
      </w:r>
      <w:r w:rsidR="00636F24">
        <w:rPr>
          <w:sz w:val="24"/>
          <w:szCs w:val="24"/>
        </w:rPr>
        <w:t xml:space="preserve"> </w:t>
      </w:r>
      <w:r w:rsidR="00636F24">
        <w:rPr>
          <w:sz w:val="24"/>
          <w:szCs w:val="24"/>
        </w:rPr>
        <w:fldChar w:fldCharType="begin">
          <w:fldData xml:space="preserve">PEVuZE5vdGU+PENpdGU+PEF1dGhvcj5DYXRhcGFubzwvQXV0aG9yPjxZZWFyPjIwMTY8L1llYXI+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ZWRpdGlvbj4yMDE2LzA4LzI4PC9lZGl0aW9uPjxrZXl3b3Jkcz48a2V5d29y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</w:fldData>
        </w:fldChar>
      </w:r>
      <w:r w:rsidR="008B7CBB">
        <w:rPr>
          <w:sz w:val="24"/>
          <w:szCs w:val="24"/>
        </w:rPr>
        <w:instrText xml:space="preserve"> ADDIN EN.CITE </w:instrText>
      </w:r>
      <w:r w:rsidR="008B7CBB">
        <w:rPr>
          <w:sz w:val="24"/>
          <w:szCs w:val="24"/>
        </w:rPr>
        <w:fldChar w:fldCharType="begin">
          <w:fldData xml:space="preserve">PEVuZE5vdGU+PENpdGU+PEF1dGhvcj5DYXRhcGFubzwvQXV0aG9yPjxZZWFyPjIwMTY8L1llYXI+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ZWRpdGlvbj4yMDE2LzA4LzI4PC9lZGl0aW9uPjxrZXl3b3Jkcz48a2V5d29y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</w:fldData>
        </w:fldChar>
      </w:r>
      <w:r w:rsidR="008B7CBB">
        <w:rPr>
          <w:sz w:val="24"/>
          <w:szCs w:val="24"/>
        </w:rPr>
        <w:instrText xml:space="preserve"> ADDIN EN.CITE.DATA </w:instrText>
      </w:r>
      <w:r w:rsidR="008B7CBB">
        <w:rPr>
          <w:sz w:val="24"/>
          <w:szCs w:val="24"/>
        </w:rPr>
      </w:r>
      <w:r w:rsidR="008B7CBB">
        <w:rPr>
          <w:sz w:val="24"/>
          <w:szCs w:val="24"/>
        </w:rPr>
        <w:fldChar w:fldCharType="end"/>
      </w:r>
      <w:r w:rsidR="00636F24">
        <w:rPr>
          <w:sz w:val="24"/>
          <w:szCs w:val="24"/>
        </w:rPr>
      </w:r>
      <w:r w:rsidR="00636F24">
        <w:rPr>
          <w:sz w:val="24"/>
          <w:szCs w:val="24"/>
        </w:rPr>
        <w:fldChar w:fldCharType="separate"/>
      </w:r>
      <w:r w:rsidR="008B7CBB">
        <w:rPr>
          <w:noProof/>
          <w:sz w:val="24"/>
          <w:szCs w:val="24"/>
        </w:rPr>
        <w:t>(92)</w:t>
      </w:r>
      <w:r w:rsidR="00636F24">
        <w:rPr>
          <w:sz w:val="24"/>
          <w:szCs w:val="24"/>
        </w:rPr>
        <w:fldChar w:fldCharType="end"/>
      </w:r>
      <w:r w:rsidR="000C6CB6" w:rsidRPr="001D371E">
        <w:rPr>
          <w:sz w:val="24"/>
          <w:szCs w:val="24"/>
        </w:rPr>
        <w:t xml:space="preserve">. </w:t>
      </w:r>
      <w:r w:rsidR="0039548B">
        <w:rPr>
          <w:sz w:val="24"/>
          <w:szCs w:val="24"/>
        </w:rPr>
        <w:t xml:space="preserve">As </w:t>
      </w:r>
      <w:proofErr w:type="spellStart"/>
      <w:r w:rsidR="0039548B">
        <w:rPr>
          <w:sz w:val="24"/>
          <w:szCs w:val="24"/>
        </w:rPr>
        <w:t>Lp</w:t>
      </w:r>
      <w:proofErr w:type="spellEnd"/>
      <w:r w:rsidR="0039548B">
        <w:rPr>
          <w:sz w:val="24"/>
          <w:szCs w:val="24"/>
        </w:rPr>
        <w:t xml:space="preserve">(a) </w:t>
      </w:r>
      <w:r w:rsidR="00AD7C62">
        <w:rPr>
          <w:sz w:val="24"/>
          <w:szCs w:val="24"/>
        </w:rPr>
        <w:t>can</w:t>
      </w:r>
      <w:r w:rsidR="0039548B">
        <w:rPr>
          <w:sz w:val="24"/>
          <w:szCs w:val="24"/>
        </w:rPr>
        <w:t xml:space="preserve"> improve CVR estimation </w:t>
      </w:r>
      <w:r w:rsidR="0039548B" w:rsidRPr="001D371E">
        <w:rPr>
          <w:sz w:val="24"/>
          <w:szCs w:val="24"/>
        </w:rPr>
        <w:fldChar w:fldCharType="begin">
          <w:fldData xml:space="preserve">PEVuZE5vdGU+PENpdGU+PEF1dGhvcj5DYXRhcGFubzwvQXV0aG9yPjxZZWFyPjIwMTY8L1llYXI+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ZWRpdGlvbj4yMDE2LzA4LzI4PC9lZGl0aW9uPjxrZXl3b3Jkcz48a2V5d29y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</w:fldData>
        </w:fldChar>
      </w:r>
      <w:r w:rsidR="008B7CBB">
        <w:rPr>
          <w:sz w:val="24"/>
          <w:szCs w:val="24"/>
        </w:rPr>
        <w:instrText xml:space="preserve"> ADDIN EN.CITE </w:instrText>
      </w:r>
      <w:r w:rsidR="008B7CBB">
        <w:rPr>
          <w:sz w:val="24"/>
          <w:szCs w:val="24"/>
        </w:rPr>
        <w:fldChar w:fldCharType="begin">
          <w:fldData xml:space="preserve">PEVuZE5vdGU+PENpdGU+PEF1dGhvcj5DYXRhcGFubzwvQXV0aG9yPjxZZWFyPjIwMTY8L1llYXI+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ZWRpdGlvbj4yMDE2LzA4LzI4PC9lZGl0aW9uPjxrZXl3b3Jkcz48a2V5d29y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</w:fldData>
        </w:fldChar>
      </w:r>
      <w:r w:rsidR="008B7CBB">
        <w:rPr>
          <w:sz w:val="24"/>
          <w:szCs w:val="24"/>
        </w:rPr>
        <w:instrText xml:space="preserve"> ADDIN EN.CITE.DATA </w:instrText>
      </w:r>
      <w:r w:rsidR="008B7CBB">
        <w:rPr>
          <w:sz w:val="24"/>
          <w:szCs w:val="24"/>
        </w:rPr>
      </w:r>
      <w:r w:rsidR="008B7CBB">
        <w:rPr>
          <w:sz w:val="24"/>
          <w:szCs w:val="24"/>
        </w:rPr>
        <w:fldChar w:fldCharType="end"/>
      </w:r>
      <w:r w:rsidR="0039548B" w:rsidRPr="001D371E">
        <w:rPr>
          <w:sz w:val="24"/>
          <w:szCs w:val="24"/>
        </w:rPr>
      </w:r>
      <w:r w:rsidR="0039548B" w:rsidRPr="001D371E">
        <w:rPr>
          <w:sz w:val="24"/>
          <w:szCs w:val="24"/>
        </w:rPr>
        <w:fldChar w:fldCharType="separate"/>
      </w:r>
      <w:r w:rsidR="008B7CBB">
        <w:rPr>
          <w:noProof/>
          <w:sz w:val="24"/>
          <w:szCs w:val="24"/>
        </w:rPr>
        <w:t>(92)</w:t>
      </w:r>
      <w:r w:rsidR="0039548B" w:rsidRPr="001D371E">
        <w:rPr>
          <w:sz w:val="24"/>
          <w:szCs w:val="24"/>
        </w:rPr>
        <w:fldChar w:fldCharType="end"/>
      </w:r>
      <w:r w:rsidR="0039548B">
        <w:rPr>
          <w:sz w:val="24"/>
          <w:szCs w:val="24"/>
        </w:rPr>
        <w:t xml:space="preserve">, </w:t>
      </w:r>
      <w:r w:rsidR="00AD7C62">
        <w:rPr>
          <w:sz w:val="24"/>
          <w:szCs w:val="24"/>
        </w:rPr>
        <w:t xml:space="preserve">liberal </w:t>
      </w:r>
      <w:proofErr w:type="spellStart"/>
      <w:r w:rsidR="00636F24">
        <w:rPr>
          <w:sz w:val="24"/>
          <w:szCs w:val="24"/>
        </w:rPr>
        <w:t>Lp</w:t>
      </w:r>
      <w:proofErr w:type="spellEnd"/>
      <w:r w:rsidR="00636F24">
        <w:rPr>
          <w:sz w:val="24"/>
          <w:szCs w:val="24"/>
        </w:rPr>
        <w:t>(a)</w:t>
      </w:r>
      <w:r w:rsidR="0039548B">
        <w:rPr>
          <w:sz w:val="24"/>
          <w:szCs w:val="24"/>
        </w:rPr>
        <w:t xml:space="preserve"> </w:t>
      </w:r>
      <w:r w:rsidR="000C6CB6" w:rsidRPr="001D371E">
        <w:rPr>
          <w:sz w:val="24"/>
          <w:szCs w:val="24"/>
        </w:rPr>
        <w:t xml:space="preserve">assessment </w:t>
      </w:r>
      <w:r w:rsidR="00AD7C62">
        <w:rPr>
          <w:sz w:val="24"/>
          <w:szCs w:val="24"/>
        </w:rPr>
        <w:t xml:space="preserve">in RA </w:t>
      </w:r>
      <w:r w:rsidR="00636F24" w:rsidRPr="001D371E">
        <w:rPr>
          <w:sz w:val="24"/>
          <w:szCs w:val="24"/>
        </w:rPr>
        <w:t xml:space="preserve">(especially HR-RA) </w:t>
      </w:r>
      <w:r w:rsidR="00AD7C62">
        <w:rPr>
          <w:sz w:val="24"/>
          <w:szCs w:val="24"/>
        </w:rPr>
        <w:t xml:space="preserve">might be useful </w:t>
      </w:r>
      <w:r w:rsidR="000C6CB6" w:rsidRPr="001D371E">
        <w:rPr>
          <w:sz w:val="24"/>
          <w:szCs w:val="24"/>
        </w:rPr>
        <w:t xml:space="preserve">given </w:t>
      </w:r>
      <w:r w:rsidR="00AD7C62">
        <w:rPr>
          <w:sz w:val="24"/>
          <w:szCs w:val="24"/>
        </w:rPr>
        <w:t>the</w:t>
      </w:r>
      <w:r w:rsidR="000C6CB6" w:rsidRPr="001D371E">
        <w:rPr>
          <w:sz w:val="24"/>
          <w:szCs w:val="24"/>
        </w:rPr>
        <w:t xml:space="preserve"> predisposition </w:t>
      </w:r>
      <w:r w:rsidR="00636F24">
        <w:rPr>
          <w:sz w:val="24"/>
          <w:szCs w:val="24"/>
        </w:rPr>
        <w:t xml:space="preserve">to high </w:t>
      </w:r>
      <w:proofErr w:type="spellStart"/>
      <w:r w:rsidR="00636F24">
        <w:rPr>
          <w:sz w:val="24"/>
          <w:szCs w:val="24"/>
        </w:rPr>
        <w:t>Lp</w:t>
      </w:r>
      <w:proofErr w:type="spellEnd"/>
      <w:r w:rsidR="00636F24">
        <w:rPr>
          <w:sz w:val="24"/>
          <w:szCs w:val="24"/>
        </w:rPr>
        <w:t xml:space="preserve">(a) levels and </w:t>
      </w:r>
      <w:r w:rsidR="00AD7C62">
        <w:rPr>
          <w:sz w:val="24"/>
          <w:szCs w:val="24"/>
        </w:rPr>
        <w:t>the limited value of standard lipid parameters for CVR prediction</w:t>
      </w:r>
      <w:r w:rsidR="000C6CB6" w:rsidRPr="001D371E">
        <w:rPr>
          <w:sz w:val="24"/>
          <w:szCs w:val="24"/>
        </w:rPr>
        <w:t>.</w:t>
      </w:r>
    </w:p>
    <w:p w14:paraId="78ED08F1" w14:textId="078D4FD4" w:rsidR="00AB405F" w:rsidRPr="001D371E" w:rsidRDefault="00BD4E33" w:rsidP="00E67E3A">
      <w:pPr>
        <w:pStyle w:val="Body"/>
        <w:spacing w:after="0" w:line="480" w:lineRule="auto"/>
        <w:ind w:firstLine="454"/>
        <w:rPr>
          <w:sz w:val="24"/>
          <w:szCs w:val="24"/>
        </w:rPr>
      </w:pPr>
      <w:r w:rsidRPr="001D371E">
        <w:rPr>
          <w:sz w:val="24"/>
          <w:szCs w:val="24"/>
        </w:rPr>
        <w:t>Apolipoprotein B (apo B) levels and apo B/apo A1 ratio</w:t>
      </w:r>
      <w:r w:rsidR="000F24E6" w:rsidRPr="001D371E">
        <w:rPr>
          <w:sz w:val="24"/>
          <w:szCs w:val="24"/>
        </w:rPr>
        <w:t xml:space="preserve"> </w:t>
      </w:r>
      <w:r w:rsidRPr="001D371E">
        <w:rPr>
          <w:sz w:val="24"/>
          <w:szCs w:val="24"/>
        </w:rPr>
        <w:t xml:space="preserve">strongly </w:t>
      </w:r>
      <w:r w:rsidR="009A6A97" w:rsidRPr="001D371E">
        <w:rPr>
          <w:sz w:val="24"/>
          <w:szCs w:val="24"/>
        </w:rPr>
        <w:t>predict</w:t>
      </w:r>
      <w:r w:rsidRPr="001D371E">
        <w:rPr>
          <w:sz w:val="24"/>
          <w:szCs w:val="24"/>
        </w:rPr>
        <w:t xml:space="preserve"> CV</w:t>
      </w:r>
      <w:r w:rsidR="000F24E6" w:rsidRPr="001D371E">
        <w:rPr>
          <w:sz w:val="24"/>
          <w:szCs w:val="24"/>
        </w:rPr>
        <w:t>R</w:t>
      </w:r>
      <w:r w:rsidR="009B41AF" w:rsidRPr="001D371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3)</w:t>
      </w:r>
      <w:r w:rsidR="0033394F" w:rsidRPr="001D371E">
        <w:rPr>
          <w:sz w:val="24"/>
          <w:szCs w:val="24"/>
        </w:rPr>
        <w:fldChar w:fldCharType="end"/>
      </w:r>
      <w:r w:rsidR="000F24E6" w:rsidRPr="001D371E">
        <w:rPr>
          <w:sz w:val="24"/>
          <w:szCs w:val="24"/>
        </w:rPr>
        <w:t xml:space="preserve">. </w:t>
      </w:r>
      <w:r w:rsidR="00AB405F" w:rsidRPr="001D371E">
        <w:rPr>
          <w:sz w:val="24"/>
          <w:szCs w:val="24"/>
        </w:rPr>
        <w:t>However, as their analyses are costly and the</w:t>
      </w:r>
      <w:r w:rsidR="00E753E9" w:rsidRPr="001D371E">
        <w:rPr>
          <w:sz w:val="24"/>
          <w:szCs w:val="24"/>
        </w:rPr>
        <w:t xml:space="preserve">y </w:t>
      </w:r>
      <w:r w:rsidR="00AB405F" w:rsidRPr="001D371E">
        <w:rPr>
          <w:sz w:val="24"/>
          <w:szCs w:val="24"/>
        </w:rPr>
        <w:t xml:space="preserve">add little to CVR estimation </w:t>
      </w:r>
      <w:r w:rsidR="0077764E" w:rsidRPr="001D371E">
        <w:rPr>
          <w:sz w:val="24"/>
          <w:szCs w:val="24"/>
        </w:rPr>
        <w:t>performed by</w:t>
      </w:r>
      <w:r w:rsidR="00BA1EC7" w:rsidRPr="001D371E">
        <w:rPr>
          <w:sz w:val="24"/>
          <w:szCs w:val="24"/>
        </w:rPr>
        <w:t xml:space="preserve"> </w:t>
      </w:r>
      <w:r w:rsidR="00AB405F" w:rsidRPr="001D371E">
        <w:rPr>
          <w:sz w:val="24"/>
          <w:szCs w:val="24"/>
        </w:rPr>
        <w:t xml:space="preserve">non-HDL-C, they are </w:t>
      </w:r>
      <w:r w:rsidR="002F4305" w:rsidRPr="001D371E">
        <w:rPr>
          <w:sz w:val="24"/>
          <w:szCs w:val="24"/>
        </w:rPr>
        <w:t xml:space="preserve">not a part of the standard lipid screening. </w:t>
      </w:r>
    </w:p>
    <w:p w14:paraId="5590DB81" w14:textId="50838FFB" w:rsidR="00FD6C4D" w:rsidRPr="001D371E" w:rsidRDefault="00A93F34" w:rsidP="00E67E3A">
      <w:pPr>
        <w:pStyle w:val="Body"/>
        <w:spacing w:after="0" w:line="480" w:lineRule="auto"/>
        <w:ind w:firstLine="454"/>
        <w:rPr>
          <w:sz w:val="24"/>
          <w:szCs w:val="24"/>
        </w:rPr>
      </w:pPr>
      <w:r>
        <w:rPr>
          <w:sz w:val="24"/>
          <w:szCs w:val="24"/>
        </w:rPr>
        <w:t>There</w:t>
      </w:r>
      <w:r w:rsidR="001A4764" w:rsidRPr="001D371E">
        <w:rPr>
          <w:sz w:val="24"/>
          <w:szCs w:val="24"/>
        </w:rPr>
        <w:t xml:space="preserve"> </w:t>
      </w:r>
      <w:r w:rsidR="00705908" w:rsidRPr="001D371E">
        <w:rPr>
          <w:sz w:val="24"/>
          <w:szCs w:val="24"/>
        </w:rPr>
        <w:t>are no</w:t>
      </w:r>
      <w:r w:rsidR="001A4764" w:rsidRPr="001D371E">
        <w:rPr>
          <w:sz w:val="24"/>
          <w:szCs w:val="24"/>
        </w:rPr>
        <w:t xml:space="preserve"> available tests for routine evaluation of lipoprotein quality</w:t>
      </w:r>
      <w:r>
        <w:rPr>
          <w:sz w:val="24"/>
          <w:szCs w:val="24"/>
        </w:rPr>
        <w:t xml:space="preserve"> yet</w:t>
      </w:r>
      <w:r w:rsidR="005372E4">
        <w:rPr>
          <w:sz w:val="24"/>
          <w:szCs w:val="24"/>
        </w:rPr>
        <w:t>, although n</w:t>
      </w:r>
      <w:r w:rsidR="001A4764" w:rsidRPr="001D371E">
        <w:rPr>
          <w:sz w:val="24"/>
          <w:szCs w:val="24"/>
        </w:rPr>
        <w:t>ovel methods</w:t>
      </w:r>
      <w:r w:rsidR="00B438C0" w:rsidRPr="001D371E">
        <w:rPr>
          <w:sz w:val="24"/>
          <w:szCs w:val="24"/>
        </w:rPr>
        <w:t xml:space="preserve"> for assessment</w:t>
      </w:r>
      <w:r>
        <w:rPr>
          <w:sz w:val="24"/>
          <w:szCs w:val="24"/>
        </w:rPr>
        <w:t xml:space="preserve"> of cell cholesterol efflux</w:t>
      </w:r>
      <w:r w:rsidR="00B438C0" w:rsidRPr="001D371E">
        <w:rPr>
          <w:sz w:val="24"/>
          <w:szCs w:val="24"/>
        </w:rPr>
        <w:t xml:space="preserve"> </w:t>
      </w:r>
      <w:r w:rsidR="005372E4">
        <w:rPr>
          <w:sz w:val="24"/>
          <w:szCs w:val="24"/>
        </w:rPr>
        <w:t xml:space="preserve">(reflecting HDL-C function) </w:t>
      </w:r>
      <w:r w:rsidR="0077764E" w:rsidRPr="001D371E">
        <w:rPr>
          <w:sz w:val="24"/>
          <w:szCs w:val="24"/>
        </w:rPr>
        <w:t>are promisin</w:t>
      </w:r>
      <w:r w:rsidR="0084499A">
        <w:rPr>
          <w:sz w:val="24"/>
          <w:szCs w:val="24"/>
        </w:rPr>
        <w:t>g</w:t>
      </w:r>
      <w:r>
        <w:rPr>
          <w:sz w:val="24"/>
          <w:szCs w:val="24"/>
        </w:rPr>
        <w:t>.</w:t>
      </w:r>
      <w:r w:rsidR="0077764E" w:rsidRPr="001D371E">
        <w:rPr>
          <w:sz w:val="24"/>
          <w:szCs w:val="24"/>
        </w:rPr>
        <w:t xml:space="preserve"> </w:t>
      </w:r>
    </w:p>
    <w:p w14:paraId="450062CC" w14:textId="09473D9C" w:rsidR="005650C4" w:rsidRPr="001D371E" w:rsidRDefault="006900B4" w:rsidP="00E67E3A">
      <w:pPr>
        <w:pStyle w:val="Heading2"/>
        <w:numPr>
          <w:ilvl w:val="1"/>
          <w:numId w:val="5"/>
        </w:numPr>
        <w:spacing w:line="480" w:lineRule="auto"/>
        <w:ind w:left="576"/>
        <w:rPr>
          <w:sz w:val="28"/>
          <w:szCs w:val="28"/>
          <w:lang w:val="en-US"/>
        </w:rPr>
      </w:pPr>
      <w:r w:rsidRPr="001D371E">
        <w:rPr>
          <w:sz w:val="28"/>
          <w:szCs w:val="28"/>
          <w:lang w:val="en-US"/>
        </w:rPr>
        <w:lastRenderedPageBreak/>
        <w:t xml:space="preserve">Proposed </w:t>
      </w:r>
      <w:r w:rsidR="002149E2" w:rsidRPr="001D371E">
        <w:rPr>
          <w:sz w:val="28"/>
          <w:szCs w:val="28"/>
          <w:lang w:val="en-US"/>
        </w:rPr>
        <w:t xml:space="preserve">CVR </w:t>
      </w:r>
      <w:r w:rsidR="00FE4E24" w:rsidRPr="001D371E">
        <w:rPr>
          <w:sz w:val="28"/>
          <w:szCs w:val="28"/>
          <w:lang w:val="en-US"/>
        </w:rPr>
        <w:t xml:space="preserve">stratification </w:t>
      </w:r>
      <w:r w:rsidR="002149E2" w:rsidRPr="001D371E">
        <w:rPr>
          <w:sz w:val="28"/>
          <w:szCs w:val="28"/>
          <w:lang w:val="en-US"/>
        </w:rPr>
        <w:t>and LDL-C targets in RA</w:t>
      </w:r>
    </w:p>
    <w:p w14:paraId="622A5D6E" w14:textId="77777777" w:rsidR="00425532" w:rsidRPr="001D371E" w:rsidRDefault="00425532" w:rsidP="00425532">
      <w:pPr>
        <w:pStyle w:val="Heading2"/>
        <w:numPr>
          <w:ilvl w:val="2"/>
          <w:numId w:val="5"/>
        </w:numPr>
        <w:spacing w:line="480" w:lineRule="auto"/>
        <w:rPr>
          <w:sz w:val="28"/>
          <w:szCs w:val="28"/>
          <w:lang w:val="en-US"/>
        </w:rPr>
      </w:pPr>
      <w:r w:rsidRPr="001D371E">
        <w:rPr>
          <w:sz w:val="28"/>
          <w:szCs w:val="28"/>
          <w:lang w:val="en-US"/>
        </w:rPr>
        <w:t>Stratification of RA patients according to RA-related CVR enhancing factors</w:t>
      </w:r>
    </w:p>
    <w:p w14:paraId="74EAE2EA" w14:textId="6C5CDD07" w:rsidR="005E0765" w:rsidRPr="001D371E" w:rsidRDefault="00E0053C" w:rsidP="00E67E3A">
      <w:pPr>
        <w:pStyle w:val="Body"/>
        <w:spacing w:after="0" w:line="480" w:lineRule="auto"/>
        <w:ind w:firstLine="454"/>
        <w:rPr>
          <w:sz w:val="24"/>
          <w:szCs w:val="24"/>
        </w:rPr>
      </w:pPr>
      <w:r w:rsidRPr="001D371E">
        <w:rPr>
          <w:sz w:val="24"/>
          <w:szCs w:val="24"/>
        </w:rPr>
        <w:t>Herein w</w:t>
      </w:r>
      <w:r w:rsidR="00E753E9" w:rsidRPr="001D371E">
        <w:rPr>
          <w:sz w:val="24"/>
          <w:szCs w:val="24"/>
        </w:rPr>
        <w:t>e</w:t>
      </w:r>
      <w:r w:rsidR="00D63F05" w:rsidRPr="001D371E">
        <w:rPr>
          <w:sz w:val="24"/>
          <w:szCs w:val="24"/>
        </w:rPr>
        <w:t xml:space="preserve"> propose a </w:t>
      </w:r>
      <w:r w:rsidR="00B438C0" w:rsidRPr="001D371E">
        <w:rPr>
          <w:sz w:val="24"/>
          <w:szCs w:val="24"/>
        </w:rPr>
        <w:t>new</w:t>
      </w:r>
      <w:r w:rsidR="00D63F05" w:rsidRPr="001D371E">
        <w:rPr>
          <w:sz w:val="24"/>
          <w:szCs w:val="24"/>
        </w:rPr>
        <w:t xml:space="preserve"> strategy </w:t>
      </w:r>
      <w:r w:rsidR="00156D6C" w:rsidRPr="001D371E">
        <w:rPr>
          <w:sz w:val="24"/>
          <w:szCs w:val="24"/>
        </w:rPr>
        <w:t>for</w:t>
      </w:r>
      <w:r w:rsidR="002149E2" w:rsidRPr="001D371E">
        <w:rPr>
          <w:sz w:val="24"/>
          <w:szCs w:val="24"/>
        </w:rPr>
        <w:t xml:space="preserve"> CVR</w:t>
      </w:r>
      <w:r w:rsidR="00156D6C" w:rsidRPr="001D371E">
        <w:rPr>
          <w:sz w:val="24"/>
          <w:szCs w:val="24"/>
        </w:rPr>
        <w:t xml:space="preserve"> stratification</w:t>
      </w:r>
      <w:r w:rsidR="002149E2" w:rsidRPr="001D371E">
        <w:rPr>
          <w:sz w:val="24"/>
          <w:szCs w:val="24"/>
        </w:rPr>
        <w:t xml:space="preserve"> in RA</w:t>
      </w:r>
      <w:r w:rsidR="006900B4" w:rsidRPr="001D371E">
        <w:rPr>
          <w:sz w:val="24"/>
          <w:szCs w:val="24"/>
        </w:rPr>
        <w:t>. It is</w:t>
      </w:r>
      <w:r w:rsidR="002149E2" w:rsidRPr="001D371E">
        <w:rPr>
          <w:sz w:val="24"/>
          <w:szCs w:val="24"/>
        </w:rPr>
        <w:t xml:space="preserve"> </w:t>
      </w:r>
      <w:r w:rsidR="00E753E9" w:rsidRPr="001D371E">
        <w:rPr>
          <w:sz w:val="24"/>
          <w:szCs w:val="24"/>
        </w:rPr>
        <w:t>based on</w:t>
      </w:r>
      <w:r w:rsidR="00D63F05" w:rsidRPr="001D371E">
        <w:rPr>
          <w:sz w:val="24"/>
          <w:szCs w:val="24"/>
        </w:rPr>
        <w:t xml:space="preserve"> 2016 ESC </w:t>
      </w:r>
      <w:r w:rsidR="00C017E4" w:rsidRPr="001D371E">
        <w:rPr>
          <w:sz w:val="24"/>
          <w:szCs w:val="24"/>
        </w:rPr>
        <w:t>CVP-</w:t>
      </w:r>
      <w:r w:rsidR="000C7E46" w:rsidRPr="001D371E">
        <w:rPr>
          <w:sz w:val="24"/>
          <w:szCs w:val="24"/>
        </w:rPr>
        <w:t>guidelines and</w:t>
      </w:r>
      <w:r w:rsidR="00274408" w:rsidRPr="001D371E">
        <w:rPr>
          <w:sz w:val="24"/>
          <w:szCs w:val="24"/>
        </w:rPr>
        <w:t xml:space="preserve"> </w:t>
      </w:r>
      <w:r w:rsidR="00D63F05" w:rsidRPr="001D371E">
        <w:rPr>
          <w:sz w:val="24"/>
          <w:szCs w:val="24"/>
        </w:rPr>
        <w:t xml:space="preserve">takes into </w:t>
      </w:r>
      <w:r w:rsidR="005650C4" w:rsidRPr="001D371E">
        <w:rPr>
          <w:sz w:val="24"/>
          <w:szCs w:val="24"/>
        </w:rPr>
        <w:t>consideration</w:t>
      </w:r>
      <w:r w:rsidR="005F0F74" w:rsidRPr="001D371E">
        <w:rPr>
          <w:sz w:val="24"/>
          <w:szCs w:val="24"/>
        </w:rPr>
        <w:t xml:space="preserve"> general and RA-</w:t>
      </w:r>
      <w:r w:rsidR="00D63F05" w:rsidRPr="001D371E">
        <w:rPr>
          <w:sz w:val="24"/>
          <w:szCs w:val="24"/>
        </w:rPr>
        <w:t>specific CV</w:t>
      </w:r>
      <w:r w:rsidR="00235A3A" w:rsidRPr="001D371E">
        <w:rPr>
          <w:sz w:val="24"/>
          <w:szCs w:val="24"/>
        </w:rPr>
        <w:t>RFs</w:t>
      </w:r>
      <w:r w:rsidR="00EA7D34" w:rsidRPr="001D371E">
        <w:rPr>
          <w:sz w:val="24"/>
          <w:szCs w:val="24"/>
        </w:rPr>
        <w:t xml:space="preserve"> </w:t>
      </w:r>
      <w:r w:rsidR="00E753E9" w:rsidRPr="001D371E">
        <w:rPr>
          <w:sz w:val="24"/>
          <w:szCs w:val="24"/>
        </w:rPr>
        <w:t>and</w:t>
      </w:r>
      <w:r w:rsidR="00D63F05" w:rsidRPr="001D371E">
        <w:rPr>
          <w:sz w:val="24"/>
          <w:szCs w:val="24"/>
        </w:rPr>
        <w:t xml:space="preserve"> carotid ultrasound (Figure 1).</w:t>
      </w:r>
      <w:r w:rsidR="00797A20" w:rsidRPr="001D371E">
        <w:rPr>
          <w:sz w:val="24"/>
          <w:szCs w:val="24"/>
        </w:rPr>
        <w:t xml:space="preserve"> </w:t>
      </w:r>
      <w:r w:rsidR="00305B5E">
        <w:rPr>
          <w:sz w:val="24"/>
          <w:szCs w:val="24"/>
        </w:rPr>
        <w:t>A</w:t>
      </w:r>
      <w:r w:rsidR="00D126B7" w:rsidRPr="001D371E">
        <w:rPr>
          <w:sz w:val="24"/>
          <w:szCs w:val="24"/>
        </w:rPr>
        <w:t>djustments for RA are built on similar strategies as</w:t>
      </w:r>
      <w:r w:rsidR="00971702" w:rsidRPr="001D371E">
        <w:rPr>
          <w:sz w:val="24"/>
          <w:szCs w:val="24"/>
        </w:rPr>
        <w:t xml:space="preserve"> those recommended </w:t>
      </w:r>
      <w:r w:rsidR="00D126B7" w:rsidRPr="001D371E">
        <w:rPr>
          <w:sz w:val="24"/>
          <w:szCs w:val="24"/>
        </w:rPr>
        <w:t xml:space="preserve">for diabetes </w:t>
      </w:r>
      <w:r w:rsidR="00156D6C" w:rsidRPr="001D371E">
        <w:rPr>
          <w:sz w:val="24"/>
          <w:szCs w:val="24"/>
        </w:rPr>
        <w:t xml:space="preserve">and its </w:t>
      </w:r>
      <w:r w:rsidR="0004691C" w:rsidRPr="001D371E">
        <w:rPr>
          <w:sz w:val="24"/>
          <w:szCs w:val="24"/>
        </w:rPr>
        <w:t>complications</w:t>
      </w:r>
      <w:r w:rsidR="006979D9" w:rsidRPr="001D371E">
        <w:rPr>
          <w:sz w:val="24"/>
          <w:szCs w:val="24"/>
        </w:rPr>
        <w:t xml:space="preserve">. </w:t>
      </w:r>
      <w:r w:rsidR="00305B5E">
        <w:rPr>
          <w:sz w:val="24"/>
          <w:szCs w:val="24"/>
        </w:rPr>
        <w:t>In accordance with</w:t>
      </w:r>
      <w:r w:rsidR="00874AFB" w:rsidRPr="001D371E">
        <w:rPr>
          <w:sz w:val="24"/>
          <w:szCs w:val="24"/>
        </w:rPr>
        <w:t xml:space="preserve"> the</w:t>
      </w:r>
      <w:r w:rsidR="005F0F74" w:rsidRPr="001D371E">
        <w:rPr>
          <w:sz w:val="24"/>
          <w:szCs w:val="24"/>
        </w:rPr>
        <w:t xml:space="preserve"> </w:t>
      </w:r>
      <w:r w:rsidR="00156D6C" w:rsidRPr="001D371E">
        <w:rPr>
          <w:sz w:val="24"/>
          <w:szCs w:val="24"/>
        </w:rPr>
        <w:t xml:space="preserve">2016 </w:t>
      </w:r>
      <w:r w:rsidR="005F0F74" w:rsidRPr="001D371E">
        <w:rPr>
          <w:sz w:val="24"/>
          <w:szCs w:val="24"/>
        </w:rPr>
        <w:t>ESC CVP-guidelines</w:t>
      </w:r>
      <w:r w:rsidR="00874AFB" w:rsidRPr="001D371E">
        <w:rPr>
          <w:sz w:val="24"/>
          <w:szCs w:val="24"/>
        </w:rPr>
        <w:t xml:space="preserve">, we </w:t>
      </w:r>
      <w:r w:rsidR="0057213C">
        <w:rPr>
          <w:sz w:val="24"/>
          <w:szCs w:val="24"/>
        </w:rPr>
        <w:t>employ</w:t>
      </w:r>
      <w:r w:rsidR="00943D23" w:rsidRPr="001D371E">
        <w:rPr>
          <w:sz w:val="24"/>
          <w:szCs w:val="24"/>
        </w:rPr>
        <w:t xml:space="preserve"> </w:t>
      </w:r>
      <w:r w:rsidR="00156D6C" w:rsidRPr="001D371E">
        <w:rPr>
          <w:sz w:val="24"/>
          <w:szCs w:val="24"/>
        </w:rPr>
        <w:t>LDL-C</w:t>
      </w:r>
      <w:r w:rsidR="00874AFB" w:rsidRPr="001D371E">
        <w:rPr>
          <w:sz w:val="24"/>
          <w:szCs w:val="24"/>
        </w:rPr>
        <w:t xml:space="preserve"> as </w:t>
      </w:r>
      <w:r w:rsidR="00FC151A" w:rsidRPr="001D371E">
        <w:rPr>
          <w:sz w:val="24"/>
          <w:szCs w:val="24"/>
        </w:rPr>
        <w:t xml:space="preserve">the primary </w:t>
      </w:r>
      <w:r w:rsidR="00874AFB" w:rsidRPr="001D371E">
        <w:rPr>
          <w:sz w:val="24"/>
          <w:szCs w:val="24"/>
        </w:rPr>
        <w:t xml:space="preserve">treatment target </w:t>
      </w:r>
      <w:r w:rsidR="0033394F"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3)</w:t>
      </w:r>
      <w:r w:rsidR="0033394F" w:rsidRPr="001D371E">
        <w:rPr>
          <w:sz w:val="24"/>
          <w:szCs w:val="24"/>
        </w:rPr>
        <w:fldChar w:fldCharType="end"/>
      </w:r>
      <w:r w:rsidR="00CA3FCC" w:rsidRPr="001D371E">
        <w:rPr>
          <w:sz w:val="24"/>
          <w:szCs w:val="24"/>
        </w:rPr>
        <w:t xml:space="preserve">. </w:t>
      </w:r>
      <w:r w:rsidR="00EA6C9F" w:rsidRPr="001D371E">
        <w:rPr>
          <w:sz w:val="24"/>
          <w:szCs w:val="24"/>
        </w:rPr>
        <w:t>However, t</w:t>
      </w:r>
      <w:r w:rsidR="00770A2A" w:rsidRPr="001D371E">
        <w:rPr>
          <w:sz w:val="24"/>
          <w:szCs w:val="24"/>
        </w:rPr>
        <w:t>he</w:t>
      </w:r>
      <w:r w:rsidR="00CF6F54" w:rsidRPr="001D371E">
        <w:rPr>
          <w:sz w:val="24"/>
          <w:szCs w:val="24"/>
        </w:rPr>
        <w:t xml:space="preserve"> algorithm </w:t>
      </w:r>
      <w:r w:rsidR="00424CDF" w:rsidRPr="001D371E">
        <w:rPr>
          <w:sz w:val="24"/>
          <w:szCs w:val="24"/>
        </w:rPr>
        <w:t>can be easily adapted to non-HDL-C</w:t>
      </w:r>
      <w:r w:rsidR="00111CAB" w:rsidRPr="001D371E">
        <w:rPr>
          <w:sz w:val="24"/>
          <w:szCs w:val="24"/>
        </w:rPr>
        <w:t xml:space="preserve"> (Figure 1)</w:t>
      </w:r>
      <w:r w:rsidR="00424CDF" w:rsidRPr="001D371E">
        <w:rPr>
          <w:sz w:val="24"/>
          <w:szCs w:val="24"/>
        </w:rPr>
        <w:t>.</w:t>
      </w:r>
    </w:p>
    <w:p w14:paraId="409D721A" w14:textId="5E230F6F" w:rsidR="000142D3" w:rsidRPr="001D371E" w:rsidRDefault="00F3457B" w:rsidP="00E67E3A">
      <w:pPr>
        <w:pStyle w:val="Body"/>
        <w:spacing w:after="0" w:line="480" w:lineRule="auto"/>
        <w:ind w:firstLine="454"/>
        <w:rPr>
          <w:sz w:val="24"/>
          <w:szCs w:val="24"/>
        </w:rPr>
      </w:pPr>
      <w:r w:rsidRPr="001D371E">
        <w:rPr>
          <w:sz w:val="24"/>
          <w:szCs w:val="24"/>
        </w:rPr>
        <w:t>Because 2016 ESC CVP-guidelines are already widely in use, incorporation of the proposed algorithm into clinical practice could be feasible. Although our algorithm is based on SCORE</w:t>
      </w:r>
      <w:r w:rsidR="00EA6C9F" w:rsidRPr="001D371E">
        <w:rPr>
          <w:sz w:val="24"/>
          <w:szCs w:val="24"/>
        </w:rPr>
        <w:t xml:space="preserve"> (</w:t>
      </w:r>
      <w:r w:rsidR="00CF323D" w:rsidRPr="001D371E">
        <w:rPr>
          <w:sz w:val="24"/>
          <w:szCs w:val="24"/>
        </w:rPr>
        <w:t>that</w:t>
      </w:r>
      <w:r w:rsidR="00EA6C9F" w:rsidRPr="001D371E">
        <w:rPr>
          <w:sz w:val="24"/>
          <w:szCs w:val="24"/>
        </w:rPr>
        <w:t xml:space="preserve"> use</w:t>
      </w:r>
      <w:r w:rsidR="00425532">
        <w:rPr>
          <w:sz w:val="24"/>
          <w:szCs w:val="24"/>
        </w:rPr>
        <w:t>s</w:t>
      </w:r>
      <w:r w:rsidR="00EA6C9F" w:rsidRPr="001D371E">
        <w:rPr>
          <w:sz w:val="24"/>
          <w:szCs w:val="24"/>
        </w:rPr>
        <w:t xml:space="preserve"> age, gender, cholesterol levels, blood pressure, smoking and geographic area for CVR estimation)</w:t>
      </w:r>
      <w:r w:rsidRPr="001D371E">
        <w:rPr>
          <w:sz w:val="24"/>
          <w:szCs w:val="24"/>
        </w:rPr>
        <w:t>, it can be adapted to national or other relevant CVR estimating tools for the general population. When using SCORE, the version that includes HDL-C</w:t>
      </w:r>
      <w:r w:rsidR="00ED5B70" w:rsidRPr="001D371E">
        <w:rPr>
          <w:sz w:val="24"/>
          <w:szCs w:val="24"/>
        </w:rPr>
        <w:t xml:space="preserve"> should be preferably used</w:t>
      </w:r>
      <w:r w:rsidRPr="001D371E">
        <w:rPr>
          <w:sz w:val="24"/>
          <w:szCs w:val="24"/>
        </w:rPr>
        <w:t xml:space="preserve"> (</w:t>
      </w:r>
      <w:hyperlink r:id="rId9" w:history="1">
        <w:r w:rsidRPr="001D371E">
          <w:rPr>
            <w:sz w:val="24"/>
            <w:szCs w:val="24"/>
          </w:rPr>
          <w:t>http://www.heartscore.org</w:t>
        </w:r>
      </w:hyperlink>
      <w:r w:rsidRPr="001D371E">
        <w:rPr>
          <w:sz w:val="24"/>
          <w:szCs w:val="24"/>
        </w:rPr>
        <w:t>)</w:t>
      </w:r>
      <w:r w:rsidR="00797A20" w:rsidRPr="001D371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3)</w:t>
      </w:r>
      <w:r w:rsidR="0033394F" w:rsidRPr="001D371E">
        <w:rPr>
          <w:sz w:val="24"/>
          <w:szCs w:val="24"/>
        </w:rPr>
        <w:fldChar w:fldCharType="end"/>
      </w:r>
      <w:r w:rsidRPr="001D371E">
        <w:rPr>
          <w:sz w:val="24"/>
          <w:szCs w:val="24"/>
        </w:rPr>
        <w:t xml:space="preserve">. </w:t>
      </w:r>
    </w:p>
    <w:p w14:paraId="2FC0FAD7" w14:textId="333F4DE3" w:rsidR="00203E04" w:rsidRPr="0057213C" w:rsidRDefault="006C7274" w:rsidP="00AE23BA">
      <w:pPr>
        <w:pStyle w:val="Body"/>
        <w:spacing w:after="0" w:line="480" w:lineRule="auto"/>
        <w:ind w:firstLine="454"/>
        <w:rPr>
          <w:sz w:val="24"/>
          <w:szCs w:val="24"/>
        </w:rPr>
      </w:pPr>
      <w:r w:rsidRPr="001D371E">
        <w:rPr>
          <w:color w:val="000000" w:themeColor="text1"/>
          <w:sz w:val="24"/>
          <w:szCs w:val="24"/>
        </w:rPr>
        <w:t xml:space="preserve">The proposed algorithm </w:t>
      </w:r>
      <w:r w:rsidR="00633AD2">
        <w:rPr>
          <w:color w:val="000000" w:themeColor="text1"/>
          <w:sz w:val="24"/>
          <w:szCs w:val="24"/>
        </w:rPr>
        <w:t>stratifies</w:t>
      </w:r>
      <w:r w:rsidRPr="001D371E">
        <w:rPr>
          <w:color w:val="000000" w:themeColor="text1"/>
          <w:sz w:val="24"/>
          <w:szCs w:val="24"/>
        </w:rPr>
        <w:t xml:space="preserve"> RA according to RA-related characteristics </w:t>
      </w:r>
      <w:r w:rsidR="000A0721">
        <w:rPr>
          <w:color w:val="000000" w:themeColor="text1"/>
          <w:sz w:val="24"/>
          <w:szCs w:val="24"/>
        </w:rPr>
        <w:t>influencing</w:t>
      </w:r>
      <w:r w:rsidRPr="001D371E">
        <w:rPr>
          <w:color w:val="000000" w:themeColor="text1"/>
          <w:sz w:val="24"/>
          <w:szCs w:val="24"/>
        </w:rPr>
        <w:t xml:space="preserve"> CVR</w:t>
      </w:r>
      <w:r w:rsidR="00AE23BA">
        <w:rPr>
          <w:color w:val="000000" w:themeColor="text1"/>
          <w:sz w:val="24"/>
          <w:szCs w:val="24"/>
        </w:rPr>
        <w:t xml:space="preserve"> </w:t>
      </w:r>
      <w:r w:rsidR="00AE23BA" w:rsidRPr="001D371E">
        <w:rPr>
          <w:sz w:val="24"/>
          <w:szCs w:val="24"/>
        </w:rPr>
        <w:fldChar w:fldCharType="begin">
          <w:fldData xml:space="preserve">SW1tdW5vbCBSZXM8L2Z1bGwtdGl0bGU+PGFiYnItMT5JbW11bm9sb2dpYyByZXNlYXJjaDwvYWJi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</w:fldData>
        </w:fldChar>
      </w:r>
      <w:r w:rsidR="00AE23BA">
        <w:rPr>
          <w:sz w:val="24"/>
          <w:szCs w:val="24"/>
        </w:rPr>
        <w:instrText xml:space="preserve"> ADDIN EN.CITE </w:instrText>
      </w:r>
      <w:r w:rsidR="00AE23BA">
        <w:rPr>
          <w:sz w:val="24"/>
          <w:szCs w:val="24"/>
        </w:rPr>
        <w:fldChar w:fldCharType="begin">
          <w:fldData xml:space="preserve">PEVuZE5vdGU+PENpdGU+PEF1dGhvcj5NeWFzb2Vkb3ZhPC9BdXRob3I+PFllYXI+MjAxNjwvWWVh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==
</w:fldData>
        </w:fldChar>
      </w:r>
      <w:r w:rsidR="00AE23BA">
        <w:rPr>
          <w:sz w:val="24"/>
          <w:szCs w:val="24"/>
        </w:rPr>
        <w:instrText xml:space="preserve"> ADDIN EN.CITE.DATA </w:instrText>
      </w:r>
      <w:r w:rsidR="00AE23BA">
        <w:rPr>
          <w:sz w:val="24"/>
          <w:szCs w:val="24"/>
        </w:rPr>
      </w:r>
      <w:r w:rsidR="00AE23BA">
        <w:rPr>
          <w:sz w:val="24"/>
          <w:szCs w:val="24"/>
        </w:rPr>
        <w:fldChar w:fldCharType="end"/>
      </w:r>
      <w:r w:rsidR="00AE23BA">
        <w:rPr>
          <w:sz w:val="24"/>
          <w:szCs w:val="24"/>
        </w:rPr>
        <w:fldChar w:fldCharType="begin">
          <w:fldData xml:space="preserve">SW1tdW5vbCBSZXM8L2Z1bGwtdGl0bGU+PGFiYnItMT5JbW11bm9sb2dpYyByZXNlYXJjaDwvYWJi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</w:fldData>
        </w:fldChar>
      </w:r>
      <w:r w:rsidR="00AE23BA">
        <w:rPr>
          <w:sz w:val="24"/>
          <w:szCs w:val="24"/>
        </w:rPr>
        <w:instrText xml:space="preserve"> ADDIN EN.CITE.DATA </w:instrText>
      </w:r>
      <w:r w:rsidR="00AE23BA">
        <w:rPr>
          <w:sz w:val="24"/>
          <w:szCs w:val="24"/>
        </w:rPr>
      </w:r>
      <w:r w:rsidR="00AE23BA">
        <w:rPr>
          <w:sz w:val="24"/>
          <w:szCs w:val="24"/>
        </w:rPr>
        <w:fldChar w:fldCharType="end"/>
      </w:r>
      <w:r w:rsidR="00AE23BA" w:rsidRPr="001D371E">
        <w:rPr>
          <w:sz w:val="24"/>
          <w:szCs w:val="24"/>
        </w:rPr>
      </w:r>
      <w:r w:rsidR="00AE23BA" w:rsidRPr="001D371E">
        <w:rPr>
          <w:sz w:val="24"/>
          <w:szCs w:val="24"/>
        </w:rPr>
        <w:fldChar w:fldCharType="separate"/>
      </w:r>
      <w:r w:rsidR="00AE23BA">
        <w:rPr>
          <w:noProof/>
          <w:sz w:val="24"/>
          <w:szCs w:val="24"/>
        </w:rPr>
        <w:t>(3, 4, 8, 9, 11-20, 24)</w:t>
      </w:r>
      <w:r w:rsidR="00AE23BA" w:rsidRPr="001D371E">
        <w:rPr>
          <w:sz w:val="24"/>
          <w:szCs w:val="24"/>
        </w:rPr>
        <w:fldChar w:fldCharType="end"/>
      </w:r>
      <w:r w:rsidRPr="001D371E">
        <w:rPr>
          <w:color w:val="000000" w:themeColor="text1"/>
          <w:sz w:val="24"/>
          <w:szCs w:val="24"/>
        </w:rPr>
        <w:t xml:space="preserve">. </w:t>
      </w:r>
      <w:r w:rsidR="00D9708C" w:rsidRPr="001D371E">
        <w:rPr>
          <w:sz w:val="24"/>
          <w:szCs w:val="24"/>
        </w:rPr>
        <w:t>“</w:t>
      </w:r>
      <w:r w:rsidRPr="001D371E">
        <w:rPr>
          <w:b/>
          <w:sz w:val="24"/>
          <w:szCs w:val="24"/>
        </w:rPr>
        <w:t>L</w:t>
      </w:r>
      <w:r w:rsidR="00D9708C" w:rsidRPr="001D371E">
        <w:rPr>
          <w:b/>
          <w:sz w:val="24"/>
          <w:szCs w:val="24"/>
        </w:rPr>
        <w:t>ow-risk RA</w:t>
      </w:r>
      <w:r w:rsidR="00212F11" w:rsidRPr="001D371E">
        <w:rPr>
          <w:b/>
          <w:sz w:val="24"/>
          <w:szCs w:val="24"/>
        </w:rPr>
        <w:t>” (LR-RA)</w:t>
      </w:r>
      <w:r w:rsidR="00D9708C" w:rsidRPr="001D371E">
        <w:rPr>
          <w:sz w:val="24"/>
          <w:szCs w:val="24"/>
        </w:rPr>
        <w:t xml:space="preserve"> </w:t>
      </w:r>
      <w:r w:rsidR="00055807" w:rsidRPr="00055807">
        <w:rPr>
          <w:color w:val="000000" w:themeColor="text1"/>
          <w:sz w:val="24"/>
          <w:szCs w:val="24"/>
        </w:rPr>
        <w:t>is defined as seronegative, non-erosive RA in patients without extraarticular manifestations, in long-term (&gt;1 year) remission (CDAI ≤ 2.8 or SDAI ≤3.3 or DAS28-ESR≤2.6), without active arthritis or persistently elevated C-reactive protein</w:t>
      </w:r>
      <w:r w:rsidR="00E135BB">
        <w:rPr>
          <w:color w:val="000000" w:themeColor="text1"/>
          <w:sz w:val="24"/>
          <w:szCs w:val="24"/>
        </w:rPr>
        <w:t xml:space="preserve"> or</w:t>
      </w:r>
      <w:r w:rsidR="00055807" w:rsidRPr="00055807">
        <w:rPr>
          <w:color w:val="000000" w:themeColor="text1"/>
          <w:sz w:val="24"/>
          <w:szCs w:val="24"/>
        </w:rPr>
        <w:t xml:space="preserve"> erythrocyte sedimentation rate, with well-preserved physical function (HAQ-DI≤0.5), without high cumulative disease activity, not currently using glucocorticoids and without high cumulative glucocorticoid dose (</w:t>
      </w:r>
      <w:r w:rsidR="00055807" w:rsidRPr="00055807">
        <w:rPr>
          <w:color w:val="000000" w:themeColor="text1"/>
          <w:sz w:val="24"/>
          <w:szCs w:val="24"/>
        </w:rPr>
        <w:sym w:font="Symbol" w:char="F0B3"/>
      </w:r>
      <w:r w:rsidR="00055807" w:rsidRPr="00AE23BA">
        <w:rPr>
          <w:color w:val="000000" w:themeColor="text1"/>
          <w:sz w:val="24"/>
          <w:szCs w:val="24"/>
        </w:rPr>
        <w:t>40g</w:t>
      </w:r>
      <w:r w:rsidR="00055807" w:rsidRPr="00055807">
        <w:rPr>
          <w:color w:val="000000" w:themeColor="text1"/>
          <w:sz w:val="24"/>
          <w:szCs w:val="24"/>
        </w:rPr>
        <w:t>).</w:t>
      </w:r>
      <w:r w:rsidR="00055807">
        <w:rPr>
          <w:color w:val="000000" w:themeColor="text1"/>
          <w:sz w:val="24"/>
          <w:szCs w:val="24"/>
        </w:rPr>
        <w:t xml:space="preserve"> </w:t>
      </w:r>
      <w:r w:rsidR="00D46B20" w:rsidRPr="00055807">
        <w:rPr>
          <w:color w:val="000000" w:themeColor="text1"/>
          <w:sz w:val="24"/>
          <w:szCs w:val="24"/>
        </w:rPr>
        <w:t>All other patients</w:t>
      </w:r>
      <w:r w:rsidR="00D46B20" w:rsidRPr="001D371E">
        <w:rPr>
          <w:sz w:val="24"/>
          <w:szCs w:val="24"/>
        </w:rPr>
        <w:t xml:space="preserve"> are classified as </w:t>
      </w:r>
      <w:r w:rsidR="00212F11" w:rsidRPr="00272EA6">
        <w:rPr>
          <w:b/>
          <w:bCs/>
          <w:sz w:val="24"/>
          <w:szCs w:val="24"/>
        </w:rPr>
        <w:t>HR-RA</w:t>
      </w:r>
      <w:r w:rsidR="0057213C">
        <w:rPr>
          <w:b/>
          <w:bCs/>
          <w:sz w:val="24"/>
          <w:szCs w:val="24"/>
        </w:rPr>
        <w:t xml:space="preserve"> </w:t>
      </w:r>
      <w:r w:rsidR="0057213C" w:rsidRPr="0057213C">
        <w:rPr>
          <w:sz w:val="24"/>
          <w:szCs w:val="24"/>
        </w:rPr>
        <w:t>(Figure 1)</w:t>
      </w:r>
      <w:r w:rsidR="00D46B20" w:rsidRPr="0057213C">
        <w:rPr>
          <w:sz w:val="24"/>
          <w:szCs w:val="24"/>
        </w:rPr>
        <w:t xml:space="preserve">. </w:t>
      </w:r>
      <w:r w:rsidR="00E14F06">
        <w:rPr>
          <w:sz w:val="24"/>
          <w:szCs w:val="24"/>
        </w:rPr>
        <w:t>Because employing</w:t>
      </w:r>
      <w:r w:rsidR="000A0721">
        <w:rPr>
          <w:sz w:val="24"/>
          <w:szCs w:val="24"/>
        </w:rPr>
        <w:t xml:space="preserve"> exact values of </w:t>
      </w:r>
      <w:r w:rsidR="00E14F06">
        <w:rPr>
          <w:sz w:val="24"/>
          <w:szCs w:val="24"/>
        </w:rPr>
        <w:t xml:space="preserve">all </w:t>
      </w:r>
      <w:r w:rsidR="000A0721">
        <w:rPr>
          <w:sz w:val="24"/>
          <w:szCs w:val="24"/>
        </w:rPr>
        <w:t xml:space="preserve">the </w:t>
      </w:r>
      <w:r w:rsidR="00E14F06">
        <w:rPr>
          <w:sz w:val="24"/>
          <w:szCs w:val="24"/>
        </w:rPr>
        <w:t>specific measures</w:t>
      </w:r>
      <w:r w:rsidR="000A0721">
        <w:rPr>
          <w:sz w:val="24"/>
          <w:szCs w:val="24"/>
        </w:rPr>
        <w:t xml:space="preserve"> </w:t>
      </w:r>
      <w:r w:rsidR="00E14F06">
        <w:rPr>
          <w:sz w:val="24"/>
          <w:szCs w:val="24"/>
        </w:rPr>
        <w:t>in</w:t>
      </w:r>
      <w:r w:rsidR="000A0721">
        <w:rPr>
          <w:sz w:val="24"/>
          <w:szCs w:val="24"/>
        </w:rPr>
        <w:t xml:space="preserve"> planning LM</w:t>
      </w:r>
      <w:r w:rsidR="00E14F06">
        <w:rPr>
          <w:sz w:val="24"/>
          <w:szCs w:val="24"/>
        </w:rPr>
        <w:t xml:space="preserve"> might not be feasible</w:t>
      </w:r>
      <w:r w:rsidR="000A0721">
        <w:rPr>
          <w:sz w:val="24"/>
          <w:szCs w:val="24"/>
        </w:rPr>
        <w:t xml:space="preserve">, the RA stratification should be based on clinical judgment </w:t>
      </w:r>
      <w:r w:rsidR="000A0721" w:rsidRPr="00BC6CAF">
        <w:rPr>
          <w:sz w:val="24"/>
          <w:szCs w:val="24"/>
        </w:rPr>
        <w:t>using physical examination, laboratory results</w:t>
      </w:r>
      <w:r w:rsidR="00E14F06">
        <w:rPr>
          <w:sz w:val="24"/>
          <w:szCs w:val="24"/>
        </w:rPr>
        <w:t>,</w:t>
      </w:r>
      <w:r w:rsidR="000A0721" w:rsidRPr="00BC6CAF">
        <w:rPr>
          <w:sz w:val="24"/>
          <w:szCs w:val="24"/>
        </w:rPr>
        <w:t xml:space="preserve"> medical history</w:t>
      </w:r>
      <w:r w:rsidR="00E14F06">
        <w:rPr>
          <w:sz w:val="24"/>
          <w:szCs w:val="24"/>
        </w:rPr>
        <w:t xml:space="preserve"> and</w:t>
      </w:r>
      <w:r w:rsidR="000A0721">
        <w:rPr>
          <w:sz w:val="24"/>
          <w:szCs w:val="24"/>
        </w:rPr>
        <w:t xml:space="preserve"> reports from the involved rheumatologists. Nevertheless, </w:t>
      </w:r>
      <w:r w:rsidR="000A0721">
        <w:rPr>
          <w:sz w:val="24"/>
          <w:szCs w:val="24"/>
        </w:rPr>
        <w:lastRenderedPageBreak/>
        <w:t>some of these measures are frequently assessed by rheumatologists, and their provision to providers administering LM may facilitate the</w:t>
      </w:r>
      <w:r w:rsidR="00C564E5">
        <w:rPr>
          <w:sz w:val="24"/>
          <w:szCs w:val="24"/>
        </w:rPr>
        <w:t>ir</w:t>
      </w:r>
      <w:r w:rsidR="000A0721">
        <w:rPr>
          <w:sz w:val="24"/>
          <w:szCs w:val="24"/>
        </w:rPr>
        <w:t xml:space="preserve"> decision-making.</w:t>
      </w:r>
    </w:p>
    <w:p w14:paraId="30956FE6" w14:textId="09B27AB1" w:rsidR="00DF1A74" w:rsidRPr="001D371E" w:rsidRDefault="004745AD" w:rsidP="00DF1A74">
      <w:pPr>
        <w:pStyle w:val="Body"/>
        <w:spacing w:after="0" w:line="480" w:lineRule="auto"/>
        <w:ind w:firstLine="454"/>
        <w:rPr>
          <w:sz w:val="24"/>
          <w:szCs w:val="24"/>
        </w:rPr>
      </w:pPr>
      <w:r w:rsidRPr="001D371E">
        <w:rPr>
          <w:sz w:val="24"/>
          <w:szCs w:val="24"/>
        </w:rPr>
        <w:t xml:space="preserve">Patients with </w:t>
      </w:r>
      <w:r w:rsidR="00212F11" w:rsidRPr="001D371E">
        <w:rPr>
          <w:sz w:val="24"/>
          <w:szCs w:val="24"/>
        </w:rPr>
        <w:t>LR-RA</w:t>
      </w:r>
      <w:r w:rsidR="00445DDA" w:rsidRPr="001D371E">
        <w:rPr>
          <w:sz w:val="24"/>
          <w:szCs w:val="24"/>
        </w:rPr>
        <w:t xml:space="preserve"> can follow </w:t>
      </w:r>
      <w:r w:rsidR="00AE5AC0">
        <w:rPr>
          <w:sz w:val="24"/>
          <w:szCs w:val="24"/>
        </w:rPr>
        <w:t xml:space="preserve">CVP </w:t>
      </w:r>
      <w:r w:rsidR="00391DBF" w:rsidRPr="001D371E">
        <w:rPr>
          <w:sz w:val="24"/>
          <w:szCs w:val="24"/>
        </w:rPr>
        <w:t>guidelines for the general population, but goal LDL-C</w:t>
      </w:r>
      <w:r w:rsidR="00640EC6">
        <w:rPr>
          <w:sz w:val="24"/>
          <w:szCs w:val="24"/>
        </w:rPr>
        <w:t xml:space="preserve"> of at least</w:t>
      </w:r>
      <w:r w:rsidR="00B3733E" w:rsidRPr="001D371E">
        <w:rPr>
          <w:sz w:val="24"/>
          <w:szCs w:val="24"/>
        </w:rPr>
        <w:t xml:space="preserve"> </w:t>
      </w:r>
      <w:r w:rsidR="00391DBF" w:rsidRPr="001D371E">
        <w:rPr>
          <w:sz w:val="24"/>
          <w:szCs w:val="24"/>
        </w:rPr>
        <w:t xml:space="preserve">&lt;3 mmol/L </w:t>
      </w:r>
      <w:r w:rsidR="005C415E" w:rsidRPr="001D371E">
        <w:rPr>
          <w:sz w:val="24"/>
          <w:szCs w:val="24"/>
        </w:rPr>
        <w:t xml:space="preserve">(115 mg/dL) </w:t>
      </w:r>
      <w:r w:rsidR="00445DDA" w:rsidRPr="001D371E">
        <w:rPr>
          <w:sz w:val="24"/>
          <w:szCs w:val="24"/>
        </w:rPr>
        <w:t>should be considered i</w:t>
      </w:r>
      <w:r w:rsidR="00391DBF" w:rsidRPr="001D371E">
        <w:rPr>
          <w:sz w:val="24"/>
          <w:szCs w:val="24"/>
        </w:rPr>
        <w:t xml:space="preserve">n all </w:t>
      </w:r>
      <w:r w:rsidR="00CC3EC3" w:rsidRPr="001D371E">
        <w:rPr>
          <w:sz w:val="24"/>
          <w:szCs w:val="24"/>
        </w:rPr>
        <w:t>individuals</w:t>
      </w:r>
      <w:r w:rsidR="00391DBF" w:rsidRPr="001D371E">
        <w:rPr>
          <w:sz w:val="24"/>
          <w:szCs w:val="24"/>
        </w:rPr>
        <w:t>.</w:t>
      </w:r>
      <w:r w:rsidR="00444911" w:rsidRPr="001D371E">
        <w:rPr>
          <w:sz w:val="24"/>
          <w:szCs w:val="24"/>
        </w:rPr>
        <w:t xml:space="preserve"> </w:t>
      </w:r>
      <w:r w:rsidR="00E44220" w:rsidRPr="001D371E">
        <w:rPr>
          <w:sz w:val="24"/>
          <w:szCs w:val="24"/>
        </w:rPr>
        <w:t xml:space="preserve">In </w:t>
      </w:r>
      <w:r w:rsidR="00212F11" w:rsidRPr="001D371E">
        <w:rPr>
          <w:sz w:val="24"/>
          <w:szCs w:val="24"/>
        </w:rPr>
        <w:t>HR-RA</w:t>
      </w:r>
      <w:r w:rsidRPr="001D371E">
        <w:rPr>
          <w:sz w:val="24"/>
          <w:szCs w:val="24"/>
        </w:rPr>
        <w:t>,</w:t>
      </w:r>
      <w:r w:rsidR="00445DDA" w:rsidRPr="001D371E">
        <w:rPr>
          <w:sz w:val="24"/>
          <w:szCs w:val="24"/>
        </w:rPr>
        <w:t xml:space="preserve"> </w:t>
      </w:r>
      <w:r w:rsidR="00E44220" w:rsidRPr="001D371E">
        <w:rPr>
          <w:sz w:val="24"/>
          <w:szCs w:val="24"/>
        </w:rPr>
        <w:t>reclassification</w:t>
      </w:r>
      <w:r w:rsidR="007C1968" w:rsidRPr="001D371E">
        <w:rPr>
          <w:sz w:val="24"/>
          <w:szCs w:val="24"/>
        </w:rPr>
        <w:t xml:space="preserve"> into a </w:t>
      </w:r>
      <w:r w:rsidR="00AE5AC0">
        <w:rPr>
          <w:sz w:val="24"/>
          <w:szCs w:val="24"/>
        </w:rPr>
        <w:t xml:space="preserve">one-level </w:t>
      </w:r>
      <w:r w:rsidR="007C1968" w:rsidRPr="001D371E">
        <w:rPr>
          <w:sz w:val="24"/>
          <w:szCs w:val="24"/>
        </w:rPr>
        <w:t>higher CVR-category</w:t>
      </w:r>
      <w:r w:rsidR="00A878C0">
        <w:rPr>
          <w:sz w:val="24"/>
          <w:szCs w:val="24"/>
        </w:rPr>
        <w:t xml:space="preserve"> (</w:t>
      </w:r>
      <w:r w:rsidR="00A878C0" w:rsidRPr="001D371E">
        <w:rPr>
          <w:sz w:val="24"/>
          <w:szCs w:val="24"/>
        </w:rPr>
        <w:t>implying lower</w:t>
      </w:r>
      <w:r w:rsidR="00A878C0">
        <w:rPr>
          <w:sz w:val="24"/>
          <w:szCs w:val="24"/>
        </w:rPr>
        <w:t xml:space="preserve"> goal</w:t>
      </w:r>
      <w:r w:rsidR="00A878C0" w:rsidRPr="001D371E">
        <w:rPr>
          <w:sz w:val="24"/>
          <w:szCs w:val="24"/>
        </w:rPr>
        <w:t xml:space="preserve"> LDL-C</w:t>
      </w:r>
      <w:r w:rsidR="00A878C0">
        <w:rPr>
          <w:sz w:val="24"/>
          <w:szCs w:val="24"/>
        </w:rPr>
        <w:t>)</w:t>
      </w:r>
      <w:r w:rsidR="00A878C0" w:rsidRPr="001D371E">
        <w:rPr>
          <w:sz w:val="24"/>
          <w:szCs w:val="24"/>
        </w:rPr>
        <w:t xml:space="preserve"> </w:t>
      </w:r>
      <w:r w:rsidR="00E44220" w:rsidRPr="001D371E">
        <w:rPr>
          <w:sz w:val="24"/>
          <w:szCs w:val="24"/>
        </w:rPr>
        <w:t>should be considered</w:t>
      </w:r>
      <w:r w:rsidR="00055807">
        <w:rPr>
          <w:sz w:val="24"/>
          <w:szCs w:val="24"/>
        </w:rPr>
        <w:t xml:space="preserve"> (Figure 1)</w:t>
      </w:r>
      <w:r w:rsidR="00445DDA" w:rsidRPr="001D371E">
        <w:rPr>
          <w:sz w:val="24"/>
          <w:szCs w:val="24"/>
        </w:rPr>
        <w:t>.</w:t>
      </w:r>
      <w:r w:rsidR="00DF1A74" w:rsidRPr="001D371E">
        <w:rPr>
          <w:sz w:val="24"/>
          <w:szCs w:val="24"/>
        </w:rPr>
        <w:t xml:space="preserve"> </w:t>
      </w:r>
    </w:p>
    <w:p w14:paraId="51180A9E" w14:textId="7CC88739" w:rsidR="00B8651F" w:rsidRPr="00EF4335" w:rsidRDefault="00EF4335" w:rsidP="00EF4335">
      <w:pPr>
        <w:pStyle w:val="Body"/>
        <w:spacing w:after="0" w:line="480" w:lineRule="auto"/>
        <w:ind w:firstLine="454"/>
        <w:rPr>
          <w:sz w:val="24"/>
          <w:szCs w:val="24"/>
        </w:rPr>
      </w:pPr>
      <w:r>
        <w:rPr>
          <w:sz w:val="24"/>
          <w:szCs w:val="24"/>
        </w:rPr>
        <w:t>Patients with low RA activity and remission can have r</w:t>
      </w:r>
      <w:r w:rsidR="005A22C9" w:rsidRPr="00AE5AC0">
        <w:rPr>
          <w:sz w:val="24"/>
          <w:szCs w:val="24"/>
        </w:rPr>
        <w:t>esidual</w:t>
      </w:r>
      <w:r w:rsidR="005A22C9" w:rsidRPr="001D371E">
        <w:rPr>
          <w:sz w:val="24"/>
          <w:szCs w:val="24"/>
        </w:rPr>
        <w:t xml:space="preserve"> </w:t>
      </w:r>
      <w:r>
        <w:rPr>
          <w:sz w:val="24"/>
          <w:szCs w:val="24"/>
        </w:rPr>
        <w:t>inflammation</w:t>
      </w:r>
      <w:r w:rsidR="005A22C9" w:rsidRPr="001D371E">
        <w:rPr>
          <w:sz w:val="24"/>
          <w:szCs w:val="24"/>
        </w:rPr>
        <w:t xml:space="preserve"> </w:t>
      </w:r>
      <w:r>
        <w:rPr>
          <w:sz w:val="24"/>
          <w:szCs w:val="24"/>
        </w:rPr>
        <w:t>that may promote atherogenesis</w:t>
      </w:r>
      <w:r w:rsidR="00B428B0">
        <w:rPr>
          <w:sz w:val="24"/>
          <w:szCs w:val="24"/>
        </w:rPr>
        <w:t xml:space="preserve"> </w:t>
      </w:r>
      <w:r w:rsidR="00503FCE">
        <w:rPr>
          <w:sz w:val="24"/>
          <w:szCs w:val="24"/>
        </w:rPr>
        <w:fldChar w:fldCharType="begin">
          <w:fldData xml:space="preserve">PEVuZE5vdGU+PENpdGU+PEF1dGhvcj5HcmFmPC9BdXRob3I+PFllYXI+MjAwOTwvWWVhcj48UmVj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</w:fldData>
        </w:fldChar>
      </w:r>
      <w:r w:rsidR="008B7CBB">
        <w:rPr>
          <w:sz w:val="24"/>
          <w:szCs w:val="24"/>
        </w:rPr>
        <w:instrText xml:space="preserve"> ADDIN EN.CITE </w:instrText>
      </w:r>
      <w:r w:rsidR="008B7CBB">
        <w:rPr>
          <w:sz w:val="24"/>
          <w:szCs w:val="24"/>
        </w:rPr>
        <w:fldChar w:fldCharType="begin">
          <w:fldData xml:space="preserve">PEVuZE5vdGU+PENpdGU+PEF1dGhvcj5HcmFmPC9BdXRob3I+PFllYXI+MjAwOTwvWWVhcj48UmVj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</w:fldData>
        </w:fldChar>
      </w:r>
      <w:r w:rsidR="008B7CBB">
        <w:rPr>
          <w:sz w:val="24"/>
          <w:szCs w:val="24"/>
        </w:rPr>
        <w:instrText xml:space="preserve"> ADDIN EN.CITE.DATA </w:instrText>
      </w:r>
      <w:r w:rsidR="008B7CBB">
        <w:rPr>
          <w:sz w:val="24"/>
          <w:szCs w:val="24"/>
        </w:rPr>
      </w:r>
      <w:r w:rsidR="008B7CBB">
        <w:rPr>
          <w:sz w:val="24"/>
          <w:szCs w:val="24"/>
        </w:rPr>
        <w:fldChar w:fldCharType="end"/>
      </w:r>
      <w:r w:rsidR="00503FCE">
        <w:rPr>
          <w:sz w:val="24"/>
          <w:szCs w:val="24"/>
        </w:rPr>
      </w:r>
      <w:r w:rsidR="00503FCE">
        <w:rPr>
          <w:sz w:val="24"/>
          <w:szCs w:val="24"/>
        </w:rPr>
        <w:fldChar w:fldCharType="separate"/>
      </w:r>
      <w:r w:rsidR="008B7CBB">
        <w:rPr>
          <w:noProof/>
          <w:sz w:val="24"/>
          <w:szCs w:val="24"/>
        </w:rPr>
        <w:t>(93-96)</w:t>
      </w:r>
      <w:r w:rsidR="00503FCE">
        <w:rPr>
          <w:sz w:val="24"/>
          <w:szCs w:val="24"/>
        </w:rPr>
        <w:fldChar w:fldCharType="end"/>
      </w:r>
      <w:r w:rsidR="00693980">
        <w:rPr>
          <w:sz w:val="24"/>
          <w:szCs w:val="24"/>
        </w:rPr>
        <w:t xml:space="preserve">. </w:t>
      </w:r>
      <w:r w:rsidR="005A22C9" w:rsidRPr="001D371E">
        <w:rPr>
          <w:sz w:val="24"/>
          <w:szCs w:val="24"/>
        </w:rPr>
        <w:t xml:space="preserve">Therefore, we introduced relatively strict </w:t>
      </w:r>
      <w:r>
        <w:rPr>
          <w:sz w:val="24"/>
          <w:szCs w:val="24"/>
        </w:rPr>
        <w:t>definition of</w:t>
      </w:r>
      <w:r w:rsidR="005A22C9" w:rsidRPr="001D371E">
        <w:rPr>
          <w:sz w:val="24"/>
          <w:szCs w:val="24"/>
        </w:rPr>
        <w:t xml:space="preserve"> </w:t>
      </w:r>
      <w:r>
        <w:rPr>
          <w:sz w:val="24"/>
          <w:szCs w:val="24"/>
        </w:rPr>
        <w:t>LR-RA</w:t>
      </w:r>
      <w:r w:rsidR="008B090E" w:rsidRPr="001D371E">
        <w:rPr>
          <w:sz w:val="24"/>
          <w:szCs w:val="24"/>
        </w:rPr>
        <w:t>. Moreover,</w:t>
      </w:r>
      <w:r w:rsidR="00490FDD">
        <w:rPr>
          <w:sz w:val="24"/>
          <w:szCs w:val="24"/>
        </w:rPr>
        <w:t xml:space="preserve"> as of yet, </w:t>
      </w:r>
      <w:r w:rsidR="008B090E" w:rsidRPr="001D371E">
        <w:rPr>
          <w:sz w:val="24"/>
          <w:szCs w:val="24"/>
        </w:rPr>
        <w:t xml:space="preserve">patients with </w:t>
      </w:r>
      <w:r w:rsidR="00490FDD">
        <w:rPr>
          <w:sz w:val="24"/>
          <w:szCs w:val="24"/>
        </w:rPr>
        <w:t xml:space="preserve">borderline </w:t>
      </w:r>
      <w:r w:rsidR="008B090E" w:rsidRPr="001D371E">
        <w:rPr>
          <w:sz w:val="24"/>
          <w:szCs w:val="24"/>
        </w:rPr>
        <w:t>profile</w:t>
      </w:r>
      <w:r w:rsidR="00490FDD">
        <w:rPr>
          <w:sz w:val="24"/>
          <w:szCs w:val="24"/>
        </w:rPr>
        <w:t xml:space="preserve"> between LR-RA and HR-RA</w:t>
      </w:r>
      <w:r w:rsidR="008B090E" w:rsidRPr="001D371E">
        <w:rPr>
          <w:sz w:val="24"/>
          <w:szCs w:val="24"/>
        </w:rPr>
        <w:t xml:space="preserve"> should be </w:t>
      </w:r>
      <w:r w:rsidR="00927A59">
        <w:rPr>
          <w:sz w:val="24"/>
          <w:szCs w:val="24"/>
        </w:rPr>
        <w:t>treated as having</w:t>
      </w:r>
      <w:r w:rsidR="00212F11" w:rsidRPr="001D371E">
        <w:rPr>
          <w:sz w:val="24"/>
          <w:szCs w:val="24"/>
        </w:rPr>
        <w:t xml:space="preserve"> HR-RA</w:t>
      </w:r>
      <w:r>
        <w:rPr>
          <w:sz w:val="24"/>
          <w:szCs w:val="24"/>
        </w:rPr>
        <w:t>.</w:t>
      </w:r>
      <w:r w:rsidR="00212F11" w:rsidRPr="001D371E">
        <w:rPr>
          <w:sz w:val="24"/>
          <w:szCs w:val="24"/>
        </w:rPr>
        <w:t xml:space="preserve"> </w:t>
      </w:r>
    </w:p>
    <w:p w14:paraId="041F7988" w14:textId="1E55F88A" w:rsidR="00081CEA" w:rsidRPr="00490FDD" w:rsidRDefault="006C7274" w:rsidP="00490FDD">
      <w:pPr>
        <w:pStyle w:val="Body"/>
        <w:spacing w:after="0" w:line="480" w:lineRule="auto"/>
        <w:ind w:firstLine="454"/>
        <w:rPr>
          <w:sz w:val="24"/>
          <w:szCs w:val="24"/>
        </w:rPr>
      </w:pPr>
      <w:r w:rsidRPr="001D371E">
        <w:rPr>
          <w:sz w:val="24"/>
          <w:szCs w:val="24"/>
        </w:rPr>
        <w:t xml:space="preserve">In theory, </w:t>
      </w:r>
      <w:r w:rsidR="00BC6CAF">
        <w:rPr>
          <w:sz w:val="24"/>
          <w:szCs w:val="24"/>
        </w:rPr>
        <w:t>the proposed</w:t>
      </w:r>
      <w:r w:rsidRPr="001D371E">
        <w:rPr>
          <w:sz w:val="24"/>
          <w:szCs w:val="24"/>
        </w:rPr>
        <w:t xml:space="preserve"> method might reduce </w:t>
      </w:r>
      <w:r w:rsidR="00CE79F2" w:rsidRPr="001D371E">
        <w:rPr>
          <w:sz w:val="24"/>
          <w:szCs w:val="24"/>
        </w:rPr>
        <w:t>under</w:t>
      </w:r>
      <w:r w:rsidRPr="001D371E">
        <w:rPr>
          <w:sz w:val="24"/>
          <w:szCs w:val="24"/>
        </w:rPr>
        <w:t xml:space="preserve">treatment of </w:t>
      </w:r>
      <w:r w:rsidR="00B8651F" w:rsidRPr="001D371E">
        <w:rPr>
          <w:sz w:val="24"/>
          <w:szCs w:val="24"/>
        </w:rPr>
        <w:t xml:space="preserve">the </w:t>
      </w:r>
      <w:r w:rsidR="00212F11" w:rsidRPr="001D371E">
        <w:rPr>
          <w:sz w:val="24"/>
          <w:szCs w:val="24"/>
        </w:rPr>
        <w:t>HR-RA</w:t>
      </w:r>
      <w:r w:rsidR="00AF5709" w:rsidRPr="001D371E">
        <w:rPr>
          <w:sz w:val="24"/>
          <w:szCs w:val="24"/>
        </w:rPr>
        <w:t xml:space="preserve"> and</w:t>
      </w:r>
      <w:r w:rsidR="00CE79F2" w:rsidRPr="001D371E">
        <w:rPr>
          <w:sz w:val="24"/>
          <w:szCs w:val="24"/>
        </w:rPr>
        <w:t>/or</w:t>
      </w:r>
      <w:r w:rsidRPr="001D371E">
        <w:rPr>
          <w:sz w:val="24"/>
          <w:szCs w:val="24"/>
        </w:rPr>
        <w:t xml:space="preserve"> </w:t>
      </w:r>
      <w:r w:rsidR="00CE79F2" w:rsidRPr="001D371E">
        <w:rPr>
          <w:sz w:val="24"/>
          <w:szCs w:val="24"/>
        </w:rPr>
        <w:t>over</w:t>
      </w:r>
      <w:r w:rsidRPr="001D371E">
        <w:rPr>
          <w:sz w:val="24"/>
          <w:szCs w:val="24"/>
        </w:rPr>
        <w:t xml:space="preserve">treatment of the </w:t>
      </w:r>
      <w:r w:rsidR="00212F11" w:rsidRPr="001D371E">
        <w:rPr>
          <w:sz w:val="24"/>
          <w:szCs w:val="24"/>
        </w:rPr>
        <w:t>LR-RA</w:t>
      </w:r>
      <w:r w:rsidRPr="001D371E">
        <w:rPr>
          <w:sz w:val="24"/>
          <w:szCs w:val="24"/>
        </w:rPr>
        <w:t xml:space="preserve"> </w:t>
      </w:r>
      <w:r w:rsidR="00AF5709" w:rsidRPr="001D371E">
        <w:rPr>
          <w:sz w:val="24"/>
          <w:szCs w:val="24"/>
        </w:rPr>
        <w:t>population</w:t>
      </w:r>
      <w:r w:rsidRPr="001D371E">
        <w:rPr>
          <w:sz w:val="24"/>
          <w:szCs w:val="24"/>
        </w:rPr>
        <w:t xml:space="preserve"> compared to </w:t>
      </w:r>
      <w:r w:rsidR="00AF5709" w:rsidRPr="001D371E">
        <w:rPr>
          <w:sz w:val="24"/>
          <w:szCs w:val="24"/>
        </w:rPr>
        <w:t xml:space="preserve">some </w:t>
      </w:r>
      <w:r w:rsidR="00CE79F2" w:rsidRPr="001D371E">
        <w:rPr>
          <w:sz w:val="24"/>
          <w:szCs w:val="24"/>
        </w:rPr>
        <w:t xml:space="preserve">of the </w:t>
      </w:r>
      <w:r w:rsidR="00AF5709" w:rsidRPr="001D371E">
        <w:rPr>
          <w:sz w:val="24"/>
          <w:szCs w:val="24"/>
        </w:rPr>
        <w:t xml:space="preserve">current </w:t>
      </w:r>
      <w:r w:rsidRPr="001D371E">
        <w:rPr>
          <w:sz w:val="24"/>
          <w:szCs w:val="24"/>
        </w:rPr>
        <w:t xml:space="preserve">methods </w:t>
      </w:r>
      <w:r w:rsidR="00CE79F2" w:rsidRPr="001D371E">
        <w:rPr>
          <w:sz w:val="24"/>
          <w:szCs w:val="24"/>
        </w:rPr>
        <w:t>that do not significantly reclassif</w:t>
      </w:r>
      <w:r w:rsidR="00B017B2" w:rsidRPr="001D371E">
        <w:rPr>
          <w:sz w:val="24"/>
          <w:szCs w:val="24"/>
        </w:rPr>
        <w:t>y</w:t>
      </w:r>
      <w:r w:rsidR="00CE79F2" w:rsidRPr="001D371E">
        <w:rPr>
          <w:sz w:val="24"/>
          <w:szCs w:val="24"/>
        </w:rPr>
        <w:t xml:space="preserve"> RA patients into higher CVR categories and/or do not distinguish </w:t>
      </w:r>
      <w:r w:rsidR="00B017B2" w:rsidRPr="001D371E">
        <w:rPr>
          <w:sz w:val="24"/>
          <w:szCs w:val="24"/>
        </w:rPr>
        <w:t>between</w:t>
      </w:r>
      <w:r w:rsidR="00CE79F2" w:rsidRPr="001D371E">
        <w:rPr>
          <w:sz w:val="24"/>
          <w:szCs w:val="24"/>
        </w:rPr>
        <w:t xml:space="preserve"> RA populations with different CVR level</w:t>
      </w:r>
      <w:r w:rsidR="00B8651F" w:rsidRPr="001D371E">
        <w:rPr>
          <w:sz w:val="24"/>
          <w:szCs w:val="24"/>
        </w:rPr>
        <w:t>s</w:t>
      </w:r>
      <w:r w:rsidR="00CE79F2" w:rsidRPr="001D371E">
        <w:rPr>
          <w:sz w:val="24"/>
          <w:szCs w:val="24"/>
        </w:rPr>
        <w:t>.</w:t>
      </w:r>
      <w:r w:rsidRPr="001D371E">
        <w:rPr>
          <w:sz w:val="24"/>
          <w:szCs w:val="24"/>
        </w:rPr>
        <w:t xml:space="preserve"> Nonetheless, </w:t>
      </w:r>
      <w:r w:rsidR="00B8651F" w:rsidRPr="001D371E">
        <w:rPr>
          <w:sz w:val="24"/>
          <w:szCs w:val="24"/>
        </w:rPr>
        <w:t xml:space="preserve">prospective studies with hard CVD outcomes are necessary in order to determine the optimal </w:t>
      </w:r>
      <w:r w:rsidR="00AF6613">
        <w:rPr>
          <w:sz w:val="24"/>
          <w:szCs w:val="24"/>
        </w:rPr>
        <w:t xml:space="preserve">strategy for </w:t>
      </w:r>
      <w:r w:rsidR="005A22C9" w:rsidRPr="001D371E">
        <w:rPr>
          <w:sz w:val="24"/>
          <w:szCs w:val="24"/>
        </w:rPr>
        <w:t>CVR stratification</w:t>
      </w:r>
      <w:r w:rsidR="00490FDD">
        <w:rPr>
          <w:sz w:val="24"/>
          <w:szCs w:val="24"/>
        </w:rPr>
        <w:t xml:space="preserve"> and </w:t>
      </w:r>
      <w:r w:rsidR="00B8651F" w:rsidRPr="001D371E">
        <w:rPr>
          <w:sz w:val="24"/>
          <w:szCs w:val="24"/>
        </w:rPr>
        <w:t>LM in RA.</w:t>
      </w:r>
      <w:r w:rsidR="00490FDD">
        <w:rPr>
          <w:sz w:val="24"/>
          <w:szCs w:val="24"/>
        </w:rPr>
        <w:t xml:space="preserve"> </w:t>
      </w:r>
      <w:r w:rsidR="008B790C">
        <w:rPr>
          <w:sz w:val="24"/>
          <w:szCs w:val="24"/>
        </w:rPr>
        <w:t xml:space="preserve">Despite difficulties with </w:t>
      </w:r>
      <w:r w:rsidR="008D00F5">
        <w:rPr>
          <w:sz w:val="24"/>
          <w:szCs w:val="24"/>
        </w:rPr>
        <w:t xml:space="preserve">CVR </w:t>
      </w:r>
      <w:r w:rsidR="008B790C">
        <w:rPr>
          <w:sz w:val="24"/>
          <w:szCs w:val="24"/>
        </w:rPr>
        <w:t>estimation</w:t>
      </w:r>
      <w:r w:rsidR="008D00F5">
        <w:rPr>
          <w:sz w:val="24"/>
          <w:szCs w:val="24"/>
        </w:rPr>
        <w:t>, we are likely</w:t>
      </w:r>
      <w:r w:rsidR="00627974" w:rsidRPr="00081CEA">
        <w:rPr>
          <w:sz w:val="24"/>
          <w:szCs w:val="24"/>
        </w:rPr>
        <w:t xml:space="preserve"> </w:t>
      </w:r>
      <w:r w:rsidR="008D00F5" w:rsidRPr="00081CEA">
        <w:rPr>
          <w:sz w:val="24"/>
          <w:szCs w:val="24"/>
        </w:rPr>
        <w:t xml:space="preserve">to </w:t>
      </w:r>
      <w:r w:rsidR="00627974" w:rsidRPr="00081CEA">
        <w:rPr>
          <w:sz w:val="24"/>
          <w:szCs w:val="24"/>
        </w:rPr>
        <w:t xml:space="preserve">err less if </w:t>
      </w:r>
      <w:r w:rsidR="008D00F5" w:rsidRPr="00081CEA">
        <w:rPr>
          <w:sz w:val="24"/>
          <w:szCs w:val="24"/>
        </w:rPr>
        <w:t>we adopt</w:t>
      </w:r>
      <w:r w:rsidR="00627974" w:rsidRPr="00081CEA">
        <w:rPr>
          <w:sz w:val="24"/>
          <w:szCs w:val="24"/>
        </w:rPr>
        <w:t xml:space="preserve"> a proactive approach and attempt to stratify CVR</w:t>
      </w:r>
      <w:r w:rsidR="008D00F5" w:rsidRPr="00081CEA">
        <w:rPr>
          <w:sz w:val="24"/>
          <w:szCs w:val="24"/>
        </w:rPr>
        <w:t xml:space="preserve"> in RA at the current level of knowledge</w:t>
      </w:r>
      <w:r w:rsidR="00627974" w:rsidRPr="00081CEA">
        <w:rPr>
          <w:sz w:val="24"/>
          <w:szCs w:val="24"/>
        </w:rPr>
        <w:t xml:space="preserve"> than </w:t>
      </w:r>
      <w:r w:rsidR="008D00F5" w:rsidRPr="00081CEA">
        <w:rPr>
          <w:sz w:val="24"/>
          <w:szCs w:val="24"/>
        </w:rPr>
        <w:t>if we</w:t>
      </w:r>
      <w:r w:rsidR="00627974" w:rsidRPr="00081CEA">
        <w:rPr>
          <w:sz w:val="24"/>
          <w:szCs w:val="24"/>
        </w:rPr>
        <w:t xml:space="preserve"> </w:t>
      </w:r>
      <w:r w:rsidR="008D00F5" w:rsidRPr="00081CEA">
        <w:rPr>
          <w:sz w:val="24"/>
          <w:szCs w:val="24"/>
        </w:rPr>
        <w:t xml:space="preserve">avoid considering CVR-enhancing RA-related CVRFs </w:t>
      </w:r>
      <w:r w:rsidR="00627974" w:rsidRPr="00081CEA">
        <w:rPr>
          <w:sz w:val="24"/>
          <w:szCs w:val="24"/>
        </w:rPr>
        <w:t xml:space="preserve">while awaiting </w:t>
      </w:r>
      <w:r w:rsidR="000548E7">
        <w:rPr>
          <w:sz w:val="24"/>
          <w:szCs w:val="24"/>
        </w:rPr>
        <w:t>robust evidence</w:t>
      </w:r>
      <w:r w:rsidR="00627974" w:rsidRPr="00081CEA">
        <w:rPr>
          <w:sz w:val="24"/>
          <w:szCs w:val="24"/>
        </w:rPr>
        <w:t>.</w:t>
      </w:r>
      <w:r w:rsidR="00627974" w:rsidRPr="001D371E">
        <w:t xml:space="preserve"> </w:t>
      </w:r>
    </w:p>
    <w:p w14:paraId="2FB4E5B9" w14:textId="013FB56B" w:rsidR="00126C79" w:rsidRPr="001D371E" w:rsidRDefault="00126C79" w:rsidP="00081CEA">
      <w:pPr>
        <w:pStyle w:val="Heading2"/>
        <w:numPr>
          <w:ilvl w:val="2"/>
          <w:numId w:val="5"/>
        </w:numPr>
        <w:spacing w:line="480" w:lineRule="auto"/>
        <w:rPr>
          <w:sz w:val="28"/>
          <w:szCs w:val="28"/>
          <w:lang w:val="en-US"/>
        </w:rPr>
      </w:pPr>
      <w:r w:rsidRPr="001D371E">
        <w:rPr>
          <w:sz w:val="28"/>
          <w:szCs w:val="28"/>
          <w:lang w:val="en-US"/>
        </w:rPr>
        <w:t>Subclinical CVD in RA and carotid ultrasound</w:t>
      </w:r>
    </w:p>
    <w:p w14:paraId="728FC63F" w14:textId="77777777" w:rsidR="00E94AE7" w:rsidRDefault="00035726" w:rsidP="00035726">
      <w:pPr>
        <w:pStyle w:val="Body"/>
        <w:spacing w:line="480" w:lineRule="auto"/>
        <w:ind w:firstLine="454"/>
        <w:rPr>
          <w:sz w:val="24"/>
          <w:szCs w:val="24"/>
        </w:rPr>
      </w:pPr>
      <w:r>
        <w:rPr>
          <w:sz w:val="24"/>
          <w:szCs w:val="24"/>
        </w:rPr>
        <w:t xml:space="preserve">Due to the high occurrence of unrecognized CVD in RA </w:t>
      </w:r>
      <w:r>
        <w:rPr>
          <w:sz w:val="24"/>
          <w:szCs w:val="24"/>
        </w:rPr>
        <w:fldChar w:fldCharType="begin">
          <w:fldData xml:space="preserve">PEVuZE5vdGU+PENpdGU+PEF1dGhvcj5NYXJhZGl0LUtyZW1lcnM8L0F1dGhvcj48WWVhcj4yMDA1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</w:fldData>
        </w:fldChar>
      </w:r>
      <w:r>
        <w:rPr>
          <w:sz w:val="24"/>
          <w:szCs w:val="24"/>
        </w:rPr>
        <w:instrText xml:space="preserve"> ADDIN EN.CITE </w:instrText>
      </w:r>
      <w:r>
        <w:rPr>
          <w:sz w:val="24"/>
          <w:szCs w:val="24"/>
        </w:rPr>
        <w:fldChar w:fldCharType="begin">
          <w:fldData xml:space="preserve">PEVuZE5vdGU+PENpdGU+PEF1dGhvcj5NYXJhZGl0LUtyZW1lcnM8L0F1dGhvcj48WWVhcj4yMDA1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9, 30)</w:t>
      </w:r>
      <w:r>
        <w:rPr>
          <w:sz w:val="24"/>
          <w:szCs w:val="24"/>
        </w:rPr>
        <w:fldChar w:fldCharType="end"/>
      </w:r>
      <w:r w:rsidR="0034622C" w:rsidRPr="001D371E">
        <w:rPr>
          <w:color w:val="000000" w:themeColor="text1"/>
          <w:sz w:val="24"/>
          <w:szCs w:val="24"/>
        </w:rPr>
        <w:t>,</w:t>
      </w:r>
      <w:r w:rsidR="0034622C" w:rsidRPr="001D371E">
        <w:rPr>
          <w:sz w:val="24"/>
          <w:szCs w:val="24"/>
        </w:rPr>
        <w:t xml:space="preserve"> </w:t>
      </w:r>
      <w:r w:rsidR="00450CFC" w:rsidRPr="001D371E">
        <w:rPr>
          <w:sz w:val="24"/>
          <w:szCs w:val="24"/>
        </w:rPr>
        <w:t>pro</w:t>
      </w:r>
      <w:r w:rsidR="000D2A1A" w:rsidRPr="001D371E">
        <w:rPr>
          <w:sz w:val="24"/>
          <w:szCs w:val="24"/>
        </w:rPr>
        <w:t xml:space="preserve">-active approach to CVD diagnosing is </w:t>
      </w:r>
      <w:r>
        <w:rPr>
          <w:sz w:val="24"/>
          <w:szCs w:val="24"/>
        </w:rPr>
        <w:t>necessary</w:t>
      </w:r>
      <w:r w:rsidR="000D2A1A" w:rsidRPr="001D371E">
        <w:rPr>
          <w:sz w:val="24"/>
          <w:szCs w:val="24"/>
        </w:rPr>
        <w:t xml:space="preserve"> </w:t>
      </w:r>
      <w:r>
        <w:rPr>
          <w:sz w:val="24"/>
          <w:szCs w:val="24"/>
        </w:rPr>
        <w:t>for</w:t>
      </w:r>
      <w:r w:rsidR="00D60B6B" w:rsidRPr="001D371E">
        <w:rPr>
          <w:sz w:val="24"/>
          <w:szCs w:val="24"/>
        </w:rPr>
        <w:t xml:space="preserve"> appropriate treatment</w:t>
      </w:r>
      <w:r>
        <w:rPr>
          <w:sz w:val="24"/>
          <w:szCs w:val="24"/>
        </w:rPr>
        <w:t xml:space="preserve"> and prevention</w:t>
      </w:r>
      <w:r w:rsidR="000D2A1A" w:rsidRPr="001D371E">
        <w:rPr>
          <w:sz w:val="24"/>
          <w:szCs w:val="24"/>
          <w:bdr w:val="none" w:sz="0" w:space="0" w:color="auto"/>
        </w:rPr>
        <w:t>.</w:t>
      </w:r>
      <w:r w:rsidR="00404991" w:rsidRPr="001D371E">
        <w:rPr>
          <w:sz w:val="24"/>
          <w:szCs w:val="24"/>
        </w:rPr>
        <w:t xml:space="preserve"> </w:t>
      </w:r>
      <w:r w:rsidR="002B6A33">
        <w:rPr>
          <w:sz w:val="24"/>
          <w:szCs w:val="24"/>
        </w:rPr>
        <w:t xml:space="preserve"> Subclinical atherosclerosis can be unmasked by detection of plaques on carotid ultrasound, which</w:t>
      </w:r>
      <w:r w:rsidR="00404991" w:rsidRPr="001D371E">
        <w:rPr>
          <w:sz w:val="24"/>
          <w:szCs w:val="24"/>
        </w:rPr>
        <w:t xml:space="preserve"> imply very-high CVR </w:t>
      </w:r>
      <w:r w:rsidR="002B6A33">
        <w:rPr>
          <w:sz w:val="24"/>
          <w:szCs w:val="24"/>
        </w:rPr>
        <w:t>requiring</w:t>
      </w:r>
      <w:r w:rsidR="00404991" w:rsidRPr="001D371E">
        <w:rPr>
          <w:sz w:val="24"/>
          <w:szCs w:val="24"/>
        </w:rPr>
        <w:t xml:space="preserve"> a strict lipoprotein control (Figure 1) </w:t>
      </w:r>
      <w:r w:rsidR="00404991"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Pr>
          <w:sz w:val="24"/>
          <w:szCs w:val="24"/>
        </w:rPr>
        <w:instrText xml:space="preserve"> ADDIN EN.CITE </w:instrText>
      </w:r>
      <w:r>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Pr>
          <w:sz w:val="24"/>
          <w:szCs w:val="24"/>
        </w:rPr>
        <w:instrText xml:space="preserve"> ADDIN EN.CITE.DATA </w:instrText>
      </w:r>
      <w:r>
        <w:rPr>
          <w:sz w:val="24"/>
          <w:szCs w:val="24"/>
        </w:rPr>
      </w:r>
      <w:r>
        <w:rPr>
          <w:sz w:val="24"/>
          <w:szCs w:val="24"/>
        </w:rPr>
        <w:fldChar w:fldCharType="end"/>
      </w:r>
      <w:r w:rsidR="00404991" w:rsidRPr="001D371E">
        <w:rPr>
          <w:sz w:val="24"/>
          <w:szCs w:val="24"/>
        </w:rPr>
      </w:r>
      <w:r w:rsidR="00404991" w:rsidRPr="001D371E">
        <w:rPr>
          <w:sz w:val="24"/>
          <w:szCs w:val="24"/>
        </w:rPr>
        <w:fldChar w:fldCharType="separate"/>
      </w:r>
      <w:r>
        <w:rPr>
          <w:noProof/>
          <w:sz w:val="24"/>
          <w:szCs w:val="24"/>
        </w:rPr>
        <w:t>(33)</w:t>
      </w:r>
      <w:r w:rsidR="00404991" w:rsidRPr="001D371E">
        <w:rPr>
          <w:sz w:val="24"/>
          <w:szCs w:val="24"/>
        </w:rPr>
        <w:fldChar w:fldCharType="end"/>
      </w:r>
      <w:r w:rsidR="00404991" w:rsidRPr="001D371E">
        <w:rPr>
          <w:sz w:val="24"/>
          <w:szCs w:val="24"/>
        </w:rPr>
        <w:t xml:space="preserve">.  </w:t>
      </w:r>
    </w:p>
    <w:p w14:paraId="28121F6A" w14:textId="6D294330" w:rsidR="004D07A3" w:rsidRDefault="00034C19" w:rsidP="004D07A3">
      <w:pPr>
        <w:pStyle w:val="Body"/>
        <w:spacing w:line="480" w:lineRule="auto"/>
        <w:ind w:firstLine="454"/>
        <w:rPr>
          <w:sz w:val="24"/>
          <w:szCs w:val="24"/>
        </w:rPr>
      </w:pPr>
      <w:r>
        <w:rPr>
          <w:sz w:val="24"/>
          <w:szCs w:val="24"/>
        </w:rPr>
        <w:lastRenderedPageBreak/>
        <w:t xml:space="preserve">The occurrence of subclinical carotid </w:t>
      </w:r>
      <w:r w:rsidR="00E94AE7">
        <w:rPr>
          <w:sz w:val="24"/>
          <w:szCs w:val="24"/>
        </w:rPr>
        <w:t>plaques</w:t>
      </w:r>
      <w:r>
        <w:rPr>
          <w:sz w:val="24"/>
          <w:szCs w:val="24"/>
        </w:rPr>
        <w:t xml:space="preserve"> in RA is increased, and </w:t>
      </w:r>
      <w:r w:rsidR="00E33F89">
        <w:rPr>
          <w:sz w:val="24"/>
          <w:szCs w:val="24"/>
        </w:rPr>
        <w:t xml:space="preserve">they </w:t>
      </w:r>
      <w:r>
        <w:rPr>
          <w:sz w:val="24"/>
          <w:szCs w:val="24"/>
        </w:rPr>
        <w:t>strongly</w:t>
      </w:r>
      <w:r w:rsidR="00D60B6B" w:rsidRPr="001D371E">
        <w:rPr>
          <w:sz w:val="24"/>
          <w:szCs w:val="24"/>
        </w:rPr>
        <w:t xml:space="preserve"> </w:t>
      </w:r>
      <w:r w:rsidR="00404991" w:rsidRPr="001D371E">
        <w:rPr>
          <w:sz w:val="24"/>
          <w:szCs w:val="24"/>
        </w:rPr>
        <w:t xml:space="preserve">predict CV events </w:t>
      </w:r>
      <w:r w:rsidR="00112965">
        <w:rPr>
          <w:sz w:val="24"/>
          <w:szCs w:val="24"/>
        </w:rPr>
        <w:fldChar w:fldCharType="begin">
          <w:fldData xml:space="preserve">PEVuZE5vdGU+PENpdGU+PEF1dGhvcj5GZW50PC9BdXRob3I+PFllYXI+MjAxNzwvWWVhcj48UmVj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zNjYtNzE8L3BhZ2VzPjx2b2x1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</w:fldData>
        </w:fldChar>
      </w:r>
      <w:r w:rsidR="008B7CBB">
        <w:rPr>
          <w:sz w:val="24"/>
          <w:szCs w:val="24"/>
        </w:rPr>
        <w:instrText xml:space="preserve"> ADDIN EN.CITE </w:instrText>
      </w:r>
      <w:r w:rsidR="008B7CBB">
        <w:rPr>
          <w:sz w:val="24"/>
          <w:szCs w:val="24"/>
        </w:rPr>
        <w:fldChar w:fldCharType="begin">
          <w:fldData xml:space="preserve">PEVuZE5vdGU+PENpdGU+PEF1dGhvcj5GZW50PC9BdXRob3I+PFllYXI+MjAxNzwvWWVhcj48UmVj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zNjYtNzE8L3BhZ2VzPjx2b2x1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</w:fldData>
        </w:fldChar>
      </w:r>
      <w:r w:rsidR="008B7CBB">
        <w:rPr>
          <w:sz w:val="24"/>
          <w:szCs w:val="24"/>
        </w:rPr>
        <w:instrText xml:space="preserve"> ADDIN EN.CITE.DATA </w:instrText>
      </w:r>
      <w:r w:rsidR="008B7CBB">
        <w:rPr>
          <w:sz w:val="24"/>
          <w:szCs w:val="24"/>
        </w:rPr>
      </w:r>
      <w:r w:rsidR="008B7CBB">
        <w:rPr>
          <w:sz w:val="24"/>
          <w:szCs w:val="24"/>
        </w:rPr>
        <w:fldChar w:fldCharType="end"/>
      </w:r>
      <w:r w:rsidR="00112965">
        <w:rPr>
          <w:sz w:val="24"/>
          <w:szCs w:val="24"/>
        </w:rPr>
      </w:r>
      <w:r w:rsidR="00112965">
        <w:rPr>
          <w:sz w:val="24"/>
          <w:szCs w:val="24"/>
        </w:rPr>
        <w:fldChar w:fldCharType="separate"/>
      </w:r>
      <w:r w:rsidR="008B7CBB">
        <w:rPr>
          <w:noProof/>
          <w:sz w:val="24"/>
          <w:szCs w:val="24"/>
        </w:rPr>
        <w:t>(17, 97-101)</w:t>
      </w:r>
      <w:r w:rsidR="00112965">
        <w:rPr>
          <w:sz w:val="24"/>
          <w:szCs w:val="24"/>
        </w:rPr>
        <w:fldChar w:fldCharType="end"/>
      </w:r>
      <w:r w:rsidR="00E94AE7">
        <w:rPr>
          <w:sz w:val="24"/>
          <w:szCs w:val="24"/>
        </w:rPr>
        <w:t xml:space="preserve">. </w:t>
      </w:r>
      <w:r w:rsidR="00081E52">
        <w:rPr>
          <w:sz w:val="24"/>
          <w:szCs w:val="24"/>
        </w:rPr>
        <w:t xml:space="preserve">However, carotid plaques in RA are not sufficiently predicted by current methods for CVR estimation </w:t>
      </w:r>
      <w:r w:rsidR="00081E52" w:rsidRPr="001D371E">
        <w:rPr>
          <w:sz w:val="24"/>
          <w:szCs w:val="24"/>
        </w:rPr>
        <w:fldChar w:fldCharType="begin">
          <w:fldData xml:space="preserve">PEVuZE5vdGU+PENpdGU+PEF1dGhvcj5Db3JyYWxlczwvQXV0aG9yPjxZZWFyPjIwMTQ8L1llYXI+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</w:fldData>
        </w:fldChar>
      </w:r>
      <w:r w:rsidR="008B7CBB">
        <w:rPr>
          <w:sz w:val="24"/>
          <w:szCs w:val="24"/>
        </w:rPr>
        <w:instrText xml:space="preserve"> ADDIN EN.CITE </w:instrText>
      </w:r>
      <w:r w:rsidR="008B7CBB">
        <w:rPr>
          <w:sz w:val="24"/>
          <w:szCs w:val="24"/>
        </w:rPr>
        <w:fldChar w:fldCharType="begin">
          <w:fldData xml:space="preserve">PEVuZE5vdGU+PENpdGU+PEF1dGhvcj5Db3JyYWxlczwvQXV0aG9yPjxZZWFyPjIwMTQ8L1llYXI+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</w:fldData>
        </w:fldChar>
      </w:r>
      <w:r w:rsidR="008B7CBB">
        <w:rPr>
          <w:sz w:val="24"/>
          <w:szCs w:val="24"/>
        </w:rPr>
        <w:instrText xml:space="preserve"> ADDIN EN.CITE.DATA </w:instrText>
      </w:r>
      <w:r w:rsidR="008B7CBB">
        <w:rPr>
          <w:sz w:val="24"/>
          <w:szCs w:val="24"/>
        </w:rPr>
      </w:r>
      <w:r w:rsidR="008B7CBB">
        <w:rPr>
          <w:sz w:val="24"/>
          <w:szCs w:val="24"/>
        </w:rPr>
        <w:fldChar w:fldCharType="end"/>
      </w:r>
      <w:r w:rsidR="00081E52" w:rsidRPr="001D371E">
        <w:rPr>
          <w:sz w:val="24"/>
          <w:szCs w:val="24"/>
        </w:rPr>
      </w:r>
      <w:r w:rsidR="00081E52" w:rsidRPr="001D371E">
        <w:rPr>
          <w:sz w:val="24"/>
          <w:szCs w:val="24"/>
        </w:rPr>
        <w:fldChar w:fldCharType="separate"/>
      </w:r>
      <w:r w:rsidR="008B7CBB">
        <w:rPr>
          <w:noProof/>
          <w:sz w:val="24"/>
          <w:szCs w:val="24"/>
        </w:rPr>
        <w:t>(31, 32, 102)</w:t>
      </w:r>
      <w:r w:rsidR="00081E52" w:rsidRPr="001D371E">
        <w:rPr>
          <w:sz w:val="24"/>
          <w:szCs w:val="24"/>
        </w:rPr>
        <w:fldChar w:fldCharType="end"/>
      </w:r>
      <w:r w:rsidR="00081E52">
        <w:rPr>
          <w:sz w:val="24"/>
          <w:szCs w:val="24"/>
        </w:rPr>
        <w:t xml:space="preserve">. E.g., </w:t>
      </w:r>
      <w:r w:rsidR="00081E52">
        <w:rPr>
          <w:color w:val="000000" w:themeColor="text1"/>
          <w:sz w:val="24"/>
          <w:szCs w:val="24"/>
        </w:rPr>
        <w:t>o</w:t>
      </w:r>
      <w:r w:rsidR="00081E52" w:rsidRPr="001D371E">
        <w:rPr>
          <w:color w:val="000000" w:themeColor="text1"/>
          <w:sz w:val="24"/>
          <w:szCs w:val="24"/>
        </w:rPr>
        <w:t>ptimal c</w:t>
      </w:r>
      <w:r w:rsidR="00081E52" w:rsidRPr="001D371E">
        <w:rPr>
          <w:sz w:val="24"/>
          <w:szCs w:val="24"/>
        </w:rPr>
        <w:t xml:space="preserve">utoff values of SCORE </w:t>
      </w:r>
      <w:r w:rsidR="00081E52" w:rsidRPr="001D371E">
        <w:rPr>
          <w:color w:val="000000" w:themeColor="text1"/>
          <w:sz w:val="24"/>
          <w:szCs w:val="24"/>
        </w:rPr>
        <w:t xml:space="preserve">and Framingham Score for predicting carotid plaques </w:t>
      </w:r>
      <w:r w:rsidR="00081E52">
        <w:rPr>
          <w:color w:val="000000" w:themeColor="text1"/>
          <w:sz w:val="24"/>
          <w:szCs w:val="24"/>
        </w:rPr>
        <w:t>appear to be</w:t>
      </w:r>
      <w:r w:rsidR="00081E52" w:rsidRPr="001D371E">
        <w:rPr>
          <w:color w:val="000000" w:themeColor="text1"/>
          <w:sz w:val="24"/>
          <w:szCs w:val="24"/>
        </w:rPr>
        <w:t xml:space="preserve"> strikingly low</w:t>
      </w:r>
      <w:r w:rsidR="00081E52">
        <w:rPr>
          <w:color w:val="000000" w:themeColor="text1"/>
          <w:sz w:val="24"/>
          <w:szCs w:val="24"/>
        </w:rPr>
        <w:t xml:space="preserve"> </w:t>
      </w:r>
      <w:r w:rsidR="00081E52" w:rsidRPr="001D371E">
        <w:rPr>
          <w:color w:val="000000" w:themeColor="text1"/>
          <w:sz w:val="24"/>
          <w:szCs w:val="24"/>
        </w:rPr>
        <w:t xml:space="preserve">(SCORE 0.5% and Framingham Score 7.3%) in </w:t>
      </w:r>
      <w:r w:rsidR="00081E52">
        <w:rPr>
          <w:color w:val="000000" w:themeColor="text1"/>
          <w:sz w:val="24"/>
          <w:szCs w:val="24"/>
        </w:rPr>
        <w:t>some</w:t>
      </w:r>
      <w:r w:rsidR="00081E52" w:rsidRPr="001D371E">
        <w:rPr>
          <w:color w:val="000000" w:themeColor="text1"/>
          <w:sz w:val="24"/>
          <w:szCs w:val="24"/>
        </w:rPr>
        <w:t xml:space="preserve"> RA patients</w:t>
      </w:r>
      <w:r w:rsidR="00081E52" w:rsidRPr="001D371E">
        <w:rPr>
          <w:color w:val="FF85FF"/>
          <w:sz w:val="24"/>
          <w:szCs w:val="24"/>
        </w:rPr>
        <w:t xml:space="preserve"> </w:t>
      </w:r>
      <w:r w:rsidR="00081E52" w:rsidRPr="001D371E">
        <w:rPr>
          <w:sz w:val="24"/>
          <w:szCs w:val="24"/>
        </w:rPr>
        <w:fldChar w:fldCharType="begin">
          <w:fldData xml:space="preserve">PEVuZE5vdGU+PENpdGU+PEF1dGhvcj5EZXNzZWluPC9BdXRob3I+PFllYXI+MjAxNjwvWWVhcj48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</w:fldData>
        </w:fldChar>
      </w:r>
      <w:r w:rsidR="008B7CBB">
        <w:rPr>
          <w:sz w:val="24"/>
          <w:szCs w:val="24"/>
        </w:rPr>
        <w:instrText xml:space="preserve"> ADDIN EN.CITE </w:instrText>
      </w:r>
      <w:r w:rsidR="008B7CBB">
        <w:rPr>
          <w:sz w:val="24"/>
          <w:szCs w:val="24"/>
        </w:rPr>
        <w:fldChar w:fldCharType="begin">
          <w:fldData xml:space="preserve">PEVuZE5vdGU+PENpdGU+PEF1dGhvcj5EZXNzZWluPC9BdXRob3I+PFllYXI+MjAxNjwvWWVhcj48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</w:fldData>
        </w:fldChar>
      </w:r>
      <w:r w:rsidR="008B7CBB">
        <w:rPr>
          <w:sz w:val="24"/>
          <w:szCs w:val="24"/>
        </w:rPr>
        <w:instrText xml:space="preserve"> ADDIN EN.CITE.DATA </w:instrText>
      </w:r>
      <w:r w:rsidR="008B7CBB">
        <w:rPr>
          <w:sz w:val="24"/>
          <w:szCs w:val="24"/>
        </w:rPr>
      </w:r>
      <w:r w:rsidR="008B7CBB">
        <w:rPr>
          <w:sz w:val="24"/>
          <w:szCs w:val="24"/>
        </w:rPr>
        <w:fldChar w:fldCharType="end"/>
      </w:r>
      <w:r w:rsidR="00081E52" w:rsidRPr="001D371E">
        <w:rPr>
          <w:sz w:val="24"/>
          <w:szCs w:val="24"/>
        </w:rPr>
      </w:r>
      <w:r w:rsidR="00081E52" w:rsidRPr="001D371E">
        <w:rPr>
          <w:sz w:val="24"/>
          <w:szCs w:val="24"/>
        </w:rPr>
        <w:fldChar w:fldCharType="separate"/>
      </w:r>
      <w:r w:rsidR="008B7CBB">
        <w:rPr>
          <w:noProof/>
          <w:sz w:val="24"/>
          <w:szCs w:val="24"/>
        </w:rPr>
        <w:t>(103)</w:t>
      </w:r>
      <w:r w:rsidR="00081E52" w:rsidRPr="001D371E">
        <w:rPr>
          <w:sz w:val="24"/>
          <w:szCs w:val="24"/>
        </w:rPr>
        <w:fldChar w:fldCharType="end"/>
      </w:r>
      <w:r w:rsidR="00081E52" w:rsidRPr="001D371E">
        <w:rPr>
          <w:sz w:val="24"/>
          <w:szCs w:val="24"/>
        </w:rPr>
        <w:t>.</w:t>
      </w:r>
      <w:r w:rsidR="004D07A3">
        <w:rPr>
          <w:sz w:val="24"/>
          <w:szCs w:val="24"/>
        </w:rPr>
        <w:t xml:space="preserve"> </w:t>
      </w:r>
    </w:p>
    <w:p w14:paraId="7331B8C2" w14:textId="67DCF78B" w:rsidR="0086500D" w:rsidRDefault="00034C19" w:rsidP="0086500D">
      <w:pPr>
        <w:pStyle w:val="Body"/>
        <w:spacing w:line="480" w:lineRule="auto"/>
        <w:ind w:firstLine="454"/>
        <w:rPr>
          <w:sz w:val="24"/>
          <w:szCs w:val="24"/>
        </w:rPr>
      </w:pPr>
      <w:r>
        <w:rPr>
          <w:sz w:val="24"/>
          <w:szCs w:val="24"/>
        </w:rPr>
        <w:t>C</w:t>
      </w:r>
      <w:r w:rsidR="006510FB" w:rsidRPr="001D371E">
        <w:rPr>
          <w:sz w:val="24"/>
          <w:szCs w:val="24"/>
        </w:rPr>
        <w:t xml:space="preserve">arotid plaques were observed in 13% RA patients with low, 63% with moderate and 80% with high CVR according to SCORE adjusted for RA using the 2010 EULAR method, and in 24% of RA women with SCORE=0 (in 38% of those with concurrent hypercholesterolemia and/or age&gt;49.5 years) </w:t>
      </w:r>
      <w:r w:rsidR="006510FB" w:rsidRPr="001D371E">
        <w:rPr>
          <w:sz w:val="24"/>
          <w:szCs w:val="24"/>
        </w:rPr>
        <w:fldChar w:fldCharType="begin">
          <w:fldData xml:space="preserve">PEVuZE5vdGU+PENpdGU+PEF1dGhvcj5Db3JyYWxlczwvQXV0aG9yPjxZZWFyPjIwMTQ8L1llYXI+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</w:fldData>
        </w:fldChar>
      </w:r>
      <w:r w:rsidR="00AE23BA">
        <w:rPr>
          <w:sz w:val="24"/>
          <w:szCs w:val="24"/>
        </w:rPr>
        <w:instrText xml:space="preserve"> ADDIN EN.CITE </w:instrText>
      </w:r>
      <w:r w:rsidR="00AE23BA">
        <w:rPr>
          <w:sz w:val="24"/>
          <w:szCs w:val="24"/>
        </w:rPr>
        <w:fldChar w:fldCharType="begin">
          <w:fldData xml:space="preserve">PEVuZE5vdGU+PENpdGU+PEF1dGhvcj5Db3JyYWxlczwvQXV0aG9yPjxZZWFyPjIwMTQ8L1llYXI+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</w:fldData>
        </w:fldChar>
      </w:r>
      <w:r w:rsidR="00AE23BA">
        <w:rPr>
          <w:sz w:val="24"/>
          <w:szCs w:val="24"/>
        </w:rPr>
        <w:instrText xml:space="preserve"> ADDIN EN.CITE.DATA </w:instrText>
      </w:r>
      <w:r w:rsidR="00AE23BA">
        <w:rPr>
          <w:sz w:val="24"/>
          <w:szCs w:val="24"/>
        </w:rPr>
      </w:r>
      <w:r w:rsidR="00AE23BA">
        <w:rPr>
          <w:sz w:val="24"/>
          <w:szCs w:val="24"/>
        </w:rPr>
        <w:fldChar w:fldCharType="end"/>
      </w:r>
      <w:r w:rsidR="006510FB" w:rsidRPr="001D371E">
        <w:rPr>
          <w:sz w:val="24"/>
          <w:szCs w:val="24"/>
        </w:rPr>
      </w:r>
      <w:r w:rsidR="006510FB" w:rsidRPr="001D371E">
        <w:rPr>
          <w:sz w:val="24"/>
          <w:szCs w:val="24"/>
        </w:rPr>
        <w:fldChar w:fldCharType="separate"/>
      </w:r>
      <w:r w:rsidR="00AE23BA">
        <w:rPr>
          <w:noProof/>
          <w:sz w:val="24"/>
          <w:szCs w:val="24"/>
        </w:rPr>
        <w:t>(31, 32)</w:t>
      </w:r>
      <w:r w:rsidR="006510FB" w:rsidRPr="001D371E">
        <w:rPr>
          <w:sz w:val="24"/>
          <w:szCs w:val="24"/>
        </w:rPr>
        <w:fldChar w:fldCharType="end"/>
      </w:r>
      <w:r w:rsidR="006510FB" w:rsidRPr="001D371E">
        <w:rPr>
          <w:sz w:val="24"/>
          <w:szCs w:val="24"/>
        </w:rPr>
        <w:t xml:space="preserve">.  </w:t>
      </w:r>
      <w:r w:rsidR="0086500D">
        <w:rPr>
          <w:sz w:val="24"/>
          <w:szCs w:val="24"/>
        </w:rPr>
        <w:t>Hence</w:t>
      </w:r>
      <w:r w:rsidR="006510FB" w:rsidRPr="001D371E">
        <w:rPr>
          <w:sz w:val="24"/>
          <w:szCs w:val="24"/>
        </w:rPr>
        <w:t xml:space="preserve">, carotid </w:t>
      </w:r>
      <w:r w:rsidR="00E94AE7">
        <w:rPr>
          <w:sz w:val="24"/>
          <w:szCs w:val="24"/>
        </w:rPr>
        <w:t>ultrasonography</w:t>
      </w:r>
      <w:r w:rsidR="006510FB" w:rsidRPr="001D371E">
        <w:rPr>
          <w:sz w:val="24"/>
          <w:szCs w:val="24"/>
        </w:rPr>
        <w:t xml:space="preserve"> can be meaningful in RA patients from the low to high ESC CVR-</w:t>
      </w:r>
      <w:r w:rsidR="0090236A" w:rsidRPr="001D371E">
        <w:rPr>
          <w:sz w:val="24"/>
          <w:szCs w:val="24"/>
        </w:rPr>
        <w:t>categories</w:t>
      </w:r>
      <w:r w:rsidR="00E94AE7">
        <w:rPr>
          <w:sz w:val="24"/>
          <w:szCs w:val="24"/>
        </w:rPr>
        <w:t>,</w:t>
      </w:r>
      <w:r w:rsidR="0090236A" w:rsidRPr="001D371E">
        <w:rPr>
          <w:sz w:val="24"/>
          <w:szCs w:val="24"/>
        </w:rPr>
        <w:t xml:space="preserve"> and</w:t>
      </w:r>
      <w:r w:rsidR="006510FB" w:rsidRPr="001D371E">
        <w:rPr>
          <w:sz w:val="24"/>
          <w:szCs w:val="24"/>
        </w:rPr>
        <w:t xml:space="preserve"> </w:t>
      </w:r>
      <w:r w:rsidR="006510FB" w:rsidRPr="005931BF">
        <w:rPr>
          <w:sz w:val="24"/>
          <w:szCs w:val="24"/>
        </w:rPr>
        <w:t>particularly important in the moderate CVR-category.</w:t>
      </w:r>
      <w:r w:rsidR="0090236A" w:rsidRPr="005931BF">
        <w:rPr>
          <w:color w:val="000000" w:themeColor="text1"/>
          <w:sz w:val="24"/>
          <w:szCs w:val="24"/>
        </w:rPr>
        <w:t xml:space="preserve"> </w:t>
      </w:r>
      <w:r w:rsidR="0086500D">
        <w:rPr>
          <w:color w:val="000000" w:themeColor="text1"/>
          <w:sz w:val="24"/>
          <w:szCs w:val="24"/>
        </w:rPr>
        <w:t xml:space="preserve">As the presence of plaques is related to RA-specific factors, including inflammation </w:t>
      </w:r>
      <w:r w:rsidR="0086500D">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86500D">
        <w:rPr>
          <w:sz w:val="24"/>
          <w:szCs w:val="24"/>
        </w:rPr>
        <w:instrText xml:space="preserve"> ADDIN EN.CITE </w:instrText>
      </w:r>
      <w:r w:rsidR="0086500D">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86500D">
        <w:rPr>
          <w:sz w:val="24"/>
          <w:szCs w:val="24"/>
        </w:rPr>
        <w:instrText xml:space="preserve"> ADDIN EN.CITE.DATA </w:instrText>
      </w:r>
      <w:r w:rsidR="0086500D">
        <w:rPr>
          <w:sz w:val="24"/>
          <w:szCs w:val="24"/>
        </w:rPr>
      </w:r>
      <w:r w:rsidR="0086500D">
        <w:rPr>
          <w:sz w:val="24"/>
          <w:szCs w:val="24"/>
        </w:rPr>
        <w:fldChar w:fldCharType="end"/>
      </w:r>
      <w:r w:rsidR="0086500D">
        <w:rPr>
          <w:sz w:val="24"/>
          <w:szCs w:val="24"/>
        </w:rPr>
      </w:r>
      <w:r w:rsidR="0086500D">
        <w:rPr>
          <w:sz w:val="24"/>
          <w:szCs w:val="24"/>
        </w:rPr>
        <w:fldChar w:fldCharType="separate"/>
      </w:r>
      <w:r w:rsidR="0086500D">
        <w:rPr>
          <w:noProof/>
          <w:sz w:val="24"/>
          <w:szCs w:val="24"/>
        </w:rPr>
        <w:t>(17)</w:t>
      </w:r>
      <w:r w:rsidR="0086500D">
        <w:rPr>
          <w:sz w:val="24"/>
          <w:szCs w:val="24"/>
        </w:rPr>
        <w:fldChar w:fldCharType="end"/>
      </w:r>
      <w:r w:rsidR="0086500D">
        <w:rPr>
          <w:color w:val="000000" w:themeColor="text1"/>
          <w:sz w:val="24"/>
          <w:szCs w:val="24"/>
        </w:rPr>
        <w:t>, their assessment may be especially relevant in HR-RA</w:t>
      </w:r>
      <w:r w:rsidR="0086500D">
        <w:rPr>
          <w:sz w:val="24"/>
          <w:szCs w:val="24"/>
        </w:rPr>
        <w:t xml:space="preserve">. </w:t>
      </w:r>
    </w:p>
    <w:p w14:paraId="1F9C0AB0" w14:textId="7299B5AE" w:rsidR="000D2A1A" w:rsidRPr="0086500D" w:rsidRDefault="00D60B6B" w:rsidP="0086500D">
      <w:pPr>
        <w:pStyle w:val="Body"/>
        <w:spacing w:line="480" w:lineRule="auto"/>
        <w:ind w:firstLine="454"/>
        <w:rPr>
          <w:color w:val="000000" w:themeColor="text1"/>
          <w:sz w:val="24"/>
          <w:szCs w:val="24"/>
        </w:rPr>
      </w:pPr>
      <w:r w:rsidRPr="001D371E">
        <w:rPr>
          <w:sz w:val="24"/>
          <w:szCs w:val="24"/>
          <w:bdr w:val="none" w:sz="0" w:space="0" w:color="auto"/>
        </w:rPr>
        <w:t>Carotid ultrasound</w:t>
      </w:r>
      <w:r w:rsidR="000D2A1A" w:rsidRPr="001D371E">
        <w:rPr>
          <w:sz w:val="24"/>
          <w:szCs w:val="24"/>
        </w:rPr>
        <w:t xml:space="preserve"> is a relatively feasible, cheap and non-invasive method that can be performed by devices for musculoskeletal imaging. It seems therefore sensible to integrate </w:t>
      </w:r>
      <w:r w:rsidR="00D14E36" w:rsidRPr="001D371E">
        <w:rPr>
          <w:sz w:val="24"/>
          <w:szCs w:val="24"/>
        </w:rPr>
        <w:t>it</w:t>
      </w:r>
      <w:r w:rsidR="000D2A1A" w:rsidRPr="001D371E">
        <w:rPr>
          <w:sz w:val="24"/>
          <w:szCs w:val="24"/>
        </w:rPr>
        <w:t xml:space="preserve"> more broadly into the assessment of patients with dubious CVR, especially in </w:t>
      </w:r>
      <w:r w:rsidR="00212F11" w:rsidRPr="001D371E">
        <w:rPr>
          <w:sz w:val="24"/>
          <w:szCs w:val="24"/>
        </w:rPr>
        <w:t>HR-RA</w:t>
      </w:r>
      <w:r w:rsidR="00A348EE" w:rsidRPr="001D371E">
        <w:rPr>
          <w:sz w:val="24"/>
          <w:szCs w:val="24"/>
        </w:rPr>
        <w:t xml:space="preserve"> (</w:t>
      </w:r>
      <w:r w:rsidR="00D728AE" w:rsidRPr="001D371E">
        <w:rPr>
          <w:sz w:val="24"/>
          <w:szCs w:val="24"/>
        </w:rPr>
        <w:t xml:space="preserve">if </w:t>
      </w:r>
      <w:r w:rsidR="00A348EE" w:rsidRPr="001D371E">
        <w:rPr>
          <w:sz w:val="24"/>
          <w:szCs w:val="24"/>
        </w:rPr>
        <w:t>practical and economic settings</w:t>
      </w:r>
      <w:r w:rsidR="00B26098">
        <w:rPr>
          <w:sz w:val="24"/>
          <w:szCs w:val="24"/>
        </w:rPr>
        <w:t xml:space="preserve"> allow for it</w:t>
      </w:r>
      <w:r w:rsidR="00A348EE" w:rsidRPr="001D371E">
        <w:rPr>
          <w:sz w:val="24"/>
          <w:szCs w:val="24"/>
        </w:rPr>
        <w:t>).</w:t>
      </w:r>
      <w:r w:rsidR="006F471C" w:rsidRPr="001D371E">
        <w:rPr>
          <w:sz w:val="24"/>
          <w:szCs w:val="24"/>
        </w:rPr>
        <w:t xml:space="preserve"> </w:t>
      </w:r>
    </w:p>
    <w:p w14:paraId="531E0C53" w14:textId="3BE1E0BF" w:rsidR="000D2A1A" w:rsidRPr="001D371E" w:rsidRDefault="000D2A1A" w:rsidP="00D14E36">
      <w:pPr>
        <w:pStyle w:val="Body"/>
        <w:spacing w:after="0" w:line="480" w:lineRule="auto"/>
        <w:ind w:firstLine="454"/>
        <w:rPr>
          <w:sz w:val="24"/>
          <w:szCs w:val="24"/>
        </w:rPr>
      </w:pPr>
      <w:r w:rsidRPr="001D371E">
        <w:rPr>
          <w:sz w:val="24"/>
          <w:szCs w:val="24"/>
        </w:rPr>
        <w:t xml:space="preserve">Nonetheless, </w:t>
      </w:r>
      <w:r w:rsidR="008C43D2" w:rsidRPr="001D371E">
        <w:rPr>
          <w:sz w:val="24"/>
          <w:szCs w:val="24"/>
        </w:rPr>
        <w:t xml:space="preserve">future research is needed as the effect of carotid-ultrasound guided LM on </w:t>
      </w:r>
      <w:r w:rsidR="0020270D" w:rsidRPr="001D371E">
        <w:rPr>
          <w:sz w:val="24"/>
          <w:szCs w:val="24"/>
        </w:rPr>
        <w:t>CVD morbidity/mortality</w:t>
      </w:r>
      <w:r w:rsidR="008C43D2" w:rsidRPr="001D371E">
        <w:rPr>
          <w:sz w:val="24"/>
          <w:szCs w:val="24"/>
        </w:rPr>
        <w:t xml:space="preserve"> in RA has not been determined </w:t>
      </w:r>
      <w:r w:rsidR="0020270D" w:rsidRPr="001D371E">
        <w:rPr>
          <w:sz w:val="24"/>
          <w:szCs w:val="24"/>
        </w:rPr>
        <w:t>yet</w:t>
      </w:r>
      <w:r w:rsidR="008C43D2" w:rsidRPr="001D371E">
        <w:rPr>
          <w:sz w:val="24"/>
          <w:szCs w:val="24"/>
        </w:rPr>
        <w:t>.</w:t>
      </w:r>
    </w:p>
    <w:p w14:paraId="6E28EF51" w14:textId="2DA17028" w:rsidR="007957A0" w:rsidRPr="001D371E" w:rsidRDefault="00434E37" w:rsidP="00FC4732">
      <w:pPr>
        <w:pStyle w:val="Body"/>
        <w:pBdr>
          <w:top w:val="none" w:sz="0" w:space="0" w:color="auto"/>
          <w:left w:val="none" w:sz="0" w:space="0" w:color="auto"/>
          <w:bottom w:val="none" w:sz="0" w:space="0" w:color="auto"/>
          <w:right w:val="none" w:sz="0" w:space="0" w:color="auto"/>
          <w:bar w:val="none" w:sz="0" w:color="auto"/>
        </w:pBdr>
        <w:spacing w:after="0" w:line="480" w:lineRule="auto"/>
        <w:ind w:firstLine="454"/>
        <w:rPr>
          <w:sz w:val="24"/>
          <w:szCs w:val="24"/>
        </w:rPr>
      </w:pPr>
      <w:r w:rsidRPr="001D371E">
        <w:rPr>
          <w:sz w:val="24"/>
          <w:szCs w:val="24"/>
        </w:rPr>
        <w:t xml:space="preserve">CVR estimation may be </w:t>
      </w:r>
      <w:r w:rsidR="00F50EFB" w:rsidRPr="001D371E">
        <w:rPr>
          <w:sz w:val="24"/>
          <w:szCs w:val="24"/>
        </w:rPr>
        <w:t>also</w:t>
      </w:r>
      <w:r w:rsidRPr="001D371E">
        <w:rPr>
          <w:sz w:val="24"/>
          <w:szCs w:val="24"/>
        </w:rPr>
        <w:t xml:space="preserve"> facilitated by</w:t>
      </w:r>
      <w:r w:rsidR="006A127F" w:rsidRPr="001D371E">
        <w:rPr>
          <w:sz w:val="24"/>
          <w:szCs w:val="24"/>
        </w:rPr>
        <w:t xml:space="preserve"> other vascular parameters including</w:t>
      </w:r>
      <w:r w:rsidR="00841606" w:rsidRPr="001D371E">
        <w:rPr>
          <w:sz w:val="24"/>
          <w:szCs w:val="24"/>
        </w:rPr>
        <w:t xml:space="preserve"> ankle-brachial index </w:t>
      </w:r>
      <w:r w:rsidR="0033394F" w:rsidRPr="001D371E">
        <w:rPr>
          <w:sz w:val="24"/>
          <w:szCs w:val="24"/>
        </w:rPr>
        <w:fldChar w:fldCharType="begin">
          <w:fldData xml:space="preserve">PEVuZE5vdGU+PENpdGU+PEF1dGhvcj5QaWVwb2xpPC9BdXRob3I+PFllYXI+MjAxNjwvWWVhcj48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</w:fldData>
        </w:fldChar>
      </w:r>
      <w:r w:rsidR="008B7CBB">
        <w:rPr>
          <w:sz w:val="24"/>
          <w:szCs w:val="24"/>
        </w:rPr>
        <w:instrText xml:space="preserve"> ADDIN EN.CITE </w:instrText>
      </w:r>
      <w:r w:rsidR="008B7CBB">
        <w:rPr>
          <w:sz w:val="24"/>
          <w:szCs w:val="24"/>
        </w:rPr>
        <w:fldChar w:fldCharType="begin">
          <w:fldData xml:space="preserve">PEVuZE5vdGU+PENpdGU+PEF1dGhvcj5QaWVwb2xpPC9BdXRob3I+PFllYXI+MjAxNjwvWWVhcj48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</w:fldData>
        </w:fldChar>
      </w:r>
      <w:r w:rsidR="008B7CBB">
        <w:rPr>
          <w:sz w:val="24"/>
          <w:szCs w:val="24"/>
        </w:rPr>
        <w:instrText xml:space="preserve"> ADDIN EN.CITE.DATA </w:instrText>
      </w:r>
      <w:r w:rsidR="008B7CBB">
        <w:rPr>
          <w:sz w:val="24"/>
          <w:szCs w:val="24"/>
        </w:rPr>
      </w:r>
      <w:r w:rsidR="008B7CBB">
        <w:rPr>
          <w:sz w:val="24"/>
          <w:szCs w:val="24"/>
        </w:rPr>
        <w:fldChar w:fldCharType="end"/>
      </w:r>
      <w:r w:rsidR="0033394F" w:rsidRPr="001D371E">
        <w:rPr>
          <w:sz w:val="24"/>
          <w:szCs w:val="24"/>
        </w:rPr>
      </w:r>
      <w:r w:rsidR="0033394F" w:rsidRPr="001D371E">
        <w:rPr>
          <w:sz w:val="24"/>
          <w:szCs w:val="24"/>
        </w:rPr>
        <w:fldChar w:fldCharType="separate"/>
      </w:r>
      <w:r w:rsidR="008B7CBB">
        <w:rPr>
          <w:noProof/>
          <w:sz w:val="24"/>
          <w:szCs w:val="24"/>
        </w:rPr>
        <w:t>(33, 97)</w:t>
      </w:r>
      <w:r w:rsidR="0033394F" w:rsidRPr="001D371E">
        <w:rPr>
          <w:sz w:val="24"/>
          <w:szCs w:val="24"/>
        </w:rPr>
        <w:fldChar w:fldCharType="end"/>
      </w:r>
      <w:r w:rsidR="000C0BBC" w:rsidRPr="001D371E">
        <w:rPr>
          <w:sz w:val="24"/>
          <w:szCs w:val="24"/>
        </w:rPr>
        <w:t>.</w:t>
      </w:r>
      <w:r w:rsidR="00FC073A" w:rsidRPr="001D371E">
        <w:rPr>
          <w:sz w:val="24"/>
          <w:szCs w:val="24"/>
        </w:rPr>
        <w:t xml:space="preserve"> </w:t>
      </w:r>
    </w:p>
    <w:p w14:paraId="399676FB" w14:textId="5F9AF278" w:rsidR="00BC6CAF" w:rsidRPr="00BC6CAF" w:rsidRDefault="00366D41" w:rsidP="00BC6CAF">
      <w:pPr>
        <w:pStyle w:val="Heading2"/>
        <w:numPr>
          <w:ilvl w:val="2"/>
          <w:numId w:val="5"/>
        </w:numPr>
        <w:spacing w:line="480" w:lineRule="auto"/>
        <w:rPr>
          <w:sz w:val="28"/>
          <w:szCs w:val="28"/>
          <w:lang w:val="en-US"/>
        </w:rPr>
      </w:pPr>
      <w:r w:rsidRPr="001D371E">
        <w:rPr>
          <w:sz w:val="28"/>
          <w:szCs w:val="28"/>
          <w:lang w:val="en-US"/>
        </w:rPr>
        <w:lastRenderedPageBreak/>
        <w:t>General considerations</w:t>
      </w:r>
      <w:r w:rsidR="00081CEA">
        <w:rPr>
          <w:sz w:val="28"/>
          <w:szCs w:val="28"/>
          <w:lang w:val="en-US"/>
        </w:rPr>
        <w:t xml:space="preserve"> </w:t>
      </w:r>
      <w:r w:rsidR="00B50402">
        <w:rPr>
          <w:sz w:val="28"/>
          <w:szCs w:val="28"/>
          <w:lang w:val="en-US"/>
        </w:rPr>
        <w:t>regarding</w:t>
      </w:r>
      <w:r w:rsidR="00081CEA">
        <w:rPr>
          <w:sz w:val="28"/>
          <w:szCs w:val="28"/>
          <w:lang w:val="en-US"/>
        </w:rPr>
        <w:t xml:space="preserve"> CVR estimation and LM</w:t>
      </w:r>
    </w:p>
    <w:p w14:paraId="50B5A11F" w14:textId="15B68637" w:rsidR="00366D41" w:rsidRPr="001D371E" w:rsidRDefault="00366D41" w:rsidP="00366D41">
      <w:pPr>
        <w:pStyle w:val="Body"/>
        <w:spacing w:after="0" w:line="480" w:lineRule="auto"/>
        <w:ind w:firstLine="454"/>
        <w:rPr>
          <w:sz w:val="24"/>
          <w:szCs w:val="24"/>
        </w:rPr>
      </w:pPr>
      <w:r w:rsidRPr="001D371E">
        <w:rPr>
          <w:sz w:val="24"/>
          <w:szCs w:val="24"/>
        </w:rPr>
        <w:t xml:space="preserve">All diabetics &gt;40 years of age </w:t>
      </w:r>
      <w:bookmarkStart w:id="0" w:name="_GoBack"/>
      <w:bookmarkEnd w:id="0"/>
      <w:r w:rsidRPr="001D371E">
        <w:rPr>
          <w:sz w:val="24"/>
          <w:szCs w:val="24"/>
        </w:rPr>
        <w:t xml:space="preserve">should use statins, and this treatment may be considered also </w:t>
      </w:r>
      <w:r w:rsidR="00332F0C">
        <w:rPr>
          <w:sz w:val="24"/>
          <w:szCs w:val="24"/>
        </w:rPr>
        <w:t>in</w:t>
      </w:r>
      <w:r w:rsidRPr="001D371E">
        <w:rPr>
          <w:sz w:val="24"/>
          <w:szCs w:val="24"/>
        </w:rPr>
        <w:t xml:space="preserve"> younger diabetics with pronounced CVR (e.g., microvascular complications or multiple CVRFs) </w:t>
      </w:r>
      <w:r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Pr="001D371E">
        <w:rPr>
          <w:sz w:val="24"/>
          <w:szCs w:val="24"/>
        </w:rPr>
      </w:r>
      <w:r w:rsidRPr="001D371E">
        <w:rPr>
          <w:sz w:val="24"/>
          <w:szCs w:val="24"/>
        </w:rPr>
        <w:fldChar w:fldCharType="separate"/>
      </w:r>
      <w:r w:rsidR="00035726">
        <w:rPr>
          <w:noProof/>
          <w:sz w:val="24"/>
          <w:szCs w:val="24"/>
        </w:rPr>
        <w:t>(33)</w:t>
      </w:r>
      <w:r w:rsidRPr="001D371E">
        <w:rPr>
          <w:sz w:val="24"/>
          <w:szCs w:val="24"/>
        </w:rPr>
        <w:fldChar w:fldCharType="end"/>
      </w:r>
      <w:r w:rsidRPr="001D371E">
        <w:rPr>
          <w:sz w:val="24"/>
          <w:szCs w:val="24"/>
        </w:rPr>
        <w:t>. It remains to be investigated if similar approach would be beneficial also in HR-RA.</w:t>
      </w:r>
    </w:p>
    <w:p w14:paraId="09DBCF8A" w14:textId="0B3ADCC7" w:rsidR="00366D41" w:rsidRPr="001D371E" w:rsidRDefault="00366D41" w:rsidP="000D2F47">
      <w:pPr>
        <w:pStyle w:val="Body"/>
        <w:spacing w:after="0" w:line="480" w:lineRule="auto"/>
        <w:ind w:firstLine="454"/>
        <w:rPr>
          <w:sz w:val="24"/>
          <w:szCs w:val="24"/>
        </w:rPr>
      </w:pPr>
      <w:r w:rsidRPr="001D371E">
        <w:rPr>
          <w:sz w:val="24"/>
          <w:szCs w:val="24"/>
        </w:rPr>
        <w:t xml:space="preserve">It is important to emphasize that CVR calculators and guidelines in general are meant to facilitate, not to replace, clinical judgment (the used cutoffs are founded on health-economics evaluations, which may differ between different </w:t>
      </w:r>
      <w:r w:rsidR="00332F0C">
        <w:rPr>
          <w:sz w:val="24"/>
          <w:szCs w:val="24"/>
        </w:rPr>
        <w:t>regions</w:t>
      </w:r>
      <w:r w:rsidRPr="001D371E">
        <w:rPr>
          <w:sz w:val="24"/>
          <w:szCs w:val="24"/>
        </w:rPr>
        <w:t xml:space="preserve">) </w:t>
      </w:r>
      <w:r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Pr="001D371E">
        <w:rPr>
          <w:sz w:val="24"/>
          <w:szCs w:val="24"/>
        </w:rPr>
      </w:r>
      <w:r w:rsidRPr="001D371E">
        <w:rPr>
          <w:sz w:val="24"/>
          <w:szCs w:val="24"/>
        </w:rPr>
        <w:fldChar w:fldCharType="separate"/>
      </w:r>
      <w:r w:rsidR="00035726">
        <w:rPr>
          <w:noProof/>
          <w:sz w:val="24"/>
          <w:szCs w:val="24"/>
        </w:rPr>
        <w:t>(33)</w:t>
      </w:r>
      <w:r w:rsidRPr="001D371E">
        <w:rPr>
          <w:sz w:val="24"/>
          <w:szCs w:val="24"/>
        </w:rPr>
        <w:fldChar w:fldCharType="end"/>
      </w:r>
      <w:r w:rsidRPr="001D371E">
        <w:rPr>
          <w:sz w:val="24"/>
          <w:szCs w:val="24"/>
        </w:rPr>
        <w:t xml:space="preserve">. CVR estimation/LMT should be </w:t>
      </w:r>
      <w:r w:rsidR="00332F0C">
        <w:rPr>
          <w:sz w:val="24"/>
          <w:szCs w:val="24"/>
        </w:rPr>
        <w:t xml:space="preserve">therefore </w:t>
      </w:r>
      <w:r w:rsidRPr="001D371E">
        <w:rPr>
          <w:sz w:val="24"/>
          <w:szCs w:val="24"/>
        </w:rPr>
        <w:t>individualized, taking into consideration the overall situation, including comorbidities</w:t>
      </w:r>
      <w:r w:rsidR="00332F0C">
        <w:rPr>
          <w:sz w:val="24"/>
          <w:szCs w:val="24"/>
        </w:rPr>
        <w:t xml:space="preserve">, </w:t>
      </w:r>
      <w:r w:rsidRPr="001D371E">
        <w:rPr>
          <w:sz w:val="24"/>
          <w:szCs w:val="24"/>
        </w:rPr>
        <w:t xml:space="preserve">laboratory aberrations, treatment, psychosocial factors, lifestyle, BMI (low and high), </w:t>
      </w:r>
      <w:r w:rsidRPr="001D371E">
        <w:rPr>
          <w:color w:val="000000" w:themeColor="text1"/>
          <w:sz w:val="24"/>
          <w:szCs w:val="24"/>
        </w:rPr>
        <w:t xml:space="preserve">waist circumference </w:t>
      </w:r>
      <w:r w:rsidRPr="001D371E">
        <w:rPr>
          <w:sz w:val="24"/>
          <w:szCs w:val="24"/>
        </w:rPr>
        <w:t xml:space="preserve">and biologic </w:t>
      </w:r>
      <w:r w:rsidRPr="005F2298">
        <w:rPr>
          <w:sz w:val="24"/>
          <w:szCs w:val="24"/>
        </w:rPr>
        <w:t>age</w:t>
      </w:r>
      <w:r w:rsidRPr="001D371E">
        <w:rPr>
          <w:sz w:val="24"/>
          <w:szCs w:val="24"/>
        </w:rPr>
        <w:t xml:space="preserve"> </w:t>
      </w:r>
      <w:r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Pr="001D371E">
        <w:rPr>
          <w:sz w:val="24"/>
          <w:szCs w:val="24"/>
        </w:rPr>
      </w:r>
      <w:r w:rsidRPr="001D371E">
        <w:rPr>
          <w:sz w:val="24"/>
          <w:szCs w:val="24"/>
        </w:rPr>
        <w:fldChar w:fldCharType="separate"/>
      </w:r>
      <w:r w:rsidR="00035726">
        <w:rPr>
          <w:noProof/>
          <w:sz w:val="24"/>
          <w:szCs w:val="24"/>
        </w:rPr>
        <w:t>(33)</w:t>
      </w:r>
      <w:r w:rsidRPr="001D371E">
        <w:rPr>
          <w:sz w:val="24"/>
          <w:szCs w:val="24"/>
        </w:rPr>
        <w:fldChar w:fldCharType="end"/>
      </w:r>
      <w:r w:rsidRPr="001D371E">
        <w:rPr>
          <w:sz w:val="24"/>
          <w:szCs w:val="24"/>
        </w:rPr>
        <w:t xml:space="preserve">. </w:t>
      </w:r>
    </w:p>
    <w:p w14:paraId="0C7DD29E" w14:textId="40393812" w:rsidR="00E61AB5" w:rsidRPr="001D371E" w:rsidRDefault="00EC0E9A" w:rsidP="007957A0">
      <w:pPr>
        <w:pStyle w:val="Heading2"/>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sz w:val="28"/>
          <w:szCs w:val="28"/>
          <w:lang w:val="en-US"/>
        </w:rPr>
      </w:pPr>
      <w:r w:rsidRPr="001D371E">
        <w:rPr>
          <w:sz w:val="28"/>
          <w:szCs w:val="28"/>
          <w:lang w:val="en-US"/>
        </w:rPr>
        <w:t>Lipid-modifying interventions</w:t>
      </w:r>
    </w:p>
    <w:p w14:paraId="372A6C13" w14:textId="77777777" w:rsidR="00B53BA6" w:rsidRDefault="00EB1581" w:rsidP="00B53BA6">
      <w:pPr>
        <w:spacing w:line="480" w:lineRule="auto"/>
        <w:ind w:firstLine="454"/>
        <w:rPr>
          <w:rFonts w:ascii="Cambria" w:eastAsia="Cambria" w:hAnsi="Cambria" w:cs="Cambria"/>
          <w:color w:val="000000"/>
          <w:u w:color="000000"/>
          <w:bdr w:val="nil"/>
        </w:rPr>
      </w:pPr>
      <w:r w:rsidRPr="001D371E">
        <w:rPr>
          <w:rFonts w:ascii="Cambria" w:eastAsia="Cambria" w:hAnsi="Cambria" w:cs="Cambria"/>
          <w:color w:val="000000"/>
          <w:u w:color="000000"/>
          <w:bdr w:val="nil"/>
        </w:rPr>
        <w:t xml:space="preserve">LMT in RA should at least follow recommendations for the general population.  However, many RA patients, in particular </w:t>
      </w:r>
      <w:r w:rsidR="00212F11" w:rsidRPr="001D371E">
        <w:rPr>
          <w:rFonts w:ascii="Cambria" w:eastAsia="Cambria" w:hAnsi="Cambria" w:cs="Cambria"/>
          <w:color w:val="000000"/>
          <w:u w:color="000000"/>
          <w:bdr w:val="nil"/>
        </w:rPr>
        <w:t>HR-RA</w:t>
      </w:r>
      <w:r w:rsidRPr="001D371E">
        <w:rPr>
          <w:rFonts w:ascii="Cambria" w:eastAsia="Cambria" w:hAnsi="Cambria" w:cs="Cambria"/>
          <w:color w:val="000000"/>
          <w:u w:color="000000"/>
          <w:bdr w:val="nil"/>
        </w:rPr>
        <w:t xml:space="preserve"> (Figure 1), might benefit from intensified </w:t>
      </w:r>
      <w:r w:rsidR="00103DA7">
        <w:rPr>
          <w:rFonts w:ascii="Cambria" w:eastAsia="Cambria" w:hAnsi="Cambria" w:cs="Cambria"/>
          <w:color w:val="000000"/>
          <w:u w:color="000000"/>
          <w:bdr w:val="nil"/>
        </w:rPr>
        <w:t>LM</w:t>
      </w:r>
      <w:r w:rsidRPr="001D371E">
        <w:rPr>
          <w:rFonts w:ascii="Cambria" w:eastAsia="Cambria" w:hAnsi="Cambria" w:cs="Cambria"/>
          <w:color w:val="000000"/>
          <w:u w:color="000000"/>
          <w:bdr w:val="nil"/>
        </w:rPr>
        <w:t xml:space="preserve">, with lower LDL-C targets, due to the increased CVR in patients with active/severe RA, inverse relationship between RA activity and LDL-C levels, and cardioprotective effects of statins </w:t>
      </w:r>
      <w:r w:rsidR="001D7CFD">
        <w:rPr>
          <w:rFonts w:ascii="Cambria" w:eastAsia="Cambria" w:hAnsi="Cambria" w:cs="Cambria"/>
          <w:color w:val="000000"/>
          <w:u w:color="000000"/>
          <w:bdr w:val="nil"/>
        </w:rPr>
        <w:t>beyond their lipid-lowering functions.</w:t>
      </w:r>
      <w:r w:rsidR="00B53BA6">
        <w:rPr>
          <w:rFonts w:ascii="Cambria" w:eastAsia="Cambria" w:hAnsi="Cambria" w:cs="Cambria"/>
          <w:color w:val="000000"/>
          <w:u w:color="000000"/>
          <w:bdr w:val="nil"/>
        </w:rPr>
        <w:t xml:space="preserve"> </w:t>
      </w:r>
    </w:p>
    <w:p w14:paraId="113FF55B" w14:textId="07ED56DF" w:rsidR="00DA5672" w:rsidRPr="00B53BA6" w:rsidRDefault="004340AC" w:rsidP="00B53BA6">
      <w:pPr>
        <w:spacing w:line="480" w:lineRule="auto"/>
        <w:ind w:firstLine="454"/>
        <w:rPr>
          <w:rFonts w:ascii="Cambria" w:eastAsia="Cambria" w:hAnsi="Cambria" w:cs="Cambria"/>
          <w:color w:val="000000"/>
          <w:u w:color="000000"/>
          <w:bdr w:val="nil"/>
        </w:rPr>
      </w:pPr>
      <w:r w:rsidRPr="00B53BA6">
        <w:rPr>
          <w:rFonts w:ascii="Cambria" w:eastAsia="Cambria" w:hAnsi="Cambria" w:cs="Cambria"/>
          <w:color w:val="000000"/>
          <w:u w:color="000000"/>
          <w:bdr w:val="nil"/>
        </w:rPr>
        <w:t xml:space="preserve">Efficient control of RA activity is essential in order to reduce CVR, and </w:t>
      </w:r>
      <w:r w:rsidR="00664D0C" w:rsidRPr="00B53BA6">
        <w:rPr>
          <w:rFonts w:ascii="Cambria" w:eastAsia="Cambria" w:hAnsi="Cambria" w:cs="Cambria"/>
          <w:color w:val="000000"/>
          <w:u w:color="000000"/>
          <w:bdr w:val="nil"/>
        </w:rPr>
        <w:t>may also</w:t>
      </w:r>
      <w:r w:rsidRPr="00B53BA6">
        <w:rPr>
          <w:rFonts w:ascii="Cambria" w:eastAsia="Cambria" w:hAnsi="Cambria" w:cs="Cambria"/>
          <w:color w:val="000000"/>
          <w:u w:color="000000"/>
          <w:bdr w:val="nil"/>
        </w:rPr>
        <w:t xml:space="preserve"> improve some aspects of lipid homeostasis</w:t>
      </w:r>
      <w:r w:rsidR="009906FB" w:rsidRPr="00B53BA6">
        <w:rPr>
          <w:rFonts w:ascii="Cambria" w:eastAsia="Cambria" w:hAnsi="Cambria" w:cs="Cambria"/>
          <w:color w:val="000000"/>
          <w:u w:color="000000"/>
          <w:bdr w:val="nil"/>
        </w:rPr>
        <w:t xml:space="preserve"> </w:t>
      </w:r>
      <w:r w:rsidR="00103DA7" w:rsidRPr="00B53BA6">
        <w:rPr>
          <w:rFonts w:ascii="Cambria" w:eastAsia="Cambria" w:hAnsi="Cambria" w:cs="Cambria"/>
          <w:color w:val="000000"/>
          <w:u w:color="000000"/>
          <w:bdr w:val="nil"/>
        </w:rPr>
        <w:fldChar w:fldCharType="begin">
          <w:fldData xml:space="preserve">PEVuZE5vdGU+PENpdGU+PEF1dGhvcj5FbmdsYW5kPC9BdXRob3I+PFllYXI+MjAxODwvWWVhcj48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</w:fldData>
        </w:fldChar>
      </w:r>
      <w:r w:rsidR="00103DA7" w:rsidRPr="00B53BA6">
        <w:rPr>
          <w:rFonts w:ascii="Cambria" w:eastAsia="Cambria" w:hAnsi="Cambria" w:cs="Cambria"/>
          <w:color w:val="000000"/>
          <w:u w:color="000000"/>
          <w:bdr w:val="nil"/>
        </w:rPr>
        <w:instrText xml:space="preserve"> ADDIN EN.CITE </w:instrText>
      </w:r>
      <w:r w:rsidR="00103DA7" w:rsidRPr="00B53BA6">
        <w:rPr>
          <w:rFonts w:ascii="Cambria" w:eastAsia="Cambria" w:hAnsi="Cambria" w:cs="Cambria"/>
          <w:color w:val="000000"/>
          <w:u w:color="000000"/>
          <w:bdr w:val="nil"/>
        </w:rPr>
        <w:fldChar w:fldCharType="begin">
          <w:fldData xml:space="preserve">PEVuZE5vdGU+PENpdGU+PEF1dGhvcj5FbmdsYW5kPC9BdXRob3I+PFllYXI+MjAxODwvWWVhcj48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</w:fldData>
        </w:fldChar>
      </w:r>
      <w:r w:rsidR="00103DA7" w:rsidRPr="00B53BA6">
        <w:rPr>
          <w:rFonts w:ascii="Cambria" w:eastAsia="Cambria" w:hAnsi="Cambria" w:cs="Cambria"/>
          <w:color w:val="000000"/>
          <w:u w:color="000000"/>
          <w:bdr w:val="nil"/>
        </w:rPr>
        <w:instrText xml:space="preserve"> ADDIN EN.CITE.DATA </w:instrText>
      </w:r>
      <w:r w:rsidR="00103DA7" w:rsidRPr="00B53BA6">
        <w:rPr>
          <w:rFonts w:ascii="Cambria" w:eastAsia="Cambria" w:hAnsi="Cambria" w:cs="Cambria"/>
          <w:color w:val="000000"/>
          <w:u w:color="000000"/>
          <w:bdr w:val="nil"/>
        </w:rPr>
      </w:r>
      <w:r w:rsidR="00103DA7" w:rsidRPr="00B53BA6">
        <w:rPr>
          <w:rFonts w:ascii="Cambria" w:eastAsia="Cambria" w:hAnsi="Cambria" w:cs="Cambria"/>
          <w:color w:val="000000"/>
          <w:u w:color="000000"/>
          <w:bdr w:val="nil"/>
        </w:rPr>
        <w:fldChar w:fldCharType="end"/>
      </w:r>
      <w:r w:rsidR="00103DA7" w:rsidRPr="00B53BA6">
        <w:rPr>
          <w:rFonts w:ascii="Cambria" w:eastAsia="Cambria" w:hAnsi="Cambria" w:cs="Cambria"/>
          <w:color w:val="000000"/>
          <w:u w:color="000000"/>
          <w:bdr w:val="nil"/>
        </w:rPr>
      </w:r>
      <w:r w:rsidR="00103DA7" w:rsidRPr="00B53BA6">
        <w:rPr>
          <w:rFonts w:ascii="Cambria" w:eastAsia="Cambria" w:hAnsi="Cambria" w:cs="Cambria"/>
          <w:color w:val="000000"/>
          <w:u w:color="000000"/>
          <w:bdr w:val="nil"/>
        </w:rPr>
        <w:fldChar w:fldCharType="separate"/>
      </w:r>
      <w:r w:rsidR="00103DA7" w:rsidRPr="00B53BA6">
        <w:rPr>
          <w:rFonts w:ascii="Cambria" w:eastAsia="Cambria" w:hAnsi="Cambria" w:cs="Cambria"/>
          <w:color w:val="000000"/>
          <w:u w:color="000000"/>
          <w:bdr w:val="nil"/>
        </w:rPr>
        <w:t>(3, 17)</w:t>
      </w:r>
      <w:r w:rsidR="00103DA7" w:rsidRPr="00B53BA6">
        <w:rPr>
          <w:rFonts w:ascii="Cambria" w:eastAsia="Cambria" w:hAnsi="Cambria" w:cs="Cambria"/>
          <w:color w:val="000000"/>
          <w:u w:color="000000"/>
          <w:bdr w:val="nil"/>
        </w:rPr>
        <w:fldChar w:fldCharType="end"/>
      </w:r>
      <w:r w:rsidR="00103DA7" w:rsidRPr="00B53BA6">
        <w:rPr>
          <w:rFonts w:ascii="Cambria" w:eastAsia="Cambria" w:hAnsi="Cambria" w:cs="Cambria"/>
          <w:color w:val="000000"/>
          <w:u w:color="000000"/>
          <w:bdr w:val="nil"/>
        </w:rPr>
        <w:t>.</w:t>
      </w:r>
    </w:p>
    <w:p w14:paraId="2C01B3A9" w14:textId="209C1879" w:rsidR="003C3C53" w:rsidRPr="001D371E" w:rsidRDefault="003C3C53" w:rsidP="00CA5389">
      <w:pPr>
        <w:pStyle w:val="Heading2"/>
        <w:numPr>
          <w:ilvl w:val="2"/>
          <w:numId w:val="5"/>
        </w:numPr>
        <w:spacing w:line="480" w:lineRule="auto"/>
        <w:rPr>
          <w:color w:val="0070C0"/>
          <w:sz w:val="24"/>
          <w:szCs w:val="24"/>
          <w:lang w:val="en-US"/>
        </w:rPr>
      </w:pPr>
      <w:r w:rsidRPr="001D371E">
        <w:rPr>
          <w:sz w:val="28"/>
          <w:szCs w:val="28"/>
          <w:lang w:val="en-US"/>
        </w:rPr>
        <w:t>Heathy lifestyle</w:t>
      </w:r>
    </w:p>
    <w:p w14:paraId="7D908895" w14:textId="2C9CCF10" w:rsidR="007F4348" w:rsidRPr="001D371E" w:rsidRDefault="0063017F" w:rsidP="00600F9C">
      <w:pPr>
        <w:pStyle w:val="Body"/>
        <w:spacing w:after="0" w:line="480" w:lineRule="auto"/>
        <w:ind w:firstLine="454"/>
        <w:rPr>
          <w:sz w:val="24"/>
          <w:szCs w:val="24"/>
        </w:rPr>
      </w:pPr>
      <w:r w:rsidRPr="001D371E">
        <w:rPr>
          <w:sz w:val="24"/>
          <w:szCs w:val="24"/>
        </w:rPr>
        <w:t xml:space="preserve">Healthy lifestyle </w:t>
      </w:r>
      <w:r w:rsidR="00241201" w:rsidRPr="001D371E">
        <w:rPr>
          <w:sz w:val="24"/>
          <w:szCs w:val="24"/>
        </w:rPr>
        <w:t>has widespread beneficial effects</w:t>
      </w:r>
      <w:r w:rsidR="00BC4EBE">
        <w:rPr>
          <w:sz w:val="24"/>
          <w:szCs w:val="24"/>
        </w:rPr>
        <w:t xml:space="preserve">, </w:t>
      </w:r>
      <w:r w:rsidR="006511AE">
        <w:rPr>
          <w:sz w:val="24"/>
          <w:szCs w:val="24"/>
        </w:rPr>
        <w:t>e.g.</w:t>
      </w:r>
      <w:r w:rsidRPr="001D371E">
        <w:rPr>
          <w:sz w:val="24"/>
          <w:szCs w:val="24"/>
        </w:rPr>
        <w:t xml:space="preserve"> </w:t>
      </w:r>
      <w:r w:rsidR="005243F9">
        <w:rPr>
          <w:sz w:val="24"/>
          <w:szCs w:val="24"/>
        </w:rPr>
        <w:t>ameliorat</w:t>
      </w:r>
      <w:r w:rsidR="00BC4EBE">
        <w:rPr>
          <w:sz w:val="24"/>
          <w:szCs w:val="24"/>
        </w:rPr>
        <w:t>ion of</w:t>
      </w:r>
      <w:r w:rsidRPr="001D371E">
        <w:rPr>
          <w:sz w:val="24"/>
          <w:szCs w:val="24"/>
        </w:rPr>
        <w:t xml:space="preserve"> lipid </w:t>
      </w:r>
      <w:r w:rsidR="00241201" w:rsidRPr="001D371E">
        <w:rPr>
          <w:sz w:val="24"/>
          <w:szCs w:val="24"/>
        </w:rPr>
        <w:t>metabolism</w:t>
      </w:r>
      <w:r w:rsidRPr="001D371E">
        <w:rPr>
          <w:sz w:val="24"/>
          <w:szCs w:val="24"/>
        </w:rPr>
        <w:t xml:space="preserve">, other CVRFs and </w:t>
      </w:r>
      <w:r w:rsidR="00241201" w:rsidRPr="001D371E">
        <w:rPr>
          <w:sz w:val="24"/>
          <w:szCs w:val="24"/>
        </w:rPr>
        <w:t xml:space="preserve">inflammation, and should be a cornerstone of </w:t>
      </w:r>
      <w:r w:rsidR="00E171BC" w:rsidRPr="001D371E">
        <w:rPr>
          <w:sz w:val="24"/>
          <w:szCs w:val="24"/>
        </w:rPr>
        <w:t>LM</w:t>
      </w:r>
      <w:r w:rsidR="00241201" w:rsidRPr="001D371E">
        <w:rPr>
          <w:sz w:val="24"/>
          <w:szCs w:val="24"/>
        </w:rPr>
        <w:t xml:space="preserve">/CVP </w:t>
      </w:r>
      <w:r w:rsidR="0033394F" w:rsidRPr="001D371E">
        <w:rPr>
          <w:sz w:val="24"/>
          <w:szCs w:val="24"/>
        </w:rPr>
        <w:fldChar w:fldCharType="begin">
          <w:fldData xml:space="preserve">PEVuZE5vdGU+PENpdGU+PEF1dGhvcj5QaWVwb2xpPC9BdXRob3I+PFllYXI+MjAxNjwvWWVhcj48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</w:fldData>
        </w:fldChar>
      </w:r>
      <w:r w:rsidR="00B53BA6">
        <w:rPr>
          <w:sz w:val="24"/>
          <w:szCs w:val="24"/>
        </w:rPr>
        <w:instrText xml:space="preserve"> ADDIN EN.CITE </w:instrText>
      </w:r>
      <w:r w:rsidR="00B53BA6">
        <w:rPr>
          <w:sz w:val="24"/>
          <w:szCs w:val="24"/>
        </w:rPr>
        <w:fldChar w:fldCharType="begin">
          <w:fldData xml:space="preserve">PEVuZE5vdGU+PENpdGU+PEF1dGhvcj5QaWVwb2xpPC9BdXRob3I+PFllYXI+MjAxNjwvWWVhcj48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</w:fldData>
        </w:fldChar>
      </w:r>
      <w:r w:rsidR="00B53BA6">
        <w:rPr>
          <w:sz w:val="24"/>
          <w:szCs w:val="24"/>
        </w:rPr>
        <w:instrText xml:space="preserve"> ADDIN EN.CITE.DATA </w:instrText>
      </w:r>
      <w:r w:rsidR="00B53BA6">
        <w:rPr>
          <w:sz w:val="24"/>
          <w:szCs w:val="24"/>
        </w:rPr>
      </w:r>
      <w:r w:rsidR="00B53BA6">
        <w:rPr>
          <w:sz w:val="24"/>
          <w:szCs w:val="24"/>
        </w:rPr>
        <w:fldChar w:fldCharType="end"/>
      </w:r>
      <w:r w:rsidR="0033394F" w:rsidRPr="001D371E">
        <w:rPr>
          <w:sz w:val="24"/>
          <w:szCs w:val="24"/>
        </w:rPr>
      </w:r>
      <w:r w:rsidR="0033394F" w:rsidRPr="001D371E">
        <w:rPr>
          <w:sz w:val="24"/>
          <w:szCs w:val="24"/>
        </w:rPr>
        <w:fldChar w:fldCharType="separate"/>
      </w:r>
      <w:r w:rsidR="00B53BA6">
        <w:rPr>
          <w:noProof/>
          <w:sz w:val="24"/>
          <w:szCs w:val="24"/>
        </w:rPr>
        <w:t>(17, 33, 104)</w:t>
      </w:r>
      <w:r w:rsidR="0033394F" w:rsidRPr="001D371E">
        <w:rPr>
          <w:sz w:val="24"/>
          <w:szCs w:val="24"/>
        </w:rPr>
        <w:fldChar w:fldCharType="end"/>
      </w:r>
      <w:r w:rsidRPr="001D371E">
        <w:rPr>
          <w:sz w:val="24"/>
          <w:szCs w:val="24"/>
        </w:rPr>
        <w:t xml:space="preserve">. </w:t>
      </w:r>
      <w:r w:rsidR="00241201" w:rsidRPr="001D371E">
        <w:rPr>
          <w:sz w:val="24"/>
          <w:szCs w:val="24"/>
        </w:rPr>
        <w:t>RA</w:t>
      </w:r>
      <w:r w:rsidR="009871D1" w:rsidRPr="001D371E">
        <w:rPr>
          <w:sz w:val="24"/>
          <w:szCs w:val="24"/>
        </w:rPr>
        <w:t xml:space="preserve"> patients should receive </w:t>
      </w:r>
      <w:r w:rsidR="003075D1" w:rsidRPr="001D371E">
        <w:rPr>
          <w:sz w:val="24"/>
          <w:szCs w:val="24"/>
        </w:rPr>
        <w:t xml:space="preserve">adequate </w:t>
      </w:r>
      <w:r w:rsidR="009871D1" w:rsidRPr="001D371E">
        <w:rPr>
          <w:sz w:val="24"/>
          <w:szCs w:val="24"/>
        </w:rPr>
        <w:t xml:space="preserve">counseling and support </w:t>
      </w:r>
      <w:r w:rsidR="00600F9C" w:rsidRPr="001D371E">
        <w:rPr>
          <w:sz w:val="24"/>
          <w:szCs w:val="24"/>
        </w:rPr>
        <w:t>(long</w:t>
      </w:r>
      <w:r w:rsidR="00BA6A71" w:rsidRPr="001D371E">
        <w:rPr>
          <w:sz w:val="24"/>
          <w:szCs w:val="24"/>
        </w:rPr>
        <w:t>-</w:t>
      </w:r>
      <w:r w:rsidR="00600F9C" w:rsidRPr="001D371E">
        <w:rPr>
          <w:sz w:val="24"/>
          <w:szCs w:val="24"/>
        </w:rPr>
        <w:t xml:space="preserve">term if needed) </w:t>
      </w:r>
      <w:r w:rsidR="005243F9">
        <w:rPr>
          <w:sz w:val="24"/>
          <w:szCs w:val="24"/>
        </w:rPr>
        <w:t>according to</w:t>
      </w:r>
      <w:r w:rsidR="009871D1" w:rsidRPr="001D371E">
        <w:rPr>
          <w:sz w:val="24"/>
          <w:szCs w:val="24"/>
        </w:rPr>
        <w:t xml:space="preserve"> recommendations for the general population, </w:t>
      </w:r>
      <w:r w:rsidR="00D638CD" w:rsidRPr="001D371E">
        <w:rPr>
          <w:sz w:val="24"/>
          <w:szCs w:val="24"/>
        </w:rPr>
        <w:t xml:space="preserve">with emphasis on </w:t>
      </w:r>
      <w:r w:rsidR="009871D1" w:rsidRPr="001D371E">
        <w:rPr>
          <w:sz w:val="24"/>
          <w:szCs w:val="24"/>
        </w:rPr>
        <w:t>healthy diet, optimal weight</w:t>
      </w:r>
      <w:r w:rsidR="00570E8B">
        <w:rPr>
          <w:sz w:val="24"/>
          <w:szCs w:val="24"/>
        </w:rPr>
        <w:t>/waist circumference</w:t>
      </w:r>
      <w:r w:rsidR="009871D1" w:rsidRPr="001D371E">
        <w:rPr>
          <w:sz w:val="24"/>
          <w:szCs w:val="24"/>
        </w:rPr>
        <w:t xml:space="preserve">, smoking abstention, </w:t>
      </w:r>
      <w:r w:rsidR="008B790C">
        <w:rPr>
          <w:sz w:val="24"/>
          <w:szCs w:val="24"/>
        </w:rPr>
        <w:t>increasing</w:t>
      </w:r>
      <w:r w:rsidR="00131B1F" w:rsidRPr="001D371E">
        <w:rPr>
          <w:sz w:val="24"/>
          <w:szCs w:val="24"/>
        </w:rPr>
        <w:t xml:space="preserve"> </w:t>
      </w:r>
      <w:r w:rsidR="009871D1" w:rsidRPr="001D371E">
        <w:rPr>
          <w:sz w:val="24"/>
          <w:szCs w:val="24"/>
        </w:rPr>
        <w:t>physical activity</w:t>
      </w:r>
      <w:r w:rsidR="00405A38" w:rsidRPr="001D371E">
        <w:rPr>
          <w:sz w:val="24"/>
          <w:szCs w:val="24"/>
        </w:rPr>
        <w:t xml:space="preserve"> </w:t>
      </w:r>
      <w:r w:rsidR="009871D1" w:rsidRPr="001D371E">
        <w:rPr>
          <w:sz w:val="24"/>
          <w:szCs w:val="24"/>
        </w:rPr>
        <w:t xml:space="preserve">and </w:t>
      </w:r>
      <w:r w:rsidR="008B790C">
        <w:rPr>
          <w:sz w:val="24"/>
          <w:szCs w:val="24"/>
        </w:rPr>
        <w:t>restricting</w:t>
      </w:r>
      <w:r w:rsidR="009871D1" w:rsidRPr="001D371E">
        <w:rPr>
          <w:sz w:val="24"/>
          <w:szCs w:val="24"/>
        </w:rPr>
        <w:t xml:space="preserve"> </w:t>
      </w:r>
      <w:r w:rsidR="009871D1" w:rsidRPr="001D371E">
        <w:rPr>
          <w:sz w:val="24"/>
          <w:szCs w:val="24"/>
        </w:rPr>
        <w:lastRenderedPageBreak/>
        <w:t>sedentary activities</w:t>
      </w:r>
      <w:r w:rsidR="00781D34" w:rsidRPr="001D371E">
        <w:rPr>
          <w:sz w:val="24"/>
          <w:szCs w:val="24"/>
        </w:rPr>
        <w:t>,</w:t>
      </w:r>
      <w:r w:rsidR="009871D1" w:rsidRPr="001D371E">
        <w:rPr>
          <w:sz w:val="24"/>
          <w:szCs w:val="24"/>
        </w:rPr>
        <w:t xml:space="preserve"> and psychosocial interventions including stress management</w:t>
      </w:r>
      <w:r w:rsidR="005805BE" w:rsidRPr="001D371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MzLCAxMDQsIDEwNSk8L0Rpc3BsYXlU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</w:fldData>
        </w:fldChar>
      </w:r>
      <w:r w:rsidR="00B53BA6">
        <w:rPr>
          <w:sz w:val="24"/>
          <w:szCs w:val="24"/>
        </w:rPr>
        <w:instrText xml:space="preserve"> ADDIN EN.CITE </w:instrText>
      </w:r>
      <w:r w:rsidR="00B53BA6">
        <w:rPr>
          <w:sz w:val="24"/>
          <w:szCs w:val="24"/>
        </w:rPr>
        <w:fldChar w:fldCharType="begin">
          <w:fldData xml:space="preserve">PEVuZE5vdGU+PENpdGU+PEF1dGhvcj5QaWVwb2xpPC9BdXRob3I+PFllYXI+MjAxNjwvWWVhcj48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</w:fldData>
        </w:fldChar>
      </w:r>
      <w:r w:rsidR="00B53BA6">
        <w:rPr>
          <w:sz w:val="24"/>
          <w:szCs w:val="24"/>
        </w:rPr>
        <w:instrText xml:space="preserve"> ADDIN EN.CITE.DATA </w:instrText>
      </w:r>
      <w:r w:rsidR="00B53BA6">
        <w:rPr>
          <w:sz w:val="24"/>
          <w:szCs w:val="24"/>
        </w:rPr>
      </w:r>
      <w:r w:rsidR="00B53BA6">
        <w:rPr>
          <w:sz w:val="24"/>
          <w:szCs w:val="24"/>
        </w:rPr>
        <w:fldChar w:fldCharType="end"/>
      </w:r>
      <w:r w:rsidR="0033394F" w:rsidRPr="001D371E">
        <w:rPr>
          <w:sz w:val="24"/>
          <w:szCs w:val="24"/>
        </w:rPr>
      </w:r>
      <w:r w:rsidR="0033394F" w:rsidRPr="001D371E">
        <w:rPr>
          <w:sz w:val="24"/>
          <w:szCs w:val="24"/>
        </w:rPr>
        <w:fldChar w:fldCharType="separate"/>
      </w:r>
      <w:r w:rsidR="00B53BA6">
        <w:rPr>
          <w:noProof/>
          <w:sz w:val="24"/>
          <w:szCs w:val="24"/>
        </w:rPr>
        <w:t>(33, 104, 105)</w:t>
      </w:r>
      <w:r w:rsidR="0033394F" w:rsidRPr="001D371E">
        <w:rPr>
          <w:sz w:val="24"/>
          <w:szCs w:val="24"/>
        </w:rPr>
        <w:fldChar w:fldCharType="end"/>
      </w:r>
      <w:r w:rsidR="009871D1" w:rsidRPr="001D371E">
        <w:rPr>
          <w:sz w:val="24"/>
          <w:szCs w:val="24"/>
        </w:rPr>
        <w:t xml:space="preserve">. </w:t>
      </w:r>
      <w:r w:rsidR="00600F9C" w:rsidRPr="001D371E">
        <w:rPr>
          <w:sz w:val="24"/>
          <w:szCs w:val="24"/>
        </w:rPr>
        <w:t>A</w:t>
      </w:r>
      <w:r w:rsidR="00D95220" w:rsidRPr="001D371E">
        <w:rPr>
          <w:sz w:val="24"/>
          <w:szCs w:val="24"/>
        </w:rPr>
        <w:t>n empathic</w:t>
      </w:r>
      <w:r w:rsidR="00EF21C0" w:rsidRPr="001D371E">
        <w:rPr>
          <w:sz w:val="24"/>
          <w:szCs w:val="24"/>
        </w:rPr>
        <w:t xml:space="preserve"> </w:t>
      </w:r>
      <w:r w:rsidR="007F4348" w:rsidRPr="001D371E">
        <w:rPr>
          <w:sz w:val="24"/>
          <w:szCs w:val="24"/>
        </w:rPr>
        <w:t xml:space="preserve">multidisciplinary approach, </w:t>
      </w:r>
      <w:r w:rsidR="005243F9">
        <w:rPr>
          <w:sz w:val="24"/>
          <w:szCs w:val="24"/>
        </w:rPr>
        <w:t>considering</w:t>
      </w:r>
      <w:r w:rsidR="00600F9C" w:rsidRPr="001D371E">
        <w:rPr>
          <w:sz w:val="24"/>
          <w:szCs w:val="24"/>
        </w:rPr>
        <w:t xml:space="preserve"> RA-specific aspects, </w:t>
      </w:r>
      <w:r w:rsidR="007F4348" w:rsidRPr="001D371E">
        <w:rPr>
          <w:sz w:val="24"/>
          <w:szCs w:val="24"/>
        </w:rPr>
        <w:t xml:space="preserve">utilizing cognitive behavioral therapy and empowering the patient´s motivation, </w:t>
      </w:r>
      <w:r w:rsidR="00600F9C" w:rsidRPr="001D371E">
        <w:rPr>
          <w:sz w:val="24"/>
          <w:szCs w:val="24"/>
        </w:rPr>
        <w:t xml:space="preserve">can be of </w:t>
      </w:r>
      <w:r w:rsidR="00131B1F" w:rsidRPr="001D371E">
        <w:rPr>
          <w:sz w:val="24"/>
          <w:szCs w:val="24"/>
        </w:rPr>
        <w:t>significant</w:t>
      </w:r>
      <w:r w:rsidR="00600F9C" w:rsidRPr="001D371E">
        <w:rPr>
          <w:sz w:val="24"/>
          <w:szCs w:val="24"/>
        </w:rPr>
        <w:t xml:space="preserve"> importance </w:t>
      </w:r>
      <w:r w:rsidR="00002FBC" w:rsidRPr="001D371E">
        <w:rPr>
          <w:sz w:val="24"/>
          <w:szCs w:val="24"/>
        </w:rPr>
        <w:fldChar w:fldCharType="begin">
          <w:fldData xml:space="preserve">PEVuZE5vdGU+PENpdGU+PEF1dGhvcj5QaWVwb2xpPC9BdXRob3I+PFllYXI+MjAxNjwvWWVhcj48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</w:fldData>
        </w:fldChar>
      </w:r>
      <w:r w:rsidR="00B53BA6">
        <w:rPr>
          <w:sz w:val="24"/>
          <w:szCs w:val="24"/>
        </w:rPr>
        <w:instrText xml:space="preserve"> ADDIN EN.CITE </w:instrText>
      </w:r>
      <w:r w:rsidR="00B53BA6">
        <w:rPr>
          <w:sz w:val="24"/>
          <w:szCs w:val="24"/>
        </w:rPr>
        <w:fldChar w:fldCharType="begin">
          <w:fldData xml:space="preserve">PEVuZE5vdGU+PENpdGU+PEF1dGhvcj5QaWVwb2xpPC9BdXRob3I+PFllYXI+MjAxNjwvWWVhcj48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</w:fldData>
        </w:fldChar>
      </w:r>
      <w:r w:rsidR="00B53BA6">
        <w:rPr>
          <w:sz w:val="24"/>
          <w:szCs w:val="24"/>
        </w:rPr>
        <w:instrText xml:space="preserve"> ADDIN EN.CITE.DATA </w:instrText>
      </w:r>
      <w:r w:rsidR="00B53BA6">
        <w:rPr>
          <w:sz w:val="24"/>
          <w:szCs w:val="24"/>
        </w:rPr>
      </w:r>
      <w:r w:rsidR="00B53BA6">
        <w:rPr>
          <w:sz w:val="24"/>
          <w:szCs w:val="24"/>
        </w:rPr>
        <w:fldChar w:fldCharType="end"/>
      </w:r>
      <w:r w:rsidR="00002FBC" w:rsidRPr="001D371E">
        <w:rPr>
          <w:sz w:val="24"/>
          <w:szCs w:val="24"/>
        </w:rPr>
      </w:r>
      <w:r w:rsidR="00002FBC" w:rsidRPr="001D371E">
        <w:rPr>
          <w:sz w:val="24"/>
          <w:szCs w:val="24"/>
        </w:rPr>
        <w:fldChar w:fldCharType="separate"/>
      </w:r>
      <w:r w:rsidR="00B53BA6">
        <w:rPr>
          <w:noProof/>
          <w:sz w:val="24"/>
          <w:szCs w:val="24"/>
        </w:rPr>
        <w:t>(33, 104)</w:t>
      </w:r>
      <w:r w:rsidR="00002FBC" w:rsidRPr="001D371E">
        <w:rPr>
          <w:sz w:val="24"/>
          <w:szCs w:val="24"/>
        </w:rPr>
        <w:fldChar w:fldCharType="end"/>
      </w:r>
      <w:r w:rsidR="00600F9C" w:rsidRPr="001D371E">
        <w:rPr>
          <w:sz w:val="24"/>
          <w:szCs w:val="24"/>
        </w:rPr>
        <w:t>.</w:t>
      </w:r>
    </w:p>
    <w:p w14:paraId="09EC7664" w14:textId="329F0CEC" w:rsidR="00480479" w:rsidRPr="001D371E" w:rsidRDefault="00A30BE6" w:rsidP="003075D1">
      <w:pPr>
        <w:pStyle w:val="Body"/>
        <w:spacing w:after="0" w:line="480" w:lineRule="auto"/>
        <w:ind w:firstLine="454"/>
        <w:rPr>
          <w:sz w:val="24"/>
          <w:szCs w:val="24"/>
        </w:rPr>
      </w:pPr>
      <w:r w:rsidRPr="001D371E">
        <w:rPr>
          <w:sz w:val="24"/>
          <w:szCs w:val="24"/>
        </w:rPr>
        <w:t xml:space="preserve">Adults should </w:t>
      </w:r>
      <w:r w:rsidR="005243F9">
        <w:rPr>
          <w:sz w:val="24"/>
          <w:szCs w:val="24"/>
        </w:rPr>
        <w:t>perform</w:t>
      </w:r>
      <w:r w:rsidR="00405A38" w:rsidRPr="001D371E">
        <w:rPr>
          <w:sz w:val="24"/>
          <w:szCs w:val="24"/>
        </w:rPr>
        <w:t xml:space="preserve"> at least 150 min/week of moderate or 75 min/week of vigorous aerobic physical activity, or their equivalent combination</w:t>
      </w:r>
      <w:r w:rsidR="005805BE" w:rsidRPr="001D371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3)</w:t>
      </w:r>
      <w:r w:rsidR="0033394F" w:rsidRPr="001D371E">
        <w:rPr>
          <w:sz w:val="24"/>
          <w:szCs w:val="24"/>
        </w:rPr>
        <w:fldChar w:fldCharType="end"/>
      </w:r>
      <w:r w:rsidR="00405A38" w:rsidRPr="001D371E">
        <w:rPr>
          <w:sz w:val="24"/>
          <w:szCs w:val="24"/>
        </w:rPr>
        <w:t xml:space="preserve">. </w:t>
      </w:r>
      <w:r w:rsidR="00014578">
        <w:rPr>
          <w:sz w:val="24"/>
          <w:szCs w:val="24"/>
        </w:rPr>
        <w:t>Benefits</w:t>
      </w:r>
      <w:r w:rsidR="00405A38" w:rsidRPr="001D371E">
        <w:rPr>
          <w:sz w:val="24"/>
          <w:szCs w:val="24"/>
        </w:rPr>
        <w:t xml:space="preserve"> of physical activity have been demonstrated in RA</w:t>
      </w:r>
      <w:r w:rsidR="00EF21C0" w:rsidRPr="001D371E">
        <w:rPr>
          <w:sz w:val="24"/>
          <w:szCs w:val="24"/>
        </w:rPr>
        <w:t xml:space="preserve"> populations</w:t>
      </w:r>
      <w:r w:rsidR="00405A38" w:rsidRPr="001D371E">
        <w:rPr>
          <w:sz w:val="24"/>
          <w:szCs w:val="24"/>
        </w:rPr>
        <w:t xml:space="preserve">: e.g., intensive aerobic and resistance training </w:t>
      </w:r>
      <w:r w:rsidR="00EF21C0" w:rsidRPr="001D371E">
        <w:rPr>
          <w:sz w:val="24"/>
          <w:szCs w:val="24"/>
        </w:rPr>
        <w:t>improved</w:t>
      </w:r>
      <w:r w:rsidRPr="001D371E">
        <w:rPr>
          <w:sz w:val="24"/>
          <w:szCs w:val="24"/>
        </w:rPr>
        <w:t xml:space="preserve"> </w:t>
      </w:r>
      <w:r w:rsidR="00405A38" w:rsidRPr="001D371E">
        <w:rPr>
          <w:sz w:val="24"/>
          <w:szCs w:val="24"/>
        </w:rPr>
        <w:t>lipid profile</w:t>
      </w:r>
      <w:r w:rsidR="00EF21C0" w:rsidRPr="001D371E">
        <w:rPr>
          <w:sz w:val="24"/>
          <w:szCs w:val="24"/>
        </w:rPr>
        <w:t>, CVR, disease activity and functional status in RA</w:t>
      </w:r>
      <w:r w:rsidR="00405A38" w:rsidRPr="001D371E">
        <w:rPr>
          <w:sz w:val="24"/>
          <w:szCs w:val="24"/>
        </w:rPr>
        <w:t xml:space="preserve"> </w:t>
      </w:r>
      <w:r w:rsidR="0033394F" w:rsidRPr="001D371E">
        <w:rPr>
          <w:sz w:val="24"/>
          <w:szCs w:val="24"/>
        </w:rPr>
        <w:fldChar w:fldCharType="begin">
          <w:fldData xml:space="preserve">PEVuZE5vdGU+PENpdGU+PEF1dGhvcj5TdGF2cm9wb3Vsb3MtS2FsaW5vZ2xvdTwvQXV0aG9yPjxZ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</w:fldData>
        </w:fldChar>
      </w:r>
      <w:r w:rsidR="00B53BA6">
        <w:rPr>
          <w:sz w:val="24"/>
          <w:szCs w:val="24"/>
        </w:rPr>
        <w:instrText xml:space="preserve"> ADDIN EN.CITE </w:instrText>
      </w:r>
      <w:r w:rsidR="00B53BA6">
        <w:rPr>
          <w:sz w:val="24"/>
          <w:szCs w:val="24"/>
        </w:rPr>
        <w:fldChar w:fldCharType="begin">
          <w:fldData xml:space="preserve">PEVuZE5vdGU+PENpdGU+PEF1dGhvcj5TdGF2cm9wb3Vsb3MtS2FsaW5vZ2xvdTwvQXV0aG9yPjxZ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</w:fldData>
        </w:fldChar>
      </w:r>
      <w:r w:rsidR="00B53BA6">
        <w:rPr>
          <w:sz w:val="24"/>
          <w:szCs w:val="24"/>
        </w:rPr>
        <w:instrText xml:space="preserve"> ADDIN EN.CITE.DATA </w:instrText>
      </w:r>
      <w:r w:rsidR="00B53BA6">
        <w:rPr>
          <w:sz w:val="24"/>
          <w:szCs w:val="24"/>
        </w:rPr>
      </w:r>
      <w:r w:rsidR="00B53BA6">
        <w:rPr>
          <w:sz w:val="24"/>
          <w:szCs w:val="24"/>
        </w:rPr>
        <w:fldChar w:fldCharType="end"/>
      </w:r>
      <w:r w:rsidR="0033394F" w:rsidRPr="001D371E">
        <w:rPr>
          <w:sz w:val="24"/>
          <w:szCs w:val="24"/>
        </w:rPr>
      </w:r>
      <w:r w:rsidR="0033394F" w:rsidRPr="001D371E">
        <w:rPr>
          <w:sz w:val="24"/>
          <w:szCs w:val="24"/>
        </w:rPr>
        <w:fldChar w:fldCharType="separate"/>
      </w:r>
      <w:r w:rsidR="00B53BA6">
        <w:rPr>
          <w:noProof/>
          <w:sz w:val="24"/>
          <w:szCs w:val="24"/>
        </w:rPr>
        <w:t>(106)</w:t>
      </w:r>
      <w:r w:rsidR="0033394F" w:rsidRPr="001D371E">
        <w:rPr>
          <w:sz w:val="24"/>
          <w:szCs w:val="24"/>
        </w:rPr>
        <w:fldChar w:fldCharType="end"/>
      </w:r>
      <w:r w:rsidR="00405A38" w:rsidRPr="001D371E">
        <w:rPr>
          <w:sz w:val="24"/>
          <w:szCs w:val="24"/>
        </w:rPr>
        <w:t>.</w:t>
      </w:r>
      <w:r w:rsidR="003075D1" w:rsidRPr="001D371E">
        <w:rPr>
          <w:sz w:val="24"/>
          <w:szCs w:val="24"/>
        </w:rPr>
        <w:t xml:space="preserve"> </w:t>
      </w:r>
      <w:r w:rsidR="00405A38" w:rsidRPr="001D371E">
        <w:rPr>
          <w:sz w:val="24"/>
          <w:szCs w:val="24"/>
        </w:rPr>
        <w:t xml:space="preserve">The choice of exercise program should be individualized according to </w:t>
      </w:r>
      <w:r w:rsidR="00BC4EBE">
        <w:rPr>
          <w:sz w:val="24"/>
          <w:szCs w:val="24"/>
        </w:rPr>
        <w:t xml:space="preserve">the </w:t>
      </w:r>
      <w:r w:rsidR="00405A38" w:rsidRPr="001D371E">
        <w:rPr>
          <w:sz w:val="24"/>
          <w:szCs w:val="24"/>
        </w:rPr>
        <w:t>patient</w:t>
      </w:r>
      <w:r w:rsidR="00BC4EBE">
        <w:rPr>
          <w:sz w:val="24"/>
          <w:szCs w:val="24"/>
        </w:rPr>
        <w:t>s</w:t>
      </w:r>
      <w:r w:rsidR="00405A38" w:rsidRPr="001D371E">
        <w:rPr>
          <w:sz w:val="24"/>
          <w:szCs w:val="24"/>
        </w:rPr>
        <w:t xml:space="preserve">´ </w:t>
      </w:r>
      <w:r w:rsidR="00BC4EBE" w:rsidRPr="001D371E">
        <w:rPr>
          <w:sz w:val="24"/>
          <w:szCs w:val="24"/>
        </w:rPr>
        <w:t>preferences</w:t>
      </w:r>
      <w:r w:rsidR="00BC4EBE">
        <w:rPr>
          <w:sz w:val="24"/>
          <w:szCs w:val="24"/>
        </w:rPr>
        <w:t xml:space="preserve"> (to increase adherence) and </w:t>
      </w:r>
      <w:r w:rsidR="005243F9" w:rsidRPr="001D371E">
        <w:rPr>
          <w:sz w:val="24"/>
          <w:szCs w:val="24"/>
        </w:rPr>
        <w:t xml:space="preserve">physical limitations </w:t>
      </w:r>
      <w:r w:rsidR="00002FBC" w:rsidRPr="001D371E">
        <w:rPr>
          <w:sz w:val="24"/>
          <w:szCs w:val="24"/>
        </w:rPr>
        <w:fldChar w:fldCharType="begin"/>
      </w:r>
      <w:r w:rsidR="00B53BA6">
        <w:rPr>
          <w:sz w:val="24"/>
          <w:szCs w:val="24"/>
        </w:rPr>
        <w:instrText xml:space="preserve"> ADDIN EN.CITE &lt;EndNote&gt;&lt;Cite&gt;&lt;Author&gt;Metsios&lt;/Author&gt;&lt;Year&gt;2018&lt;/Year&gt;&lt;RecNum&gt;4086&lt;/RecNum&gt;&lt;DisplayText&gt;(104)&lt;/DisplayText&gt;&lt;record&gt;&lt;rec-number&gt;4086&lt;/rec-number&gt;&lt;foreign-keys&gt;&lt;key app="EN" db-id="xxvff5efrefr04ed0znv9ax4szvzftez2v0v" timestamp="1562319667"&gt;4086&lt;/key&gt;&lt;/foreign-keys&gt;&lt;ref-type name="Journal Article"&gt;17&lt;/ref-type&gt;&lt;contributors&gt;&lt;authors&gt;&lt;author&gt;Metsios, G. S.&lt;/author&gt;&lt;author&gt;Kitas, G. D.&lt;/author&gt;&lt;/authors&gt;&lt;/contributors&gt;&lt;auth-address&gt;Faculty of Education, Health and Wellbeing, University of Wolverhampton, UK; Department of Rheumatology, Russells Hall Hospital, Dudley Group NHS Foundation Trust, Dudley, UK; School of Physical Education and Sport Science, University of Thessaly, Greece. Electronic address: g.metsios@wlv.ac.uk.&amp;#xD;Department of Rheumatology, Russells Hall Hospital, Dudley Group NHS Foundation Trust, Dudley, UK; School of Sport, Exercise and Rehabilitation Sciences, University of Birmingham, UK.&lt;/auth-address&gt;&lt;titles&gt;&lt;title&gt;Physical activity, exercise and rheumatoid arthritis: Effectiveness, mechanisms and implementation&lt;/title&gt;&lt;secondary-title&gt;Best Pract Res Clin Rheumatol&lt;/secondary-title&gt;&lt;/titles&gt;&lt;periodical&gt;&lt;full-title&gt;Best Pract Res Clin Rheumatol&lt;/full-title&gt;&lt;/periodical&gt;&lt;pages&gt;669-682&lt;/pages&gt;&lt;volume&gt;32&lt;/volume&gt;&lt;number&gt;5&lt;/number&gt;&lt;edition&gt;2019/06/18&lt;/edition&gt;&lt;keywords&gt;&lt;keyword&gt;Autoimmune disease&lt;/keyword&gt;&lt;keyword&gt;Cardiovascular disease&lt;/keyword&gt;&lt;keyword&gt;Exercise&lt;/keyword&gt;&lt;keyword&gt;Inflammation&lt;/keyword&gt;&lt;keyword&gt;Physical activity&lt;/keyword&gt;&lt;keyword&gt;Rehabilitation&lt;/keyword&gt;&lt;keyword&gt;Rheumatoid arthritis&lt;/keyword&gt;&lt;/keywords&gt;&lt;dates&gt;&lt;year&gt;2018&lt;/year&gt;&lt;pub-dates&gt;&lt;date&gt;Oct&lt;/date&gt;&lt;/pub-dates&gt;&lt;/dates&gt;&lt;isbn&gt;1521-6942&lt;/isbn&gt;&lt;accession-num&gt;31203925&lt;/accession-num&gt;&lt;urls&gt;&lt;/urls&gt;&lt;electronic-resource-num&gt;10.1016/j.berh.2019.03.013&lt;/electronic-resource-num&gt;&lt;remote-database-provider&gt;NLM&lt;/remote-database-provider&gt;&lt;language&gt;eng&lt;/language&gt;&lt;/record&gt;&lt;/Cite&gt;&lt;/EndNote&gt;</w:instrText>
      </w:r>
      <w:r w:rsidR="00002FBC" w:rsidRPr="001D371E">
        <w:rPr>
          <w:sz w:val="24"/>
          <w:szCs w:val="24"/>
        </w:rPr>
        <w:fldChar w:fldCharType="separate"/>
      </w:r>
      <w:r w:rsidR="00B53BA6">
        <w:rPr>
          <w:noProof/>
          <w:sz w:val="24"/>
          <w:szCs w:val="24"/>
        </w:rPr>
        <w:t>(104)</w:t>
      </w:r>
      <w:r w:rsidR="00002FBC" w:rsidRPr="001D371E">
        <w:rPr>
          <w:sz w:val="24"/>
          <w:szCs w:val="24"/>
        </w:rPr>
        <w:fldChar w:fldCharType="end"/>
      </w:r>
      <w:r w:rsidR="00A60779" w:rsidRPr="001D371E">
        <w:rPr>
          <w:sz w:val="24"/>
          <w:szCs w:val="24"/>
        </w:rPr>
        <w:t xml:space="preserve">. </w:t>
      </w:r>
      <w:r w:rsidR="00180566" w:rsidRPr="001D371E">
        <w:rPr>
          <w:sz w:val="24"/>
          <w:szCs w:val="24"/>
        </w:rPr>
        <w:t>P</w:t>
      </w:r>
      <w:r w:rsidR="003C3C53" w:rsidRPr="001D371E">
        <w:rPr>
          <w:sz w:val="24"/>
          <w:szCs w:val="24"/>
        </w:rPr>
        <w:t xml:space="preserve">atients should be informed that any </w:t>
      </w:r>
      <w:r w:rsidR="00405A38" w:rsidRPr="001D371E">
        <w:rPr>
          <w:sz w:val="24"/>
          <w:szCs w:val="24"/>
        </w:rPr>
        <w:t>physical activity</w:t>
      </w:r>
      <w:r w:rsidR="003C3C53" w:rsidRPr="001D371E">
        <w:rPr>
          <w:sz w:val="24"/>
          <w:szCs w:val="24"/>
        </w:rPr>
        <w:t xml:space="preserve"> (including daily-life activities) is better than none, and that more physical activity is better than some </w:t>
      </w:r>
      <w:r w:rsidR="0033394F"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33)</w:t>
      </w:r>
      <w:r w:rsidR="0033394F" w:rsidRPr="001D371E">
        <w:rPr>
          <w:sz w:val="24"/>
          <w:szCs w:val="24"/>
        </w:rPr>
        <w:fldChar w:fldCharType="end"/>
      </w:r>
      <w:r w:rsidR="003C3C53" w:rsidRPr="001D371E">
        <w:rPr>
          <w:sz w:val="24"/>
          <w:szCs w:val="24"/>
        </w:rPr>
        <w:t xml:space="preserve">. </w:t>
      </w:r>
    </w:p>
    <w:p w14:paraId="2B44AB3E" w14:textId="19FDF2C8" w:rsidR="00A53482" w:rsidRDefault="008254F6" w:rsidP="00A53482">
      <w:pPr>
        <w:pStyle w:val="Body"/>
        <w:spacing w:after="0" w:line="480" w:lineRule="auto"/>
        <w:ind w:firstLine="454"/>
        <w:rPr>
          <w:sz w:val="24"/>
          <w:szCs w:val="24"/>
        </w:rPr>
      </w:pPr>
      <w:r w:rsidRPr="001D371E">
        <w:rPr>
          <w:sz w:val="24"/>
          <w:szCs w:val="24"/>
        </w:rPr>
        <w:t xml:space="preserve"> </w:t>
      </w:r>
      <w:r w:rsidR="00241201" w:rsidRPr="001D371E">
        <w:rPr>
          <w:sz w:val="24"/>
          <w:szCs w:val="24"/>
        </w:rPr>
        <w:t>D</w:t>
      </w:r>
      <w:r w:rsidR="000037A8" w:rsidRPr="001D371E">
        <w:rPr>
          <w:sz w:val="24"/>
          <w:szCs w:val="24"/>
        </w:rPr>
        <w:t>iet</w:t>
      </w:r>
      <w:r w:rsidR="00173766" w:rsidRPr="001D371E">
        <w:rPr>
          <w:sz w:val="24"/>
          <w:szCs w:val="24"/>
        </w:rPr>
        <w:t xml:space="preserve"> should </w:t>
      </w:r>
      <w:r w:rsidR="00BC4EBE">
        <w:rPr>
          <w:sz w:val="24"/>
          <w:szCs w:val="24"/>
        </w:rPr>
        <w:t>follow</w:t>
      </w:r>
      <w:r w:rsidR="00BC4EBE" w:rsidRPr="001D371E">
        <w:rPr>
          <w:sz w:val="24"/>
          <w:szCs w:val="24"/>
        </w:rPr>
        <w:t xml:space="preserve"> recommendations for the general population </w:t>
      </w:r>
      <w:r w:rsidR="00BC4EBE">
        <w:rPr>
          <w:sz w:val="24"/>
          <w:szCs w:val="24"/>
        </w:rPr>
        <w:t xml:space="preserve">and </w:t>
      </w:r>
      <w:r w:rsidR="008A0E1E" w:rsidRPr="001D371E">
        <w:rPr>
          <w:sz w:val="24"/>
          <w:szCs w:val="24"/>
        </w:rPr>
        <w:t>provide</w:t>
      </w:r>
      <w:r w:rsidR="00053EF3" w:rsidRPr="001D371E">
        <w:rPr>
          <w:sz w:val="24"/>
          <w:szCs w:val="24"/>
        </w:rPr>
        <w:t xml:space="preserve"> </w:t>
      </w:r>
      <w:r w:rsidR="00DF256A" w:rsidRPr="001D371E">
        <w:rPr>
          <w:sz w:val="24"/>
          <w:szCs w:val="24"/>
        </w:rPr>
        <w:t xml:space="preserve">appropriate </w:t>
      </w:r>
      <w:r w:rsidR="00173766" w:rsidRPr="001D371E">
        <w:rPr>
          <w:sz w:val="24"/>
          <w:szCs w:val="24"/>
        </w:rPr>
        <w:t>amount</w:t>
      </w:r>
      <w:r w:rsidR="004A421B" w:rsidRPr="001D371E">
        <w:rPr>
          <w:sz w:val="24"/>
          <w:szCs w:val="24"/>
        </w:rPr>
        <w:t>s</w:t>
      </w:r>
      <w:r w:rsidR="00173766" w:rsidRPr="001D371E">
        <w:rPr>
          <w:sz w:val="24"/>
          <w:szCs w:val="24"/>
        </w:rPr>
        <w:t xml:space="preserve"> of </w:t>
      </w:r>
      <w:r w:rsidR="00DF256A" w:rsidRPr="001D371E">
        <w:rPr>
          <w:sz w:val="24"/>
          <w:szCs w:val="24"/>
        </w:rPr>
        <w:t>calories</w:t>
      </w:r>
      <w:r w:rsidR="00B37098" w:rsidRPr="001D371E">
        <w:rPr>
          <w:sz w:val="24"/>
          <w:szCs w:val="24"/>
        </w:rPr>
        <w:t xml:space="preserve"> and macro- and micro</w:t>
      </w:r>
      <w:r w:rsidR="00DC5539" w:rsidRPr="001D371E">
        <w:rPr>
          <w:sz w:val="24"/>
          <w:szCs w:val="24"/>
        </w:rPr>
        <w:t>nutrients</w:t>
      </w:r>
      <w:r w:rsidR="009871D1" w:rsidRPr="001D371E">
        <w:rPr>
          <w:sz w:val="24"/>
          <w:szCs w:val="24"/>
        </w:rPr>
        <w:t xml:space="preserve"> in order to </w:t>
      </w:r>
      <w:r w:rsidR="00BC4EBE">
        <w:rPr>
          <w:sz w:val="24"/>
          <w:szCs w:val="24"/>
        </w:rPr>
        <w:t>achieve optimal weight and avoid</w:t>
      </w:r>
      <w:r w:rsidR="009871D1" w:rsidRPr="001D371E">
        <w:rPr>
          <w:sz w:val="24"/>
          <w:szCs w:val="24"/>
        </w:rPr>
        <w:t xml:space="preserve"> malnutrition</w:t>
      </w:r>
      <w:r w:rsidR="00BC4EB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E3LCAzMyk8L0Rpc3BsYXlUZXh0Pjxy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wvYWx0LXBlcmlvZGljYWw+PGVkaXRp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</w:fldData>
        </w:fldChar>
      </w:r>
      <w:r w:rsidR="00035726">
        <w:rPr>
          <w:sz w:val="24"/>
          <w:szCs w:val="24"/>
        </w:rPr>
        <w:instrText xml:space="preserve"> ADDIN EN.CITE </w:instrText>
      </w:r>
      <w:r w:rsidR="00035726">
        <w:rPr>
          <w:sz w:val="24"/>
          <w:szCs w:val="24"/>
        </w:rPr>
        <w:fldChar w:fldCharType="begin">
          <w:fldData xml:space="preserve">PEVuZE5vdGU+PENpdGU+PEF1dGhvcj5QaWVwb2xpPC9BdXRob3I+PFllYXI+MjAxNjwvWWVhcj48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</w:fldData>
        </w:fldChar>
      </w:r>
      <w:r w:rsidR="00035726">
        <w:rPr>
          <w:sz w:val="24"/>
          <w:szCs w:val="24"/>
        </w:rPr>
        <w:instrText xml:space="preserve"> ADDIN EN.CITE.DATA </w:instrText>
      </w:r>
      <w:r w:rsidR="00035726">
        <w:rPr>
          <w:sz w:val="24"/>
          <w:szCs w:val="24"/>
        </w:rPr>
      </w:r>
      <w:r w:rsidR="00035726">
        <w:rPr>
          <w:sz w:val="24"/>
          <w:szCs w:val="24"/>
        </w:rPr>
        <w:fldChar w:fldCharType="end"/>
      </w:r>
      <w:r w:rsidR="0033394F" w:rsidRPr="001D371E">
        <w:rPr>
          <w:sz w:val="24"/>
          <w:szCs w:val="24"/>
        </w:rPr>
      </w:r>
      <w:r w:rsidR="0033394F" w:rsidRPr="001D371E">
        <w:rPr>
          <w:sz w:val="24"/>
          <w:szCs w:val="24"/>
        </w:rPr>
        <w:fldChar w:fldCharType="separate"/>
      </w:r>
      <w:r w:rsidR="00035726">
        <w:rPr>
          <w:noProof/>
          <w:sz w:val="24"/>
          <w:szCs w:val="24"/>
        </w:rPr>
        <w:t>(17, 33)</w:t>
      </w:r>
      <w:r w:rsidR="0033394F" w:rsidRPr="001D371E">
        <w:rPr>
          <w:sz w:val="24"/>
          <w:szCs w:val="24"/>
        </w:rPr>
        <w:fldChar w:fldCharType="end"/>
      </w:r>
      <w:r w:rsidR="00DC5539" w:rsidRPr="001D371E">
        <w:rPr>
          <w:sz w:val="24"/>
          <w:szCs w:val="24"/>
        </w:rPr>
        <w:t xml:space="preserve">. </w:t>
      </w:r>
      <w:r w:rsidR="00BC4EBE">
        <w:rPr>
          <w:sz w:val="24"/>
          <w:szCs w:val="24"/>
        </w:rPr>
        <w:t>If proper nutritional status cannot be achieved by diet, deficiencies (e.g. in vitamins) should be appropriately corrected</w:t>
      </w:r>
      <w:r w:rsidR="004A1BF1">
        <w:rPr>
          <w:sz w:val="24"/>
          <w:szCs w:val="24"/>
        </w:rPr>
        <w:t xml:space="preserve"> by supplements</w:t>
      </w:r>
      <w:r w:rsidR="00BC4EBE">
        <w:rPr>
          <w:sz w:val="24"/>
          <w:szCs w:val="24"/>
        </w:rPr>
        <w:t xml:space="preserve">. </w:t>
      </w:r>
      <w:r w:rsidR="008E0DC2" w:rsidRPr="00BC2A8B">
        <w:rPr>
          <w:sz w:val="24"/>
          <w:szCs w:val="24"/>
        </w:rPr>
        <w:t>Sufficient</w:t>
      </w:r>
      <w:r w:rsidR="0011136A" w:rsidRPr="00BC2A8B">
        <w:rPr>
          <w:sz w:val="24"/>
          <w:szCs w:val="24"/>
        </w:rPr>
        <w:t xml:space="preserve"> intake of proteins and amino acids </w:t>
      </w:r>
      <w:r w:rsidR="004A1BF1">
        <w:rPr>
          <w:sz w:val="24"/>
          <w:szCs w:val="24"/>
        </w:rPr>
        <w:t xml:space="preserve">may </w:t>
      </w:r>
      <w:r w:rsidR="00A53482">
        <w:rPr>
          <w:sz w:val="24"/>
          <w:szCs w:val="24"/>
        </w:rPr>
        <w:t xml:space="preserve">attenuate inflammation-induced loss of muscle mass and its replacement by fat in RA </w:t>
      </w:r>
      <w:r w:rsidR="00093263" w:rsidRPr="00BC2A8B">
        <w:rPr>
          <w:sz w:val="24"/>
          <w:szCs w:val="24"/>
        </w:rPr>
        <w:fldChar w:fldCharType="begin">
          <w:fldData xml:space="preserve">PEVuZE5vdGU+PENpdGU+PEF1dGhvcj5EZXNzZWluPC9BdXRob3I+PFllYXI+MjAxNjwvWWVhcj48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</w:fldData>
        </w:fldChar>
      </w:r>
      <w:r w:rsidR="00433D54">
        <w:rPr>
          <w:sz w:val="24"/>
          <w:szCs w:val="24"/>
        </w:rPr>
        <w:instrText xml:space="preserve"> ADDIN EN.CITE </w:instrText>
      </w:r>
      <w:r w:rsidR="00433D54">
        <w:rPr>
          <w:sz w:val="24"/>
          <w:szCs w:val="24"/>
        </w:rPr>
        <w:fldChar w:fldCharType="begin">
          <w:fldData xml:space="preserve">PEVuZE5vdGU+PENpdGU+PEF1dGhvcj5EZXNzZWluPC9BdXRob3I+PFllYXI+MjAxNjwvWWVhcj48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</w:fldData>
        </w:fldChar>
      </w:r>
      <w:r w:rsidR="00433D54">
        <w:rPr>
          <w:sz w:val="24"/>
          <w:szCs w:val="24"/>
        </w:rPr>
        <w:instrText xml:space="preserve"> ADDIN EN.CITE.DATA </w:instrText>
      </w:r>
      <w:r w:rsidR="00433D54">
        <w:rPr>
          <w:sz w:val="24"/>
          <w:szCs w:val="24"/>
        </w:rPr>
      </w:r>
      <w:r w:rsidR="00433D54">
        <w:rPr>
          <w:sz w:val="24"/>
          <w:szCs w:val="24"/>
        </w:rPr>
        <w:fldChar w:fldCharType="end"/>
      </w:r>
      <w:r w:rsidR="00093263" w:rsidRPr="00BC2A8B">
        <w:rPr>
          <w:sz w:val="24"/>
          <w:szCs w:val="24"/>
        </w:rPr>
      </w:r>
      <w:r w:rsidR="00093263" w:rsidRPr="00BC2A8B">
        <w:rPr>
          <w:sz w:val="24"/>
          <w:szCs w:val="24"/>
        </w:rPr>
        <w:fldChar w:fldCharType="separate"/>
      </w:r>
      <w:r w:rsidR="00433D54">
        <w:rPr>
          <w:noProof/>
          <w:sz w:val="24"/>
          <w:szCs w:val="24"/>
        </w:rPr>
        <w:t>(5)</w:t>
      </w:r>
      <w:r w:rsidR="00093263" w:rsidRPr="00BC2A8B">
        <w:rPr>
          <w:sz w:val="24"/>
          <w:szCs w:val="24"/>
        </w:rPr>
        <w:fldChar w:fldCharType="end"/>
      </w:r>
      <w:r w:rsidR="0011136A" w:rsidRPr="00BC2A8B">
        <w:rPr>
          <w:sz w:val="24"/>
          <w:szCs w:val="24"/>
        </w:rPr>
        <w:t>.</w:t>
      </w:r>
      <w:r w:rsidR="0011136A" w:rsidRPr="001D371E">
        <w:rPr>
          <w:sz w:val="24"/>
          <w:szCs w:val="24"/>
        </w:rPr>
        <w:t xml:space="preserve"> </w:t>
      </w:r>
    </w:p>
    <w:p w14:paraId="77B4A1A1" w14:textId="192240EE" w:rsidR="00BC501C" w:rsidRDefault="00A53482" w:rsidP="00FD59A7">
      <w:pPr>
        <w:pStyle w:val="Body"/>
        <w:spacing w:after="0" w:line="480" w:lineRule="auto"/>
        <w:ind w:firstLine="454"/>
        <w:rPr>
          <w:sz w:val="24"/>
          <w:szCs w:val="24"/>
        </w:rPr>
      </w:pPr>
      <w:r>
        <w:rPr>
          <w:sz w:val="24"/>
          <w:szCs w:val="24"/>
        </w:rPr>
        <w:t xml:space="preserve">In brief, </w:t>
      </w:r>
      <w:r w:rsidR="00616AA4" w:rsidRPr="001D371E">
        <w:rPr>
          <w:sz w:val="24"/>
          <w:szCs w:val="24"/>
        </w:rPr>
        <w:t xml:space="preserve">diet </w:t>
      </w:r>
      <w:r w:rsidR="00DC5539" w:rsidRPr="001D371E">
        <w:rPr>
          <w:sz w:val="24"/>
          <w:szCs w:val="24"/>
        </w:rPr>
        <w:t>should</w:t>
      </w:r>
      <w:r w:rsidR="00FB3188" w:rsidRPr="001D371E">
        <w:rPr>
          <w:sz w:val="24"/>
          <w:szCs w:val="24"/>
        </w:rPr>
        <w:t xml:space="preserve"> </w:t>
      </w:r>
      <w:r w:rsidR="00BA1940" w:rsidRPr="001D371E">
        <w:rPr>
          <w:sz w:val="24"/>
          <w:szCs w:val="24"/>
        </w:rPr>
        <w:t>be rich in</w:t>
      </w:r>
      <w:r w:rsidR="009871D1" w:rsidRPr="001D371E">
        <w:rPr>
          <w:sz w:val="24"/>
          <w:szCs w:val="24"/>
        </w:rPr>
        <w:t xml:space="preserve"> fiber,</w:t>
      </w:r>
      <w:r w:rsidR="00DF256A" w:rsidRPr="001D371E">
        <w:rPr>
          <w:sz w:val="24"/>
          <w:szCs w:val="24"/>
        </w:rPr>
        <w:t xml:space="preserve"> v</w:t>
      </w:r>
      <w:r w:rsidR="00173766" w:rsidRPr="001D371E">
        <w:rPr>
          <w:sz w:val="24"/>
          <w:szCs w:val="24"/>
        </w:rPr>
        <w:t>egetables, fruits, berries,</w:t>
      </w:r>
      <w:r w:rsidR="00205A7E" w:rsidRPr="001D371E">
        <w:rPr>
          <w:sz w:val="24"/>
          <w:szCs w:val="24"/>
        </w:rPr>
        <w:t xml:space="preserve"> </w:t>
      </w:r>
      <w:r w:rsidR="00173766" w:rsidRPr="001D371E">
        <w:rPr>
          <w:sz w:val="24"/>
          <w:szCs w:val="24"/>
        </w:rPr>
        <w:t xml:space="preserve">legumes, </w:t>
      </w:r>
      <w:r w:rsidR="00BA1940" w:rsidRPr="001D371E">
        <w:rPr>
          <w:sz w:val="24"/>
          <w:szCs w:val="24"/>
        </w:rPr>
        <w:t xml:space="preserve">tree </w:t>
      </w:r>
      <w:r w:rsidR="00173766" w:rsidRPr="001D371E">
        <w:rPr>
          <w:sz w:val="24"/>
          <w:szCs w:val="24"/>
        </w:rPr>
        <w:t>nuts, wholegrain</w:t>
      </w:r>
      <w:r w:rsidR="00F956AF" w:rsidRPr="001D371E">
        <w:rPr>
          <w:sz w:val="24"/>
          <w:szCs w:val="24"/>
        </w:rPr>
        <w:t>s</w:t>
      </w:r>
      <w:r w:rsidR="00B37098" w:rsidRPr="001D371E">
        <w:rPr>
          <w:sz w:val="24"/>
          <w:szCs w:val="24"/>
        </w:rPr>
        <w:t xml:space="preserve">, unsaturated fatty acids (in particular olive oil) </w:t>
      </w:r>
      <w:r w:rsidR="007B6E16" w:rsidRPr="001D371E">
        <w:rPr>
          <w:sz w:val="24"/>
          <w:szCs w:val="24"/>
        </w:rPr>
        <w:t>and seafood (</w:t>
      </w:r>
      <w:r w:rsidR="00B37098" w:rsidRPr="001D371E">
        <w:rPr>
          <w:sz w:val="24"/>
          <w:szCs w:val="24"/>
        </w:rPr>
        <w:t>especially</w:t>
      </w:r>
      <w:r w:rsidR="007B6E16" w:rsidRPr="001D371E">
        <w:rPr>
          <w:sz w:val="24"/>
          <w:szCs w:val="24"/>
        </w:rPr>
        <w:t xml:space="preserve"> </w:t>
      </w:r>
      <w:r w:rsidR="00F9223E" w:rsidRPr="001D371E">
        <w:rPr>
          <w:sz w:val="24"/>
          <w:szCs w:val="24"/>
        </w:rPr>
        <w:t>oily</w:t>
      </w:r>
      <w:r w:rsidR="007B6E16" w:rsidRPr="001D371E">
        <w:rPr>
          <w:sz w:val="24"/>
          <w:szCs w:val="24"/>
        </w:rPr>
        <w:t xml:space="preserve"> fish)</w:t>
      </w:r>
      <w:r>
        <w:rPr>
          <w:sz w:val="24"/>
          <w:szCs w:val="24"/>
        </w:rPr>
        <w:t>, whereas t</w:t>
      </w:r>
      <w:r w:rsidR="00BA1940" w:rsidRPr="001D371E">
        <w:rPr>
          <w:sz w:val="24"/>
          <w:szCs w:val="24"/>
        </w:rPr>
        <w:t xml:space="preserve">he content of </w:t>
      </w:r>
      <w:r w:rsidR="00B37098" w:rsidRPr="001D371E">
        <w:rPr>
          <w:sz w:val="24"/>
          <w:szCs w:val="24"/>
        </w:rPr>
        <w:t xml:space="preserve">animal </w:t>
      </w:r>
      <w:r w:rsidR="00EC5DAF" w:rsidRPr="001D371E">
        <w:rPr>
          <w:sz w:val="24"/>
          <w:szCs w:val="24"/>
        </w:rPr>
        <w:t>fat</w:t>
      </w:r>
      <w:r w:rsidR="00BA1940" w:rsidRPr="001D371E">
        <w:rPr>
          <w:sz w:val="24"/>
          <w:szCs w:val="24"/>
        </w:rPr>
        <w:t xml:space="preserve">, </w:t>
      </w:r>
      <w:r w:rsidR="00DF256A" w:rsidRPr="001D371E">
        <w:rPr>
          <w:sz w:val="24"/>
          <w:szCs w:val="24"/>
        </w:rPr>
        <w:t>sugar</w:t>
      </w:r>
      <w:r w:rsidR="00205A7E" w:rsidRPr="001D371E">
        <w:rPr>
          <w:sz w:val="24"/>
          <w:szCs w:val="24"/>
        </w:rPr>
        <w:t>,</w:t>
      </w:r>
      <w:r w:rsidR="00173766" w:rsidRPr="001D371E">
        <w:rPr>
          <w:sz w:val="24"/>
          <w:szCs w:val="24"/>
        </w:rPr>
        <w:t xml:space="preserve"> fructose,</w:t>
      </w:r>
      <w:r w:rsidR="009871D1" w:rsidRPr="001D371E">
        <w:rPr>
          <w:sz w:val="24"/>
          <w:szCs w:val="24"/>
        </w:rPr>
        <w:t xml:space="preserve"> salt,</w:t>
      </w:r>
      <w:r w:rsidR="00DF256A" w:rsidRPr="001D371E">
        <w:rPr>
          <w:sz w:val="24"/>
          <w:szCs w:val="24"/>
        </w:rPr>
        <w:t xml:space="preserve"> </w:t>
      </w:r>
      <w:r w:rsidR="00CF4896" w:rsidRPr="001D371E">
        <w:rPr>
          <w:sz w:val="24"/>
          <w:szCs w:val="24"/>
        </w:rPr>
        <w:t xml:space="preserve">processed food </w:t>
      </w:r>
      <w:r w:rsidR="009F3969" w:rsidRPr="001D371E">
        <w:rPr>
          <w:sz w:val="24"/>
          <w:szCs w:val="24"/>
        </w:rPr>
        <w:t>and</w:t>
      </w:r>
      <w:r w:rsidR="00CF4896" w:rsidRPr="001D371E">
        <w:rPr>
          <w:sz w:val="24"/>
          <w:szCs w:val="24"/>
        </w:rPr>
        <w:t xml:space="preserve"> </w:t>
      </w:r>
      <w:r w:rsidR="00B03748" w:rsidRPr="001D371E">
        <w:rPr>
          <w:sz w:val="24"/>
          <w:szCs w:val="24"/>
        </w:rPr>
        <w:t>trans-fat</w:t>
      </w:r>
      <w:r w:rsidR="00DF256A" w:rsidRPr="001D371E">
        <w:rPr>
          <w:sz w:val="24"/>
          <w:szCs w:val="24"/>
        </w:rPr>
        <w:t xml:space="preserve"> </w:t>
      </w:r>
      <w:r w:rsidR="00BA1940" w:rsidRPr="001D371E">
        <w:rPr>
          <w:sz w:val="24"/>
          <w:szCs w:val="24"/>
        </w:rPr>
        <w:t xml:space="preserve">should be </w:t>
      </w:r>
      <w:r w:rsidR="00B37098" w:rsidRPr="001D371E">
        <w:rPr>
          <w:sz w:val="24"/>
          <w:szCs w:val="24"/>
        </w:rPr>
        <w:t>limited</w:t>
      </w:r>
      <w:r>
        <w:rPr>
          <w:sz w:val="24"/>
          <w:szCs w:val="24"/>
        </w:rPr>
        <w:t xml:space="preserve"> </w:t>
      </w:r>
      <w:r>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Pr>
          <w:sz w:val="24"/>
          <w:szCs w:val="24"/>
        </w:rPr>
        <w:instrText xml:space="preserve"> ADDIN EN.CITE </w:instrText>
      </w:r>
      <w:r>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3)</w:t>
      </w:r>
      <w:r>
        <w:rPr>
          <w:sz w:val="24"/>
          <w:szCs w:val="24"/>
        </w:rPr>
        <w:fldChar w:fldCharType="end"/>
      </w:r>
      <w:r w:rsidR="00B37098" w:rsidRPr="001D371E">
        <w:rPr>
          <w:sz w:val="24"/>
          <w:szCs w:val="24"/>
        </w:rPr>
        <w:t xml:space="preserve">. </w:t>
      </w:r>
      <w:r w:rsidR="00615B4D">
        <w:rPr>
          <w:sz w:val="24"/>
          <w:szCs w:val="24"/>
        </w:rPr>
        <w:t>A</w:t>
      </w:r>
      <w:r w:rsidR="007B6E16" w:rsidRPr="001D371E">
        <w:rPr>
          <w:sz w:val="24"/>
          <w:szCs w:val="24"/>
        </w:rPr>
        <w:t xml:space="preserve">lcohol </w:t>
      </w:r>
      <w:r w:rsidR="00615B4D">
        <w:rPr>
          <w:sz w:val="24"/>
          <w:szCs w:val="24"/>
        </w:rPr>
        <w:t>should be consumed in moderation</w:t>
      </w:r>
      <w:r w:rsidR="0073375F">
        <w:rPr>
          <w:sz w:val="24"/>
          <w:szCs w:val="24"/>
        </w:rPr>
        <w:t xml:space="preserve"> (</w:t>
      </w:r>
      <w:r w:rsidR="00FC2DC1">
        <w:rPr>
          <w:sz w:val="24"/>
          <w:szCs w:val="24"/>
        </w:rPr>
        <w:t>minimization</w:t>
      </w:r>
      <w:r w:rsidR="0073375F">
        <w:rPr>
          <w:sz w:val="24"/>
          <w:szCs w:val="24"/>
        </w:rPr>
        <w:t>/abstention can</w:t>
      </w:r>
      <w:r w:rsidR="00AB03CE">
        <w:rPr>
          <w:sz w:val="24"/>
          <w:szCs w:val="24"/>
        </w:rPr>
        <w:t xml:space="preserve"> be necessary in</w:t>
      </w:r>
      <w:r w:rsidR="000D5E37">
        <w:rPr>
          <w:sz w:val="24"/>
          <w:szCs w:val="24"/>
        </w:rPr>
        <w:t xml:space="preserve"> </w:t>
      </w:r>
      <w:r w:rsidR="0073375F">
        <w:rPr>
          <w:sz w:val="24"/>
          <w:szCs w:val="24"/>
        </w:rPr>
        <w:t xml:space="preserve">some </w:t>
      </w:r>
      <w:r w:rsidR="00570E8B">
        <w:rPr>
          <w:sz w:val="24"/>
          <w:szCs w:val="24"/>
        </w:rPr>
        <w:t>individuals</w:t>
      </w:r>
      <w:r w:rsidR="000D5E37">
        <w:rPr>
          <w:sz w:val="24"/>
          <w:szCs w:val="24"/>
        </w:rPr>
        <w:t xml:space="preserve"> </w:t>
      </w:r>
      <w:r w:rsidR="0073375F">
        <w:rPr>
          <w:sz w:val="24"/>
          <w:szCs w:val="24"/>
        </w:rPr>
        <w:t xml:space="preserve">such as those </w:t>
      </w:r>
      <w:r w:rsidR="000D5E37">
        <w:rPr>
          <w:sz w:val="24"/>
          <w:szCs w:val="24"/>
        </w:rPr>
        <w:t xml:space="preserve">with </w:t>
      </w:r>
      <w:r w:rsidR="00736562" w:rsidRPr="001D371E">
        <w:rPr>
          <w:sz w:val="24"/>
          <w:szCs w:val="24"/>
        </w:rPr>
        <w:t>hypertriglyceridemia</w:t>
      </w:r>
      <w:r w:rsidR="008A0E1E" w:rsidRPr="001D371E">
        <w:rPr>
          <w:sz w:val="24"/>
          <w:szCs w:val="24"/>
        </w:rPr>
        <w:t xml:space="preserve"> </w:t>
      </w:r>
      <w:r w:rsidR="000D5E37">
        <w:rPr>
          <w:sz w:val="24"/>
          <w:szCs w:val="24"/>
        </w:rPr>
        <w:t xml:space="preserve">or using hepatotoxic </w:t>
      </w:r>
      <w:r>
        <w:rPr>
          <w:sz w:val="24"/>
          <w:szCs w:val="24"/>
        </w:rPr>
        <w:t>antirheumatics</w:t>
      </w:r>
      <w:r w:rsidR="0073375F">
        <w:rPr>
          <w:sz w:val="24"/>
          <w:szCs w:val="24"/>
        </w:rPr>
        <w:t>)</w:t>
      </w:r>
      <w:r w:rsidR="007B6E16" w:rsidRPr="001D371E">
        <w:rPr>
          <w:sz w:val="24"/>
          <w:szCs w:val="24"/>
        </w:rPr>
        <w:t>.</w:t>
      </w:r>
      <w:r w:rsidR="00BA1940" w:rsidRPr="001D371E">
        <w:rPr>
          <w:sz w:val="24"/>
          <w:szCs w:val="24"/>
        </w:rPr>
        <w:t xml:space="preserve"> </w:t>
      </w:r>
      <w:r w:rsidR="009A0454" w:rsidRPr="001D371E">
        <w:rPr>
          <w:sz w:val="24"/>
          <w:szCs w:val="24"/>
        </w:rPr>
        <w:t xml:space="preserve"> </w:t>
      </w:r>
      <w:r w:rsidR="00F9223E" w:rsidRPr="001D371E">
        <w:rPr>
          <w:sz w:val="24"/>
          <w:szCs w:val="24"/>
        </w:rPr>
        <w:t xml:space="preserve">The </w:t>
      </w:r>
      <w:r w:rsidR="009871D1" w:rsidRPr="001D371E">
        <w:rPr>
          <w:sz w:val="24"/>
          <w:szCs w:val="24"/>
        </w:rPr>
        <w:t>Mediterranean</w:t>
      </w:r>
      <w:r w:rsidR="002F566A" w:rsidRPr="001D371E">
        <w:rPr>
          <w:sz w:val="24"/>
          <w:szCs w:val="24"/>
        </w:rPr>
        <w:t xml:space="preserve"> diet </w:t>
      </w:r>
      <w:r w:rsidR="00B37098" w:rsidRPr="001D371E">
        <w:rPr>
          <w:sz w:val="24"/>
          <w:szCs w:val="24"/>
        </w:rPr>
        <w:t>can</w:t>
      </w:r>
      <w:r w:rsidR="002F566A" w:rsidRPr="001D371E">
        <w:rPr>
          <w:sz w:val="24"/>
          <w:szCs w:val="24"/>
        </w:rPr>
        <w:t xml:space="preserve"> be </w:t>
      </w:r>
      <w:r w:rsidR="00570E8B">
        <w:rPr>
          <w:sz w:val="24"/>
          <w:szCs w:val="24"/>
        </w:rPr>
        <w:t>a good alternative in RA</w:t>
      </w:r>
      <w:r w:rsidR="008C1974" w:rsidRPr="001D371E">
        <w:rPr>
          <w:sz w:val="24"/>
          <w:szCs w:val="24"/>
        </w:rPr>
        <w:t xml:space="preserve"> </w:t>
      </w:r>
      <w:r w:rsidR="0033394F" w:rsidRPr="001D371E">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6A1F38">
        <w:rPr>
          <w:sz w:val="24"/>
          <w:szCs w:val="24"/>
        </w:rPr>
        <w:instrText xml:space="preserve"> ADDIN EN.CITE </w:instrText>
      </w:r>
      <w:r w:rsidR="006A1F38">
        <w:rPr>
          <w:sz w:val="24"/>
          <w:szCs w:val="24"/>
        </w:rPr>
        <w:fldChar w:fldCharType="begin">
          <w:fldData xml:space="preserve">PEVuZE5vdGU+PENpdGU+PEF1dGhvcj5BZ2NhPC9BdXRob3I+PFllYXI+MjAxNjwvWWVhcj48UmVj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</w:fldData>
        </w:fldChar>
      </w:r>
      <w:r w:rsidR="006A1F38">
        <w:rPr>
          <w:sz w:val="24"/>
          <w:szCs w:val="24"/>
        </w:rPr>
        <w:instrText xml:space="preserve"> ADDIN EN.CITE.DATA </w:instrText>
      </w:r>
      <w:r w:rsidR="006A1F38">
        <w:rPr>
          <w:sz w:val="24"/>
          <w:szCs w:val="24"/>
        </w:rPr>
      </w:r>
      <w:r w:rsidR="006A1F38">
        <w:rPr>
          <w:sz w:val="24"/>
          <w:szCs w:val="24"/>
        </w:rPr>
        <w:fldChar w:fldCharType="end"/>
      </w:r>
      <w:r w:rsidR="0033394F" w:rsidRPr="001D371E">
        <w:rPr>
          <w:sz w:val="24"/>
          <w:szCs w:val="24"/>
        </w:rPr>
      </w:r>
      <w:r w:rsidR="0033394F" w:rsidRPr="001D371E">
        <w:rPr>
          <w:sz w:val="24"/>
          <w:szCs w:val="24"/>
        </w:rPr>
        <w:fldChar w:fldCharType="separate"/>
      </w:r>
      <w:r w:rsidR="006A1F38">
        <w:rPr>
          <w:noProof/>
          <w:sz w:val="24"/>
          <w:szCs w:val="24"/>
        </w:rPr>
        <w:t>(17)</w:t>
      </w:r>
      <w:r w:rsidR="0033394F" w:rsidRPr="001D371E">
        <w:rPr>
          <w:sz w:val="24"/>
          <w:szCs w:val="24"/>
        </w:rPr>
        <w:fldChar w:fldCharType="end"/>
      </w:r>
      <w:r w:rsidR="009871D1" w:rsidRPr="001D371E">
        <w:rPr>
          <w:sz w:val="24"/>
          <w:szCs w:val="24"/>
        </w:rPr>
        <w:t>.</w:t>
      </w:r>
      <w:r w:rsidR="00BC608A" w:rsidRPr="001D371E">
        <w:rPr>
          <w:sz w:val="24"/>
          <w:szCs w:val="24"/>
        </w:rPr>
        <w:t xml:space="preserve"> </w:t>
      </w:r>
    </w:p>
    <w:p w14:paraId="24F24798" w14:textId="0A949C48" w:rsidR="00253ACF" w:rsidRPr="001D371E" w:rsidRDefault="00D52E05" w:rsidP="00253ACF">
      <w:pPr>
        <w:pStyle w:val="Heading2"/>
        <w:numPr>
          <w:ilvl w:val="2"/>
          <w:numId w:val="5"/>
        </w:numPr>
        <w:spacing w:line="480" w:lineRule="auto"/>
        <w:rPr>
          <w:sz w:val="28"/>
          <w:szCs w:val="28"/>
          <w:lang w:val="en-US"/>
        </w:rPr>
      </w:pPr>
      <w:r>
        <w:rPr>
          <w:sz w:val="28"/>
          <w:szCs w:val="28"/>
          <w:lang w:val="en-US"/>
        </w:rPr>
        <w:lastRenderedPageBreak/>
        <w:t>Drugs improving lipid metabolism</w:t>
      </w:r>
    </w:p>
    <w:p w14:paraId="068ECD68" w14:textId="62202C5D" w:rsidR="00083B55" w:rsidRPr="00083B55" w:rsidRDefault="00083B55" w:rsidP="00083B55">
      <w:pPr>
        <w:pStyle w:val="Heading2"/>
        <w:numPr>
          <w:ilvl w:val="3"/>
          <w:numId w:val="5"/>
        </w:numPr>
        <w:spacing w:line="480" w:lineRule="auto"/>
        <w:rPr>
          <w:i/>
          <w:color w:val="0070C0"/>
          <w:lang w:val="en-US"/>
        </w:rPr>
      </w:pPr>
      <w:r w:rsidRPr="00A94681">
        <w:rPr>
          <w:sz w:val="28"/>
          <w:szCs w:val="28"/>
          <w:lang w:val="en-US"/>
        </w:rPr>
        <w:t xml:space="preserve">Drugs reducing </w:t>
      </w:r>
      <w:r>
        <w:rPr>
          <w:sz w:val="28"/>
          <w:szCs w:val="28"/>
          <w:lang w:val="en-US"/>
        </w:rPr>
        <w:t>LDL-C</w:t>
      </w:r>
    </w:p>
    <w:p w14:paraId="0B07943B" w14:textId="744D541D" w:rsidR="009A0454" w:rsidRPr="001D371E" w:rsidRDefault="009A0454" w:rsidP="008C00BA">
      <w:pPr>
        <w:pStyle w:val="Heading2"/>
        <w:numPr>
          <w:ilvl w:val="4"/>
          <w:numId w:val="5"/>
        </w:numPr>
        <w:spacing w:line="480" w:lineRule="auto"/>
        <w:rPr>
          <w:i/>
          <w:color w:val="0070C0"/>
          <w:lang w:val="en-US"/>
        </w:rPr>
      </w:pPr>
      <w:r w:rsidRPr="001D371E">
        <w:rPr>
          <w:sz w:val="28"/>
          <w:szCs w:val="28"/>
          <w:lang w:val="en-US"/>
        </w:rPr>
        <w:t>Statins</w:t>
      </w:r>
    </w:p>
    <w:p w14:paraId="7AC3E340" w14:textId="77777777" w:rsidR="00083B55" w:rsidRDefault="00083B55" w:rsidP="00083B55">
      <w:pPr>
        <w:pStyle w:val="Body"/>
        <w:spacing w:after="0" w:line="480" w:lineRule="auto"/>
        <w:ind w:firstLine="454"/>
        <w:rPr>
          <w:sz w:val="24"/>
          <w:szCs w:val="24"/>
        </w:rPr>
      </w:pPr>
      <w:r w:rsidRPr="001D371E">
        <w:rPr>
          <w:sz w:val="24"/>
          <w:szCs w:val="24"/>
        </w:rPr>
        <w:t xml:space="preserve">Statins are </w:t>
      </w:r>
      <w:r>
        <w:rPr>
          <w:sz w:val="24"/>
          <w:szCs w:val="24"/>
        </w:rPr>
        <w:t>indicated</w:t>
      </w:r>
      <w:r w:rsidRPr="001D371E">
        <w:rPr>
          <w:sz w:val="24"/>
          <w:szCs w:val="24"/>
        </w:rPr>
        <w:t xml:space="preserve"> if </w:t>
      </w:r>
      <w:r>
        <w:rPr>
          <w:sz w:val="24"/>
          <w:szCs w:val="24"/>
        </w:rPr>
        <w:t xml:space="preserve">optimal </w:t>
      </w:r>
      <w:r w:rsidRPr="001D371E">
        <w:rPr>
          <w:sz w:val="24"/>
          <w:szCs w:val="24"/>
        </w:rPr>
        <w:t>lipid control cannot be achieved by lifestyle, and in selected patient populations (</w:t>
      </w:r>
      <w:r>
        <w:rPr>
          <w:sz w:val="24"/>
          <w:szCs w:val="24"/>
        </w:rPr>
        <w:t xml:space="preserve">e.g., </w:t>
      </w:r>
      <w:r w:rsidRPr="001D371E">
        <w:rPr>
          <w:sz w:val="24"/>
          <w:szCs w:val="24"/>
        </w:rPr>
        <w:t>diabetics</w:t>
      </w:r>
      <w:r>
        <w:rPr>
          <w:sz w:val="24"/>
          <w:szCs w:val="24"/>
        </w:rPr>
        <w:t xml:space="preserve">; </w:t>
      </w:r>
      <w:r w:rsidRPr="001D371E">
        <w:rPr>
          <w:sz w:val="24"/>
          <w:szCs w:val="24"/>
        </w:rPr>
        <w:t xml:space="preserve">Figure 1) </w:t>
      </w:r>
      <w:r w:rsidRPr="001D371E">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Pr>
          <w:sz w:val="24"/>
          <w:szCs w:val="24"/>
        </w:rPr>
        <w:instrText xml:space="preserve"> ADDIN EN.CITE </w:instrText>
      </w:r>
      <w:r>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Pr>
          <w:sz w:val="24"/>
          <w:szCs w:val="24"/>
        </w:rPr>
        <w:instrText xml:space="preserve"> ADDIN EN.CITE.DATA </w:instrText>
      </w:r>
      <w:r>
        <w:rPr>
          <w:sz w:val="24"/>
          <w:szCs w:val="24"/>
        </w:rPr>
      </w:r>
      <w:r>
        <w:rPr>
          <w:sz w:val="24"/>
          <w:szCs w:val="24"/>
        </w:rPr>
        <w:fldChar w:fldCharType="end"/>
      </w:r>
      <w:r w:rsidRPr="001D371E">
        <w:rPr>
          <w:sz w:val="24"/>
          <w:szCs w:val="24"/>
        </w:rPr>
      </w:r>
      <w:r w:rsidRPr="001D371E">
        <w:rPr>
          <w:sz w:val="24"/>
          <w:szCs w:val="24"/>
        </w:rPr>
        <w:fldChar w:fldCharType="separate"/>
      </w:r>
      <w:r>
        <w:rPr>
          <w:sz w:val="24"/>
          <w:szCs w:val="24"/>
        </w:rPr>
        <w:t>(33)</w:t>
      </w:r>
      <w:r w:rsidRPr="001D371E">
        <w:rPr>
          <w:sz w:val="24"/>
          <w:szCs w:val="24"/>
        </w:rPr>
        <w:fldChar w:fldCharType="end"/>
      </w:r>
      <w:r w:rsidRPr="001D371E">
        <w:rPr>
          <w:sz w:val="24"/>
          <w:szCs w:val="24"/>
        </w:rPr>
        <w:t xml:space="preserve">. </w:t>
      </w:r>
    </w:p>
    <w:p w14:paraId="6BB898CF" w14:textId="3B73C351" w:rsidR="007C1FD0" w:rsidRPr="001D371E" w:rsidRDefault="008319B6" w:rsidP="00AE09C5">
      <w:pPr>
        <w:pStyle w:val="Body"/>
        <w:spacing w:after="0" w:line="480" w:lineRule="auto"/>
        <w:ind w:firstLine="454"/>
        <w:rPr>
          <w:sz w:val="24"/>
          <w:szCs w:val="24"/>
        </w:rPr>
      </w:pPr>
      <w:r w:rsidRPr="001D371E">
        <w:rPr>
          <w:sz w:val="24"/>
          <w:szCs w:val="24"/>
        </w:rPr>
        <w:t xml:space="preserve">In </w:t>
      </w:r>
      <w:r w:rsidR="00DA7902" w:rsidRPr="001D371E">
        <w:rPr>
          <w:sz w:val="24"/>
          <w:szCs w:val="24"/>
        </w:rPr>
        <w:t>TRACE</w:t>
      </w:r>
      <w:r w:rsidR="00ED78AB" w:rsidRPr="001D371E">
        <w:rPr>
          <w:sz w:val="24"/>
          <w:szCs w:val="24"/>
        </w:rPr>
        <w:t xml:space="preserve"> </w:t>
      </w:r>
      <w:r w:rsidR="00DA7902" w:rsidRPr="001D371E">
        <w:rPr>
          <w:sz w:val="24"/>
          <w:szCs w:val="24"/>
        </w:rPr>
        <w:t>RA</w:t>
      </w:r>
      <w:r w:rsidR="008B79A3" w:rsidRPr="001D371E">
        <w:rPr>
          <w:sz w:val="24"/>
          <w:szCs w:val="24"/>
        </w:rPr>
        <w:t>,</w:t>
      </w:r>
      <w:r w:rsidR="006C5335" w:rsidRPr="001D371E">
        <w:rPr>
          <w:sz w:val="24"/>
          <w:szCs w:val="24"/>
        </w:rPr>
        <w:t xml:space="preserve"> </w:t>
      </w:r>
      <w:r w:rsidR="008250FB" w:rsidRPr="001D371E">
        <w:rPr>
          <w:sz w:val="24"/>
          <w:szCs w:val="24"/>
        </w:rPr>
        <w:t xml:space="preserve">an RCT </w:t>
      </w:r>
      <w:r w:rsidR="00B8074A" w:rsidRPr="001D371E">
        <w:rPr>
          <w:sz w:val="24"/>
          <w:szCs w:val="24"/>
        </w:rPr>
        <w:t>examining</w:t>
      </w:r>
      <w:r w:rsidR="00421C14" w:rsidRPr="001D371E">
        <w:rPr>
          <w:sz w:val="24"/>
          <w:szCs w:val="24"/>
        </w:rPr>
        <w:t xml:space="preserve"> 3002 RA patients</w:t>
      </w:r>
      <w:r w:rsidRPr="001D371E">
        <w:rPr>
          <w:sz w:val="24"/>
          <w:szCs w:val="24"/>
        </w:rPr>
        <w:t xml:space="preserve"> without CVD</w:t>
      </w:r>
      <w:r w:rsidR="00421C14" w:rsidRPr="001D371E">
        <w:rPr>
          <w:sz w:val="24"/>
          <w:szCs w:val="24"/>
        </w:rPr>
        <w:t xml:space="preserve">, </w:t>
      </w:r>
      <w:r w:rsidR="00DA7902" w:rsidRPr="001D371E">
        <w:rPr>
          <w:sz w:val="24"/>
          <w:szCs w:val="24"/>
        </w:rPr>
        <w:t xml:space="preserve">atorvastatin </w:t>
      </w:r>
      <w:r w:rsidR="00ED0771" w:rsidRPr="001D371E">
        <w:rPr>
          <w:sz w:val="24"/>
          <w:szCs w:val="24"/>
        </w:rPr>
        <w:t xml:space="preserve">40 mg daily </w:t>
      </w:r>
      <w:r w:rsidRPr="001D371E">
        <w:rPr>
          <w:sz w:val="24"/>
          <w:szCs w:val="24"/>
        </w:rPr>
        <w:t xml:space="preserve">was associated with significant improvement </w:t>
      </w:r>
      <w:r w:rsidR="007C1FD0" w:rsidRPr="001D371E">
        <w:rPr>
          <w:sz w:val="24"/>
          <w:szCs w:val="24"/>
        </w:rPr>
        <w:t>in</w:t>
      </w:r>
      <w:r w:rsidRPr="001D371E">
        <w:rPr>
          <w:sz w:val="24"/>
          <w:szCs w:val="24"/>
        </w:rPr>
        <w:t xml:space="preserve"> lipoprotein levels </w:t>
      </w:r>
      <w:r w:rsidR="00B8074A" w:rsidRPr="001D371E">
        <w:rPr>
          <w:sz w:val="24"/>
          <w:szCs w:val="24"/>
        </w:rPr>
        <w:t xml:space="preserve">compared to placebo </w:t>
      </w:r>
      <w:r w:rsidRPr="001D371E">
        <w:rPr>
          <w:sz w:val="24"/>
          <w:szCs w:val="24"/>
        </w:rPr>
        <w:t xml:space="preserve">and </w:t>
      </w:r>
      <w:r w:rsidR="00B8074A" w:rsidRPr="001D371E">
        <w:rPr>
          <w:sz w:val="24"/>
          <w:szCs w:val="24"/>
        </w:rPr>
        <w:t>34% reduc</w:t>
      </w:r>
      <w:r w:rsidRPr="001D371E">
        <w:rPr>
          <w:sz w:val="24"/>
          <w:szCs w:val="24"/>
        </w:rPr>
        <w:t xml:space="preserve">tion in </w:t>
      </w:r>
      <w:r w:rsidR="00B8074A" w:rsidRPr="001D371E">
        <w:rPr>
          <w:sz w:val="24"/>
          <w:szCs w:val="24"/>
        </w:rPr>
        <w:t xml:space="preserve">major </w:t>
      </w:r>
      <w:r w:rsidRPr="001D371E">
        <w:rPr>
          <w:sz w:val="24"/>
          <w:szCs w:val="24"/>
        </w:rPr>
        <w:t>cardiovascular events</w:t>
      </w:r>
      <w:r w:rsidR="0038482A">
        <w:rPr>
          <w:sz w:val="24"/>
          <w:szCs w:val="24"/>
        </w:rPr>
        <w:t>, whereas safety profile was similar</w:t>
      </w:r>
      <w:r w:rsidR="005538AE" w:rsidRPr="001D371E">
        <w:rPr>
          <w:sz w:val="24"/>
          <w:szCs w:val="24"/>
        </w:rPr>
        <w:t>.</w:t>
      </w:r>
      <w:r w:rsidRPr="001D371E">
        <w:rPr>
          <w:sz w:val="24"/>
          <w:szCs w:val="24"/>
        </w:rPr>
        <w:t xml:space="preserve"> </w:t>
      </w:r>
      <w:r w:rsidR="005538AE" w:rsidRPr="001D371E">
        <w:rPr>
          <w:sz w:val="24"/>
          <w:szCs w:val="24"/>
        </w:rPr>
        <w:t>Although the effect on cardiovascular events was not statistically significant (which might be due to the unexpectedly low event rate), its magnitude corresponded to statin effects in other populations</w:t>
      </w:r>
      <w:r w:rsidRPr="001D371E">
        <w:rPr>
          <w:sz w:val="24"/>
          <w:szCs w:val="24"/>
        </w:rPr>
        <w:t xml:space="preserve">. </w:t>
      </w:r>
      <w:r w:rsidR="007C1FD0" w:rsidRPr="001D371E">
        <w:rPr>
          <w:sz w:val="24"/>
          <w:szCs w:val="24"/>
        </w:rPr>
        <w:t>The event</w:t>
      </w:r>
      <w:r w:rsidR="00BC2959">
        <w:rPr>
          <w:sz w:val="24"/>
          <w:szCs w:val="24"/>
        </w:rPr>
        <w:t>-</w:t>
      </w:r>
      <w:r w:rsidR="007C1FD0" w:rsidRPr="001D371E">
        <w:rPr>
          <w:sz w:val="24"/>
          <w:szCs w:val="24"/>
        </w:rPr>
        <w:t>rate reduction was related to decrease in LDL-C</w:t>
      </w:r>
      <w:r w:rsidR="0038482A">
        <w:rPr>
          <w:sz w:val="24"/>
          <w:szCs w:val="24"/>
        </w:rPr>
        <w:t xml:space="preserve"> </w:t>
      </w:r>
      <w:r w:rsidR="0033394F" w:rsidRPr="001D371E">
        <w:rPr>
          <w:sz w:val="24"/>
          <w:szCs w:val="24"/>
        </w:rPr>
        <w:fldChar w:fldCharType="begin">
          <w:fldData xml:space="preserve">PEVuZE5vdGU+PENpdGU+PEF1dGhvcj5LaXRhczwvQXV0aG9yPjxZZWFyPjIwMTk8L1llYXI+PFJl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</w:fldData>
        </w:fldChar>
      </w:r>
      <w:r w:rsidR="005C3CD5">
        <w:rPr>
          <w:sz w:val="24"/>
          <w:szCs w:val="24"/>
        </w:rPr>
        <w:instrText xml:space="preserve"> ADDIN EN.CITE </w:instrText>
      </w:r>
      <w:r w:rsidR="005C3CD5">
        <w:rPr>
          <w:sz w:val="24"/>
          <w:szCs w:val="24"/>
        </w:rPr>
        <w:fldChar w:fldCharType="begin">
          <w:fldData xml:space="preserve">PEVuZE5vdGU+PENpdGU+PEF1dGhvcj5LaXRhczwvQXV0aG9yPjxZZWFyPjIwMTk8L1llYXI+PFJl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</w:fldData>
        </w:fldChar>
      </w:r>
      <w:r w:rsidR="005C3CD5">
        <w:rPr>
          <w:sz w:val="24"/>
          <w:szCs w:val="24"/>
        </w:rPr>
        <w:instrText xml:space="preserve"> ADDIN EN.CITE.DATA </w:instrText>
      </w:r>
      <w:r w:rsidR="005C3CD5">
        <w:rPr>
          <w:sz w:val="24"/>
          <w:szCs w:val="24"/>
        </w:rPr>
      </w:r>
      <w:r w:rsidR="005C3CD5">
        <w:rPr>
          <w:sz w:val="24"/>
          <w:szCs w:val="24"/>
        </w:rPr>
        <w:fldChar w:fldCharType="end"/>
      </w:r>
      <w:r w:rsidR="0033394F" w:rsidRPr="001D371E">
        <w:rPr>
          <w:sz w:val="24"/>
          <w:szCs w:val="24"/>
        </w:rPr>
      </w:r>
      <w:r w:rsidR="0033394F" w:rsidRPr="001D371E">
        <w:rPr>
          <w:sz w:val="24"/>
          <w:szCs w:val="24"/>
        </w:rPr>
        <w:fldChar w:fldCharType="separate"/>
      </w:r>
      <w:r w:rsidR="005C3CD5">
        <w:rPr>
          <w:noProof/>
          <w:sz w:val="24"/>
          <w:szCs w:val="24"/>
        </w:rPr>
        <w:t>(107)</w:t>
      </w:r>
      <w:r w:rsidR="0033394F" w:rsidRPr="001D371E">
        <w:rPr>
          <w:sz w:val="24"/>
          <w:szCs w:val="24"/>
        </w:rPr>
        <w:fldChar w:fldCharType="end"/>
      </w:r>
      <w:r w:rsidR="00DA7902" w:rsidRPr="001D371E">
        <w:rPr>
          <w:sz w:val="24"/>
          <w:szCs w:val="24"/>
        </w:rPr>
        <w:t xml:space="preserve">. </w:t>
      </w:r>
    </w:p>
    <w:p w14:paraId="244F3881" w14:textId="403526C8" w:rsidR="00B92D14" w:rsidRDefault="00FF3322" w:rsidP="00E73CEA">
      <w:pPr>
        <w:pStyle w:val="Body"/>
        <w:spacing w:after="0" w:line="480" w:lineRule="auto"/>
        <w:ind w:firstLine="454"/>
        <w:rPr>
          <w:sz w:val="24"/>
          <w:szCs w:val="24"/>
        </w:rPr>
      </w:pPr>
      <w:r>
        <w:rPr>
          <w:sz w:val="24"/>
          <w:szCs w:val="24"/>
        </w:rPr>
        <w:t>P</w:t>
      </w:r>
      <w:r w:rsidR="00156CF6">
        <w:rPr>
          <w:sz w:val="24"/>
          <w:szCs w:val="24"/>
        </w:rPr>
        <w:t xml:space="preserve">ost-hoc analyses of RCTs </w:t>
      </w:r>
      <w:r w:rsidR="004A3DC9">
        <w:rPr>
          <w:sz w:val="24"/>
          <w:szCs w:val="24"/>
        </w:rPr>
        <w:t>from the general population</w:t>
      </w:r>
      <w:r>
        <w:rPr>
          <w:sz w:val="24"/>
          <w:szCs w:val="24"/>
        </w:rPr>
        <w:t xml:space="preserve"> and observational studies</w:t>
      </w:r>
      <w:r w:rsidR="004A3DC9">
        <w:rPr>
          <w:sz w:val="24"/>
          <w:szCs w:val="24"/>
        </w:rPr>
        <w:t xml:space="preserve"> indicate that statins </w:t>
      </w:r>
      <w:r w:rsidR="00E73CEA">
        <w:rPr>
          <w:sz w:val="24"/>
          <w:szCs w:val="24"/>
        </w:rPr>
        <w:t>are</w:t>
      </w:r>
      <w:r>
        <w:rPr>
          <w:sz w:val="24"/>
          <w:szCs w:val="24"/>
        </w:rPr>
        <w:t xml:space="preserve"> efficient in </w:t>
      </w:r>
      <w:r w:rsidRPr="004C61DF">
        <w:rPr>
          <w:sz w:val="24"/>
          <w:szCs w:val="24"/>
        </w:rPr>
        <w:t>primary</w:t>
      </w:r>
      <w:r>
        <w:rPr>
          <w:sz w:val="24"/>
          <w:szCs w:val="24"/>
        </w:rPr>
        <w:t xml:space="preserve"> and secondary CVP</w:t>
      </w:r>
      <w:r w:rsidR="00E73CEA">
        <w:rPr>
          <w:sz w:val="24"/>
          <w:szCs w:val="24"/>
        </w:rPr>
        <w:t xml:space="preserve"> and reduce mortality</w:t>
      </w:r>
      <w:r w:rsidR="00C433D6">
        <w:rPr>
          <w:sz w:val="24"/>
          <w:szCs w:val="24"/>
        </w:rPr>
        <w:t xml:space="preserve"> </w:t>
      </w:r>
      <w:r w:rsidR="00B92D14">
        <w:rPr>
          <w:sz w:val="24"/>
          <w:szCs w:val="24"/>
        </w:rPr>
        <w:t xml:space="preserve">in RA </w:t>
      </w:r>
      <w:r w:rsidRPr="001D371E">
        <w:rPr>
          <w:sz w:val="24"/>
          <w:szCs w:val="24"/>
        </w:rPr>
        <w:fldChar w:fldCharType="begin">
          <w:fldData xml:space="preserve">PEVuZE5vdGU+PENpdGU+PEF1dGhvcj5BbjwvQXV0aG9yPjxZZWFyPjIwMTY8L1llYXI+PFJlY051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</w:fldData>
        </w:fldChar>
      </w:r>
      <w:r w:rsidR="005C3CD5">
        <w:rPr>
          <w:sz w:val="24"/>
          <w:szCs w:val="24"/>
        </w:rPr>
        <w:instrText xml:space="preserve"> ADDIN EN.CITE </w:instrText>
      </w:r>
      <w:r w:rsidR="005C3CD5">
        <w:rPr>
          <w:sz w:val="24"/>
          <w:szCs w:val="24"/>
        </w:rPr>
        <w:fldChar w:fldCharType="begin">
          <w:fldData xml:space="preserve">PEVuZE5vdGU+PENpdGU+PEF1dGhvcj5BbjwvQXV0aG9yPjxZZWFyPjIwMTY8L1llYXI+PFJlY051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</w:fldData>
        </w:fldChar>
      </w:r>
      <w:r w:rsidR="005C3CD5">
        <w:rPr>
          <w:sz w:val="24"/>
          <w:szCs w:val="24"/>
        </w:rPr>
        <w:instrText xml:space="preserve"> ADDIN EN.CITE.DATA </w:instrText>
      </w:r>
      <w:r w:rsidR="005C3CD5">
        <w:rPr>
          <w:sz w:val="24"/>
          <w:szCs w:val="24"/>
        </w:rPr>
      </w:r>
      <w:r w:rsidR="005C3CD5">
        <w:rPr>
          <w:sz w:val="24"/>
          <w:szCs w:val="24"/>
        </w:rPr>
        <w:fldChar w:fldCharType="end"/>
      </w:r>
      <w:r w:rsidRPr="001D371E">
        <w:rPr>
          <w:sz w:val="24"/>
          <w:szCs w:val="24"/>
        </w:rPr>
      </w:r>
      <w:r w:rsidRPr="001D371E">
        <w:rPr>
          <w:sz w:val="24"/>
          <w:szCs w:val="24"/>
        </w:rPr>
        <w:fldChar w:fldCharType="separate"/>
      </w:r>
      <w:r w:rsidR="005C3CD5">
        <w:rPr>
          <w:noProof/>
          <w:sz w:val="24"/>
          <w:szCs w:val="24"/>
        </w:rPr>
        <w:t>(3, 108-112)</w:t>
      </w:r>
      <w:r w:rsidRPr="001D371E">
        <w:rPr>
          <w:sz w:val="24"/>
          <w:szCs w:val="24"/>
        </w:rPr>
        <w:fldChar w:fldCharType="end"/>
      </w:r>
      <w:r w:rsidR="00DA7902" w:rsidRPr="001D371E">
        <w:rPr>
          <w:sz w:val="24"/>
          <w:szCs w:val="24"/>
        </w:rPr>
        <w:t>.</w:t>
      </w:r>
      <w:r w:rsidR="00574CA3">
        <w:rPr>
          <w:sz w:val="24"/>
          <w:szCs w:val="24"/>
        </w:rPr>
        <w:t xml:space="preserve"> </w:t>
      </w:r>
      <w:r w:rsidR="00E73CEA">
        <w:rPr>
          <w:sz w:val="24"/>
          <w:szCs w:val="24"/>
        </w:rPr>
        <w:t>D</w:t>
      </w:r>
      <w:r w:rsidR="004C61DF">
        <w:rPr>
          <w:sz w:val="24"/>
          <w:szCs w:val="24"/>
        </w:rPr>
        <w:t>iscontinuation</w:t>
      </w:r>
      <w:r w:rsidR="007536FB" w:rsidRPr="001D371E">
        <w:rPr>
          <w:sz w:val="24"/>
          <w:szCs w:val="24"/>
        </w:rPr>
        <w:t xml:space="preserve"> </w:t>
      </w:r>
      <w:r w:rsidR="00E73CEA">
        <w:rPr>
          <w:sz w:val="24"/>
          <w:szCs w:val="24"/>
        </w:rPr>
        <w:t xml:space="preserve">of statin treatment </w:t>
      </w:r>
      <w:r w:rsidR="007536FB" w:rsidRPr="001D371E">
        <w:rPr>
          <w:sz w:val="24"/>
          <w:szCs w:val="24"/>
        </w:rPr>
        <w:t xml:space="preserve">is linked to increased total/cardiovascular mortality and cardiovascular morbidity </w:t>
      </w:r>
      <w:r w:rsidR="007536FB" w:rsidRPr="001D371E">
        <w:rPr>
          <w:sz w:val="24"/>
          <w:szCs w:val="24"/>
        </w:rPr>
        <w:fldChar w:fldCharType="begin">
          <w:fldData xml:space="preserve">PEVuZE5vdGU+PENpdGU+PEF1dGhvcj5TaGVuZzwvQXV0aG9yPjxZZWFyPjIwMTI8L1llYXI+PFJl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5hbHMgb2YgdGhlIFJoZXVtYXRp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</w:fldData>
        </w:fldChar>
      </w:r>
      <w:r w:rsidR="005C3CD5">
        <w:rPr>
          <w:sz w:val="24"/>
          <w:szCs w:val="24"/>
        </w:rPr>
        <w:instrText xml:space="preserve"> ADDIN EN.CITE </w:instrText>
      </w:r>
      <w:r w:rsidR="005C3CD5">
        <w:rPr>
          <w:sz w:val="24"/>
          <w:szCs w:val="24"/>
        </w:rPr>
        <w:fldChar w:fldCharType="begin">
          <w:fldData xml:space="preserve">PEVuZE5vdGU+PENpdGU+PEF1dGhvcj5TaGVuZzwvQXV0aG9yPjxZZWFyPjIwMTI8L1llYXI+PFJl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</w:fldData>
        </w:fldChar>
      </w:r>
      <w:r w:rsidR="005C3CD5">
        <w:rPr>
          <w:sz w:val="24"/>
          <w:szCs w:val="24"/>
        </w:rPr>
        <w:instrText xml:space="preserve"> ADDIN EN.CITE.DATA </w:instrText>
      </w:r>
      <w:r w:rsidR="005C3CD5">
        <w:rPr>
          <w:sz w:val="24"/>
          <w:szCs w:val="24"/>
        </w:rPr>
      </w:r>
      <w:r w:rsidR="005C3CD5">
        <w:rPr>
          <w:sz w:val="24"/>
          <w:szCs w:val="24"/>
        </w:rPr>
        <w:fldChar w:fldCharType="end"/>
      </w:r>
      <w:r w:rsidR="007536FB" w:rsidRPr="001D371E">
        <w:rPr>
          <w:sz w:val="24"/>
          <w:szCs w:val="24"/>
        </w:rPr>
      </w:r>
      <w:r w:rsidR="007536FB" w:rsidRPr="001D371E">
        <w:rPr>
          <w:sz w:val="24"/>
          <w:szCs w:val="24"/>
        </w:rPr>
        <w:fldChar w:fldCharType="separate"/>
      </w:r>
      <w:r w:rsidR="005C3CD5">
        <w:rPr>
          <w:noProof/>
          <w:sz w:val="24"/>
          <w:szCs w:val="24"/>
        </w:rPr>
        <w:t>(109, 113-115)</w:t>
      </w:r>
      <w:r w:rsidR="007536FB" w:rsidRPr="001D371E">
        <w:rPr>
          <w:sz w:val="24"/>
          <w:szCs w:val="24"/>
        </w:rPr>
        <w:fldChar w:fldCharType="end"/>
      </w:r>
      <w:r w:rsidR="007536FB" w:rsidRPr="001D371E">
        <w:rPr>
          <w:sz w:val="24"/>
          <w:szCs w:val="24"/>
        </w:rPr>
        <w:t xml:space="preserve">. </w:t>
      </w:r>
    </w:p>
    <w:p w14:paraId="156A6494" w14:textId="5003006D" w:rsidR="007536FB" w:rsidRDefault="007536FB" w:rsidP="00B92D14">
      <w:pPr>
        <w:pStyle w:val="Body"/>
        <w:spacing w:after="0" w:line="480" w:lineRule="auto"/>
        <w:ind w:firstLine="454"/>
        <w:rPr>
          <w:sz w:val="24"/>
          <w:szCs w:val="24"/>
        </w:rPr>
      </w:pPr>
      <w:r w:rsidRPr="001D371E">
        <w:rPr>
          <w:sz w:val="24"/>
          <w:szCs w:val="24"/>
        </w:rPr>
        <w:t xml:space="preserve">Rosuvastatin treatment, aimed to attain LDL-C </w:t>
      </w:r>
      <w:r w:rsidRPr="00B92D14">
        <w:rPr>
          <w:sz w:val="24"/>
          <w:szCs w:val="24"/>
        </w:rPr>
        <w:sym w:font="Symbol" w:char="F0A3"/>
      </w:r>
      <w:r w:rsidRPr="001D371E">
        <w:rPr>
          <w:sz w:val="24"/>
          <w:szCs w:val="24"/>
        </w:rPr>
        <w:t xml:space="preserve">1.8 mmol/L, </w:t>
      </w:r>
      <w:r w:rsidR="00B92D14">
        <w:rPr>
          <w:sz w:val="24"/>
          <w:szCs w:val="24"/>
        </w:rPr>
        <w:t xml:space="preserve">induced carotid plaque regression </w:t>
      </w:r>
      <w:r w:rsidRPr="001D371E">
        <w:rPr>
          <w:sz w:val="24"/>
          <w:szCs w:val="24"/>
        </w:rPr>
        <w:t xml:space="preserve">in RA patients within 18 months </w:t>
      </w:r>
      <w:r w:rsidRPr="001D371E">
        <w:rPr>
          <w:sz w:val="24"/>
          <w:szCs w:val="24"/>
        </w:rPr>
        <w:fldChar w:fldCharType="begin">
          <w:fldData xml:space="preserve">PEVuZE5vdGU+PENpdGU+PEF1dGhvcj5Sb2xsZWZzdGFkPC9BdXRob3I+PFllYXI+MjAxNTwvWWVh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</w:fldData>
        </w:fldChar>
      </w:r>
      <w:r w:rsidR="005C3CD5">
        <w:rPr>
          <w:sz w:val="24"/>
          <w:szCs w:val="24"/>
        </w:rPr>
        <w:instrText xml:space="preserve"> ADDIN EN.CITE </w:instrText>
      </w:r>
      <w:r w:rsidR="005C3CD5">
        <w:rPr>
          <w:sz w:val="24"/>
          <w:szCs w:val="24"/>
        </w:rPr>
        <w:fldChar w:fldCharType="begin">
          <w:fldData xml:space="preserve">PEVuZE5vdGU+PENpdGU+PEF1dGhvcj5Sb2xsZWZzdGFkPC9BdXRob3I+PFllYXI+MjAxNTwvWWVh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</w:fldData>
        </w:fldChar>
      </w:r>
      <w:r w:rsidR="005C3CD5">
        <w:rPr>
          <w:sz w:val="24"/>
          <w:szCs w:val="24"/>
        </w:rPr>
        <w:instrText xml:space="preserve"> ADDIN EN.CITE.DATA </w:instrText>
      </w:r>
      <w:r w:rsidR="005C3CD5">
        <w:rPr>
          <w:sz w:val="24"/>
          <w:szCs w:val="24"/>
        </w:rPr>
      </w:r>
      <w:r w:rsidR="005C3CD5">
        <w:rPr>
          <w:sz w:val="24"/>
          <w:szCs w:val="24"/>
        </w:rPr>
        <w:fldChar w:fldCharType="end"/>
      </w:r>
      <w:r w:rsidRPr="001D371E">
        <w:rPr>
          <w:sz w:val="24"/>
          <w:szCs w:val="24"/>
        </w:rPr>
      </w:r>
      <w:r w:rsidRPr="001D371E">
        <w:rPr>
          <w:sz w:val="24"/>
          <w:szCs w:val="24"/>
        </w:rPr>
        <w:fldChar w:fldCharType="separate"/>
      </w:r>
      <w:r w:rsidR="005C3CD5">
        <w:rPr>
          <w:noProof/>
          <w:sz w:val="24"/>
          <w:szCs w:val="24"/>
        </w:rPr>
        <w:t>(116)</w:t>
      </w:r>
      <w:r w:rsidRPr="001D371E">
        <w:rPr>
          <w:sz w:val="24"/>
          <w:szCs w:val="24"/>
        </w:rPr>
        <w:fldChar w:fldCharType="end"/>
      </w:r>
      <w:r w:rsidRPr="001D371E">
        <w:rPr>
          <w:sz w:val="24"/>
          <w:szCs w:val="24"/>
        </w:rPr>
        <w:t>.</w:t>
      </w:r>
    </w:p>
    <w:p w14:paraId="088317B1" w14:textId="49A31126" w:rsidR="00C84282" w:rsidRDefault="00C84282" w:rsidP="00C84282">
      <w:pPr>
        <w:pStyle w:val="Body"/>
        <w:spacing w:after="0" w:line="480" w:lineRule="auto"/>
        <w:ind w:firstLine="454"/>
        <w:rPr>
          <w:sz w:val="24"/>
          <w:szCs w:val="24"/>
        </w:rPr>
      </w:pPr>
      <w:r w:rsidRPr="00B92D14">
        <w:rPr>
          <w:sz w:val="24"/>
          <w:szCs w:val="24"/>
        </w:rPr>
        <w:t xml:space="preserve">In a study of 49 227 RA patients, protection against ACS increased with cumulative dose and length of statin treatment, and was most prominent in rosuvastatin treated patients </w:t>
      </w:r>
      <w:r w:rsidRPr="00B92D14">
        <w:rPr>
          <w:sz w:val="24"/>
          <w:szCs w:val="24"/>
        </w:rPr>
        <w:fldChar w:fldCharType="begin">
          <w:fldData xml:space="preserve">PEVuZE5vdGU+PENpdGU+PEF1dGhvcj5IdWFuZzwvQXV0aG9yPjxZZWFyPjIwMTg8L1llYXI+PFJl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tNjwvcGFnZXM+PHZvbHVtZT4yNTM8L3ZvbHVtZT48ZWRpdGlvbj4yMDE3LzEx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</w:fldData>
        </w:fldChar>
      </w:r>
      <w:r w:rsidR="005C3CD5">
        <w:rPr>
          <w:sz w:val="24"/>
          <w:szCs w:val="24"/>
        </w:rPr>
        <w:instrText xml:space="preserve"> ADDIN EN.CITE </w:instrText>
      </w:r>
      <w:r w:rsidR="005C3CD5">
        <w:rPr>
          <w:sz w:val="24"/>
          <w:szCs w:val="24"/>
        </w:rPr>
        <w:fldChar w:fldCharType="begin">
          <w:fldData xml:space="preserve">PEVuZE5vdGU+PENpdGU+PEF1dGhvcj5IdWFuZzwvQXV0aG9yPjxZZWFyPjIwMTg8L1llYXI+PFJl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EtNjwvcGFnZXM+PHZvbHVtZT4yNTM8L3ZvbHVtZT48ZWRpdGlvbj4yMDE3LzEx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</w:fldData>
        </w:fldChar>
      </w:r>
      <w:r w:rsidR="005C3CD5">
        <w:rPr>
          <w:sz w:val="24"/>
          <w:szCs w:val="24"/>
        </w:rPr>
        <w:instrText xml:space="preserve"> ADDIN EN.CITE.DATA </w:instrText>
      </w:r>
      <w:r w:rsidR="005C3CD5">
        <w:rPr>
          <w:sz w:val="24"/>
          <w:szCs w:val="24"/>
        </w:rPr>
      </w:r>
      <w:r w:rsidR="005C3CD5">
        <w:rPr>
          <w:sz w:val="24"/>
          <w:szCs w:val="24"/>
        </w:rPr>
        <w:fldChar w:fldCharType="end"/>
      </w:r>
      <w:r w:rsidRPr="00B92D14">
        <w:rPr>
          <w:sz w:val="24"/>
          <w:szCs w:val="24"/>
        </w:rPr>
      </w:r>
      <w:r w:rsidRPr="00B92D14">
        <w:rPr>
          <w:sz w:val="24"/>
          <w:szCs w:val="24"/>
        </w:rPr>
        <w:fldChar w:fldCharType="separate"/>
      </w:r>
      <w:r w:rsidR="005C3CD5">
        <w:rPr>
          <w:noProof/>
          <w:sz w:val="24"/>
          <w:szCs w:val="24"/>
        </w:rPr>
        <w:t>(112)</w:t>
      </w:r>
      <w:r w:rsidRPr="00B92D14">
        <w:rPr>
          <w:sz w:val="24"/>
          <w:szCs w:val="24"/>
        </w:rPr>
        <w:fldChar w:fldCharType="end"/>
      </w:r>
      <w:r w:rsidRPr="00B92D14">
        <w:rPr>
          <w:sz w:val="24"/>
          <w:szCs w:val="24"/>
        </w:rPr>
        <w:t xml:space="preserve">.  Indeed, an early initiation of statin therapy, even in young individuals with a low absolute but high relative CVR, is likely to have the greatest long-term benefits due to the reduction of lifelong CVR </w:t>
      </w:r>
      <w:r w:rsidRPr="00B92D14">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Pr>
          <w:sz w:val="24"/>
          <w:szCs w:val="24"/>
        </w:rPr>
        <w:instrText xml:space="preserve"> ADDIN EN.CITE </w:instrText>
      </w:r>
      <w:r>
        <w:rPr>
          <w:sz w:val="24"/>
          <w:szCs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Pr>
          <w:sz w:val="24"/>
          <w:szCs w:val="24"/>
        </w:rPr>
        <w:instrText xml:space="preserve"> ADDIN EN.CITE.DATA </w:instrText>
      </w:r>
      <w:r>
        <w:rPr>
          <w:sz w:val="24"/>
          <w:szCs w:val="24"/>
        </w:rPr>
      </w:r>
      <w:r>
        <w:rPr>
          <w:sz w:val="24"/>
          <w:szCs w:val="24"/>
        </w:rPr>
        <w:fldChar w:fldCharType="end"/>
      </w:r>
      <w:r w:rsidRPr="00B92D14">
        <w:rPr>
          <w:sz w:val="24"/>
          <w:szCs w:val="24"/>
        </w:rPr>
      </w:r>
      <w:r w:rsidRPr="00B92D14">
        <w:rPr>
          <w:sz w:val="24"/>
          <w:szCs w:val="24"/>
        </w:rPr>
        <w:fldChar w:fldCharType="separate"/>
      </w:r>
      <w:r>
        <w:rPr>
          <w:sz w:val="24"/>
          <w:szCs w:val="24"/>
        </w:rPr>
        <w:t>(33)</w:t>
      </w:r>
      <w:r w:rsidRPr="00B92D14">
        <w:rPr>
          <w:sz w:val="24"/>
          <w:szCs w:val="24"/>
        </w:rPr>
        <w:fldChar w:fldCharType="end"/>
      </w:r>
      <w:r w:rsidRPr="00B92D14">
        <w:rPr>
          <w:sz w:val="24"/>
          <w:szCs w:val="24"/>
        </w:rPr>
        <w:t>.</w:t>
      </w:r>
    </w:p>
    <w:p w14:paraId="3D28D987" w14:textId="7D83E721" w:rsidR="00F62E55" w:rsidRPr="005665B5" w:rsidRDefault="00FE2C79" w:rsidP="00F9759C">
      <w:pPr>
        <w:pStyle w:val="Body"/>
        <w:spacing w:after="0" w:line="480" w:lineRule="auto"/>
        <w:ind w:firstLine="454"/>
        <w:rPr>
          <w:sz w:val="24"/>
          <w:szCs w:val="24"/>
        </w:rPr>
      </w:pPr>
      <w:r>
        <w:rPr>
          <w:sz w:val="24"/>
          <w:szCs w:val="24"/>
        </w:rPr>
        <w:lastRenderedPageBreak/>
        <w:t>Besides</w:t>
      </w:r>
      <w:r w:rsidR="008873A1">
        <w:rPr>
          <w:sz w:val="24"/>
          <w:szCs w:val="24"/>
        </w:rPr>
        <w:t xml:space="preserve"> </w:t>
      </w:r>
      <w:r w:rsidR="00FF4E10">
        <w:rPr>
          <w:sz w:val="24"/>
          <w:szCs w:val="24"/>
        </w:rPr>
        <w:t>lipoprotein-lowering qualities</w:t>
      </w:r>
      <w:r>
        <w:rPr>
          <w:sz w:val="24"/>
          <w:szCs w:val="24"/>
        </w:rPr>
        <w:t xml:space="preserve">, </w:t>
      </w:r>
      <w:r w:rsidR="008873A1">
        <w:rPr>
          <w:sz w:val="24"/>
          <w:szCs w:val="24"/>
        </w:rPr>
        <w:t xml:space="preserve">statins exert also other beneficial effects, </w:t>
      </w:r>
      <w:r w:rsidR="00F9759C">
        <w:rPr>
          <w:sz w:val="24"/>
          <w:szCs w:val="24"/>
        </w:rPr>
        <w:t xml:space="preserve">including anti-inflammatory, antithrombotic and antioxidant </w:t>
      </w:r>
      <w:r w:rsidR="008873A1">
        <w:rPr>
          <w:sz w:val="24"/>
          <w:szCs w:val="24"/>
        </w:rPr>
        <w:t>actions</w:t>
      </w:r>
      <w:r w:rsidR="00F9759C">
        <w:rPr>
          <w:sz w:val="24"/>
          <w:szCs w:val="24"/>
        </w:rPr>
        <w:t>, improvement of</w:t>
      </w:r>
      <w:r w:rsidR="00F9759C" w:rsidRPr="001D371E">
        <w:rPr>
          <w:sz w:val="24"/>
          <w:szCs w:val="24"/>
        </w:rPr>
        <w:t xml:space="preserve"> </w:t>
      </w:r>
      <w:r w:rsidR="00F9759C">
        <w:rPr>
          <w:sz w:val="24"/>
          <w:szCs w:val="24"/>
        </w:rPr>
        <w:t xml:space="preserve">endothelial and </w:t>
      </w:r>
      <w:r w:rsidR="00F9759C" w:rsidRPr="001D371E">
        <w:rPr>
          <w:sz w:val="24"/>
          <w:szCs w:val="24"/>
        </w:rPr>
        <w:t>HDL-C function</w:t>
      </w:r>
      <w:r w:rsidR="00F9759C">
        <w:rPr>
          <w:sz w:val="24"/>
          <w:szCs w:val="24"/>
        </w:rPr>
        <w:t xml:space="preserve">, </w:t>
      </w:r>
      <w:r w:rsidR="00F9759C" w:rsidRPr="001D371E">
        <w:rPr>
          <w:sz w:val="24"/>
          <w:szCs w:val="24"/>
        </w:rPr>
        <w:t>plaque stabilization</w:t>
      </w:r>
      <w:r w:rsidR="008873A1">
        <w:rPr>
          <w:sz w:val="24"/>
          <w:szCs w:val="24"/>
        </w:rPr>
        <w:t>, which may underlie</w:t>
      </w:r>
      <w:r w:rsidR="00B53BA6">
        <w:rPr>
          <w:sz w:val="24"/>
          <w:szCs w:val="24"/>
        </w:rPr>
        <w:t xml:space="preserve"> </w:t>
      </w:r>
      <w:r w:rsidR="008873A1">
        <w:rPr>
          <w:sz w:val="24"/>
          <w:szCs w:val="24"/>
        </w:rPr>
        <w:t>the</w:t>
      </w:r>
      <w:r w:rsidR="00B53BA6">
        <w:rPr>
          <w:sz w:val="24"/>
          <w:szCs w:val="24"/>
        </w:rPr>
        <w:t xml:space="preserve"> cardioprotective effects</w:t>
      </w:r>
      <w:r w:rsidR="008873A1">
        <w:rPr>
          <w:sz w:val="24"/>
          <w:szCs w:val="24"/>
        </w:rPr>
        <w:t xml:space="preserve"> of statins even in </w:t>
      </w:r>
      <w:r w:rsidR="00B53BA6">
        <w:rPr>
          <w:sz w:val="24"/>
          <w:szCs w:val="24"/>
        </w:rPr>
        <w:t xml:space="preserve">non-hyperlipidemic individuals </w:t>
      </w:r>
      <w:r w:rsidRPr="00A14A6D">
        <w:rPr>
          <w:sz w:val="24"/>
          <w:szCs w:val="24"/>
        </w:rPr>
        <w:fldChar w:fldCharType="begin">
          <w:fldData xml:space="preserve">PEVuZE5vdGU+PENpdGU+PEF1dGhvcj5UYXdha29sPC9BdXRob3I+PFllYXI+MjAxMzwvWWVhcj48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g1Mi04PC9wYWdlcz48dm9sdW1lPjUwPC92b2x1bWU+PG51bWJlcj45PC9udW1iZXI+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</w:fldData>
        </w:fldChar>
      </w:r>
      <w:r w:rsidR="005C3CD5">
        <w:rPr>
          <w:sz w:val="24"/>
          <w:szCs w:val="24"/>
        </w:rPr>
        <w:instrText xml:space="preserve"> ADDIN EN.CITE </w:instrText>
      </w:r>
      <w:r w:rsidR="005C3CD5">
        <w:rPr>
          <w:sz w:val="24"/>
          <w:szCs w:val="24"/>
        </w:rPr>
        <w:fldChar w:fldCharType="begin">
          <w:fldData xml:space="preserve">PEVuZE5vdGU+PENpdGU+PEF1dGhvcj5UYXdha29sPC9BdXRob3I+PFllYXI+MjAxMzwvWWVhcj48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g1Mi04PC9wYWdlcz48dm9sdW1lPjUwPC92b2x1bWU+PG51bWJlcj45PC9udW1iZXI+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</w:fldData>
        </w:fldChar>
      </w:r>
      <w:r w:rsidR="005C3CD5">
        <w:rPr>
          <w:sz w:val="24"/>
          <w:szCs w:val="24"/>
        </w:rPr>
        <w:instrText xml:space="preserve"> ADDIN EN.CITE.DATA </w:instrText>
      </w:r>
      <w:r w:rsidR="005C3CD5">
        <w:rPr>
          <w:sz w:val="24"/>
          <w:szCs w:val="24"/>
        </w:rPr>
      </w:r>
      <w:r w:rsidR="005C3CD5">
        <w:rPr>
          <w:sz w:val="24"/>
          <w:szCs w:val="24"/>
        </w:rPr>
        <w:fldChar w:fldCharType="end"/>
      </w:r>
      <w:r w:rsidRPr="00A14A6D">
        <w:rPr>
          <w:sz w:val="24"/>
          <w:szCs w:val="24"/>
        </w:rPr>
      </w:r>
      <w:r w:rsidRPr="00A14A6D">
        <w:rPr>
          <w:sz w:val="24"/>
          <w:szCs w:val="24"/>
        </w:rPr>
        <w:fldChar w:fldCharType="separate"/>
      </w:r>
      <w:r w:rsidR="005C3CD5">
        <w:rPr>
          <w:noProof/>
          <w:sz w:val="24"/>
          <w:szCs w:val="24"/>
        </w:rPr>
        <w:t>(117-120)</w:t>
      </w:r>
      <w:r w:rsidRPr="00A14A6D">
        <w:rPr>
          <w:sz w:val="24"/>
          <w:szCs w:val="24"/>
        </w:rPr>
        <w:fldChar w:fldCharType="end"/>
      </w:r>
      <w:r w:rsidRPr="00A14A6D">
        <w:rPr>
          <w:sz w:val="24"/>
          <w:szCs w:val="24"/>
        </w:rPr>
        <w:t>.</w:t>
      </w:r>
      <w:r w:rsidR="00A14A6D">
        <w:rPr>
          <w:sz w:val="24"/>
          <w:szCs w:val="24"/>
        </w:rPr>
        <w:t xml:space="preserve"> </w:t>
      </w:r>
      <w:r w:rsidR="00B53BA6">
        <w:rPr>
          <w:sz w:val="24"/>
          <w:szCs w:val="24"/>
        </w:rPr>
        <w:t xml:space="preserve">These effects may be particularly important in RA. </w:t>
      </w:r>
      <w:r w:rsidR="007C5CC8">
        <w:rPr>
          <w:sz w:val="24"/>
          <w:szCs w:val="24"/>
        </w:rPr>
        <w:t xml:space="preserve">Further research is needed to clarify if </w:t>
      </w:r>
      <w:r w:rsidR="008B7CBB">
        <w:rPr>
          <w:sz w:val="24"/>
          <w:szCs w:val="24"/>
        </w:rPr>
        <w:t xml:space="preserve">statins </w:t>
      </w:r>
      <w:r w:rsidR="0015621F">
        <w:rPr>
          <w:sz w:val="24"/>
          <w:szCs w:val="24"/>
        </w:rPr>
        <w:t xml:space="preserve">might </w:t>
      </w:r>
      <w:r w:rsidR="007C5CC8">
        <w:rPr>
          <w:sz w:val="24"/>
          <w:szCs w:val="24"/>
        </w:rPr>
        <w:t xml:space="preserve">be beneficial in </w:t>
      </w:r>
      <w:r w:rsidR="0015621F">
        <w:rPr>
          <w:sz w:val="24"/>
          <w:szCs w:val="24"/>
        </w:rPr>
        <w:t>a large</w:t>
      </w:r>
      <w:r w:rsidRPr="001D371E">
        <w:rPr>
          <w:sz w:val="24"/>
          <w:szCs w:val="24"/>
        </w:rPr>
        <w:t xml:space="preserve"> </w:t>
      </w:r>
      <w:r w:rsidR="0015621F">
        <w:rPr>
          <w:sz w:val="24"/>
          <w:szCs w:val="24"/>
        </w:rPr>
        <w:t>part of the RA population</w:t>
      </w:r>
      <w:r w:rsidR="007C5CC8">
        <w:rPr>
          <w:sz w:val="24"/>
          <w:szCs w:val="24"/>
        </w:rPr>
        <w:t xml:space="preserve"> (in particular HR-RA)</w:t>
      </w:r>
      <w:r w:rsidR="0015621F">
        <w:rPr>
          <w:sz w:val="24"/>
          <w:szCs w:val="24"/>
        </w:rPr>
        <w:t xml:space="preserve">, </w:t>
      </w:r>
      <w:r w:rsidR="007C5CC8">
        <w:rPr>
          <w:sz w:val="24"/>
          <w:szCs w:val="24"/>
        </w:rPr>
        <w:t>irrespective of</w:t>
      </w:r>
      <w:r w:rsidR="008B7CBB">
        <w:rPr>
          <w:sz w:val="24"/>
          <w:szCs w:val="24"/>
        </w:rPr>
        <w:t xml:space="preserve"> cholesterol levels</w:t>
      </w:r>
      <w:r w:rsidR="007C5CC8">
        <w:rPr>
          <w:sz w:val="24"/>
          <w:szCs w:val="24"/>
        </w:rPr>
        <w:t>, similar to diabetes.</w:t>
      </w:r>
    </w:p>
    <w:p w14:paraId="21CB492D" w14:textId="13EB8C8E" w:rsidR="008064F9" w:rsidRPr="005665B5" w:rsidRDefault="003E166B" w:rsidP="00A14A6D">
      <w:pPr>
        <w:pStyle w:val="Body"/>
        <w:spacing w:after="0" w:line="480" w:lineRule="auto"/>
        <w:ind w:firstLine="454"/>
        <w:rPr>
          <w:sz w:val="24"/>
          <w:szCs w:val="24"/>
        </w:rPr>
      </w:pPr>
      <w:r w:rsidRPr="005665B5">
        <w:rPr>
          <w:sz w:val="24"/>
          <w:szCs w:val="24"/>
        </w:rPr>
        <w:t xml:space="preserve">Statins </w:t>
      </w:r>
      <w:r w:rsidR="00582EA8" w:rsidRPr="005665B5">
        <w:rPr>
          <w:sz w:val="24"/>
          <w:szCs w:val="24"/>
        </w:rPr>
        <w:t xml:space="preserve">cause various </w:t>
      </w:r>
      <w:r w:rsidR="00506AA3" w:rsidRPr="005665B5">
        <w:rPr>
          <w:sz w:val="24"/>
          <w:szCs w:val="24"/>
        </w:rPr>
        <w:t>adverse</w:t>
      </w:r>
      <w:r w:rsidR="00582EA8" w:rsidRPr="005665B5">
        <w:rPr>
          <w:sz w:val="24"/>
          <w:szCs w:val="24"/>
        </w:rPr>
        <w:t xml:space="preserve"> effects including myalgias, hepatopathy, hyperglycemia, autoimmune conditions (including myositis</w:t>
      </w:r>
      <w:r w:rsidR="00A62E56" w:rsidRPr="005665B5">
        <w:rPr>
          <w:sz w:val="24"/>
          <w:szCs w:val="24"/>
        </w:rPr>
        <w:t>/</w:t>
      </w:r>
      <w:r w:rsidR="00045967" w:rsidRPr="005665B5">
        <w:rPr>
          <w:sz w:val="24"/>
          <w:szCs w:val="24"/>
        </w:rPr>
        <w:t xml:space="preserve">necrotizing autoimmune myopathy </w:t>
      </w:r>
      <w:r w:rsidR="00582EA8" w:rsidRPr="005665B5">
        <w:rPr>
          <w:sz w:val="24"/>
          <w:szCs w:val="24"/>
        </w:rPr>
        <w:t xml:space="preserve">and RA), but </w:t>
      </w:r>
      <w:r w:rsidR="00045967" w:rsidRPr="005665B5">
        <w:rPr>
          <w:sz w:val="24"/>
          <w:szCs w:val="24"/>
        </w:rPr>
        <w:t xml:space="preserve">serious </w:t>
      </w:r>
      <w:r w:rsidR="00506AA3" w:rsidRPr="005665B5">
        <w:rPr>
          <w:sz w:val="24"/>
          <w:szCs w:val="24"/>
        </w:rPr>
        <w:t>adverse</w:t>
      </w:r>
      <w:r w:rsidR="00C06415" w:rsidRPr="005665B5">
        <w:rPr>
          <w:sz w:val="24"/>
          <w:szCs w:val="24"/>
        </w:rPr>
        <w:t xml:space="preserve"> </w:t>
      </w:r>
      <w:r w:rsidR="00045967" w:rsidRPr="005665B5">
        <w:rPr>
          <w:sz w:val="24"/>
          <w:szCs w:val="24"/>
        </w:rPr>
        <w:t xml:space="preserve">effects </w:t>
      </w:r>
      <w:r w:rsidR="002E5D5C" w:rsidRPr="005665B5">
        <w:rPr>
          <w:sz w:val="24"/>
          <w:szCs w:val="24"/>
        </w:rPr>
        <w:t xml:space="preserve">are </w:t>
      </w:r>
      <w:r w:rsidR="00660341" w:rsidRPr="005665B5">
        <w:rPr>
          <w:sz w:val="24"/>
          <w:szCs w:val="24"/>
        </w:rPr>
        <w:t xml:space="preserve">very </w:t>
      </w:r>
      <w:r w:rsidR="002E5D5C" w:rsidRPr="005665B5">
        <w:rPr>
          <w:sz w:val="24"/>
          <w:szCs w:val="24"/>
        </w:rPr>
        <w:t>rare</w:t>
      </w:r>
      <w:r w:rsidR="004A2EA4" w:rsidRPr="005665B5">
        <w:rPr>
          <w:sz w:val="24"/>
          <w:szCs w:val="24"/>
        </w:rPr>
        <w:t xml:space="preserve"> </w:t>
      </w:r>
      <w:r w:rsidR="0033394F" w:rsidRPr="005665B5">
        <w:rPr>
          <w:sz w:val="24"/>
          <w:szCs w:val="24"/>
        </w:rPr>
        <w:fldChar w:fldCharType="begin">
          <w:fldData xml:space="preserve">PEVuZE5vdGU+PENpdGU+PEF1dGhvcj5WYW5kZWJyaWVsPC9BdXRob3I+PFllYXI+MjAxMjwvWWVh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</w:fldData>
        </w:fldChar>
      </w:r>
      <w:r w:rsidR="005C3CD5">
        <w:rPr>
          <w:sz w:val="24"/>
          <w:szCs w:val="24"/>
        </w:rPr>
        <w:instrText xml:space="preserve"> ADDIN EN.CITE </w:instrText>
      </w:r>
      <w:r w:rsidR="005C3CD5">
        <w:rPr>
          <w:sz w:val="24"/>
          <w:szCs w:val="24"/>
        </w:rPr>
        <w:fldChar w:fldCharType="begin">
          <w:fldData xml:space="preserve">PEVuZE5vdGU+PENpdGU+PEF1dGhvcj5WYW5kZWJyaWVsPC9BdXRob3I+PFllYXI+MjAxMjwvWWVh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</w:fldData>
        </w:fldChar>
      </w:r>
      <w:r w:rsidR="005C3CD5">
        <w:rPr>
          <w:sz w:val="24"/>
          <w:szCs w:val="24"/>
        </w:rPr>
        <w:instrText xml:space="preserve"> ADDIN EN.CITE.DATA </w:instrText>
      </w:r>
      <w:r w:rsidR="005C3CD5">
        <w:rPr>
          <w:sz w:val="24"/>
          <w:szCs w:val="24"/>
        </w:rPr>
      </w:r>
      <w:r w:rsidR="005C3CD5">
        <w:rPr>
          <w:sz w:val="24"/>
          <w:szCs w:val="24"/>
        </w:rPr>
        <w:fldChar w:fldCharType="end"/>
      </w:r>
      <w:r w:rsidR="0033394F" w:rsidRPr="005665B5">
        <w:rPr>
          <w:sz w:val="24"/>
          <w:szCs w:val="24"/>
        </w:rPr>
      </w:r>
      <w:r w:rsidR="0033394F" w:rsidRPr="005665B5">
        <w:rPr>
          <w:sz w:val="24"/>
          <w:szCs w:val="24"/>
        </w:rPr>
        <w:fldChar w:fldCharType="separate"/>
      </w:r>
      <w:r w:rsidR="005C3CD5">
        <w:rPr>
          <w:noProof/>
          <w:sz w:val="24"/>
          <w:szCs w:val="24"/>
        </w:rPr>
        <w:t>(121-123)</w:t>
      </w:r>
      <w:r w:rsidR="0033394F" w:rsidRPr="005665B5">
        <w:rPr>
          <w:sz w:val="24"/>
          <w:szCs w:val="24"/>
        </w:rPr>
        <w:fldChar w:fldCharType="end"/>
      </w:r>
      <w:r w:rsidR="00504774" w:rsidRPr="005665B5">
        <w:rPr>
          <w:sz w:val="24"/>
          <w:szCs w:val="24"/>
        </w:rPr>
        <w:t>.</w:t>
      </w:r>
      <w:r w:rsidR="005C2637" w:rsidRPr="005665B5">
        <w:rPr>
          <w:sz w:val="24"/>
          <w:szCs w:val="24"/>
        </w:rPr>
        <w:t xml:space="preserve"> </w:t>
      </w:r>
      <w:r w:rsidR="007419C6" w:rsidRPr="005665B5">
        <w:rPr>
          <w:sz w:val="24"/>
          <w:szCs w:val="24"/>
        </w:rPr>
        <w:t>Monitoring for adverse effects should follow recommendations for the general population.</w:t>
      </w:r>
      <w:r w:rsidR="007419C6">
        <w:rPr>
          <w:sz w:val="24"/>
          <w:szCs w:val="24"/>
        </w:rPr>
        <w:t xml:space="preserve"> Of note, appropriate correction of vitamin D deficiency/insufficiency might help to reduce </w:t>
      </w:r>
      <w:r w:rsidR="007419C6" w:rsidRPr="005665B5">
        <w:rPr>
          <w:sz w:val="24"/>
          <w:szCs w:val="24"/>
        </w:rPr>
        <w:t xml:space="preserve">muscle symptoms in statin-users </w:t>
      </w:r>
      <w:r w:rsidR="007419C6" w:rsidRPr="005665B5">
        <w:rPr>
          <w:sz w:val="24"/>
          <w:szCs w:val="24"/>
        </w:rPr>
        <w:fldChar w:fldCharType="begin">
          <w:fldData xml:space="preserve">PEVuZE5vdGU+PENpdGU+PEF1dGhvcj5XYXJkPC9BdXRob3I+PFllYXI+MjAxODwvWWVhcj48UmVj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</w:fldData>
        </w:fldChar>
      </w:r>
      <w:r w:rsidR="005C3CD5">
        <w:rPr>
          <w:sz w:val="24"/>
          <w:szCs w:val="24"/>
        </w:rPr>
        <w:instrText xml:space="preserve"> ADDIN EN.CITE </w:instrText>
      </w:r>
      <w:r w:rsidR="005C3CD5">
        <w:rPr>
          <w:sz w:val="24"/>
          <w:szCs w:val="24"/>
        </w:rPr>
        <w:fldChar w:fldCharType="begin">
          <w:fldData xml:space="preserve">PEVuZE5vdGU+PENpdGU+PEF1dGhvcj5XYXJkPC9BdXRob3I+PFllYXI+MjAxODwvWWVhcj48UmVj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</w:fldData>
        </w:fldChar>
      </w:r>
      <w:r w:rsidR="005C3CD5">
        <w:rPr>
          <w:sz w:val="24"/>
          <w:szCs w:val="24"/>
        </w:rPr>
        <w:instrText xml:space="preserve"> ADDIN EN.CITE.DATA </w:instrText>
      </w:r>
      <w:r w:rsidR="005C3CD5">
        <w:rPr>
          <w:sz w:val="24"/>
          <w:szCs w:val="24"/>
        </w:rPr>
      </w:r>
      <w:r w:rsidR="005C3CD5">
        <w:rPr>
          <w:sz w:val="24"/>
          <w:szCs w:val="24"/>
        </w:rPr>
        <w:fldChar w:fldCharType="end"/>
      </w:r>
      <w:r w:rsidR="007419C6" w:rsidRPr="005665B5">
        <w:rPr>
          <w:sz w:val="24"/>
          <w:szCs w:val="24"/>
        </w:rPr>
      </w:r>
      <w:r w:rsidR="007419C6" w:rsidRPr="005665B5">
        <w:rPr>
          <w:sz w:val="24"/>
          <w:szCs w:val="24"/>
        </w:rPr>
        <w:fldChar w:fldCharType="separate"/>
      </w:r>
      <w:r w:rsidR="005C3CD5">
        <w:rPr>
          <w:noProof/>
          <w:sz w:val="24"/>
          <w:szCs w:val="24"/>
        </w:rPr>
        <w:t>(124)</w:t>
      </w:r>
      <w:r w:rsidR="007419C6" w:rsidRPr="005665B5">
        <w:rPr>
          <w:sz w:val="24"/>
          <w:szCs w:val="24"/>
        </w:rPr>
        <w:fldChar w:fldCharType="end"/>
      </w:r>
      <w:r w:rsidR="007419C6" w:rsidRPr="005665B5">
        <w:rPr>
          <w:sz w:val="24"/>
          <w:szCs w:val="24"/>
        </w:rPr>
        <w:t>.</w:t>
      </w:r>
      <w:r w:rsidR="007419C6">
        <w:rPr>
          <w:sz w:val="24"/>
          <w:szCs w:val="24"/>
        </w:rPr>
        <w:t xml:space="preserve"> </w:t>
      </w:r>
      <w:r w:rsidR="00AA44F8" w:rsidRPr="005665B5">
        <w:rPr>
          <w:sz w:val="24"/>
          <w:szCs w:val="24"/>
        </w:rPr>
        <w:t xml:space="preserve">The risk of </w:t>
      </w:r>
      <w:r w:rsidR="00504774" w:rsidRPr="005665B5">
        <w:rPr>
          <w:sz w:val="24"/>
          <w:szCs w:val="24"/>
        </w:rPr>
        <w:t>hepatopathy</w:t>
      </w:r>
      <w:r w:rsidR="00AA44F8" w:rsidRPr="005665B5">
        <w:rPr>
          <w:sz w:val="24"/>
          <w:szCs w:val="24"/>
        </w:rPr>
        <w:t xml:space="preserve"> </w:t>
      </w:r>
      <w:r w:rsidR="00C1174D" w:rsidRPr="005665B5">
        <w:rPr>
          <w:sz w:val="24"/>
          <w:szCs w:val="24"/>
        </w:rPr>
        <w:t>may</w:t>
      </w:r>
      <w:r w:rsidR="00BB0326" w:rsidRPr="005665B5">
        <w:rPr>
          <w:sz w:val="24"/>
          <w:szCs w:val="24"/>
        </w:rPr>
        <w:t xml:space="preserve"> </w:t>
      </w:r>
      <w:r w:rsidR="00504774" w:rsidRPr="005665B5">
        <w:rPr>
          <w:sz w:val="24"/>
          <w:szCs w:val="24"/>
        </w:rPr>
        <w:t>increase</w:t>
      </w:r>
      <w:r w:rsidR="00AA44F8" w:rsidRPr="005665B5">
        <w:rPr>
          <w:sz w:val="24"/>
          <w:szCs w:val="24"/>
        </w:rPr>
        <w:t xml:space="preserve"> in combination</w:t>
      </w:r>
      <w:r w:rsidR="00504774" w:rsidRPr="005665B5">
        <w:rPr>
          <w:sz w:val="24"/>
          <w:szCs w:val="24"/>
        </w:rPr>
        <w:t>s</w:t>
      </w:r>
      <w:r w:rsidR="00AA44F8" w:rsidRPr="005665B5">
        <w:rPr>
          <w:sz w:val="24"/>
          <w:szCs w:val="24"/>
        </w:rPr>
        <w:t xml:space="preserve"> with hepatotoxic drugs. </w:t>
      </w:r>
      <w:r w:rsidR="00122993" w:rsidRPr="005665B5">
        <w:rPr>
          <w:sz w:val="24"/>
          <w:szCs w:val="24"/>
        </w:rPr>
        <w:t>Nevertheless</w:t>
      </w:r>
      <w:r w:rsidR="00C1174D" w:rsidRPr="005665B5">
        <w:rPr>
          <w:sz w:val="24"/>
          <w:szCs w:val="24"/>
        </w:rPr>
        <w:t xml:space="preserve">, </w:t>
      </w:r>
      <w:r w:rsidR="00122993" w:rsidRPr="005665B5">
        <w:rPr>
          <w:sz w:val="24"/>
          <w:szCs w:val="24"/>
        </w:rPr>
        <w:t xml:space="preserve">atorvastatin in </w:t>
      </w:r>
      <w:r w:rsidR="00C1174D" w:rsidRPr="005665B5">
        <w:rPr>
          <w:sz w:val="24"/>
          <w:szCs w:val="24"/>
        </w:rPr>
        <w:t xml:space="preserve">TRACE RA </w:t>
      </w:r>
      <w:r w:rsidR="00122993" w:rsidRPr="005665B5">
        <w:rPr>
          <w:sz w:val="24"/>
          <w:szCs w:val="24"/>
        </w:rPr>
        <w:t xml:space="preserve">was </w:t>
      </w:r>
      <w:r w:rsidR="002E5D5C" w:rsidRPr="005665B5">
        <w:rPr>
          <w:sz w:val="24"/>
          <w:szCs w:val="24"/>
        </w:rPr>
        <w:t>well-tolerated</w:t>
      </w:r>
      <w:r w:rsidR="00122993" w:rsidRPr="005665B5">
        <w:rPr>
          <w:sz w:val="24"/>
          <w:szCs w:val="24"/>
        </w:rPr>
        <w:t xml:space="preserve"> </w:t>
      </w:r>
      <w:r w:rsidR="005912F7" w:rsidRPr="005665B5">
        <w:rPr>
          <w:sz w:val="24"/>
          <w:szCs w:val="24"/>
        </w:rPr>
        <w:t xml:space="preserve">despite </w:t>
      </w:r>
      <w:r w:rsidR="004508F2" w:rsidRPr="005665B5">
        <w:rPr>
          <w:sz w:val="24"/>
          <w:szCs w:val="24"/>
        </w:rPr>
        <w:t>combination</w:t>
      </w:r>
      <w:r w:rsidR="00453AB7" w:rsidRPr="005665B5">
        <w:rPr>
          <w:sz w:val="24"/>
          <w:szCs w:val="24"/>
        </w:rPr>
        <w:t>s</w:t>
      </w:r>
      <w:r w:rsidR="005912F7" w:rsidRPr="005665B5">
        <w:rPr>
          <w:sz w:val="24"/>
          <w:szCs w:val="24"/>
        </w:rPr>
        <w:t xml:space="preserve"> with</w:t>
      </w:r>
      <w:r w:rsidR="00122993" w:rsidRPr="005665B5">
        <w:rPr>
          <w:sz w:val="24"/>
          <w:szCs w:val="24"/>
        </w:rPr>
        <w:t xml:space="preserve"> </w:t>
      </w:r>
      <w:r w:rsidR="00D53F19">
        <w:rPr>
          <w:sz w:val="24"/>
          <w:szCs w:val="24"/>
        </w:rPr>
        <w:t xml:space="preserve">potentially </w:t>
      </w:r>
      <w:r w:rsidR="00122993" w:rsidRPr="005665B5">
        <w:rPr>
          <w:sz w:val="24"/>
          <w:szCs w:val="24"/>
        </w:rPr>
        <w:t xml:space="preserve">hepatotoxic DMARDs </w:t>
      </w:r>
      <w:r w:rsidR="0033394F" w:rsidRPr="005665B5">
        <w:rPr>
          <w:sz w:val="24"/>
          <w:szCs w:val="24"/>
        </w:rPr>
        <w:fldChar w:fldCharType="begin">
          <w:fldData xml:space="preserve">PEVuZE5vdGU+PENpdGU+PEF1dGhvcj5LaXRhczwvQXV0aG9yPjxZZWFyPjIwMTk8L1llYXI+PFJl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</w:fldData>
        </w:fldChar>
      </w:r>
      <w:r w:rsidR="005C3CD5">
        <w:rPr>
          <w:sz w:val="24"/>
          <w:szCs w:val="24"/>
        </w:rPr>
        <w:instrText xml:space="preserve"> ADDIN EN.CITE </w:instrText>
      </w:r>
      <w:r w:rsidR="005C3CD5">
        <w:rPr>
          <w:sz w:val="24"/>
          <w:szCs w:val="24"/>
        </w:rPr>
        <w:fldChar w:fldCharType="begin">
          <w:fldData xml:space="preserve">PEVuZE5vdGU+PENpdGU+PEF1dGhvcj5LaXRhczwvQXV0aG9yPjxZZWFyPjIwMTk8L1llYXI+PFJl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</w:fldData>
        </w:fldChar>
      </w:r>
      <w:r w:rsidR="005C3CD5">
        <w:rPr>
          <w:sz w:val="24"/>
          <w:szCs w:val="24"/>
        </w:rPr>
        <w:instrText xml:space="preserve"> ADDIN EN.CITE.DATA </w:instrText>
      </w:r>
      <w:r w:rsidR="005C3CD5">
        <w:rPr>
          <w:sz w:val="24"/>
          <w:szCs w:val="24"/>
        </w:rPr>
      </w:r>
      <w:r w:rsidR="005C3CD5">
        <w:rPr>
          <w:sz w:val="24"/>
          <w:szCs w:val="24"/>
        </w:rPr>
        <w:fldChar w:fldCharType="end"/>
      </w:r>
      <w:r w:rsidR="0033394F" w:rsidRPr="005665B5">
        <w:rPr>
          <w:sz w:val="24"/>
          <w:szCs w:val="24"/>
        </w:rPr>
      </w:r>
      <w:r w:rsidR="0033394F" w:rsidRPr="005665B5">
        <w:rPr>
          <w:sz w:val="24"/>
          <w:szCs w:val="24"/>
        </w:rPr>
        <w:fldChar w:fldCharType="separate"/>
      </w:r>
      <w:r w:rsidR="005C3CD5">
        <w:rPr>
          <w:noProof/>
          <w:sz w:val="24"/>
          <w:szCs w:val="24"/>
        </w:rPr>
        <w:t>(107)</w:t>
      </w:r>
      <w:r w:rsidR="0033394F" w:rsidRPr="005665B5">
        <w:rPr>
          <w:sz w:val="24"/>
          <w:szCs w:val="24"/>
        </w:rPr>
        <w:fldChar w:fldCharType="end"/>
      </w:r>
      <w:r w:rsidR="00122993" w:rsidRPr="005665B5">
        <w:rPr>
          <w:sz w:val="24"/>
          <w:szCs w:val="24"/>
        </w:rPr>
        <w:t>.</w:t>
      </w:r>
      <w:r w:rsidR="004508F2" w:rsidRPr="005665B5">
        <w:rPr>
          <w:sz w:val="24"/>
          <w:szCs w:val="24"/>
        </w:rPr>
        <w:t xml:space="preserve"> </w:t>
      </w:r>
      <w:r w:rsidR="00C2337F" w:rsidRPr="005665B5">
        <w:rPr>
          <w:sz w:val="24"/>
          <w:szCs w:val="24"/>
        </w:rPr>
        <w:t>O</w:t>
      </w:r>
      <w:r w:rsidR="0038482A" w:rsidRPr="005665B5">
        <w:rPr>
          <w:sz w:val="24"/>
          <w:szCs w:val="24"/>
        </w:rPr>
        <w:t>ther studies</w:t>
      </w:r>
      <w:r w:rsidR="00C2337F" w:rsidRPr="005665B5">
        <w:rPr>
          <w:sz w:val="24"/>
          <w:szCs w:val="24"/>
        </w:rPr>
        <w:t xml:space="preserve"> also</w:t>
      </w:r>
      <w:r w:rsidR="0038482A" w:rsidRPr="005665B5">
        <w:rPr>
          <w:sz w:val="24"/>
          <w:szCs w:val="24"/>
        </w:rPr>
        <w:t xml:space="preserve"> indicate that</w:t>
      </w:r>
      <w:r w:rsidR="004508F2" w:rsidRPr="005665B5">
        <w:rPr>
          <w:sz w:val="24"/>
          <w:szCs w:val="24"/>
        </w:rPr>
        <w:t xml:space="preserve"> statin treatment in RA </w:t>
      </w:r>
      <w:r w:rsidR="00453AB7" w:rsidRPr="005665B5">
        <w:rPr>
          <w:sz w:val="24"/>
          <w:szCs w:val="24"/>
        </w:rPr>
        <w:t>has</w:t>
      </w:r>
      <w:r w:rsidR="004508F2" w:rsidRPr="005665B5">
        <w:rPr>
          <w:sz w:val="24"/>
          <w:szCs w:val="24"/>
        </w:rPr>
        <w:t xml:space="preserve"> </w:t>
      </w:r>
      <w:r w:rsidR="00A14A6D">
        <w:rPr>
          <w:sz w:val="24"/>
          <w:szCs w:val="24"/>
        </w:rPr>
        <w:t>acceptable</w:t>
      </w:r>
      <w:r w:rsidR="004508F2" w:rsidRPr="005665B5">
        <w:rPr>
          <w:sz w:val="24"/>
          <w:szCs w:val="24"/>
        </w:rPr>
        <w:t xml:space="preserve"> safety profile</w:t>
      </w:r>
      <w:r w:rsidR="00C2337F" w:rsidRPr="005665B5">
        <w:rPr>
          <w:sz w:val="24"/>
          <w:szCs w:val="24"/>
        </w:rPr>
        <w:t>,</w:t>
      </w:r>
      <w:r w:rsidR="004508F2" w:rsidRPr="005665B5">
        <w:rPr>
          <w:sz w:val="24"/>
          <w:szCs w:val="24"/>
        </w:rPr>
        <w:t xml:space="preserve"> and </w:t>
      </w:r>
      <w:r w:rsidR="00C2337F" w:rsidRPr="005665B5">
        <w:rPr>
          <w:sz w:val="24"/>
          <w:szCs w:val="24"/>
        </w:rPr>
        <w:t>that it may be</w:t>
      </w:r>
      <w:r w:rsidR="004508F2" w:rsidRPr="005665B5">
        <w:rPr>
          <w:sz w:val="24"/>
          <w:szCs w:val="24"/>
        </w:rPr>
        <w:t xml:space="preserve"> cost-effective </w:t>
      </w:r>
      <w:r w:rsidR="004508F2" w:rsidRPr="005665B5">
        <w:rPr>
          <w:sz w:val="24"/>
          <w:szCs w:val="24"/>
        </w:rPr>
        <w:fldChar w:fldCharType="begin">
          <w:fldData xml:space="preserve">PEVuZE5vdGU+PENpdGU+PEF1dGhvcj5Ib2xsYW48L0F1dGhvcj48WWVhcj4yMDE1PC9ZZWFyPjxS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</w:fldData>
        </w:fldChar>
      </w:r>
      <w:r w:rsidR="005C3CD5">
        <w:rPr>
          <w:sz w:val="24"/>
          <w:szCs w:val="24"/>
        </w:rPr>
        <w:instrText xml:space="preserve"> ADDIN EN.CITE </w:instrText>
      </w:r>
      <w:r w:rsidR="005C3CD5">
        <w:rPr>
          <w:sz w:val="24"/>
          <w:szCs w:val="24"/>
        </w:rPr>
        <w:fldChar w:fldCharType="begin">
          <w:fldData xml:space="preserve">PEVuZE5vdGU+PENpdGU+PEF1dGhvcj5Ib2xsYW48L0F1dGhvcj48WWVhcj4yMDE1PC9ZZWFyPjxS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</w:fldData>
        </w:fldChar>
      </w:r>
      <w:r w:rsidR="005C3CD5">
        <w:rPr>
          <w:sz w:val="24"/>
          <w:szCs w:val="24"/>
        </w:rPr>
        <w:instrText xml:space="preserve"> ADDIN EN.CITE.DATA </w:instrText>
      </w:r>
      <w:r w:rsidR="005C3CD5">
        <w:rPr>
          <w:sz w:val="24"/>
          <w:szCs w:val="24"/>
        </w:rPr>
      </w:r>
      <w:r w:rsidR="005C3CD5">
        <w:rPr>
          <w:sz w:val="24"/>
          <w:szCs w:val="24"/>
        </w:rPr>
        <w:fldChar w:fldCharType="end"/>
      </w:r>
      <w:r w:rsidR="004508F2" w:rsidRPr="005665B5">
        <w:rPr>
          <w:sz w:val="24"/>
          <w:szCs w:val="24"/>
        </w:rPr>
      </w:r>
      <w:r w:rsidR="004508F2" w:rsidRPr="005665B5">
        <w:rPr>
          <w:sz w:val="24"/>
          <w:szCs w:val="24"/>
        </w:rPr>
        <w:fldChar w:fldCharType="separate"/>
      </w:r>
      <w:r w:rsidR="005C3CD5">
        <w:rPr>
          <w:noProof/>
          <w:sz w:val="24"/>
          <w:szCs w:val="24"/>
        </w:rPr>
        <w:t>(22, 110, 125, 126)</w:t>
      </w:r>
      <w:r w:rsidR="004508F2" w:rsidRPr="005665B5">
        <w:rPr>
          <w:sz w:val="24"/>
          <w:szCs w:val="24"/>
        </w:rPr>
        <w:fldChar w:fldCharType="end"/>
      </w:r>
      <w:r w:rsidR="004508F2" w:rsidRPr="005665B5">
        <w:rPr>
          <w:sz w:val="24"/>
          <w:szCs w:val="24"/>
        </w:rPr>
        <w:t xml:space="preserve">. </w:t>
      </w:r>
      <w:r w:rsidR="00A14A6D">
        <w:rPr>
          <w:sz w:val="24"/>
          <w:szCs w:val="24"/>
        </w:rPr>
        <w:t>In addition, s</w:t>
      </w:r>
      <w:r w:rsidR="00014578" w:rsidRPr="005665B5">
        <w:rPr>
          <w:sz w:val="24"/>
          <w:szCs w:val="24"/>
        </w:rPr>
        <w:t xml:space="preserve">tatins </w:t>
      </w:r>
      <w:r w:rsidR="003672B5">
        <w:rPr>
          <w:sz w:val="24"/>
          <w:szCs w:val="24"/>
        </w:rPr>
        <w:t>can induce</w:t>
      </w:r>
      <w:r w:rsidR="00014578">
        <w:rPr>
          <w:sz w:val="24"/>
          <w:szCs w:val="24"/>
        </w:rPr>
        <w:t xml:space="preserve"> beneficial side effects, including</w:t>
      </w:r>
      <w:r w:rsidR="00014578" w:rsidRPr="005665B5">
        <w:rPr>
          <w:sz w:val="24"/>
          <w:szCs w:val="24"/>
        </w:rPr>
        <w:t xml:space="preserve"> mitigation of RA activity </w:t>
      </w:r>
      <w:r w:rsidR="00014578" w:rsidRPr="005665B5">
        <w:rPr>
          <w:sz w:val="24"/>
          <w:szCs w:val="24"/>
        </w:rPr>
        <w:fldChar w:fldCharType="begin">
          <w:fldData xml:space="preserve">PEVuZE5vdGU+PENpdGU+PEF1dGhvcj5FbC1CYXJiYXJ5PC9BdXRob3I+PFllYXI+MjAxMTwvWWVh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</w:fldData>
        </w:fldChar>
      </w:r>
      <w:r w:rsidR="005C3CD5">
        <w:rPr>
          <w:sz w:val="24"/>
          <w:szCs w:val="24"/>
        </w:rPr>
        <w:instrText xml:space="preserve"> ADDIN EN.CITE </w:instrText>
      </w:r>
      <w:r w:rsidR="005C3CD5">
        <w:rPr>
          <w:sz w:val="24"/>
          <w:szCs w:val="24"/>
        </w:rPr>
        <w:fldChar w:fldCharType="begin">
          <w:fldData xml:space="preserve">PEVuZE5vdGU+PENpdGU+PEF1dGhvcj5FbC1CYXJiYXJ5PC9BdXRob3I+PFllYXI+MjAxMTwvWWVh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</w:fldData>
        </w:fldChar>
      </w:r>
      <w:r w:rsidR="005C3CD5">
        <w:rPr>
          <w:sz w:val="24"/>
          <w:szCs w:val="24"/>
        </w:rPr>
        <w:instrText xml:space="preserve"> ADDIN EN.CITE.DATA </w:instrText>
      </w:r>
      <w:r w:rsidR="005C3CD5">
        <w:rPr>
          <w:sz w:val="24"/>
          <w:szCs w:val="24"/>
        </w:rPr>
      </w:r>
      <w:r w:rsidR="005C3CD5">
        <w:rPr>
          <w:sz w:val="24"/>
          <w:szCs w:val="24"/>
        </w:rPr>
        <w:fldChar w:fldCharType="end"/>
      </w:r>
      <w:r w:rsidR="00014578" w:rsidRPr="005665B5">
        <w:rPr>
          <w:sz w:val="24"/>
          <w:szCs w:val="24"/>
        </w:rPr>
      </w:r>
      <w:r w:rsidR="00014578" w:rsidRPr="005665B5">
        <w:rPr>
          <w:sz w:val="24"/>
          <w:szCs w:val="24"/>
        </w:rPr>
        <w:fldChar w:fldCharType="separate"/>
      </w:r>
      <w:r w:rsidR="005C3CD5">
        <w:rPr>
          <w:noProof/>
          <w:sz w:val="24"/>
          <w:szCs w:val="24"/>
        </w:rPr>
        <w:t>(107, 125, 127-129)</w:t>
      </w:r>
      <w:r w:rsidR="00014578" w:rsidRPr="005665B5">
        <w:rPr>
          <w:sz w:val="24"/>
          <w:szCs w:val="24"/>
        </w:rPr>
        <w:fldChar w:fldCharType="end"/>
      </w:r>
      <w:r w:rsidR="00014578">
        <w:rPr>
          <w:sz w:val="24"/>
          <w:szCs w:val="24"/>
        </w:rPr>
        <w:t xml:space="preserve">. </w:t>
      </w:r>
    </w:p>
    <w:p w14:paraId="661AEACA" w14:textId="54AA5E71" w:rsidR="003505DE" w:rsidRPr="001D371E" w:rsidRDefault="00DA7902" w:rsidP="00CA5389">
      <w:pPr>
        <w:spacing w:line="480" w:lineRule="auto"/>
        <w:ind w:firstLine="454"/>
        <w:rPr>
          <w:rFonts w:ascii="Cambria" w:hAnsi="Cambria"/>
          <w:u w:color="000000"/>
        </w:rPr>
      </w:pPr>
      <w:r w:rsidRPr="001D371E">
        <w:rPr>
          <w:rFonts w:ascii="Cambria" w:hAnsi="Cambria"/>
          <w:u w:color="000000"/>
        </w:rPr>
        <w:t xml:space="preserve">Further research is needed to clarify which statin regimens are </w:t>
      </w:r>
      <w:r w:rsidR="008064F9">
        <w:rPr>
          <w:rFonts w:ascii="Cambria" w:hAnsi="Cambria"/>
          <w:u w:color="000000"/>
        </w:rPr>
        <w:t>the most suitable</w:t>
      </w:r>
      <w:r w:rsidR="00B4164C">
        <w:rPr>
          <w:rFonts w:ascii="Cambria" w:hAnsi="Cambria"/>
          <w:u w:color="000000"/>
        </w:rPr>
        <w:t xml:space="preserve"> in RA</w:t>
      </w:r>
      <w:r w:rsidR="00697F11" w:rsidRPr="001D371E">
        <w:rPr>
          <w:rFonts w:ascii="Cambria" w:hAnsi="Cambria"/>
          <w:u w:color="000000"/>
        </w:rPr>
        <w:t xml:space="preserve"> </w:t>
      </w:r>
      <w:r w:rsidR="00DF44A2" w:rsidRPr="001D371E">
        <w:rPr>
          <w:rFonts w:ascii="Cambria" w:hAnsi="Cambria"/>
          <w:u w:color="000000"/>
        </w:rPr>
        <w:t>with respect to safety</w:t>
      </w:r>
      <w:r w:rsidR="00E75C77">
        <w:rPr>
          <w:rFonts w:ascii="Cambria" w:hAnsi="Cambria"/>
          <w:u w:color="000000"/>
        </w:rPr>
        <w:t xml:space="preserve"> and</w:t>
      </w:r>
      <w:r w:rsidR="00DF44A2" w:rsidRPr="001D371E">
        <w:rPr>
          <w:rFonts w:ascii="Cambria" w:hAnsi="Cambria"/>
          <w:u w:color="000000"/>
        </w:rPr>
        <w:t xml:space="preserve"> cardioprotective</w:t>
      </w:r>
      <w:r w:rsidR="00463735">
        <w:rPr>
          <w:rFonts w:ascii="Cambria" w:hAnsi="Cambria"/>
          <w:u w:color="000000"/>
        </w:rPr>
        <w:t xml:space="preserve"> and anti-inflammatory</w:t>
      </w:r>
      <w:r w:rsidR="005912F7" w:rsidRPr="001D371E">
        <w:rPr>
          <w:rFonts w:ascii="Cambria" w:hAnsi="Cambria"/>
          <w:u w:color="000000"/>
        </w:rPr>
        <w:t xml:space="preserve"> </w:t>
      </w:r>
      <w:r w:rsidR="008064F9">
        <w:rPr>
          <w:rFonts w:ascii="Cambria" w:hAnsi="Cambria"/>
          <w:u w:color="000000"/>
        </w:rPr>
        <w:t>effects.</w:t>
      </w:r>
      <w:r w:rsidR="007E2668" w:rsidRPr="001D371E">
        <w:rPr>
          <w:rFonts w:ascii="Cambria" w:hAnsi="Cambria"/>
          <w:u w:color="000000"/>
        </w:rPr>
        <w:t xml:space="preserve"> </w:t>
      </w:r>
      <w:r w:rsidR="00E75C77">
        <w:rPr>
          <w:rFonts w:ascii="Cambria" w:hAnsi="Cambria"/>
          <w:u w:color="000000"/>
        </w:rPr>
        <w:t>A</w:t>
      </w:r>
      <w:r w:rsidR="00E8372D" w:rsidRPr="001D371E">
        <w:rPr>
          <w:rFonts w:ascii="Cambria" w:hAnsi="Cambria"/>
          <w:u w:color="000000"/>
        </w:rPr>
        <w:t>torvastatin might be</w:t>
      </w:r>
      <w:r w:rsidR="00E257B0" w:rsidRPr="001D371E">
        <w:rPr>
          <w:rFonts w:ascii="Cambria" w:hAnsi="Cambria"/>
          <w:u w:color="000000"/>
        </w:rPr>
        <w:t xml:space="preserve"> </w:t>
      </w:r>
      <w:r w:rsidR="00DF44A2" w:rsidRPr="001D371E">
        <w:rPr>
          <w:rFonts w:ascii="Cambria" w:hAnsi="Cambria"/>
          <w:u w:color="000000"/>
        </w:rPr>
        <w:t>the drug of choice</w:t>
      </w:r>
      <w:r w:rsidR="004C7D08" w:rsidRPr="001D371E">
        <w:rPr>
          <w:rFonts w:ascii="Cambria" w:hAnsi="Cambria"/>
          <w:u w:color="000000"/>
        </w:rPr>
        <w:t xml:space="preserve"> </w:t>
      </w:r>
      <w:r w:rsidR="001662F4" w:rsidRPr="001D371E">
        <w:rPr>
          <w:rFonts w:ascii="Cambria" w:hAnsi="Cambria"/>
          <w:u w:color="000000"/>
        </w:rPr>
        <w:t>given</w:t>
      </w:r>
      <w:r w:rsidR="00E8372D" w:rsidRPr="001D371E">
        <w:rPr>
          <w:rFonts w:ascii="Cambria" w:hAnsi="Cambria"/>
          <w:u w:color="000000"/>
        </w:rPr>
        <w:t xml:space="preserve"> </w:t>
      </w:r>
      <w:r w:rsidR="003672B5">
        <w:rPr>
          <w:rFonts w:ascii="Cambria" w:hAnsi="Cambria"/>
          <w:u w:color="000000"/>
        </w:rPr>
        <w:t xml:space="preserve">the </w:t>
      </w:r>
      <w:r w:rsidR="00E75C77">
        <w:rPr>
          <w:rFonts w:ascii="Cambria" w:hAnsi="Cambria"/>
          <w:u w:color="000000"/>
        </w:rPr>
        <w:t xml:space="preserve">available evidence indicating </w:t>
      </w:r>
      <w:r w:rsidR="00E8372D" w:rsidRPr="001D371E">
        <w:rPr>
          <w:rFonts w:ascii="Cambria" w:hAnsi="Cambria"/>
          <w:u w:color="000000"/>
        </w:rPr>
        <w:t>its beneficial effects o</w:t>
      </w:r>
      <w:r w:rsidR="00BE1ADB" w:rsidRPr="001D371E">
        <w:rPr>
          <w:rFonts w:ascii="Cambria" w:hAnsi="Cambria"/>
          <w:u w:color="000000"/>
        </w:rPr>
        <w:t>n</w:t>
      </w:r>
      <w:r w:rsidR="00E8372D" w:rsidRPr="001D371E">
        <w:rPr>
          <w:rFonts w:ascii="Cambria" w:hAnsi="Cambria"/>
          <w:u w:color="000000"/>
        </w:rPr>
        <w:t xml:space="preserve"> </w:t>
      </w:r>
      <w:r w:rsidR="003672B5">
        <w:rPr>
          <w:rFonts w:ascii="Cambria" w:hAnsi="Cambria"/>
          <w:u w:color="000000"/>
        </w:rPr>
        <w:t xml:space="preserve">CVD, </w:t>
      </w:r>
      <w:r w:rsidR="00E8372D" w:rsidRPr="001D371E">
        <w:rPr>
          <w:rFonts w:ascii="Cambria" w:hAnsi="Cambria"/>
          <w:u w:color="000000"/>
        </w:rPr>
        <w:t>lipids</w:t>
      </w:r>
      <w:r w:rsidR="00E257B0" w:rsidRPr="001D371E">
        <w:rPr>
          <w:rFonts w:ascii="Cambria" w:hAnsi="Cambria"/>
          <w:u w:color="000000"/>
        </w:rPr>
        <w:t xml:space="preserve"> (decreasing LDL-C</w:t>
      </w:r>
      <w:r w:rsidR="00BE1ADB" w:rsidRPr="001D371E">
        <w:rPr>
          <w:rFonts w:ascii="Cambria" w:hAnsi="Cambria"/>
          <w:u w:color="000000"/>
        </w:rPr>
        <w:t xml:space="preserve">, </w:t>
      </w:r>
      <w:r w:rsidR="00E257B0" w:rsidRPr="001D371E">
        <w:rPr>
          <w:rFonts w:ascii="Cambria" w:hAnsi="Cambria"/>
          <w:u w:color="000000"/>
        </w:rPr>
        <w:t>TC and TGs)</w:t>
      </w:r>
      <w:r w:rsidR="003672B5">
        <w:rPr>
          <w:rFonts w:ascii="Cambria" w:hAnsi="Cambria"/>
          <w:u w:color="000000"/>
        </w:rPr>
        <w:t xml:space="preserve"> and inflammation</w:t>
      </w:r>
      <w:r w:rsidR="00E8372D" w:rsidRPr="001D371E">
        <w:rPr>
          <w:rFonts w:ascii="Cambria" w:hAnsi="Cambria"/>
          <w:u w:color="000000"/>
        </w:rPr>
        <w:t>,</w:t>
      </w:r>
      <w:r w:rsidR="004C7D08" w:rsidRPr="001D371E">
        <w:rPr>
          <w:rFonts w:ascii="Cambria" w:hAnsi="Cambria"/>
          <w:u w:color="000000"/>
        </w:rPr>
        <w:t xml:space="preserve"> good safety profile</w:t>
      </w:r>
      <w:r w:rsidR="00E8372D" w:rsidRPr="001D371E">
        <w:rPr>
          <w:rFonts w:ascii="Cambria" w:hAnsi="Cambria"/>
          <w:u w:color="000000"/>
        </w:rPr>
        <w:t xml:space="preserve"> and low costs </w:t>
      </w:r>
      <w:r w:rsidR="0033394F" w:rsidRPr="001D371E">
        <w:rPr>
          <w:rFonts w:ascii="Cambria" w:hAnsi="Cambria"/>
          <w:u w:color="000000"/>
        </w:rPr>
        <w:fldChar w:fldCharType="begin">
          <w:fldData xml:space="preserve">PEVuZE5vdGU+PENpdGU+PEF1dGhvcj5MaTwvQXV0aG9yPjxZZWFyPjIwMTg8L1llYXI+PFJlY051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</w:fldData>
        </w:fldChar>
      </w:r>
      <w:r w:rsidR="005C3CD5">
        <w:rPr>
          <w:rFonts w:ascii="Cambria" w:hAnsi="Cambria"/>
          <w:u w:color="000000"/>
        </w:rPr>
        <w:instrText xml:space="preserve"> ADDIN EN.CITE </w:instrText>
      </w:r>
      <w:r w:rsidR="005C3CD5">
        <w:rPr>
          <w:rFonts w:ascii="Cambria" w:hAnsi="Cambria"/>
          <w:u w:color="000000"/>
        </w:rPr>
        <w:fldChar w:fldCharType="begin">
          <w:fldData xml:space="preserve">PEVuZE5vdGU+PENpdGU+PEF1dGhvcj5MaTwvQXV0aG9yPjxZZWFyPjIwMTg8L1llYXI+PFJlY051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</w:fldData>
        </w:fldChar>
      </w:r>
      <w:r w:rsidR="005C3CD5">
        <w:rPr>
          <w:rFonts w:ascii="Cambria" w:hAnsi="Cambria"/>
          <w:u w:color="000000"/>
        </w:rPr>
        <w:instrText xml:space="preserve"> ADDIN EN.CITE.DATA </w:instrText>
      </w:r>
      <w:r w:rsidR="005C3CD5">
        <w:rPr>
          <w:rFonts w:ascii="Cambria" w:hAnsi="Cambria"/>
          <w:u w:color="000000"/>
        </w:rPr>
      </w:r>
      <w:r w:rsidR="005C3CD5">
        <w:rPr>
          <w:rFonts w:ascii="Cambria" w:hAnsi="Cambria"/>
          <w:u w:color="000000"/>
        </w:rPr>
        <w:fldChar w:fldCharType="end"/>
      </w:r>
      <w:r w:rsidR="0033394F" w:rsidRPr="001D371E">
        <w:rPr>
          <w:rFonts w:ascii="Cambria" w:hAnsi="Cambria"/>
          <w:u w:color="000000"/>
        </w:rPr>
      </w:r>
      <w:r w:rsidR="0033394F" w:rsidRPr="001D371E">
        <w:rPr>
          <w:rFonts w:ascii="Cambria" w:hAnsi="Cambria"/>
          <w:u w:color="000000"/>
        </w:rPr>
        <w:fldChar w:fldCharType="separate"/>
      </w:r>
      <w:r w:rsidR="005C3CD5">
        <w:rPr>
          <w:rFonts w:ascii="Cambria" w:hAnsi="Cambria"/>
          <w:noProof/>
          <w:u w:color="000000"/>
        </w:rPr>
        <w:t>(107, 129, 130)</w:t>
      </w:r>
      <w:r w:rsidR="0033394F" w:rsidRPr="001D371E">
        <w:rPr>
          <w:rFonts w:ascii="Cambria" w:hAnsi="Cambria"/>
          <w:u w:color="000000"/>
        </w:rPr>
        <w:fldChar w:fldCharType="end"/>
      </w:r>
      <w:r w:rsidR="00E8372D" w:rsidRPr="001D371E">
        <w:rPr>
          <w:rFonts w:ascii="Cambria" w:hAnsi="Cambria"/>
          <w:u w:color="000000"/>
        </w:rPr>
        <w:t>.</w:t>
      </w:r>
      <w:r w:rsidR="001A1A58" w:rsidRPr="001D371E">
        <w:rPr>
          <w:color w:val="3333FF"/>
        </w:rPr>
        <w:t xml:space="preserve"> </w:t>
      </w:r>
      <w:r w:rsidR="004C7D08" w:rsidRPr="001D371E">
        <w:rPr>
          <w:rFonts w:ascii="Cambria" w:hAnsi="Cambria"/>
          <w:u w:color="000000"/>
        </w:rPr>
        <w:t xml:space="preserve">Rosuvastatin might </w:t>
      </w:r>
      <w:r w:rsidR="005E40DF" w:rsidRPr="001D371E">
        <w:rPr>
          <w:rFonts w:ascii="Cambria" w:hAnsi="Cambria"/>
          <w:u w:color="000000"/>
        </w:rPr>
        <w:t xml:space="preserve">also </w:t>
      </w:r>
      <w:r w:rsidR="004C7D08" w:rsidRPr="001D371E">
        <w:rPr>
          <w:rFonts w:ascii="Cambria" w:hAnsi="Cambria"/>
          <w:u w:color="000000"/>
        </w:rPr>
        <w:t>be a good alternative</w:t>
      </w:r>
      <w:r w:rsidR="00DC2012" w:rsidRPr="001D371E">
        <w:rPr>
          <w:rFonts w:ascii="Cambria" w:hAnsi="Cambria"/>
          <w:u w:color="000000"/>
        </w:rPr>
        <w:t xml:space="preserve"> </w:t>
      </w:r>
      <w:r w:rsidR="0033394F" w:rsidRPr="001D371E">
        <w:rPr>
          <w:rFonts w:ascii="Cambria" w:hAnsi="Cambria"/>
          <w:u w:color="000000"/>
        </w:rPr>
        <w:fldChar w:fldCharType="begin">
          <w:fldData xml:space="preserve">PEVuZE5vdGU+PENpdGU+PEF1dGhvcj5Sb2xsZWZzdGFkPC9BdXRob3I+PFllYXI+MjAxNTwvWWVh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xLTY8L3BhZ2Vz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=
</w:fldData>
        </w:fldChar>
      </w:r>
      <w:r w:rsidR="005C3CD5">
        <w:rPr>
          <w:rFonts w:ascii="Cambria" w:hAnsi="Cambria"/>
          <w:u w:color="000000"/>
        </w:rPr>
        <w:instrText xml:space="preserve"> ADDIN EN.CITE </w:instrText>
      </w:r>
      <w:r w:rsidR="005C3CD5">
        <w:rPr>
          <w:rFonts w:ascii="Cambria" w:hAnsi="Cambria"/>
          <w:u w:color="000000"/>
        </w:rPr>
        <w:fldChar w:fldCharType="begin">
          <w:fldData xml:space="preserve">PEVuZE5vdGU+PENpdGU+PEF1dGhvcj5Sb2xsZWZzdGFkPC9BdXRob3I+PFllYXI+MjAxNTwvWWVh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=
</w:fldData>
        </w:fldChar>
      </w:r>
      <w:r w:rsidR="005C3CD5">
        <w:rPr>
          <w:rFonts w:ascii="Cambria" w:hAnsi="Cambria"/>
          <w:u w:color="000000"/>
        </w:rPr>
        <w:instrText xml:space="preserve"> ADDIN EN.CITE.DATA </w:instrText>
      </w:r>
      <w:r w:rsidR="005C3CD5">
        <w:rPr>
          <w:rFonts w:ascii="Cambria" w:hAnsi="Cambria"/>
          <w:u w:color="000000"/>
        </w:rPr>
      </w:r>
      <w:r w:rsidR="005C3CD5">
        <w:rPr>
          <w:rFonts w:ascii="Cambria" w:hAnsi="Cambria"/>
          <w:u w:color="000000"/>
        </w:rPr>
        <w:fldChar w:fldCharType="end"/>
      </w:r>
      <w:r w:rsidR="0033394F" w:rsidRPr="001D371E">
        <w:rPr>
          <w:rFonts w:ascii="Cambria" w:hAnsi="Cambria"/>
          <w:u w:color="000000"/>
        </w:rPr>
      </w:r>
      <w:r w:rsidR="0033394F" w:rsidRPr="001D371E">
        <w:rPr>
          <w:rFonts w:ascii="Cambria" w:hAnsi="Cambria"/>
          <w:u w:color="000000"/>
        </w:rPr>
        <w:fldChar w:fldCharType="separate"/>
      </w:r>
      <w:r w:rsidR="005C3CD5">
        <w:rPr>
          <w:rFonts w:ascii="Cambria" w:hAnsi="Cambria"/>
          <w:noProof/>
          <w:u w:color="000000"/>
        </w:rPr>
        <w:t>(112, 116, 130)</w:t>
      </w:r>
      <w:r w:rsidR="0033394F" w:rsidRPr="001D371E">
        <w:rPr>
          <w:rFonts w:ascii="Cambria" w:hAnsi="Cambria"/>
          <w:u w:color="000000"/>
        </w:rPr>
        <w:fldChar w:fldCharType="end"/>
      </w:r>
      <w:r w:rsidR="00DC2012" w:rsidRPr="001D371E">
        <w:rPr>
          <w:rFonts w:ascii="Cambria" w:hAnsi="Cambria"/>
          <w:u w:color="000000"/>
        </w:rPr>
        <w:t>.</w:t>
      </w:r>
      <w:r w:rsidR="00007B06" w:rsidRPr="001D371E">
        <w:rPr>
          <w:rFonts w:ascii="Cambria" w:hAnsi="Cambria"/>
          <w:u w:color="000000"/>
        </w:rPr>
        <w:t xml:space="preserve"> </w:t>
      </w:r>
    </w:p>
    <w:p w14:paraId="6602078E" w14:textId="3B17B6F5" w:rsidR="00083B55" w:rsidRDefault="00DB68A8" w:rsidP="00083B55">
      <w:pPr>
        <w:pStyle w:val="Heading2"/>
        <w:numPr>
          <w:ilvl w:val="4"/>
          <w:numId w:val="5"/>
        </w:numPr>
        <w:spacing w:line="480" w:lineRule="auto"/>
        <w:rPr>
          <w:rFonts w:ascii="Cambria" w:hAnsi="Cambria"/>
          <w:lang w:val="en-US"/>
        </w:rPr>
      </w:pPr>
      <w:r w:rsidRPr="001D371E">
        <w:rPr>
          <w:sz w:val="28"/>
          <w:szCs w:val="28"/>
          <w:lang w:val="en-US"/>
        </w:rPr>
        <w:t>Other</w:t>
      </w:r>
      <w:r w:rsidRPr="001D371E">
        <w:rPr>
          <w:rFonts w:ascii="Cambria" w:hAnsi="Cambria"/>
          <w:lang w:val="en-US"/>
        </w:rPr>
        <w:t xml:space="preserve"> </w:t>
      </w:r>
      <w:r w:rsidR="00083B55">
        <w:rPr>
          <w:rFonts w:ascii="Cambria" w:hAnsi="Cambria"/>
          <w:lang w:val="en-US"/>
        </w:rPr>
        <w:t>drugs reducing LDL-C</w:t>
      </w:r>
    </w:p>
    <w:p w14:paraId="4F7D644D" w14:textId="6E0EB4F4" w:rsidR="00083B55" w:rsidRPr="00083B55" w:rsidRDefault="00083B55" w:rsidP="00083B55">
      <w:pPr>
        <w:pStyle w:val="Body"/>
        <w:spacing w:after="0" w:line="480" w:lineRule="auto"/>
        <w:ind w:firstLine="454"/>
        <w:rPr>
          <w:sz w:val="24"/>
          <w:szCs w:val="24"/>
        </w:rPr>
      </w:pPr>
      <w:r w:rsidRPr="001D371E">
        <w:rPr>
          <w:sz w:val="24"/>
          <w:szCs w:val="24"/>
        </w:rPr>
        <w:t xml:space="preserve">Other </w:t>
      </w:r>
      <w:r>
        <w:rPr>
          <w:sz w:val="24"/>
          <w:szCs w:val="24"/>
        </w:rPr>
        <w:t>LDL-C reducing drugs are</w:t>
      </w:r>
      <w:r w:rsidRPr="00083B55">
        <w:rPr>
          <w:sz w:val="24"/>
          <w:szCs w:val="24"/>
        </w:rPr>
        <w:t xml:space="preserve"> used primarily in patients who do not sufficiently respond to statins or who do not tolerate them. Adding ezetimibe or PCSK9 inhibitors to statins appears </w:t>
      </w:r>
      <w:r w:rsidRPr="00083B55">
        <w:rPr>
          <w:sz w:val="24"/>
          <w:szCs w:val="24"/>
        </w:rPr>
        <w:lastRenderedPageBreak/>
        <w:t xml:space="preserve">to improve protection against cardiovascular events without any significant increase in adverse events </w:t>
      </w:r>
      <w:r w:rsidRPr="00083B55">
        <w:rPr>
          <w:sz w:val="24"/>
          <w:szCs w:val="24"/>
        </w:rPr>
        <w:fldChar w:fldCharType="begin">
          <w:fldData xml:space="preserve">PEVuZE5vdGU+PENpdGU+PEF1dGhvcj5XaWxzb248L0F1dGhvcj48WWVhcj4yMDE4PC9ZZWFyPjxS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5DSVIwMDAwMDAwMDAwMDAwNjI2PC9wYWdlcz48ZWRpdGlvbj4yMDE4LzEyLzI4PC9lZGl0aW9u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</w:fldData>
        </w:fldChar>
      </w:r>
      <w:r w:rsidR="005C3CD5">
        <w:rPr>
          <w:sz w:val="24"/>
          <w:szCs w:val="24"/>
        </w:rPr>
        <w:instrText xml:space="preserve"> ADDIN EN.CITE </w:instrText>
      </w:r>
      <w:r w:rsidR="005C3CD5">
        <w:rPr>
          <w:sz w:val="24"/>
          <w:szCs w:val="24"/>
        </w:rPr>
        <w:fldChar w:fldCharType="begin">
          <w:fldData xml:space="preserve">PEVuZE5vdGU+PENpdGU+PEF1dGhvcj5XaWxzb248L0F1dGhvcj48WWVhcj4yMDE4PC9ZZWFyPjxS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5DSVIwMDAwMDAwMDAwMDAwNjI2PC9wYWdlcz48ZWRpdGlvbj4yMDE4LzEyLzI4PC9lZGl0aW9u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</w:fldData>
        </w:fldChar>
      </w:r>
      <w:r w:rsidR="005C3CD5">
        <w:rPr>
          <w:sz w:val="24"/>
          <w:szCs w:val="24"/>
        </w:rPr>
        <w:instrText xml:space="preserve"> ADDIN EN.CITE.DATA </w:instrText>
      </w:r>
      <w:r w:rsidR="005C3CD5">
        <w:rPr>
          <w:sz w:val="24"/>
          <w:szCs w:val="24"/>
        </w:rPr>
      </w:r>
      <w:r w:rsidR="005C3CD5">
        <w:rPr>
          <w:sz w:val="24"/>
          <w:szCs w:val="24"/>
        </w:rPr>
        <w:fldChar w:fldCharType="end"/>
      </w:r>
      <w:r w:rsidRPr="00083B55">
        <w:rPr>
          <w:sz w:val="24"/>
          <w:szCs w:val="24"/>
        </w:rPr>
      </w:r>
      <w:r w:rsidRPr="00083B55">
        <w:rPr>
          <w:sz w:val="24"/>
          <w:szCs w:val="24"/>
        </w:rPr>
        <w:fldChar w:fldCharType="separate"/>
      </w:r>
      <w:r w:rsidR="005C3CD5">
        <w:rPr>
          <w:noProof/>
          <w:sz w:val="24"/>
          <w:szCs w:val="24"/>
        </w:rPr>
        <w:t>(131)</w:t>
      </w:r>
      <w:r w:rsidRPr="00083B55">
        <w:rPr>
          <w:sz w:val="24"/>
          <w:szCs w:val="24"/>
        </w:rPr>
        <w:fldChar w:fldCharType="end"/>
      </w:r>
      <w:r w:rsidRPr="00083B55">
        <w:rPr>
          <w:sz w:val="24"/>
          <w:szCs w:val="24"/>
        </w:rPr>
        <w:t>.</w:t>
      </w:r>
    </w:p>
    <w:p w14:paraId="6896FE55" w14:textId="2ED97CAF" w:rsidR="00B40680" w:rsidRPr="001D371E" w:rsidRDefault="00B40680" w:rsidP="00F014FF">
      <w:pPr>
        <w:pStyle w:val="Body"/>
        <w:spacing w:after="0" w:line="480" w:lineRule="auto"/>
        <w:ind w:firstLine="454"/>
        <w:rPr>
          <w:sz w:val="24"/>
          <w:szCs w:val="24"/>
        </w:rPr>
      </w:pPr>
      <w:r w:rsidRPr="001D371E">
        <w:rPr>
          <w:b/>
          <w:sz w:val="24"/>
          <w:szCs w:val="24"/>
        </w:rPr>
        <w:t>Ezetimibe</w:t>
      </w:r>
      <w:r w:rsidRPr="001D371E">
        <w:rPr>
          <w:sz w:val="24"/>
          <w:szCs w:val="24"/>
        </w:rPr>
        <w:t xml:space="preserve"> </w:t>
      </w:r>
      <w:r w:rsidR="002621A6" w:rsidRPr="001D371E">
        <w:rPr>
          <w:sz w:val="24"/>
          <w:szCs w:val="24"/>
        </w:rPr>
        <w:t xml:space="preserve">reduces cardiovascular morbidity by inhibition of intestinal lipid absorption </w:t>
      </w:r>
      <w:r w:rsidR="0033394F" w:rsidRPr="001D371E">
        <w:rPr>
          <w:sz w:val="24"/>
          <w:szCs w:val="24"/>
        </w:rPr>
        <w:fldChar w:fldCharType="begin">
          <w:fldData xml:space="preserve">PEVuZE5vdGU+PENpdGU+PEF1dGhvcj5XaWxzb248L0F1dGhvcj48WWVhcj4yMDE4PC9ZZWFyPjxS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5DSVIwMDAwMDAwMDAwMDAwNjI2PC9wYWdlcz48ZWRpdGlvbj4yMDE4LzEyLzI4PC9lZGl0aW9u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</w:fldData>
        </w:fldChar>
      </w:r>
      <w:r w:rsidR="005C3CD5">
        <w:rPr>
          <w:sz w:val="24"/>
          <w:szCs w:val="24"/>
        </w:rPr>
        <w:instrText xml:space="preserve"> ADDIN EN.CITE </w:instrText>
      </w:r>
      <w:r w:rsidR="005C3CD5">
        <w:rPr>
          <w:sz w:val="24"/>
          <w:szCs w:val="24"/>
        </w:rPr>
        <w:fldChar w:fldCharType="begin">
          <w:fldData xml:space="preserve">PEVuZE5vdGU+PENpdGU+PEF1dGhvcj5XaWxzb248L0F1dGhvcj48WWVhcj4yMDE4PC9ZZWFyPjxS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5DSVIwMDAwMDAwMDAwMDAwNjI2PC9wYWdlcz48ZWRpdGlvbj4yMDE4LzEyLzI4PC9lZGl0aW9u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</w:fldData>
        </w:fldChar>
      </w:r>
      <w:r w:rsidR="005C3CD5">
        <w:rPr>
          <w:sz w:val="24"/>
          <w:szCs w:val="24"/>
        </w:rPr>
        <w:instrText xml:space="preserve"> ADDIN EN.CITE.DATA </w:instrText>
      </w:r>
      <w:r w:rsidR="005C3CD5">
        <w:rPr>
          <w:sz w:val="24"/>
          <w:szCs w:val="24"/>
        </w:rPr>
      </w:r>
      <w:r w:rsidR="005C3CD5">
        <w:rPr>
          <w:sz w:val="24"/>
          <w:szCs w:val="24"/>
        </w:rPr>
        <w:fldChar w:fldCharType="end"/>
      </w:r>
      <w:r w:rsidR="0033394F" w:rsidRPr="001D371E">
        <w:rPr>
          <w:sz w:val="24"/>
          <w:szCs w:val="24"/>
        </w:rPr>
      </w:r>
      <w:r w:rsidR="0033394F" w:rsidRPr="001D371E">
        <w:rPr>
          <w:sz w:val="24"/>
          <w:szCs w:val="24"/>
        </w:rPr>
        <w:fldChar w:fldCharType="separate"/>
      </w:r>
      <w:r w:rsidR="005C3CD5">
        <w:rPr>
          <w:noProof/>
          <w:sz w:val="24"/>
          <w:szCs w:val="24"/>
        </w:rPr>
        <w:t>(131)</w:t>
      </w:r>
      <w:r w:rsidR="0033394F" w:rsidRPr="001D371E">
        <w:rPr>
          <w:sz w:val="24"/>
          <w:szCs w:val="24"/>
        </w:rPr>
        <w:fldChar w:fldCharType="end"/>
      </w:r>
      <w:r w:rsidR="005A51E6" w:rsidRPr="001D371E">
        <w:t xml:space="preserve">. </w:t>
      </w:r>
      <w:r w:rsidR="008915D2" w:rsidRPr="001D371E">
        <w:rPr>
          <w:sz w:val="24"/>
          <w:szCs w:val="24"/>
        </w:rPr>
        <w:t>In RA, ezetimib</w:t>
      </w:r>
      <w:r w:rsidR="00693594" w:rsidRPr="001D371E">
        <w:rPr>
          <w:sz w:val="24"/>
          <w:szCs w:val="24"/>
        </w:rPr>
        <w:t>e</w:t>
      </w:r>
      <w:r w:rsidR="005E5691" w:rsidRPr="001D371E">
        <w:rPr>
          <w:sz w:val="24"/>
          <w:szCs w:val="24"/>
        </w:rPr>
        <w:t xml:space="preserve"> appears to have similar </w:t>
      </w:r>
      <w:r w:rsidR="00614296" w:rsidRPr="001D371E">
        <w:rPr>
          <w:sz w:val="24"/>
          <w:szCs w:val="24"/>
        </w:rPr>
        <w:t>anti-inflammatory</w:t>
      </w:r>
      <w:r w:rsidR="008915D2" w:rsidRPr="001D371E">
        <w:rPr>
          <w:sz w:val="24"/>
          <w:szCs w:val="24"/>
        </w:rPr>
        <w:t xml:space="preserve"> effects as statins, and to </w:t>
      </w:r>
      <w:r w:rsidR="00DD4B76" w:rsidRPr="001D371E">
        <w:rPr>
          <w:sz w:val="24"/>
          <w:szCs w:val="24"/>
        </w:rPr>
        <w:t>counteract</w:t>
      </w:r>
      <w:r w:rsidR="00693594" w:rsidRPr="001D371E">
        <w:rPr>
          <w:sz w:val="24"/>
          <w:szCs w:val="24"/>
        </w:rPr>
        <w:t xml:space="preserve"> endothelial </w:t>
      </w:r>
      <w:r w:rsidR="00DD4B76" w:rsidRPr="001D371E">
        <w:rPr>
          <w:sz w:val="24"/>
          <w:szCs w:val="24"/>
        </w:rPr>
        <w:t>dys</w:t>
      </w:r>
      <w:r w:rsidR="00693594" w:rsidRPr="001D371E">
        <w:rPr>
          <w:sz w:val="24"/>
          <w:szCs w:val="24"/>
        </w:rPr>
        <w:t>function and vascular stiffness</w:t>
      </w:r>
      <w:r w:rsidR="008915D2" w:rsidRPr="001D371E">
        <w:rPr>
          <w:sz w:val="24"/>
          <w:szCs w:val="24"/>
        </w:rPr>
        <w:t xml:space="preserve"> </w:t>
      </w:r>
      <w:r w:rsidR="0033394F" w:rsidRPr="001D371E">
        <w:rPr>
          <w:sz w:val="24"/>
          <w:szCs w:val="24"/>
        </w:rPr>
        <w:fldChar w:fldCharType="begin">
          <w:fldData xml:space="preserve">PEVuZE5vdGU+PENpdGU+PEF1dGhvcj5NYWtpLVBldGFqYTwvQXV0aG9yPjxZZWFyPjIwMDc8L1ll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</w:fldData>
        </w:fldChar>
      </w:r>
      <w:r w:rsidR="005C3CD5">
        <w:rPr>
          <w:sz w:val="24"/>
          <w:szCs w:val="24"/>
        </w:rPr>
        <w:instrText xml:space="preserve"> ADDIN EN.CITE </w:instrText>
      </w:r>
      <w:r w:rsidR="005C3CD5">
        <w:rPr>
          <w:sz w:val="24"/>
          <w:szCs w:val="24"/>
        </w:rPr>
        <w:fldChar w:fldCharType="begin">
          <w:fldData xml:space="preserve">PEVuZE5vdGU+PENpdGU+PEF1dGhvcj5NYWtpLVBldGFqYTwvQXV0aG9yPjxZZWFyPjIwMDc8L1ll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</w:fldData>
        </w:fldChar>
      </w:r>
      <w:r w:rsidR="005C3CD5">
        <w:rPr>
          <w:sz w:val="24"/>
          <w:szCs w:val="24"/>
        </w:rPr>
        <w:instrText xml:space="preserve"> ADDIN EN.CITE.DATA </w:instrText>
      </w:r>
      <w:r w:rsidR="005C3CD5">
        <w:rPr>
          <w:sz w:val="24"/>
          <w:szCs w:val="24"/>
        </w:rPr>
      </w:r>
      <w:r w:rsidR="005C3CD5">
        <w:rPr>
          <w:sz w:val="24"/>
          <w:szCs w:val="24"/>
        </w:rPr>
        <w:fldChar w:fldCharType="end"/>
      </w:r>
      <w:r w:rsidR="0033394F" w:rsidRPr="001D371E">
        <w:rPr>
          <w:sz w:val="24"/>
          <w:szCs w:val="24"/>
        </w:rPr>
      </w:r>
      <w:r w:rsidR="0033394F" w:rsidRPr="001D371E">
        <w:rPr>
          <w:sz w:val="24"/>
          <w:szCs w:val="24"/>
        </w:rPr>
        <w:fldChar w:fldCharType="separate"/>
      </w:r>
      <w:r w:rsidR="005C3CD5">
        <w:rPr>
          <w:noProof/>
          <w:sz w:val="24"/>
          <w:szCs w:val="24"/>
        </w:rPr>
        <w:t>(118)</w:t>
      </w:r>
      <w:r w:rsidR="0033394F" w:rsidRPr="001D371E">
        <w:rPr>
          <w:sz w:val="24"/>
          <w:szCs w:val="24"/>
        </w:rPr>
        <w:fldChar w:fldCharType="end"/>
      </w:r>
      <w:r w:rsidR="00693594" w:rsidRPr="001D371E">
        <w:rPr>
          <w:sz w:val="24"/>
          <w:szCs w:val="24"/>
        </w:rPr>
        <w:t>.</w:t>
      </w:r>
    </w:p>
    <w:p w14:paraId="6B26A88F" w14:textId="54F03732" w:rsidR="00091830" w:rsidRPr="001D371E" w:rsidRDefault="00125B52" w:rsidP="00DB68A8">
      <w:pPr>
        <w:spacing w:line="480" w:lineRule="auto"/>
        <w:ind w:firstLine="454"/>
        <w:rPr>
          <w:rFonts w:ascii="Cambria" w:hAnsi="Cambria"/>
          <w:u w:color="000000"/>
        </w:rPr>
      </w:pPr>
      <w:r w:rsidRPr="001D371E">
        <w:rPr>
          <w:rFonts w:ascii="Cambria" w:hAnsi="Cambria"/>
          <w:b/>
          <w:u w:color="000000"/>
        </w:rPr>
        <w:t>Proprotein Convertase Subtilisin/Kexin Type 9 (PC</w:t>
      </w:r>
      <w:r w:rsidR="00BE1ADB" w:rsidRPr="001D371E">
        <w:rPr>
          <w:rFonts w:ascii="Cambria" w:hAnsi="Cambria"/>
          <w:b/>
          <w:u w:color="000000"/>
        </w:rPr>
        <w:t>S</w:t>
      </w:r>
      <w:r w:rsidRPr="001D371E">
        <w:rPr>
          <w:rFonts w:ascii="Cambria" w:hAnsi="Cambria"/>
          <w:b/>
          <w:u w:color="000000"/>
        </w:rPr>
        <w:t>K9) inhibitors</w:t>
      </w:r>
      <w:r w:rsidR="00DB68A8" w:rsidRPr="001D371E">
        <w:rPr>
          <w:rFonts w:ascii="Cambria" w:hAnsi="Cambria"/>
          <w:u w:color="000000"/>
        </w:rPr>
        <w:t xml:space="preserve"> </w:t>
      </w:r>
      <w:r w:rsidR="00BE1ADB" w:rsidRPr="001D371E">
        <w:rPr>
          <w:rFonts w:ascii="Cambria" w:hAnsi="Cambria"/>
          <w:u w:color="000000"/>
        </w:rPr>
        <w:t xml:space="preserve">substantially </w:t>
      </w:r>
      <w:r w:rsidR="005C3CD5">
        <w:rPr>
          <w:rFonts w:ascii="Cambria" w:hAnsi="Cambria"/>
          <w:u w:color="000000"/>
        </w:rPr>
        <w:t xml:space="preserve">reduces </w:t>
      </w:r>
      <w:r w:rsidR="00091830" w:rsidRPr="001D371E">
        <w:rPr>
          <w:rFonts w:ascii="Cambria" w:hAnsi="Cambria"/>
          <w:u w:color="000000"/>
        </w:rPr>
        <w:t xml:space="preserve">CVD morbidity </w:t>
      </w:r>
      <w:r w:rsidR="0033394F" w:rsidRPr="001D371E">
        <w:rPr>
          <w:rFonts w:ascii="Cambria" w:hAnsi="Cambria"/>
          <w:u w:color="000000"/>
        </w:rPr>
        <w:fldChar w:fldCharType="begin">
          <w:fldData xml:space="preserve">PEVuZE5vdGU+PENpdGU+PEF1dGhvcj5TYWJhdGluZTwvQXV0aG9yPjxZZWFyPjIwMTc8L1llYXI+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5DSVIwMDAwMDAwMDAwMDAwNjI2PC9wYWdlcz48ZWRpdGlvbj4yMDE4LzEyLzI4PC9lZGl0aW9u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</w:fldData>
        </w:fldChar>
      </w:r>
      <w:r w:rsidR="005C3CD5">
        <w:rPr>
          <w:rFonts w:ascii="Cambria" w:hAnsi="Cambria"/>
          <w:u w:color="000000"/>
        </w:rPr>
        <w:instrText xml:space="preserve"> ADDIN EN.CITE </w:instrText>
      </w:r>
      <w:r w:rsidR="005C3CD5">
        <w:rPr>
          <w:rFonts w:ascii="Cambria" w:hAnsi="Cambria"/>
          <w:u w:color="000000"/>
        </w:rPr>
        <w:fldChar w:fldCharType="begin">
          <w:fldData xml:space="preserve">PEVuZE5vdGU+PENpdGU+PEF1dGhvcj5TYWJhdGluZTwvQXV0aG9yPjxZZWFyPjIwMTc8L1llYXI+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5DSVIwMDAwMDAwMDAwMDAwNjI2PC9wYWdlcz48ZWRpdGlvbj4yMDE4LzEyLzI4PC9lZGl0aW9u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</w:fldData>
        </w:fldChar>
      </w:r>
      <w:r w:rsidR="005C3CD5">
        <w:rPr>
          <w:rFonts w:ascii="Cambria" w:hAnsi="Cambria"/>
          <w:u w:color="000000"/>
        </w:rPr>
        <w:instrText xml:space="preserve"> ADDIN EN.CITE.DATA </w:instrText>
      </w:r>
      <w:r w:rsidR="005C3CD5">
        <w:rPr>
          <w:rFonts w:ascii="Cambria" w:hAnsi="Cambria"/>
          <w:u w:color="000000"/>
        </w:rPr>
      </w:r>
      <w:r w:rsidR="005C3CD5">
        <w:rPr>
          <w:rFonts w:ascii="Cambria" w:hAnsi="Cambria"/>
          <w:u w:color="000000"/>
        </w:rPr>
        <w:fldChar w:fldCharType="end"/>
      </w:r>
      <w:r w:rsidR="0033394F" w:rsidRPr="001D371E">
        <w:rPr>
          <w:rFonts w:ascii="Cambria" w:hAnsi="Cambria"/>
          <w:u w:color="000000"/>
        </w:rPr>
      </w:r>
      <w:r w:rsidR="0033394F" w:rsidRPr="001D371E">
        <w:rPr>
          <w:rFonts w:ascii="Cambria" w:hAnsi="Cambria"/>
          <w:u w:color="000000"/>
        </w:rPr>
        <w:fldChar w:fldCharType="separate"/>
      </w:r>
      <w:r w:rsidR="005C3CD5">
        <w:rPr>
          <w:rFonts w:ascii="Cambria" w:hAnsi="Cambria"/>
          <w:noProof/>
          <w:u w:color="000000"/>
        </w:rPr>
        <w:t>(131-133)</w:t>
      </w:r>
      <w:r w:rsidR="0033394F" w:rsidRPr="001D371E">
        <w:rPr>
          <w:rFonts w:ascii="Cambria" w:hAnsi="Cambria"/>
          <w:u w:color="000000"/>
        </w:rPr>
        <w:fldChar w:fldCharType="end"/>
      </w:r>
      <w:r w:rsidR="00091830" w:rsidRPr="001D371E">
        <w:rPr>
          <w:rFonts w:ascii="Cambria" w:hAnsi="Cambria"/>
          <w:u w:color="000000"/>
        </w:rPr>
        <w:t xml:space="preserve">. </w:t>
      </w:r>
      <w:r w:rsidRPr="001D371E">
        <w:rPr>
          <w:rFonts w:ascii="Cambria" w:hAnsi="Cambria"/>
          <w:u w:color="000000"/>
        </w:rPr>
        <w:t xml:space="preserve"> </w:t>
      </w:r>
      <w:r w:rsidR="002D66A9" w:rsidRPr="001D371E">
        <w:rPr>
          <w:rFonts w:ascii="Cambria" w:hAnsi="Cambria"/>
          <w:u w:color="000000"/>
        </w:rPr>
        <w:t>A</w:t>
      </w:r>
      <w:r w:rsidR="005F01AC" w:rsidRPr="001D371E">
        <w:rPr>
          <w:rFonts w:ascii="Cambria" w:hAnsi="Cambria"/>
          <w:u w:color="000000"/>
        </w:rPr>
        <w:t xml:space="preserve">lirocumab and </w:t>
      </w:r>
      <w:proofErr w:type="spellStart"/>
      <w:r w:rsidR="005F01AC" w:rsidRPr="001D371E">
        <w:rPr>
          <w:rFonts w:ascii="Cambria" w:hAnsi="Cambria"/>
          <w:u w:color="000000"/>
        </w:rPr>
        <w:t>evolocumab</w:t>
      </w:r>
      <w:proofErr w:type="spellEnd"/>
      <w:r w:rsidR="005F01AC" w:rsidRPr="001D371E">
        <w:rPr>
          <w:rFonts w:ascii="Cambria" w:hAnsi="Cambria"/>
          <w:u w:color="000000"/>
        </w:rPr>
        <w:t xml:space="preserve"> </w:t>
      </w:r>
      <w:r w:rsidR="00C66389" w:rsidRPr="001D371E">
        <w:rPr>
          <w:rFonts w:ascii="Cambria" w:hAnsi="Cambria"/>
          <w:u w:color="000000"/>
        </w:rPr>
        <w:t>have been authorized for treatment of primary hyperlipidemia</w:t>
      </w:r>
      <w:r w:rsidR="003D6F1F" w:rsidRPr="001D371E">
        <w:rPr>
          <w:rFonts w:ascii="Cambria" w:hAnsi="Cambria"/>
          <w:u w:color="000000"/>
        </w:rPr>
        <w:t>s</w:t>
      </w:r>
      <w:r w:rsidR="00C66389" w:rsidRPr="001D371E">
        <w:rPr>
          <w:rFonts w:ascii="Cambria" w:hAnsi="Cambria"/>
          <w:u w:color="000000"/>
        </w:rPr>
        <w:t xml:space="preserve"> and secondary CVD prevention</w:t>
      </w:r>
      <w:r w:rsidR="00091830" w:rsidRPr="001D371E">
        <w:rPr>
          <w:rFonts w:ascii="Cambria" w:hAnsi="Cambria"/>
          <w:u w:color="000000"/>
        </w:rPr>
        <w:t xml:space="preserve">. </w:t>
      </w:r>
      <w:r w:rsidR="00DE23E6" w:rsidRPr="001D371E">
        <w:rPr>
          <w:rFonts w:ascii="Cambria" w:hAnsi="Cambria"/>
          <w:u w:color="000000"/>
        </w:rPr>
        <w:t>D</w:t>
      </w:r>
      <w:r w:rsidR="00511D21" w:rsidRPr="001D371E">
        <w:rPr>
          <w:rFonts w:ascii="Cambria" w:hAnsi="Cambria"/>
          <w:u w:color="000000"/>
        </w:rPr>
        <w:t>ata</w:t>
      </w:r>
      <w:r w:rsidR="00DE23E6" w:rsidRPr="001D371E">
        <w:rPr>
          <w:rFonts w:ascii="Cambria" w:hAnsi="Cambria"/>
          <w:u w:color="000000"/>
        </w:rPr>
        <w:t xml:space="preserve"> </w:t>
      </w:r>
      <w:r w:rsidR="00511D21" w:rsidRPr="001D371E">
        <w:rPr>
          <w:rFonts w:ascii="Cambria" w:hAnsi="Cambria"/>
          <w:u w:color="000000"/>
        </w:rPr>
        <w:t>on effects of these drugs in RA</w:t>
      </w:r>
      <w:r w:rsidR="002D66A9" w:rsidRPr="001D371E">
        <w:rPr>
          <w:rFonts w:ascii="Cambria" w:hAnsi="Cambria"/>
          <w:u w:color="000000"/>
        </w:rPr>
        <w:t xml:space="preserve"> </w:t>
      </w:r>
      <w:r w:rsidR="00DE23E6" w:rsidRPr="001D371E">
        <w:rPr>
          <w:rFonts w:ascii="Cambria" w:hAnsi="Cambria"/>
          <w:u w:color="000000"/>
        </w:rPr>
        <w:t>are missing</w:t>
      </w:r>
      <w:r w:rsidR="00511D21" w:rsidRPr="001D371E">
        <w:rPr>
          <w:rFonts w:ascii="Cambria" w:hAnsi="Cambria"/>
          <w:u w:color="000000"/>
        </w:rPr>
        <w:t>.</w:t>
      </w:r>
      <w:r w:rsidR="00563AA4" w:rsidRPr="001D371E">
        <w:rPr>
          <w:rFonts w:ascii="Cambria" w:hAnsi="Cambria"/>
          <w:u w:color="000000"/>
        </w:rPr>
        <w:t xml:space="preserve"> </w:t>
      </w:r>
    </w:p>
    <w:p w14:paraId="6E8195A0" w14:textId="7F59868B" w:rsidR="008C00BA" w:rsidRPr="001D371E" w:rsidRDefault="00DF256A" w:rsidP="008C00BA">
      <w:pPr>
        <w:pStyle w:val="Body"/>
        <w:spacing w:after="0" w:line="480" w:lineRule="auto"/>
        <w:ind w:firstLine="454"/>
        <w:rPr>
          <w:sz w:val="24"/>
          <w:szCs w:val="24"/>
        </w:rPr>
      </w:pPr>
      <w:r w:rsidRPr="001D371E">
        <w:rPr>
          <w:b/>
          <w:sz w:val="24"/>
          <w:szCs w:val="24"/>
        </w:rPr>
        <w:t>Fibrates</w:t>
      </w:r>
      <w:r w:rsidRPr="001D371E">
        <w:rPr>
          <w:sz w:val="24"/>
          <w:szCs w:val="24"/>
        </w:rPr>
        <w:t xml:space="preserve"> </w:t>
      </w:r>
      <w:r w:rsidR="005C3CD5" w:rsidRPr="00A94681">
        <w:rPr>
          <w:sz w:val="24"/>
          <w:szCs w:val="24"/>
        </w:rPr>
        <w:t xml:space="preserve">activate nuclear receptor peroxisome proliferator-activated receptor alpha, </w:t>
      </w:r>
      <w:r w:rsidR="005C3CD5">
        <w:rPr>
          <w:sz w:val="24"/>
          <w:szCs w:val="24"/>
        </w:rPr>
        <w:t>leading to</w:t>
      </w:r>
      <w:r w:rsidR="00EF42AD" w:rsidRPr="001D371E">
        <w:rPr>
          <w:sz w:val="24"/>
          <w:szCs w:val="24"/>
        </w:rPr>
        <w:t xml:space="preserve"> multiple</w:t>
      </w:r>
      <w:r w:rsidRPr="001D371E">
        <w:rPr>
          <w:sz w:val="24"/>
          <w:szCs w:val="24"/>
        </w:rPr>
        <w:t xml:space="preserve"> effects on lipid metabolism</w:t>
      </w:r>
      <w:r w:rsidR="005C3CD5">
        <w:rPr>
          <w:sz w:val="24"/>
          <w:szCs w:val="24"/>
        </w:rPr>
        <w:t>, e.g.</w:t>
      </w:r>
      <w:r w:rsidR="00EF42AD" w:rsidRPr="001D371E">
        <w:rPr>
          <w:sz w:val="24"/>
          <w:szCs w:val="24"/>
        </w:rPr>
        <w:t xml:space="preserve"> </w:t>
      </w:r>
      <w:r w:rsidR="005C3CD5">
        <w:rPr>
          <w:sz w:val="24"/>
          <w:szCs w:val="24"/>
        </w:rPr>
        <w:t>reduction of</w:t>
      </w:r>
      <w:r w:rsidR="003A2933" w:rsidRPr="001D371E">
        <w:rPr>
          <w:sz w:val="24"/>
          <w:szCs w:val="24"/>
        </w:rPr>
        <w:t xml:space="preserve"> </w:t>
      </w:r>
      <w:r w:rsidRPr="001D371E">
        <w:rPr>
          <w:sz w:val="24"/>
          <w:szCs w:val="24"/>
        </w:rPr>
        <w:t xml:space="preserve">serum </w:t>
      </w:r>
      <w:r w:rsidR="00A06FF7" w:rsidRPr="001D371E">
        <w:rPr>
          <w:sz w:val="24"/>
          <w:szCs w:val="24"/>
        </w:rPr>
        <w:t>TG</w:t>
      </w:r>
      <w:r w:rsidR="00FA5892" w:rsidRPr="001D371E">
        <w:rPr>
          <w:sz w:val="24"/>
          <w:szCs w:val="24"/>
        </w:rPr>
        <w:t xml:space="preserve">, LDL-C </w:t>
      </w:r>
      <w:r w:rsidRPr="001D371E">
        <w:rPr>
          <w:sz w:val="24"/>
          <w:szCs w:val="24"/>
        </w:rPr>
        <w:t>and very low-density lipoprotein levels</w:t>
      </w:r>
      <w:r w:rsidR="00DB68A8" w:rsidRPr="001D371E">
        <w:rPr>
          <w:sz w:val="24"/>
          <w:szCs w:val="24"/>
        </w:rPr>
        <w:t xml:space="preserve">, and </w:t>
      </w:r>
      <w:r w:rsidR="005C3CD5">
        <w:rPr>
          <w:sz w:val="24"/>
          <w:szCs w:val="24"/>
        </w:rPr>
        <w:t>improvement of</w:t>
      </w:r>
      <w:r w:rsidR="00DB68A8" w:rsidRPr="001D371E">
        <w:rPr>
          <w:sz w:val="24"/>
          <w:szCs w:val="24"/>
        </w:rPr>
        <w:t xml:space="preserve"> </w:t>
      </w:r>
      <w:r w:rsidR="005B4C9D" w:rsidRPr="001D371E">
        <w:rPr>
          <w:sz w:val="24"/>
          <w:szCs w:val="24"/>
        </w:rPr>
        <w:t>LDL-C</w:t>
      </w:r>
      <w:r w:rsidR="00DB68A8" w:rsidRPr="001D371E">
        <w:rPr>
          <w:sz w:val="24"/>
          <w:szCs w:val="24"/>
        </w:rPr>
        <w:t xml:space="preserve"> quality</w:t>
      </w:r>
      <w:r w:rsidR="00B12221" w:rsidRPr="00B12221">
        <w:t xml:space="preserve"> </w:t>
      </w:r>
      <w:r w:rsidR="00B12221">
        <w:rPr>
          <w:sz w:val="24"/>
          <w:szCs w:val="24"/>
        </w:rPr>
        <w:fldChar w:fldCharType="begin">
          <w:fldData xml:space="preserve">PEVuZE5vdGU+PENpdGU+PEF1dGhvcj5GYXppbzwvQXV0aG9yPjxZZWFyPjIwMDQ8L1llYXI+PFJl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==
</w:fldData>
        </w:fldChar>
      </w:r>
      <w:r w:rsidR="00B12221">
        <w:rPr>
          <w:sz w:val="24"/>
          <w:szCs w:val="24"/>
        </w:rPr>
        <w:instrText xml:space="preserve"> ADDIN EN.CITE </w:instrText>
      </w:r>
      <w:r w:rsidR="00B12221">
        <w:rPr>
          <w:sz w:val="24"/>
          <w:szCs w:val="24"/>
        </w:rPr>
        <w:fldChar w:fldCharType="begin">
          <w:fldData xml:space="preserve">PEVuZE5vdGU+PENpdGU+PEF1dGhvcj5GYXppbzwvQXV0aG9yPjxZZWFyPjIwMDQ8L1llYXI+PFJl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==
</w:fldData>
        </w:fldChar>
      </w:r>
      <w:r w:rsidR="00B12221">
        <w:rPr>
          <w:sz w:val="24"/>
          <w:szCs w:val="24"/>
        </w:rPr>
        <w:instrText xml:space="preserve"> ADDIN EN.CITE.DATA </w:instrText>
      </w:r>
      <w:r w:rsidR="00B12221">
        <w:rPr>
          <w:sz w:val="24"/>
          <w:szCs w:val="24"/>
        </w:rPr>
      </w:r>
      <w:r w:rsidR="00B12221">
        <w:rPr>
          <w:sz w:val="24"/>
          <w:szCs w:val="24"/>
        </w:rPr>
        <w:fldChar w:fldCharType="end"/>
      </w:r>
      <w:r w:rsidR="00B12221">
        <w:rPr>
          <w:sz w:val="24"/>
          <w:szCs w:val="24"/>
        </w:rPr>
      </w:r>
      <w:r w:rsidR="00B12221">
        <w:rPr>
          <w:sz w:val="24"/>
          <w:szCs w:val="24"/>
        </w:rPr>
        <w:fldChar w:fldCharType="separate"/>
      </w:r>
      <w:r w:rsidR="00B12221">
        <w:rPr>
          <w:noProof/>
          <w:sz w:val="24"/>
          <w:szCs w:val="24"/>
        </w:rPr>
        <w:t>(134, 135)</w:t>
      </w:r>
      <w:r w:rsidR="00B12221">
        <w:rPr>
          <w:sz w:val="24"/>
          <w:szCs w:val="24"/>
        </w:rPr>
        <w:fldChar w:fldCharType="end"/>
      </w:r>
      <w:r w:rsidR="003D519E" w:rsidRPr="001D371E">
        <w:rPr>
          <w:sz w:val="24"/>
          <w:szCs w:val="24"/>
        </w:rPr>
        <w:t>.</w:t>
      </w:r>
      <w:r w:rsidR="00DB68A8" w:rsidRPr="001D371E">
        <w:rPr>
          <w:sz w:val="24"/>
          <w:szCs w:val="24"/>
        </w:rPr>
        <w:t xml:space="preserve"> </w:t>
      </w:r>
      <w:r w:rsidR="005C3CD5">
        <w:rPr>
          <w:sz w:val="24"/>
          <w:szCs w:val="24"/>
        </w:rPr>
        <w:t>Because of lack of data from RA populations,</w:t>
      </w:r>
      <w:r w:rsidR="007C206B" w:rsidRPr="001D371E">
        <w:rPr>
          <w:sz w:val="24"/>
          <w:szCs w:val="24"/>
        </w:rPr>
        <w:t xml:space="preserve"> and given the small</w:t>
      </w:r>
      <w:r w:rsidR="001E5ADE" w:rsidRPr="001D371E">
        <w:rPr>
          <w:sz w:val="24"/>
          <w:szCs w:val="24"/>
        </w:rPr>
        <w:t xml:space="preserve"> but reported </w:t>
      </w:r>
      <w:r w:rsidR="005B4C9D" w:rsidRPr="001D371E">
        <w:rPr>
          <w:sz w:val="24"/>
          <w:szCs w:val="24"/>
        </w:rPr>
        <w:t xml:space="preserve">risk of </w:t>
      </w:r>
      <w:r w:rsidR="0079747E" w:rsidRPr="001D371E">
        <w:rPr>
          <w:sz w:val="24"/>
          <w:szCs w:val="24"/>
        </w:rPr>
        <w:t>autoimmune</w:t>
      </w:r>
      <w:r w:rsidR="001E5ADE" w:rsidRPr="001D371E">
        <w:rPr>
          <w:sz w:val="24"/>
          <w:szCs w:val="24"/>
        </w:rPr>
        <w:t xml:space="preserve"> </w:t>
      </w:r>
      <w:r w:rsidR="005B4C9D" w:rsidRPr="001D371E">
        <w:rPr>
          <w:sz w:val="24"/>
          <w:szCs w:val="24"/>
        </w:rPr>
        <w:t>adverse effects (</w:t>
      </w:r>
      <w:r w:rsidR="00815EC7" w:rsidRPr="001D371E">
        <w:rPr>
          <w:sz w:val="24"/>
          <w:szCs w:val="24"/>
        </w:rPr>
        <w:t>e.g.,</w:t>
      </w:r>
      <w:r w:rsidR="005B4C9D" w:rsidRPr="001D371E">
        <w:rPr>
          <w:sz w:val="24"/>
          <w:szCs w:val="24"/>
        </w:rPr>
        <w:t xml:space="preserve"> </w:t>
      </w:r>
      <w:r w:rsidRPr="001D371E">
        <w:rPr>
          <w:sz w:val="24"/>
          <w:szCs w:val="24"/>
        </w:rPr>
        <w:t>autoimmune thrombocytopenia</w:t>
      </w:r>
      <w:r w:rsidR="007C206B" w:rsidRPr="001D371E">
        <w:rPr>
          <w:sz w:val="24"/>
          <w:szCs w:val="24"/>
        </w:rPr>
        <w:t xml:space="preserve"> and</w:t>
      </w:r>
      <w:r w:rsidR="00FD7011" w:rsidRPr="001D371E">
        <w:rPr>
          <w:sz w:val="24"/>
          <w:szCs w:val="24"/>
        </w:rPr>
        <w:t xml:space="preserve"> hepatitis</w:t>
      </w:r>
      <w:r w:rsidR="005B4C9D" w:rsidRPr="001D371E">
        <w:rPr>
          <w:sz w:val="24"/>
          <w:szCs w:val="24"/>
        </w:rPr>
        <w:t>)</w:t>
      </w:r>
      <w:r w:rsidR="00FB0A6B" w:rsidRPr="001D371E">
        <w:rPr>
          <w:sz w:val="24"/>
          <w:szCs w:val="24"/>
        </w:rPr>
        <w:t xml:space="preserve">, fibrates should be used with care </w:t>
      </w:r>
      <w:r w:rsidRPr="001D371E">
        <w:rPr>
          <w:sz w:val="24"/>
          <w:szCs w:val="24"/>
        </w:rPr>
        <w:t xml:space="preserve">in </w:t>
      </w:r>
      <w:r w:rsidR="004A3205" w:rsidRPr="001D371E">
        <w:rPr>
          <w:sz w:val="24"/>
          <w:szCs w:val="24"/>
        </w:rPr>
        <w:t>RA</w:t>
      </w:r>
      <w:r w:rsidR="00DE4989" w:rsidRPr="001D371E">
        <w:rPr>
          <w:sz w:val="24"/>
          <w:szCs w:val="24"/>
        </w:rPr>
        <w:t xml:space="preserve"> </w:t>
      </w:r>
      <w:r w:rsidR="0033394F" w:rsidRPr="001D371E">
        <w:rPr>
          <w:sz w:val="24"/>
          <w:szCs w:val="24"/>
        </w:rPr>
        <w:fldChar w:fldCharType="begin"/>
      </w:r>
      <w:r w:rsidR="00B12221">
        <w:rPr>
          <w:sz w:val="24"/>
          <w:szCs w:val="24"/>
        </w:rPr>
        <w:instrText xml:space="preserve"> ADDIN EN.CITE &lt;EndNote&gt;&lt;Cite&gt;&lt;Author&gt;Florentin&lt;/Author&gt;&lt;Year&gt;2008&lt;/Year&gt;&lt;RecNum&gt;3843&lt;/RecNum&gt;&lt;DisplayText&gt;(136)&lt;/DisplayText&gt;&lt;record&gt;&lt;rec-number&gt;3843&lt;/rec-number&gt;&lt;foreign-keys&gt;&lt;key app="EN" db-id="xxvff5efrefr04ed0znv9ax4szvzftez2v0v" timestamp="1553645928" guid="92d36c72-870c-4f35-bca4-0d2eb1cea688"&gt;3843&lt;/key&gt;&lt;/foreign-keys&gt;&lt;ref-type name="Journal Article"&gt;17&lt;/ref-type&gt;&lt;contributors&gt;&lt;authors&gt;&lt;author&gt;Florentin, M.&lt;/author&gt;&lt;author&gt;Liberopoulos, E. N.&lt;/author&gt;&lt;author&gt;Mikhailidis, D. P.&lt;/author&gt;&lt;author&gt;Elisaf, M. S.&lt;/author&gt;&lt;/authors&gt;&lt;/contributors&gt;&lt;auth-address&gt;Department of Internal Medicine, Medical School, University of Ioannina, Ioannina 45110, Greece.&lt;/auth-address&gt;&lt;titles&gt;&lt;title&gt;Fibrate-associated adverse effects beyond muscle and liver toxicity&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574-87&lt;/pages&gt;&lt;volume&gt;14&lt;/volume&gt;&lt;number&gt;6&lt;/number&gt;&lt;edition&gt;2008/03/14&lt;/edition&gt;&lt;keywords&gt;&lt;keyword&gt;Animals&lt;/keyword&gt;&lt;keyword&gt;*Chemical and Drug Induced Liver Injury&lt;/keyword&gt;&lt;keyword&gt;Clinical Trials as Topic/methods&lt;/keyword&gt;&lt;keyword&gt;Clofibric Acid/*adverse effects/chemistry&lt;/keyword&gt;&lt;keyword&gt;Humans&lt;/keyword&gt;&lt;keyword&gt;Liver Diseases/epidemiology/pathology&lt;/keyword&gt;&lt;keyword&gt;Muscle, Skeletal/*drug effects/pathology&lt;/keyword&gt;&lt;keyword&gt;Muscular Diseases/*chemically induced/epidemiology/pathology&lt;/keyword&gt;&lt;/keywords&gt;&lt;dates&gt;&lt;year&gt;2008&lt;/year&gt;&lt;/dates&gt;&lt;isbn&gt;1381-6128&lt;/isbn&gt;&lt;accession-num&gt;18336300&lt;/accession-num&gt;&lt;urls&gt;&lt;/urls&gt;&lt;remote-database-provider&gt;NLM&lt;/remote-database-provider&gt;&lt;language&gt;eng&lt;/language&gt;&lt;/record&gt;&lt;/Cite&gt;&lt;/EndNote&gt;</w:instrText>
      </w:r>
      <w:r w:rsidR="0033394F" w:rsidRPr="001D371E">
        <w:rPr>
          <w:sz w:val="24"/>
          <w:szCs w:val="24"/>
        </w:rPr>
        <w:fldChar w:fldCharType="separate"/>
      </w:r>
      <w:r w:rsidR="00B12221">
        <w:rPr>
          <w:noProof/>
          <w:sz w:val="24"/>
          <w:szCs w:val="24"/>
        </w:rPr>
        <w:t>(136)</w:t>
      </w:r>
      <w:r w:rsidR="0033394F" w:rsidRPr="001D371E">
        <w:rPr>
          <w:sz w:val="24"/>
          <w:szCs w:val="24"/>
        </w:rPr>
        <w:fldChar w:fldCharType="end"/>
      </w:r>
      <w:r w:rsidR="005B4C9D" w:rsidRPr="001D371E">
        <w:rPr>
          <w:sz w:val="24"/>
          <w:szCs w:val="24"/>
        </w:rPr>
        <w:t>.</w:t>
      </w:r>
      <w:r w:rsidR="0079747E" w:rsidRPr="001D371E">
        <w:rPr>
          <w:sz w:val="24"/>
          <w:szCs w:val="24"/>
        </w:rPr>
        <w:t xml:space="preserve"> </w:t>
      </w:r>
      <w:r w:rsidR="00110190" w:rsidRPr="001D371E">
        <w:rPr>
          <w:sz w:val="24"/>
          <w:szCs w:val="24"/>
        </w:rPr>
        <w:t xml:space="preserve">Nonetheless, </w:t>
      </w:r>
      <w:r w:rsidR="005C3CD5">
        <w:rPr>
          <w:sz w:val="24"/>
          <w:szCs w:val="24"/>
        </w:rPr>
        <w:t xml:space="preserve">there is increasing </w:t>
      </w:r>
      <w:r w:rsidR="00110190" w:rsidRPr="001D371E">
        <w:rPr>
          <w:sz w:val="24"/>
          <w:szCs w:val="24"/>
        </w:rPr>
        <w:t xml:space="preserve">interest </w:t>
      </w:r>
      <w:r w:rsidR="007C206B" w:rsidRPr="001D371E">
        <w:rPr>
          <w:sz w:val="24"/>
          <w:szCs w:val="24"/>
        </w:rPr>
        <w:t>in</w:t>
      </w:r>
      <w:r w:rsidR="00110190" w:rsidRPr="001D371E">
        <w:rPr>
          <w:sz w:val="24"/>
          <w:szCs w:val="24"/>
        </w:rPr>
        <w:t xml:space="preserve"> </w:t>
      </w:r>
      <w:r w:rsidR="005C3CD5">
        <w:rPr>
          <w:sz w:val="24"/>
          <w:szCs w:val="24"/>
        </w:rPr>
        <w:t>fibrates in</w:t>
      </w:r>
      <w:r w:rsidR="00110190" w:rsidRPr="001D371E">
        <w:rPr>
          <w:sz w:val="24"/>
          <w:szCs w:val="24"/>
        </w:rPr>
        <w:t xml:space="preserve"> RA</w:t>
      </w:r>
      <w:r w:rsidR="00C1535A">
        <w:rPr>
          <w:sz w:val="24"/>
          <w:szCs w:val="24"/>
        </w:rPr>
        <w:t xml:space="preserve"> treatment due to their beneficial effects </w:t>
      </w:r>
      <w:r w:rsidR="005C3CD5">
        <w:rPr>
          <w:sz w:val="24"/>
          <w:szCs w:val="24"/>
        </w:rPr>
        <w:t>on</w:t>
      </w:r>
      <w:r w:rsidR="00110190" w:rsidRPr="001D371E">
        <w:rPr>
          <w:sz w:val="24"/>
          <w:szCs w:val="24"/>
        </w:rPr>
        <w:t xml:space="preserve"> postprandial hypertriglyceridemia and inflammation</w:t>
      </w:r>
      <w:r w:rsidR="00EF5245" w:rsidRPr="001D371E">
        <w:rPr>
          <w:sz w:val="24"/>
          <w:szCs w:val="24"/>
        </w:rPr>
        <w:t xml:space="preserve"> </w:t>
      </w:r>
      <w:r w:rsidR="0033394F" w:rsidRPr="001D371E">
        <w:rPr>
          <w:sz w:val="24"/>
          <w:szCs w:val="24"/>
        </w:rPr>
        <w:fldChar w:fldCharType="begin">
          <w:fldData xml:space="preserve">PEVuZE5vdGU+PENpdGU+PEF1dGhvcj52YW4gRWVrZXJlbjwvQXV0aG9yPjxZZWFyPjIwMTM8L1ll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=
</w:fldData>
        </w:fldChar>
      </w:r>
      <w:r w:rsidR="00B12221">
        <w:rPr>
          <w:sz w:val="24"/>
          <w:szCs w:val="24"/>
        </w:rPr>
        <w:instrText xml:space="preserve"> ADDIN EN.CITE </w:instrText>
      </w:r>
      <w:r w:rsidR="00B12221">
        <w:rPr>
          <w:sz w:val="24"/>
          <w:szCs w:val="24"/>
        </w:rPr>
        <w:fldChar w:fldCharType="begin">
          <w:fldData xml:space="preserve">PEVuZE5vdGU+PENpdGU+PEF1dGhvcj52YW4gRWVrZXJlbjwvQXV0aG9yPjxZZWFyPjIwMTM8L1ll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=
</w:fldData>
        </w:fldChar>
      </w:r>
      <w:r w:rsidR="00B12221">
        <w:rPr>
          <w:sz w:val="24"/>
          <w:szCs w:val="24"/>
        </w:rPr>
        <w:instrText xml:space="preserve"> ADDIN EN.CITE.DATA </w:instrText>
      </w:r>
      <w:r w:rsidR="00B12221">
        <w:rPr>
          <w:sz w:val="24"/>
          <w:szCs w:val="24"/>
        </w:rPr>
      </w:r>
      <w:r w:rsidR="00B12221">
        <w:rPr>
          <w:sz w:val="24"/>
          <w:szCs w:val="24"/>
        </w:rPr>
        <w:fldChar w:fldCharType="end"/>
      </w:r>
      <w:r w:rsidR="0033394F" w:rsidRPr="001D371E">
        <w:rPr>
          <w:sz w:val="24"/>
          <w:szCs w:val="24"/>
        </w:rPr>
      </w:r>
      <w:r w:rsidR="0033394F" w:rsidRPr="001D371E">
        <w:rPr>
          <w:sz w:val="24"/>
          <w:szCs w:val="24"/>
        </w:rPr>
        <w:fldChar w:fldCharType="separate"/>
      </w:r>
      <w:r w:rsidR="00B12221">
        <w:rPr>
          <w:noProof/>
          <w:sz w:val="24"/>
          <w:szCs w:val="24"/>
        </w:rPr>
        <w:t>(137, 138)</w:t>
      </w:r>
      <w:r w:rsidR="0033394F" w:rsidRPr="001D371E">
        <w:rPr>
          <w:sz w:val="24"/>
          <w:szCs w:val="24"/>
        </w:rPr>
        <w:fldChar w:fldCharType="end"/>
      </w:r>
      <w:r w:rsidR="00DE23E6" w:rsidRPr="001D371E">
        <w:rPr>
          <w:sz w:val="24"/>
          <w:szCs w:val="24"/>
        </w:rPr>
        <w:t>.</w:t>
      </w:r>
    </w:p>
    <w:p w14:paraId="6C8389A5" w14:textId="588EE3D5" w:rsidR="008C00BA" w:rsidRPr="001D371E" w:rsidRDefault="008C00BA" w:rsidP="008C00BA">
      <w:pPr>
        <w:pStyle w:val="Heading2"/>
        <w:numPr>
          <w:ilvl w:val="3"/>
          <w:numId w:val="5"/>
        </w:numPr>
        <w:spacing w:line="480" w:lineRule="auto"/>
        <w:rPr>
          <w:sz w:val="28"/>
          <w:szCs w:val="28"/>
          <w:lang w:val="en-US"/>
        </w:rPr>
      </w:pPr>
      <w:r w:rsidRPr="001D371E">
        <w:rPr>
          <w:sz w:val="28"/>
          <w:szCs w:val="28"/>
          <w:lang w:val="en-US"/>
        </w:rPr>
        <w:t>Treatment of other lipid abnormalities</w:t>
      </w:r>
    </w:p>
    <w:p w14:paraId="6DC77263" w14:textId="1FECF142" w:rsidR="00DF5B9E" w:rsidRPr="001D371E" w:rsidRDefault="00E80836" w:rsidP="00010FEF">
      <w:pPr>
        <w:pStyle w:val="Body"/>
        <w:spacing w:after="0" w:line="480" w:lineRule="auto"/>
        <w:ind w:firstLine="454"/>
        <w:rPr>
          <w:sz w:val="24"/>
          <w:szCs w:val="24"/>
        </w:rPr>
      </w:pPr>
      <w:r w:rsidRPr="001D371E">
        <w:rPr>
          <w:sz w:val="24"/>
          <w:szCs w:val="24"/>
        </w:rPr>
        <w:t xml:space="preserve">Treatment of other </w:t>
      </w:r>
      <w:r w:rsidR="00110190" w:rsidRPr="001D371E">
        <w:rPr>
          <w:sz w:val="24"/>
          <w:szCs w:val="24"/>
        </w:rPr>
        <w:t>lipid alterations</w:t>
      </w:r>
      <w:r w:rsidRPr="001D371E">
        <w:rPr>
          <w:sz w:val="24"/>
          <w:szCs w:val="24"/>
        </w:rPr>
        <w:t xml:space="preserve"> should follow general recommendations</w:t>
      </w:r>
      <w:r w:rsidR="009F1833" w:rsidRPr="001D371E">
        <w:rPr>
          <w:sz w:val="24"/>
          <w:szCs w:val="24"/>
        </w:rPr>
        <w:t xml:space="preserve"> </w:t>
      </w:r>
      <w:r w:rsidR="0033394F" w:rsidRPr="001D371E">
        <w:rPr>
          <w:sz w:val="24"/>
          <w:szCs w:val="24"/>
        </w:rPr>
        <w:fldChar w:fldCharType="begin">
          <w:fldData xml:space="preserve">PEVuZE5vdGU+PENpdGU+PEF1dGhvcj5QaWVwb2xpPC9BdXRob3I+PFllYXI+MjAxNjwvWWVhcj48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lZGl0aW9uPjIwMTYvMDgvMjg8L2VkaXRpb24+PGtleXdv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kNJUjAw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</w:fldData>
        </w:fldChar>
      </w:r>
      <w:r w:rsidR="00B12221">
        <w:rPr>
          <w:sz w:val="24"/>
          <w:szCs w:val="24"/>
        </w:rPr>
        <w:instrText xml:space="preserve"> ADDIN EN.CITE </w:instrText>
      </w:r>
      <w:r w:rsidR="00B12221">
        <w:rPr>
          <w:sz w:val="24"/>
          <w:szCs w:val="24"/>
        </w:rPr>
        <w:fldChar w:fldCharType="begin">
          <w:fldData xml:space="preserve">PEVuZE5vdGU+PENpdGU+PEF1dGhvcj5QaWVwb2xpPC9BdXRob3I+PFllYXI+MjAxNjwvWWVhcj48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lZGl0aW9uPjIwMTYvMDgvMjg8L2VkaXRpb24+PGtleXdv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kNJUjAw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</w:fldData>
        </w:fldChar>
      </w:r>
      <w:r w:rsidR="00B12221">
        <w:rPr>
          <w:sz w:val="24"/>
          <w:szCs w:val="24"/>
        </w:rPr>
        <w:instrText xml:space="preserve"> ADDIN EN.CITE.DATA </w:instrText>
      </w:r>
      <w:r w:rsidR="00B12221">
        <w:rPr>
          <w:sz w:val="24"/>
          <w:szCs w:val="24"/>
        </w:rPr>
      </w:r>
      <w:r w:rsidR="00B12221">
        <w:rPr>
          <w:sz w:val="24"/>
          <w:szCs w:val="24"/>
        </w:rPr>
        <w:fldChar w:fldCharType="end"/>
      </w:r>
      <w:r w:rsidR="0033394F" w:rsidRPr="001D371E">
        <w:rPr>
          <w:sz w:val="24"/>
          <w:szCs w:val="24"/>
        </w:rPr>
      </w:r>
      <w:r w:rsidR="0033394F" w:rsidRPr="001D371E">
        <w:rPr>
          <w:sz w:val="24"/>
          <w:szCs w:val="24"/>
        </w:rPr>
        <w:fldChar w:fldCharType="separate"/>
      </w:r>
      <w:r w:rsidR="00B12221">
        <w:rPr>
          <w:noProof/>
          <w:sz w:val="24"/>
          <w:szCs w:val="24"/>
        </w:rPr>
        <w:t>(33, 34, 91, 92, 139)</w:t>
      </w:r>
      <w:r w:rsidR="0033394F" w:rsidRPr="001D371E">
        <w:rPr>
          <w:sz w:val="24"/>
          <w:szCs w:val="24"/>
        </w:rPr>
        <w:fldChar w:fldCharType="end"/>
      </w:r>
      <w:r w:rsidRPr="001D371E">
        <w:rPr>
          <w:sz w:val="24"/>
          <w:szCs w:val="24"/>
        </w:rPr>
        <w:t xml:space="preserve">. </w:t>
      </w:r>
      <w:r w:rsidR="00DF5B9E" w:rsidRPr="001D371E">
        <w:rPr>
          <w:sz w:val="24"/>
          <w:szCs w:val="24"/>
        </w:rPr>
        <w:t xml:space="preserve">Among </w:t>
      </w:r>
      <w:r w:rsidR="003B0848" w:rsidRPr="001D371E">
        <w:rPr>
          <w:sz w:val="24"/>
          <w:szCs w:val="24"/>
        </w:rPr>
        <w:t>drugs</w:t>
      </w:r>
      <w:r w:rsidR="00DF5B9E" w:rsidRPr="001D371E">
        <w:rPr>
          <w:sz w:val="24"/>
          <w:szCs w:val="24"/>
        </w:rPr>
        <w:t xml:space="preserve"> </w:t>
      </w:r>
      <w:r w:rsidR="003B0848" w:rsidRPr="001D371E">
        <w:rPr>
          <w:sz w:val="24"/>
          <w:szCs w:val="24"/>
        </w:rPr>
        <w:t>reducing</w:t>
      </w:r>
      <w:r w:rsidR="00DF5B9E" w:rsidRPr="001D371E">
        <w:rPr>
          <w:sz w:val="24"/>
          <w:szCs w:val="24"/>
        </w:rPr>
        <w:t xml:space="preserve"> </w:t>
      </w:r>
      <w:r w:rsidR="003B0848" w:rsidRPr="001D371E">
        <w:rPr>
          <w:b/>
          <w:sz w:val="24"/>
          <w:szCs w:val="24"/>
        </w:rPr>
        <w:t>TGs</w:t>
      </w:r>
      <w:r w:rsidR="00DF5B9E" w:rsidRPr="001D371E">
        <w:rPr>
          <w:sz w:val="24"/>
          <w:szCs w:val="24"/>
        </w:rPr>
        <w:t xml:space="preserve"> belong </w:t>
      </w:r>
      <w:r w:rsidR="003B0848" w:rsidRPr="001D371E">
        <w:rPr>
          <w:sz w:val="24"/>
          <w:szCs w:val="24"/>
        </w:rPr>
        <w:t xml:space="preserve">statins, fibrates, </w:t>
      </w:r>
      <w:r w:rsidR="009A2747" w:rsidRPr="001D371E">
        <w:rPr>
          <w:sz w:val="24"/>
          <w:szCs w:val="24"/>
        </w:rPr>
        <w:t xml:space="preserve">ezetimibe, </w:t>
      </w:r>
      <w:r w:rsidR="003B0848" w:rsidRPr="001D371E">
        <w:rPr>
          <w:sz w:val="24"/>
          <w:szCs w:val="24"/>
        </w:rPr>
        <w:t xml:space="preserve">niacin and </w:t>
      </w:r>
      <w:r w:rsidR="00736562" w:rsidRPr="001D371E">
        <w:rPr>
          <w:sz w:val="24"/>
          <w:szCs w:val="24"/>
        </w:rPr>
        <w:t>omega-3</w:t>
      </w:r>
      <w:r w:rsidR="003B0848" w:rsidRPr="001D371E">
        <w:rPr>
          <w:sz w:val="24"/>
          <w:szCs w:val="24"/>
        </w:rPr>
        <w:t xml:space="preserve"> fatty</w:t>
      </w:r>
      <w:r w:rsidR="00736562" w:rsidRPr="001D371E">
        <w:rPr>
          <w:sz w:val="24"/>
          <w:szCs w:val="24"/>
        </w:rPr>
        <w:t xml:space="preserve"> acid</w:t>
      </w:r>
      <w:r w:rsidR="003B0848" w:rsidRPr="001D371E">
        <w:rPr>
          <w:sz w:val="24"/>
          <w:szCs w:val="24"/>
        </w:rPr>
        <w:t>s</w:t>
      </w:r>
      <w:r w:rsidR="00DF5B9E" w:rsidRPr="001D371E">
        <w:rPr>
          <w:sz w:val="24"/>
          <w:szCs w:val="24"/>
        </w:rPr>
        <w:t xml:space="preserve">. </w:t>
      </w:r>
      <w:r w:rsidR="00010FEF" w:rsidRPr="001D371E">
        <w:rPr>
          <w:sz w:val="24"/>
          <w:szCs w:val="24"/>
        </w:rPr>
        <w:t xml:space="preserve">Icosapent ethyl is a new promising hypertriglyceridemia treatment, that lowers risk of ischemic events and cardiovascular death, and is well-tolerated </w:t>
      </w:r>
      <w:r w:rsidR="00010FEF" w:rsidRPr="001D371E">
        <w:rPr>
          <w:sz w:val="24"/>
          <w:szCs w:val="24"/>
        </w:rPr>
        <w:fldChar w:fldCharType="begin">
          <w:fldData xml:space="preserve">PEVuZE5vdGU+PENpdGU+PEF1dGhvcj5CaGF0dDwvQXV0aG9yPjxZZWFyPjIwMTk8L1llYXI+PFJl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</w:fldData>
        </w:fldChar>
      </w:r>
      <w:r w:rsidR="00B12221">
        <w:rPr>
          <w:sz w:val="24"/>
          <w:szCs w:val="24"/>
        </w:rPr>
        <w:instrText xml:space="preserve"> ADDIN EN.CITE </w:instrText>
      </w:r>
      <w:r w:rsidR="00B12221">
        <w:rPr>
          <w:sz w:val="24"/>
          <w:szCs w:val="24"/>
        </w:rPr>
        <w:fldChar w:fldCharType="begin">
          <w:fldData xml:space="preserve">PEVuZE5vdGU+PENpdGU+PEF1dGhvcj5CaGF0dDwvQXV0aG9yPjxZZWFyPjIwMTk8L1llYXI+PFJl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</w:fldData>
        </w:fldChar>
      </w:r>
      <w:r w:rsidR="00B12221">
        <w:rPr>
          <w:sz w:val="24"/>
          <w:szCs w:val="24"/>
        </w:rPr>
        <w:instrText xml:space="preserve"> ADDIN EN.CITE.DATA </w:instrText>
      </w:r>
      <w:r w:rsidR="00B12221">
        <w:rPr>
          <w:sz w:val="24"/>
          <w:szCs w:val="24"/>
        </w:rPr>
      </w:r>
      <w:r w:rsidR="00B12221">
        <w:rPr>
          <w:sz w:val="24"/>
          <w:szCs w:val="24"/>
        </w:rPr>
        <w:fldChar w:fldCharType="end"/>
      </w:r>
      <w:r w:rsidR="00010FEF" w:rsidRPr="001D371E">
        <w:rPr>
          <w:sz w:val="24"/>
          <w:szCs w:val="24"/>
        </w:rPr>
      </w:r>
      <w:r w:rsidR="00010FEF" w:rsidRPr="001D371E">
        <w:rPr>
          <w:sz w:val="24"/>
          <w:szCs w:val="24"/>
        </w:rPr>
        <w:fldChar w:fldCharType="separate"/>
      </w:r>
      <w:r w:rsidR="00B12221">
        <w:rPr>
          <w:noProof/>
          <w:sz w:val="24"/>
          <w:szCs w:val="24"/>
        </w:rPr>
        <w:t>(140)</w:t>
      </w:r>
      <w:r w:rsidR="00010FEF" w:rsidRPr="001D371E">
        <w:rPr>
          <w:sz w:val="24"/>
          <w:szCs w:val="24"/>
        </w:rPr>
        <w:fldChar w:fldCharType="end"/>
      </w:r>
      <w:r w:rsidR="00010FEF" w:rsidRPr="001D371E">
        <w:rPr>
          <w:sz w:val="24"/>
          <w:szCs w:val="24"/>
        </w:rPr>
        <w:t>.</w:t>
      </w:r>
    </w:p>
    <w:p w14:paraId="74F07A62" w14:textId="10E0C6A7" w:rsidR="00DF5B9E" w:rsidRPr="001D371E" w:rsidRDefault="007067B9" w:rsidP="00E171BC">
      <w:pPr>
        <w:pStyle w:val="Body"/>
        <w:spacing w:after="0" w:line="480" w:lineRule="auto"/>
        <w:ind w:firstLine="454"/>
        <w:rPr>
          <w:sz w:val="24"/>
          <w:szCs w:val="24"/>
        </w:rPr>
      </w:pPr>
      <w:r w:rsidRPr="001D371E">
        <w:rPr>
          <w:sz w:val="24"/>
          <w:szCs w:val="24"/>
        </w:rPr>
        <w:t xml:space="preserve">Treatment options for </w:t>
      </w:r>
      <w:r w:rsidR="00120BB7" w:rsidRPr="001D371E">
        <w:rPr>
          <w:b/>
          <w:sz w:val="24"/>
          <w:szCs w:val="24"/>
        </w:rPr>
        <w:t>hyperlipoproteinemia</w:t>
      </w:r>
      <w:r w:rsidR="00FB0A6B" w:rsidRPr="001D371E">
        <w:rPr>
          <w:b/>
          <w:sz w:val="24"/>
          <w:szCs w:val="24"/>
        </w:rPr>
        <w:t xml:space="preserve"> </w:t>
      </w:r>
      <w:r w:rsidRPr="001D371E">
        <w:rPr>
          <w:b/>
          <w:sz w:val="24"/>
          <w:szCs w:val="24"/>
        </w:rPr>
        <w:t>(a)</w:t>
      </w:r>
      <w:r w:rsidRPr="001D371E">
        <w:rPr>
          <w:sz w:val="24"/>
          <w:szCs w:val="24"/>
        </w:rPr>
        <w:t xml:space="preserve"> </w:t>
      </w:r>
      <w:r w:rsidR="001D019F" w:rsidRPr="001D371E">
        <w:rPr>
          <w:sz w:val="24"/>
          <w:szCs w:val="24"/>
        </w:rPr>
        <w:t>have been</w:t>
      </w:r>
      <w:r w:rsidRPr="001D371E">
        <w:rPr>
          <w:sz w:val="24"/>
          <w:szCs w:val="24"/>
        </w:rPr>
        <w:t xml:space="preserve"> </w:t>
      </w:r>
      <w:r w:rsidR="000C7E46" w:rsidRPr="001D371E">
        <w:rPr>
          <w:sz w:val="24"/>
          <w:szCs w:val="24"/>
        </w:rPr>
        <w:t>limited</w:t>
      </w:r>
      <w:r w:rsidR="008256C1" w:rsidRPr="001D371E">
        <w:rPr>
          <w:sz w:val="24"/>
          <w:szCs w:val="24"/>
        </w:rPr>
        <w:t xml:space="preserve"> and </w:t>
      </w:r>
      <w:r w:rsidR="003A351F" w:rsidRPr="001D371E">
        <w:rPr>
          <w:sz w:val="24"/>
          <w:szCs w:val="24"/>
        </w:rPr>
        <w:t>included</w:t>
      </w:r>
      <w:r w:rsidR="00E52ABF" w:rsidRPr="001D371E">
        <w:rPr>
          <w:sz w:val="24"/>
          <w:szCs w:val="24"/>
        </w:rPr>
        <w:t xml:space="preserve"> mainly </w:t>
      </w:r>
      <w:r w:rsidR="004A3205" w:rsidRPr="001D371E">
        <w:rPr>
          <w:sz w:val="24"/>
          <w:szCs w:val="24"/>
        </w:rPr>
        <w:t xml:space="preserve">niacin and </w:t>
      </w:r>
      <w:r w:rsidR="004A3205" w:rsidRPr="001D371E">
        <w:rPr>
          <w:color w:val="000000" w:themeColor="text1"/>
          <w:sz w:val="24"/>
          <w:szCs w:val="24"/>
        </w:rPr>
        <w:t>apheresis</w:t>
      </w:r>
      <w:r w:rsidR="00DC0220" w:rsidRPr="001D371E">
        <w:rPr>
          <w:color w:val="000000" w:themeColor="text1"/>
          <w:sz w:val="24"/>
          <w:szCs w:val="24"/>
        </w:rPr>
        <w:t xml:space="preserve"> </w:t>
      </w:r>
      <w:r w:rsidR="0033394F" w:rsidRPr="001D371E">
        <w:rPr>
          <w:color w:val="000000" w:themeColor="text1"/>
          <w:sz w:val="24"/>
          <w:szCs w:val="24"/>
        </w:rPr>
        <w:fldChar w:fldCharType="begin">
          <w:fldData xml:space="preserve">PEVuZE5vdGU+PENpdGU+PEF1dGhvcj5Uc2ltaWthczwvQXV0aG9yPjxZZWFyPjIwMTc8L1llYXI+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</w:fldData>
        </w:fldChar>
      </w:r>
      <w:r w:rsidR="00035726">
        <w:rPr>
          <w:color w:val="000000" w:themeColor="text1"/>
          <w:sz w:val="24"/>
          <w:szCs w:val="24"/>
        </w:rPr>
        <w:instrText xml:space="preserve"> ADDIN EN.CITE </w:instrText>
      </w:r>
      <w:r w:rsidR="00035726">
        <w:rPr>
          <w:color w:val="000000" w:themeColor="text1"/>
          <w:sz w:val="24"/>
          <w:szCs w:val="24"/>
        </w:rPr>
        <w:fldChar w:fldCharType="begin">
          <w:fldData xml:space="preserve">PEVuZE5vdGU+PENpdGU+PEF1dGhvcj5Uc2ltaWthczwvQXV0aG9yPjxZZWFyPjIwMTc8L1llYXI+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</w:fldData>
        </w:fldChar>
      </w:r>
      <w:r w:rsidR="00035726">
        <w:rPr>
          <w:color w:val="000000" w:themeColor="text1"/>
          <w:sz w:val="24"/>
          <w:szCs w:val="24"/>
        </w:rPr>
        <w:instrText xml:space="preserve"> ADDIN EN.CITE.DATA </w:instrText>
      </w:r>
      <w:r w:rsidR="00035726">
        <w:rPr>
          <w:color w:val="000000" w:themeColor="text1"/>
          <w:sz w:val="24"/>
          <w:szCs w:val="24"/>
        </w:rPr>
      </w:r>
      <w:r w:rsidR="00035726">
        <w:rPr>
          <w:color w:val="000000" w:themeColor="text1"/>
          <w:sz w:val="24"/>
          <w:szCs w:val="24"/>
        </w:rPr>
        <w:fldChar w:fldCharType="end"/>
      </w:r>
      <w:r w:rsidR="0033394F" w:rsidRPr="001D371E">
        <w:rPr>
          <w:color w:val="000000" w:themeColor="text1"/>
          <w:sz w:val="24"/>
          <w:szCs w:val="24"/>
        </w:rPr>
      </w:r>
      <w:r w:rsidR="0033394F" w:rsidRPr="001D371E">
        <w:rPr>
          <w:color w:val="000000" w:themeColor="text1"/>
          <w:sz w:val="24"/>
          <w:szCs w:val="24"/>
        </w:rPr>
        <w:fldChar w:fldCharType="separate"/>
      </w:r>
      <w:r w:rsidR="00035726">
        <w:rPr>
          <w:noProof/>
          <w:color w:val="000000" w:themeColor="text1"/>
          <w:sz w:val="24"/>
          <w:szCs w:val="24"/>
        </w:rPr>
        <w:t>(65)</w:t>
      </w:r>
      <w:r w:rsidR="0033394F" w:rsidRPr="001D371E">
        <w:rPr>
          <w:color w:val="000000" w:themeColor="text1"/>
          <w:sz w:val="24"/>
          <w:szCs w:val="24"/>
        </w:rPr>
        <w:fldChar w:fldCharType="end"/>
      </w:r>
      <w:r w:rsidRPr="001D371E">
        <w:rPr>
          <w:color w:val="000000" w:themeColor="text1"/>
          <w:sz w:val="24"/>
          <w:szCs w:val="24"/>
        </w:rPr>
        <w:t xml:space="preserve">. </w:t>
      </w:r>
      <w:r w:rsidR="008256C1" w:rsidRPr="001D371E">
        <w:rPr>
          <w:color w:val="000000" w:themeColor="text1"/>
          <w:sz w:val="24"/>
          <w:szCs w:val="24"/>
        </w:rPr>
        <w:t xml:space="preserve">It is therefore noteworthy that </w:t>
      </w:r>
      <w:r w:rsidR="00A50278">
        <w:rPr>
          <w:color w:val="000000" w:themeColor="text1"/>
          <w:sz w:val="24"/>
          <w:szCs w:val="24"/>
        </w:rPr>
        <w:t xml:space="preserve">novel lipid therapies, e.g. </w:t>
      </w:r>
      <w:r w:rsidR="00DC0220" w:rsidRPr="001D371E">
        <w:rPr>
          <w:color w:val="000000" w:themeColor="text1"/>
          <w:sz w:val="24"/>
          <w:szCs w:val="24"/>
        </w:rPr>
        <w:t xml:space="preserve">PCSK9 inhibitors, as well as </w:t>
      </w:r>
      <w:r w:rsidR="00FB4D41" w:rsidRPr="001D371E">
        <w:rPr>
          <w:color w:val="000000" w:themeColor="text1"/>
          <w:sz w:val="24"/>
          <w:szCs w:val="24"/>
        </w:rPr>
        <w:t>DMAR</w:t>
      </w:r>
      <w:r w:rsidR="00E52ABF" w:rsidRPr="001D371E">
        <w:rPr>
          <w:color w:val="000000" w:themeColor="text1"/>
          <w:sz w:val="24"/>
          <w:szCs w:val="24"/>
        </w:rPr>
        <w:t>Ds</w:t>
      </w:r>
      <w:r w:rsidR="00DC0220" w:rsidRPr="001D371E">
        <w:rPr>
          <w:color w:val="000000" w:themeColor="text1"/>
          <w:sz w:val="24"/>
          <w:szCs w:val="24"/>
        </w:rPr>
        <w:t>,</w:t>
      </w:r>
      <w:r w:rsidR="00E52ABF" w:rsidRPr="001D371E">
        <w:rPr>
          <w:color w:val="000000" w:themeColor="text1"/>
          <w:sz w:val="24"/>
          <w:szCs w:val="24"/>
        </w:rPr>
        <w:t xml:space="preserve"> </w:t>
      </w:r>
      <w:r w:rsidR="00DC0220" w:rsidRPr="001D371E">
        <w:rPr>
          <w:color w:val="000000" w:themeColor="text1"/>
          <w:sz w:val="24"/>
          <w:szCs w:val="24"/>
        </w:rPr>
        <w:t>may</w:t>
      </w:r>
      <w:r w:rsidR="004370CE" w:rsidRPr="001D371E">
        <w:rPr>
          <w:color w:val="000000" w:themeColor="text1"/>
          <w:sz w:val="24"/>
          <w:szCs w:val="24"/>
        </w:rPr>
        <w:t xml:space="preserve"> </w:t>
      </w:r>
      <w:r w:rsidR="00E52ABF" w:rsidRPr="001D371E">
        <w:rPr>
          <w:color w:val="000000" w:themeColor="text1"/>
          <w:sz w:val="24"/>
          <w:szCs w:val="24"/>
        </w:rPr>
        <w:t>lower</w:t>
      </w:r>
      <w:r w:rsidR="00BA2F67" w:rsidRPr="001D371E">
        <w:rPr>
          <w:color w:val="000000" w:themeColor="text1"/>
          <w:sz w:val="24"/>
          <w:szCs w:val="24"/>
        </w:rPr>
        <w:t xml:space="preserve"> </w:t>
      </w:r>
      <w:proofErr w:type="spellStart"/>
      <w:r w:rsidR="00BA2F67" w:rsidRPr="001D371E">
        <w:rPr>
          <w:color w:val="000000" w:themeColor="text1"/>
          <w:sz w:val="24"/>
          <w:szCs w:val="24"/>
        </w:rPr>
        <w:t>Lp</w:t>
      </w:r>
      <w:proofErr w:type="spellEnd"/>
      <w:r w:rsidR="00BA2F67" w:rsidRPr="001D371E">
        <w:rPr>
          <w:color w:val="000000" w:themeColor="text1"/>
          <w:sz w:val="24"/>
          <w:szCs w:val="24"/>
        </w:rPr>
        <w:t>(a)</w:t>
      </w:r>
      <w:r w:rsidR="00A85351" w:rsidRPr="001D371E">
        <w:rPr>
          <w:color w:val="000000" w:themeColor="text1"/>
          <w:sz w:val="24"/>
          <w:szCs w:val="24"/>
        </w:rPr>
        <w:t xml:space="preserve"> </w:t>
      </w:r>
      <w:r w:rsidR="0033394F" w:rsidRPr="001D371E">
        <w:rPr>
          <w:color w:val="000000" w:themeColor="text1"/>
          <w:sz w:val="24"/>
          <w:szCs w:val="24"/>
        </w:rPr>
        <w:fldChar w:fldCharType="begin">
          <w:fldData xml:space="preserve">PEVuZE5vdGU+PENpdGU+PEF1dGhvcj5NdWxsZXI8L0F1dGhvcj48WWVhcj4yMDE1PC9ZZWFyPjxS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EpvdXJu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</w:fldData>
        </w:fldChar>
      </w:r>
      <w:r w:rsidR="00B12221">
        <w:rPr>
          <w:color w:val="000000" w:themeColor="text1"/>
          <w:sz w:val="24"/>
          <w:szCs w:val="24"/>
        </w:rPr>
        <w:instrText xml:space="preserve"> ADDIN EN.CITE </w:instrText>
      </w:r>
      <w:r w:rsidR="00B12221">
        <w:rPr>
          <w:color w:val="000000" w:themeColor="text1"/>
          <w:sz w:val="24"/>
          <w:szCs w:val="24"/>
        </w:rPr>
        <w:fldChar w:fldCharType="begin">
          <w:fldData xml:space="preserve">PEVuZE5vdGU+PENpdGU+PEF1dGhvcj5NdWxsZXI8L0F1dGhvcj48WWVhcj4yMDE1PC9ZZWFyPjxS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</w:fldData>
        </w:fldChar>
      </w:r>
      <w:r w:rsidR="00B12221">
        <w:rPr>
          <w:color w:val="000000" w:themeColor="text1"/>
          <w:sz w:val="24"/>
          <w:szCs w:val="24"/>
        </w:rPr>
        <w:instrText xml:space="preserve"> ADDIN EN.CITE.DATA </w:instrText>
      </w:r>
      <w:r w:rsidR="00B12221">
        <w:rPr>
          <w:color w:val="000000" w:themeColor="text1"/>
          <w:sz w:val="24"/>
          <w:szCs w:val="24"/>
        </w:rPr>
      </w:r>
      <w:r w:rsidR="00B12221">
        <w:rPr>
          <w:color w:val="000000" w:themeColor="text1"/>
          <w:sz w:val="24"/>
          <w:szCs w:val="24"/>
        </w:rPr>
        <w:fldChar w:fldCharType="end"/>
      </w:r>
      <w:r w:rsidR="0033394F" w:rsidRPr="001D371E">
        <w:rPr>
          <w:color w:val="000000" w:themeColor="text1"/>
          <w:sz w:val="24"/>
          <w:szCs w:val="24"/>
        </w:rPr>
      </w:r>
      <w:r w:rsidR="0033394F" w:rsidRPr="001D371E">
        <w:rPr>
          <w:color w:val="000000" w:themeColor="text1"/>
          <w:sz w:val="24"/>
          <w:szCs w:val="24"/>
        </w:rPr>
        <w:fldChar w:fldCharType="separate"/>
      </w:r>
      <w:r w:rsidR="00B12221">
        <w:rPr>
          <w:noProof/>
          <w:color w:val="000000" w:themeColor="text1"/>
          <w:sz w:val="24"/>
          <w:szCs w:val="24"/>
        </w:rPr>
        <w:t>(132, 141, 142)</w:t>
      </w:r>
      <w:r w:rsidR="0033394F" w:rsidRPr="001D371E">
        <w:rPr>
          <w:color w:val="000000" w:themeColor="text1"/>
          <w:sz w:val="24"/>
          <w:szCs w:val="24"/>
        </w:rPr>
        <w:fldChar w:fldCharType="end"/>
      </w:r>
      <w:r w:rsidR="00E257B0" w:rsidRPr="001D371E">
        <w:rPr>
          <w:sz w:val="24"/>
          <w:szCs w:val="24"/>
        </w:rPr>
        <w:t xml:space="preserve">. </w:t>
      </w:r>
    </w:p>
    <w:p w14:paraId="60B87A82" w14:textId="025AEF25" w:rsidR="00782E86" w:rsidRPr="001D371E" w:rsidRDefault="00F11D11" w:rsidP="00010FEF">
      <w:pPr>
        <w:pStyle w:val="Body"/>
        <w:spacing w:after="0" w:line="480" w:lineRule="auto"/>
        <w:ind w:firstLine="454"/>
        <w:rPr>
          <w:sz w:val="24"/>
          <w:szCs w:val="24"/>
        </w:rPr>
      </w:pPr>
      <w:r w:rsidRPr="001D371E">
        <w:rPr>
          <w:sz w:val="24"/>
          <w:szCs w:val="24"/>
        </w:rPr>
        <w:lastRenderedPageBreak/>
        <w:t>There</w:t>
      </w:r>
      <w:r w:rsidR="004C5F0D" w:rsidRPr="001D371E">
        <w:rPr>
          <w:sz w:val="24"/>
          <w:szCs w:val="24"/>
        </w:rPr>
        <w:t xml:space="preserve"> </w:t>
      </w:r>
      <w:r w:rsidR="00233361" w:rsidRPr="001D371E">
        <w:rPr>
          <w:sz w:val="24"/>
          <w:szCs w:val="24"/>
        </w:rPr>
        <w:t>are</w:t>
      </w:r>
      <w:r w:rsidR="004C5F0D" w:rsidRPr="001D371E">
        <w:rPr>
          <w:sz w:val="24"/>
          <w:szCs w:val="24"/>
        </w:rPr>
        <w:t xml:space="preserve"> no indication</w:t>
      </w:r>
      <w:r w:rsidR="00233361" w:rsidRPr="001D371E">
        <w:rPr>
          <w:sz w:val="24"/>
          <w:szCs w:val="24"/>
        </w:rPr>
        <w:t>s</w:t>
      </w:r>
      <w:r w:rsidR="004C5F0D" w:rsidRPr="001D371E">
        <w:rPr>
          <w:sz w:val="24"/>
          <w:szCs w:val="24"/>
        </w:rPr>
        <w:t xml:space="preserve"> that </w:t>
      </w:r>
      <w:r w:rsidRPr="001D371E">
        <w:rPr>
          <w:sz w:val="24"/>
          <w:szCs w:val="24"/>
        </w:rPr>
        <w:t xml:space="preserve">drugs </w:t>
      </w:r>
      <w:r w:rsidRPr="001D371E">
        <w:rPr>
          <w:b/>
          <w:sz w:val="24"/>
          <w:szCs w:val="24"/>
        </w:rPr>
        <w:t xml:space="preserve">increasing </w:t>
      </w:r>
      <w:r w:rsidR="004C5F0D" w:rsidRPr="001D371E">
        <w:rPr>
          <w:b/>
          <w:sz w:val="24"/>
          <w:szCs w:val="24"/>
        </w:rPr>
        <w:t>HDL-C</w:t>
      </w:r>
      <w:r w:rsidR="00E257B0" w:rsidRPr="001D371E">
        <w:rPr>
          <w:sz w:val="24"/>
          <w:szCs w:val="24"/>
        </w:rPr>
        <w:t xml:space="preserve"> </w:t>
      </w:r>
      <w:r w:rsidRPr="001D371E">
        <w:rPr>
          <w:sz w:val="24"/>
          <w:szCs w:val="24"/>
        </w:rPr>
        <w:t>levels</w:t>
      </w:r>
      <w:r w:rsidR="00E257B0" w:rsidRPr="001D371E">
        <w:rPr>
          <w:sz w:val="24"/>
          <w:szCs w:val="24"/>
        </w:rPr>
        <w:t xml:space="preserve"> </w:t>
      </w:r>
      <w:r w:rsidRPr="001D371E">
        <w:rPr>
          <w:sz w:val="24"/>
          <w:szCs w:val="24"/>
        </w:rPr>
        <w:t xml:space="preserve">protect </w:t>
      </w:r>
      <w:r w:rsidR="004370CE" w:rsidRPr="001D371E">
        <w:rPr>
          <w:sz w:val="24"/>
          <w:szCs w:val="24"/>
        </w:rPr>
        <w:t>against cardiovascular events</w:t>
      </w:r>
      <w:r w:rsidR="009C6538" w:rsidRPr="001D371E">
        <w:rPr>
          <w:sz w:val="24"/>
          <w:szCs w:val="24"/>
        </w:rPr>
        <w:t xml:space="preserve"> </w:t>
      </w:r>
      <w:r w:rsidR="0033394F" w:rsidRPr="001D371E">
        <w:rPr>
          <w:sz w:val="24"/>
          <w:szCs w:val="24"/>
        </w:rPr>
        <w:fldChar w:fldCharType="begin">
          <w:fldData xml:space="preserve">PEVuZE5vdGU+PENpdGU+PEF1dGhvcj5LZWVuZTwvQXV0aG9yPjxZZWFyPjIwMTQ8L1llYXI+PFJl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</w:fldData>
        </w:fldChar>
      </w:r>
      <w:r w:rsidR="00B12221">
        <w:rPr>
          <w:sz w:val="24"/>
          <w:szCs w:val="24"/>
        </w:rPr>
        <w:instrText xml:space="preserve"> ADDIN EN.CITE </w:instrText>
      </w:r>
      <w:r w:rsidR="00B12221">
        <w:rPr>
          <w:sz w:val="24"/>
          <w:szCs w:val="24"/>
        </w:rPr>
        <w:fldChar w:fldCharType="begin">
          <w:fldData xml:space="preserve">PEVuZE5vdGU+PENpdGU+PEF1dGhvcj5LZWVuZTwvQXV0aG9yPjxZZWFyPjIwMTQ8L1llYXI+PFJl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</w:fldData>
        </w:fldChar>
      </w:r>
      <w:r w:rsidR="00B12221">
        <w:rPr>
          <w:sz w:val="24"/>
          <w:szCs w:val="24"/>
        </w:rPr>
        <w:instrText xml:space="preserve"> ADDIN EN.CITE.DATA </w:instrText>
      </w:r>
      <w:r w:rsidR="00B12221">
        <w:rPr>
          <w:sz w:val="24"/>
          <w:szCs w:val="24"/>
        </w:rPr>
      </w:r>
      <w:r w:rsidR="00B12221">
        <w:rPr>
          <w:sz w:val="24"/>
          <w:szCs w:val="24"/>
        </w:rPr>
        <w:fldChar w:fldCharType="end"/>
      </w:r>
      <w:r w:rsidR="0033394F" w:rsidRPr="001D371E">
        <w:rPr>
          <w:sz w:val="24"/>
          <w:szCs w:val="24"/>
        </w:rPr>
      </w:r>
      <w:r w:rsidR="0033394F" w:rsidRPr="001D371E">
        <w:rPr>
          <w:sz w:val="24"/>
          <w:szCs w:val="24"/>
        </w:rPr>
        <w:fldChar w:fldCharType="separate"/>
      </w:r>
      <w:r w:rsidR="00B12221">
        <w:rPr>
          <w:noProof/>
          <w:sz w:val="24"/>
          <w:szCs w:val="24"/>
        </w:rPr>
        <w:t>(143)</w:t>
      </w:r>
      <w:r w:rsidR="0033394F" w:rsidRPr="001D371E">
        <w:rPr>
          <w:sz w:val="24"/>
          <w:szCs w:val="24"/>
        </w:rPr>
        <w:fldChar w:fldCharType="end"/>
      </w:r>
      <w:r w:rsidR="004C5F0D" w:rsidRPr="001D371E">
        <w:rPr>
          <w:sz w:val="24"/>
          <w:szCs w:val="24"/>
        </w:rPr>
        <w:t xml:space="preserve">. </w:t>
      </w:r>
      <w:r w:rsidR="005E5691" w:rsidRPr="001D371E">
        <w:rPr>
          <w:sz w:val="24"/>
          <w:szCs w:val="24"/>
        </w:rPr>
        <w:t xml:space="preserve">Except for </w:t>
      </w:r>
      <w:r w:rsidR="00C23994" w:rsidRPr="001D371E">
        <w:rPr>
          <w:sz w:val="24"/>
          <w:szCs w:val="24"/>
        </w:rPr>
        <w:t>DMARDs</w:t>
      </w:r>
      <w:r w:rsidR="004C5F0D" w:rsidRPr="001D371E">
        <w:rPr>
          <w:sz w:val="24"/>
          <w:szCs w:val="24"/>
        </w:rPr>
        <w:t xml:space="preserve">, there </w:t>
      </w:r>
      <w:r w:rsidR="0067544F" w:rsidRPr="001D371E">
        <w:rPr>
          <w:sz w:val="24"/>
          <w:szCs w:val="24"/>
        </w:rPr>
        <w:t>are</w:t>
      </w:r>
      <w:r w:rsidR="004C5F0D" w:rsidRPr="001D371E">
        <w:rPr>
          <w:sz w:val="24"/>
          <w:szCs w:val="24"/>
        </w:rPr>
        <w:t xml:space="preserve"> </w:t>
      </w:r>
      <w:r w:rsidR="00580F0F" w:rsidRPr="001D371E">
        <w:rPr>
          <w:sz w:val="24"/>
          <w:szCs w:val="24"/>
        </w:rPr>
        <w:t xml:space="preserve">so far </w:t>
      </w:r>
      <w:r w:rsidR="004C5F0D" w:rsidRPr="001D371E">
        <w:rPr>
          <w:sz w:val="24"/>
          <w:szCs w:val="24"/>
        </w:rPr>
        <w:t>no</w:t>
      </w:r>
      <w:r w:rsidR="00580F0F" w:rsidRPr="001D371E">
        <w:rPr>
          <w:sz w:val="24"/>
          <w:szCs w:val="24"/>
        </w:rPr>
        <w:t xml:space="preserve"> </w:t>
      </w:r>
      <w:r w:rsidR="0067544F" w:rsidRPr="001D371E">
        <w:rPr>
          <w:sz w:val="24"/>
          <w:szCs w:val="24"/>
        </w:rPr>
        <w:t xml:space="preserve">pharmaceutic </w:t>
      </w:r>
      <w:r w:rsidR="00010FEF" w:rsidRPr="001D371E">
        <w:rPr>
          <w:sz w:val="24"/>
          <w:szCs w:val="24"/>
        </w:rPr>
        <w:t>drugs</w:t>
      </w:r>
      <w:r w:rsidR="00FB0A6B" w:rsidRPr="001D371E">
        <w:rPr>
          <w:sz w:val="24"/>
          <w:szCs w:val="24"/>
        </w:rPr>
        <w:t xml:space="preserve"> available</w:t>
      </w:r>
      <w:r w:rsidR="004C5F0D" w:rsidRPr="001D371E">
        <w:rPr>
          <w:sz w:val="24"/>
          <w:szCs w:val="24"/>
        </w:rPr>
        <w:t xml:space="preserve"> for</w:t>
      </w:r>
      <w:r w:rsidR="00FB0A6B" w:rsidRPr="001D371E">
        <w:rPr>
          <w:sz w:val="24"/>
          <w:szCs w:val="24"/>
        </w:rPr>
        <w:t xml:space="preserve"> </w:t>
      </w:r>
      <w:r w:rsidR="0067544F" w:rsidRPr="001D371E">
        <w:rPr>
          <w:sz w:val="24"/>
          <w:szCs w:val="24"/>
        </w:rPr>
        <w:t>improving</w:t>
      </w:r>
      <w:r w:rsidR="00FB0A6B" w:rsidRPr="001D371E">
        <w:rPr>
          <w:sz w:val="24"/>
          <w:szCs w:val="24"/>
        </w:rPr>
        <w:t xml:space="preserve"> </w:t>
      </w:r>
      <w:r w:rsidR="00FB0A6B" w:rsidRPr="001D371E">
        <w:rPr>
          <w:b/>
          <w:sz w:val="24"/>
          <w:szCs w:val="24"/>
        </w:rPr>
        <w:t>cell</w:t>
      </w:r>
      <w:r w:rsidR="004C5F0D" w:rsidRPr="001D371E">
        <w:rPr>
          <w:b/>
          <w:sz w:val="24"/>
          <w:szCs w:val="24"/>
        </w:rPr>
        <w:t xml:space="preserve"> cholesterol transport</w:t>
      </w:r>
      <w:r w:rsidR="00A067CA" w:rsidRPr="001D371E">
        <w:rPr>
          <w:sz w:val="24"/>
          <w:szCs w:val="24"/>
        </w:rPr>
        <w:t xml:space="preserve"> </w:t>
      </w:r>
      <w:r w:rsidR="0033394F" w:rsidRPr="001D371E">
        <w:rPr>
          <w:sz w:val="24"/>
          <w:szCs w:val="24"/>
        </w:rPr>
        <w:fldChar w:fldCharType="begin"/>
      </w:r>
      <w:r w:rsidR="008B7CBB">
        <w:rPr>
          <w:sz w:val="24"/>
          <w:szCs w:val="24"/>
        </w:rPr>
        <w:instrText xml:space="preserve"> ADDIN EN.CITE &lt;EndNote&gt;&lt;Cite&gt;&lt;Author&gt;Ronda&lt;/Author&gt;&lt;Year&gt;2015&lt;/Year&gt;&lt;RecNum&gt;3886&lt;/RecNum&gt;&lt;DisplayText&gt;(74)&lt;/DisplayText&gt;&lt;record&gt;&lt;rec-number&gt;3886&lt;/rec-number&gt;&lt;foreign-keys&gt;&lt;key app="EN" db-id="xxvff5efrefr04ed0znv9ax4szvzftez2v0v" timestamp="1553645930" guid="bf47993b-a7c3-4288-b0e3-5ab933a3ab9f"&gt;3886&lt;/key&gt;&lt;/foreign-keys&gt;&lt;ref-type name="Journal Article"&gt;17&lt;/ref-type&gt;&lt;contributors&gt;&lt;authors&gt;&lt;author&gt;Ronda, N.&lt;/author&gt;&lt;author&gt;Greco, D.&lt;/author&gt;&lt;author&gt;Adorni, M. P.&lt;/author&gt;&lt;author&gt;Zimetti, F.&lt;/author&gt;&lt;author&gt;Favari, E.&lt;/author&gt;&lt;author&gt;Hjeltnes, G.&lt;/author&gt;&lt;author&gt;Mikkelsen, K.&lt;/author&gt;&lt;author&gt;Borghi, M. O.&lt;/author&gt;&lt;author&gt;Favalli, E. G.&lt;/author&gt;&lt;author&gt;Gatti, R.&lt;/author&gt;&lt;author&gt;Hollan, I.&lt;/author&gt;&lt;author&gt;Meroni, P. L.&lt;/author&gt;&lt;author&gt;Bernini, F.&lt;/author&gt;&lt;/authors&gt;&lt;/contributors&gt;&lt;auth-address&gt;University of Parma, Parma, Italy.&lt;/auth-address&gt;&lt;titles&gt;&lt;title&gt;Newly identified antiatherosclerotic activity of methotrexate and adalimumab: complementary effects on lipoprotein function and macrophage cholesterol metabolism&lt;/title&gt;&lt;secondary-title&gt;Arthritis Rheumatol&lt;/secondary-title&gt;&lt;/titles&gt;&lt;periodical&gt;&lt;full-title&gt;Arthritis Rheumatol&lt;/full-title&gt;&lt;abbr-1&gt;Arthritis &amp;amp; rheumatology (Hoboken, N.J.)&lt;/abbr-1&gt;&lt;/periodical&gt;&lt;pages&gt;1155-64&lt;/pages&gt;&lt;volume&gt;67&lt;/volume&gt;&lt;number&gt;5&lt;/number&gt;&lt;edition&gt;2015/01/22&lt;/edition&gt;&lt;dates&gt;&lt;year&gt;2015&lt;/year&gt;&lt;pub-dates&gt;&lt;date&gt;May&lt;/date&gt;&lt;/pub-dates&gt;&lt;/dates&gt;&lt;isbn&gt;2326-5205 (Electronic)&lt;/isbn&gt;&lt;accession-num&gt;25605003&lt;/accession-num&gt;&lt;urls&gt;&lt;/urls&gt;&lt;electronic-resource-num&gt;10.1002/art.39039&lt;/electronic-resource-num&gt;&lt;remote-database-provider&gt;NLM&lt;/remote-database-provider&gt;&lt;language&gt;eng&lt;/language&gt;&lt;/record&gt;&lt;/Cite&gt;&lt;/EndNote&gt;</w:instrText>
      </w:r>
      <w:r w:rsidR="0033394F" w:rsidRPr="001D371E">
        <w:rPr>
          <w:sz w:val="24"/>
          <w:szCs w:val="24"/>
        </w:rPr>
        <w:fldChar w:fldCharType="separate"/>
      </w:r>
      <w:r w:rsidR="008B7CBB">
        <w:rPr>
          <w:noProof/>
          <w:sz w:val="24"/>
          <w:szCs w:val="24"/>
        </w:rPr>
        <w:t>(74)</w:t>
      </w:r>
      <w:r w:rsidR="0033394F" w:rsidRPr="001D371E">
        <w:rPr>
          <w:sz w:val="24"/>
          <w:szCs w:val="24"/>
        </w:rPr>
        <w:fldChar w:fldCharType="end"/>
      </w:r>
      <w:r w:rsidR="004C5F0D" w:rsidRPr="001D371E">
        <w:rPr>
          <w:sz w:val="24"/>
          <w:szCs w:val="24"/>
        </w:rPr>
        <w:t>.</w:t>
      </w:r>
    </w:p>
    <w:p w14:paraId="26216001" w14:textId="49E33880" w:rsidR="004459F3" w:rsidRPr="001D371E" w:rsidRDefault="004459F3" w:rsidP="007A2A3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sz w:val="24"/>
          <w:szCs w:val="24"/>
        </w:rPr>
      </w:pPr>
    </w:p>
    <w:p w14:paraId="2CFB6F07" w14:textId="46FAADAF" w:rsidR="007A1109" w:rsidRPr="001D371E" w:rsidRDefault="00D8103D" w:rsidP="007A2A3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sz w:val="24"/>
          <w:szCs w:val="24"/>
        </w:rPr>
      </w:pPr>
      <w:r w:rsidRPr="001D371E">
        <w:rPr>
          <w:rFonts w:ascii="Calibri" w:eastAsia="Calibri" w:hAnsi="Calibri" w:cs="Calibri"/>
          <w:b/>
          <w:bCs/>
          <w:color w:val="4F81BD"/>
          <w:sz w:val="28"/>
          <w:szCs w:val="28"/>
          <w:u w:color="4F81BD"/>
        </w:rPr>
        <w:t>Conflict of interest</w:t>
      </w:r>
      <w:r w:rsidR="00025BD4">
        <w:rPr>
          <w:rFonts w:ascii="Calibri" w:eastAsia="Calibri" w:hAnsi="Calibri" w:cs="Calibri"/>
          <w:b/>
          <w:bCs/>
          <w:color w:val="4F81BD"/>
          <w:sz w:val="28"/>
          <w:szCs w:val="28"/>
          <w:u w:color="4F81BD"/>
        </w:rPr>
        <w:t>s</w:t>
      </w:r>
      <w:r w:rsidRPr="001D371E">
        <w:rPr>
          <w:rFonts w:ascii="Calibri" w:eastAsia="Calibri" w:hAnsi="Calibri" w:cs="Calibri"/>
          <w:b/>
          <w:bCs/>
          <w:color w:val="4F81BD"/>
          <w:sz w:val="28"/>
          <w:szCs w:val="28"/>
          <w:u w:color="4F81BD"/>
        </w:rPr>
        <w:t>:</w:t>
      </w:r>
      <w:r w:rsidRPr="001D371E">
        <w:rPr>
          <w:sz w:val="24"/>
          <w:szCs w:val="24"/>
        </w:rPr>
        <w:t xml:space="preserve"> none.</w:t>
      </w:r>
    </w:p>
    <w:p w14:paraId="4E78B059" w14:textId="17213F39" w:rsidR="008A181B" w:rsidRDefault="007957A0" w:rsidP="00203E04">
      <w:pPr>
        <w:pStyle w:val="Heading2"/>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576" w:hanging="576"/>
        <w:rPr>
          <w:sz w:val="28"/>
          <w:szCs w:val="28"/>
          <w:lang w:val="en-US"/>
        </w:rPr>
      </w:pPr>
      <w:r w:rsidRPr="001D371E">
        <w:rPr>
          <w:sz w:val="28"/>
          <w:szCs w:val="28"/>
          <w:lang w:val="en-US"/>
        </w:rPr>
        <w:t xml:space="preserve">Figure 1. </w:t>
      </w:r>
      <w:r w:rsidR="00F03845">
        <w:rPr>
          <w:sz w:val="28"/>
          <w:szCs w:val="28"/>
          <w:lang w:val="en-US"/>
        </w:rPr>
        <w:t xml:space="preserve">Proposed </w:t>
      </w:r>
      <w:r w:rsidRPr="001D371E">
        <w:rPr>
          <w:sz w:val="28"/>
          <w:szCs w:val="28"/>
          <w:lang w:val="en-US"/>
        </w:rPr>
        <w:t>CVR stratification and goal LDL-C in RA</w:t>
      </w:r>
    </w:p>
    <w:p w14:paraId="71833B8E" w14:textId="5F875BDD" w:rsidR="008E7535" w:rsidRPr="008E7535" w:rsidRDefault="008E7535" w:rsidP="008E7535">
      <w:pPr>
        <w:pStyle w:val="Body"/>
      </w:pPr>
    </w:p>
    <w:p w14:paraId="599EC324" w14:textId="5D790688" w:rsidR="009C0501" w:rsidRPr="009C0501" w:rsidRDefault="00CF340F" w:rsidP="009C0501">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0" w:after="0" w:line="480" w:lineRule="auto"/>
        <w:rPr>
          <w:rFonts w:ascii="Arial" w:hAnsi="Arial" w:cs="Arial"/>
          <w:kern w:val="24"/>
        </w:rPr>
      </w:pPr>
      <w:r w:rsidRPr="001D371E">
        <w:rPr>
          <w:rFonts w:ascii="Arial" w:hAnsi="Arial" w:cs="Arial"/>
          <w:kern w:val="24"/>
        </w:rPr>
        <w:t xml:space="preserve">CAD: </w:t>
      </w:r>
      <w:r w:rsidR="007E3C42" w:rsidRPr="001D371E">
        <w:rPr>
          <w:rFonts w:ascii="Arial" w:hAnsi="Arial" w:cs="Arial"/>
          <w:kern w:val="24"/>
        </w:rPr>
        <w:t xml:space="preserve">coronary artery disease. </w:t>
      </w:r>
      <w:r w:rsidR="007957A0" w:rsidRPr="001D371E">
        <w:rPr>
          <w:rFonts w:ascii="Arial" w:hAnsi="Arial" w:cs="Arial"/>
          <w:kern w:val="24"/>
        </w:rPr>
        <w:t xml:space="preserve">CVD: cardiovascular disease. CVR: cardiovascular risk. CVRF: CVR factor. </w:t>
      </w:r>
      <w:r w:rsidR="00F960A2" w:rsidRPr="001D371E">
        <w:rPr>
          <w:rFonts w:ascii="Arial" w:hAnsi="Arial" w:cs="Arial"/>
          <w:kern w:val="24"/>
        </w:rPr>
        <w:t xml:space="preserve">DM: diabetes mellitus. </w:t>
      </w:r>
      <w:r w:rsidR="007957A0" w:rsidRPr="001D371E">
        <w:rPr>
          <w:rFonts w:ascii="Arial" w:hAnsi="Arial" w:cs="Arial"/>
          <w:kern w:val="24"/>
        </w:rPr>
        <w:t xml:space="preserve">ESC CVR-category: CVR-categories </w:t>
      </w:r>
      <w:r w:rsidR="003650D5" w:rsidRPr="001D371E">
        <w:rPr>
          <w:rFonts w:ascii="Arial" w:hAnsi="Arial" w:cs="Arial"/>
          <w:kern w:val="24"/>
        </w:rPr>
        <w:t>according to the</w:t>
      </w:r>
      <w:r w:rsidR="007957A0" w:rsidRPr="001D371E">
        <w:rPr>
          <w:rFonts w:ascii="Arial" w:hAnsi="Arial" w:cs="Arial"/>
          <w:kern w:val="24"/>
        </w:rPr>
        <w:t xml:space="preserve"> 2016 European CVP guidelines on CVD prevention </w:t>
      </w:r>
      <w:r w:rsidR="007957A0" w:rsidRPr="001D371E">
        <w:rPr>
          <w:rFonts w:ascii="Arial" w:hAnsi="Arial" w:cs="Arial"/>
          <w:kern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rFonts w:ascii="Arial" w:hAnsi="Arial" w:cs="Arial"/>
          <w:kern w:val="24"/>
        </w:rPr>
        <w:instrText xml:space="preserve"> ADDIN EN.CITE </w:instrText>
      </w:r>
      <w:r w:rsidR="00035726">
        <w:rPr>
          <w:rFonts w:ascii="Arial" w:hAnsi="Arial" w:cs="Arial"/>
          <w:kern w:val="24"/>
        </w:rPr>
        <w:fldChar w:fldCharType="begin">
          <w:fldData xml:space="preserve">PEVuZE5vdGU+PENpdGU+PEF1dGhvcj5QaWVwb2xpPC9BdXRob3I+PFllYXI+MjAxNjwvWWVhcj48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</w:fldData>
        </w:fldChar>
      </w:r>
      <w:r w:rsidR="00035726">
        <w:rPr>
          <w:rFonts w:ascii="Arial" w:hAnsi="Arial" w:cs="Arial"/>
          <w:kern w:val="24"/>
        </w:rPr>
        <w:instrText xml:space="preserve"> ADDIN EN.CITE.DATA </w:instrText>
      </w:r>
      <w:r w:rsidR="00035726">
        <w:rPr>
          <w:rFonts w:ascii="Arial" w:hAnsi="Arial" w:cs="Arial"/>
          <w:kern w:val="24"/>
        </w:rPr>
      </w:r>
      <w:r w:rsidR="00035726">
        <w:rPr>
          <w:rFonts w:ascii="Arial" w:hAnsi="Arial" w:cs="Arial"/>
          <w:kern w:val="24"/>
        </w:rPr>
        <w:fldChar w:fldCharType="end"/>
      </w:r>
      <w:r w:rsidR="007957A0" w:rsidRPr="001D371E">
        <w:rPr>
          <w:rFonts w:ascii="Arial" w:hAnsi="Arial" w:cs="Arial"/>
          <w:kern w:val="24"/>
        </w:rPr>
      </w:r>
      <w:r w:rsidR="007957A0" w:rsidRPr="001D371E">
        <w:rPr>
          <w:rFonts w:ascii="Arial" w:hAnsi="Arial" w:cs="Arial"/>
          <w:kern w:val="24"/>
        </w:rPr>
        <w:fldChar w:fldCharType="separate"/>
      </w:r>
      <w:r w:rsidR="00035726">
        <w:rPr>
          <w:rFonts w:ascii="Arial" w:hAnsi="Arial" w:cs="Arial"/>
          <w:noProof/>
          <w:kern w:val="24"/>
        </w:rPr>
        <w:t>(33)</w:t>
      </w:r>
      <w:r w:rsidR="007957A0" w:rsidRPr="001D371E">
        <w:rPr>
          <w:rFonts w:ascii="Arial" w:hAnsi="Arial" w:cs="Arial"/>
          <w:kern w:val="24"/>
        </w:rPr>
        <w:fldChar w:fldCharType="end"/>
      </w:r>
      <w:r w:rsidR="007957A0" w:rsidRPr="001D371E">
        <w:rPr>
          <w:rFonts w:ascii="Arial" w:hAnsi="Arial" w:cs="Arial"/>
          <w:kern w:val="24"/>
        </w:rPr>
        <w:t xml:space="preserve">. LDL-C: low density lipoprotein-cholesterol. </w:t>
      </w:r>
      <w:r w:rsidR="002E23BA" w:rsidRPr="001D371E">
        <w:rPr>
          <w:rFonts w:ascii="Arial" w:hAnsi="Arial" w:cs="Arial"/>
          <w:kern w:val="24"/>
        </w:rPr>
        <w:t xml:space="preserve">LM: </w:t>
      </w:r>
      <w:r w:rsidR="005F11B6" w:rsidRPr="001D371E">
        <w:rPr>
          <w:rFonts w:ascii="Arial" w:hAnsi="Arial" w:cs="Arial"/>
          <w:kern w:val="24"/>
        </w:rPr>
        <w:t xml:space="preserve">lipid management. </w:t>
      </w:r>
      <w:r w:rsidR="00390D26" w:rsidRPr="001D371E">
        <w:rPr>
          <w:rFonts w:ascii="Arial" w:hAnsi="Arial" w:cs="Arial"/>
          <w:kern w:val="24"/>
        </w:rPr>
        <w:t xml:space="preserve">PAD: peripheral artery disease. </w:t>
      </w:r>
      <w:r w:rsidR="00F960A2" w:rsidRPr="001D371E">
        <w:rPr>
          <w:rFonts w:ascii="Arial" w:hAnsi="Arial" w:cs="Arial"/>
          <w:kern w:val="24"/>
        </w:rPr>
        <w:t xml:space="preserve">RA: rheumatoid arthritis. </w:t>
      </w:r>
    </w:p>
    <w:p w14:paraId="5063A1F2" w14:textId="77777777" w:rsidR="001D5C0B" w:rsidRDefault="001D5C0B" w:rsidP="006E4A72">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0" w:after="0" w:line="480" w:lineRule="auto"/>
        <w:rPr>
          <w:rFonts w:ascii="Arial" w:hAnsi="Arial" w:cs="Arial"/>
          <w:kern w:val="24"/>
        </w:rPr>
      </w:pPr>
    </w:p>
    <w:p w14:paraId="347C700F" w14:textId="20ED730E" w:rsidR="00503874" w:rsidRPr="001D371E" w:rsidRDefault="003C39FF" w:rsidP="006E4A72">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0" w:after="0" w:line="480" w:lineRule="auto"/>
        <w:rPr>
          <w:rFonts w:ascii="Arial" w:hAnsi="Arial" w:cs="Arial"/>
          <w:kern w:val="24"/>
        </w:rPr>
      </w:pPr>
      <w:r>
        <w:rPr>
          <w:rFonts w:ascii="Arial" w:hAnsi="Arial" w:cs="Arial"/>
          <w:kern w:val="24"/>
        </w:rPr>
        <w:t xml:space="preserve">In general, </w:t>
      </w:r>
      <w:r w:rsidR="009C0501" w:rsidRPr="00DF1E55">
        <w:rPr>
          <w:rFonts w:ascii="Arial" w:hAnsi="Arial" w:cs="Arial"/>
          <w:kern w:val="24"/>
        </w:rPr>
        <w:t xml:space="preserve">LM is stratified according to ESC CVR-categories into three levels. However, patients with </w:t>
      </w:r>
      <w:r w:rsidR="00DF1E55" w:rsidRPr="00DF1E55">
        <w:rPr>
          <w:rFonts w:ascii="Arial" w:hAnsi="Arial" w:cs="Arial"/>
          <w:kern w:val="24"/>
        </w:rPr>
        <w:t>CVR-enhancing</w:t>
      </w:r>
      <w:r w:rsidR="009C0501" w:rsidRPr="00DF1E55">
        <w:rPr>
          <w:rFonts w:ascii="Arial" w:hAnsi="Arial" w:cs="Arial"/>
          <w:kern w:val="24"/>
        </w:rPr>
        <w:t xml:space="preserve"> RA-related factors (“</w:t>
      </w:r>
      <w:r w:rsidR="00240E62">
        <w:rPr>
          <w:rFonts w:ascii="Arial" w:hAnsi="Arial" w:cs="Arial"/>
          <w:kern w:val="24"/>
        </w:rPr>
        <w:t>H</w:t>
      </w:r>
      <w:r w:rsidR="009C0501" w:rsidRPr="00DF1E55">
        <w:rPr>
          <w:rFonts w:ascii="Arial" w:hAnsi="Arial" w:cs="Arial"/>
          <w:kern w:val="24"/>
        </w:rPr>
        <w:t>igh-risk RA</w:t>
      </w:r>
      <w:proofErr w:type="gramStart"/>
      <w:r w:rsidR="009C0501" w:rsidRPr="00DF1E55">
        <w:rPr>
          <w:rFonts w:ascii="Arial" w:hAnsi="Arial" w:cs="Arial"/>
          <w:kern w:val="24"/>
        </w:rPr>
        <w:t>”)</w:t>
      </w:r>
      <w:r w:rsidR="00DF1E55" w:rsidRPr="00DF1E55">
        <w:rPr>
          <w:rFonts w:ascii="Arial" w:hAnsi="Arial" w:cs="Arial"/>
          <w:kern w:val="24"/>
          <w:vertAlign w:val="superscript"/>
        </w:rPr>
        <w:t>l</w:t>
      </w:r>
      <w:proofErr w:type="gramEnd"/>
      <w:r w:rsidR="009C0501" w:rsidRPr="00DF1E55">
        <w:rPr>
          <w:rFonts w:ascii="Arial" w:hAnsi="Arial" w:cs="Arial"/>
          <w:kern w:val="24"/>
        </w:rPr>
        <w:t xml:space="preserve"> should be considered </w:t>
      </w:r>
      <w:r w:rsidR="00DF1E55" w:rsidRPr="00DF1E55">
        <w:rPr>
          <w:rFonts w:ascii="Arial" w:hAnsi="Arial" w:cs="Arial"/>
          <w:kern w:val="24"/>
        </w:rPr>
        <w:t>as having</w:t>
      </w:r>
      <w:r w:rsidR="009C0501" w:rsidRPr="00DF1E55">
        <w:rPr>
          <w:rFonts w:ascii="Arial" w:hAnsi="Arial" w:cs="Arial"/>
          <w:kern w:val="24"/>
        </w:rPr>
        <w:t xml:space="preserve"> CVR-category </w:t>
      </w:r>
      <w:r w:rsidR="00DF1E55" w:rsidRPr="00DF1E55">
        <w:rPr>
          <w:rFonts w:ascii="Arial" w:hAnsi="Arial" w:cs="Arial"/>
          <w:kern w:val="24"/>
        </w:rPr>
        <w:t>that is one level higher compared to</w:t>
      </w:r>
      <w:r w:rsidR="009C0501" w:rsidRPr="00DF1E55">
        <w:rPr>
          <w:rFonts w:ascii="Arial" w:hAnsi="Arial" w:cs="Arial"/>
          <w:kern w:val="24"/>
        </w:rPr>
        <w:t xml:space="preserve"> the general population. </w:t>
      </w:r>
      <w:r>
        <w:rPr>
          <w:rFonts w:ascii="Arial" w:hAnsi="Arial" w:cs="Arial"/>
          <w:kern w:val="24"/>
        </w:rPr>
        <w:t>Use of carotid ultrasound can help to reclassify patients into very-high ESC CVR-category.</w:t>
      </w:r>
    </w:p>
    <w:p w14:paraId="3E56A03D" w14:textId="06FC87AC" w:rsidR="00240E62" w:rsidRPr="001D371E" w:rsidRDefault="006E4A72" w:rsidP="006E4A72">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0" w:after="0" w:line="480" w:lineRule="auto"/>
        <w:rPr>
          <w:rFonts w:ascii="Arial" w:hAnsi="Arial" w:cs="Arial"/>
          <w:kern w:val="24"/>
        </w:rPr>
      </w:pPr>
      <w:r w:rsidRPr="001D371E">
        <w:rPr>
          <w:rFonts w:ascii="Arial" w:hAnsi="Arial" w:cs="Arial"/>
          <w:kern w:val="24"/>
        </w:rPr>
        <w:t>All diabetics &gt;40 years of age should use statins. This treatment may be considered also in younger diabetics if they have pronounced CVR (e.g., microvascular complications or multiple CVRFs).</w:t>
      </w:r>
    </w:p>
    <w:p w14:paraId="295E009A" w14:textId="254C32C1" w:rsidR="006E4A72" w:rsidRPr="001D371E" w:rsidRDefault="006E4A72" w:rsidP="00CB5249">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0" w:after="0" w:line="480" w:lineRule="auto"/>
        <w:rPr>
          <w:rFonts w:ascii="Arial" w:hAnsi="Arial" w:cs="Arial"/>
          <w:kern w:val="24"/>
        </w:rPr>
      </w:pPr>
      <w:r w:rsidRPr="001D371E">
        <w:rPr>
          <w:rFonts w:ascii="Arial" w:hAnsi="Arial" w:cs="Arial"/>
          <w:kern w:val="24"/>
        </w:rPr>
        <w:t xml:space="preserve">The suggested non-HDL targets for the very-high, high and low/moderate CVR category are &lt;2.6, &lt;3.3 and &lt;3.8 mmol/L (&lt;100, &lt;130 and &lt;145 mg/dL). </w:t>
      </w:r>
    </w:p>
    <w:p w14:paraId="05616727" w14:textId="77777777" w:rsidR="00503874" w:rsidRPr="001D371E" w:rsidRDefault="00503874" w:rsidP="00101388">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0" w:after="0" w:line="480" w:lineRule="auto"/>
        <w:rPr>
          <w:rFonts w:ascii="Arial" w:hAnsi="Arial" w:cs="Arial"/>
          <w:kern w:val="24"/>
          <w:vertAlign w:val="superscript"/>
        </w:rPr>
      </w:pPr>
    </w:p>
    <w:p w14:paraId="6487453B" w14:textId="0C005FA1" w:rsidR="00F960A2" w:rsidRPr="001D371E" w:rsidRDefault="00F960A2" w:rsidP="00101388">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0" w:after="0" w:line="480" w:lineRule="auto"/>
        <w:rPr>
          <w:rFonts w:ascii="Arial" w:hAnsi="Arial" w:cs="Arial"/>
          <w:kern w:val="24"/>
        </w:rPr>
      </w:pPr>
      <w:proofErr w:type="spellStart"/>
      <w:r w:rsidRPr="001D371E">
        <w:rPr>
          <w:rFonts w:ascii="Arial" w:hAnsi="Arial" w:cs="Arial"/>
          <w:kern w:val="24"/>
          <w:vertAlign w:val="superscript"/>
        </w:rPr>
        <w:t>a</w:t>
      </w:r>
      <w:proofErr w:type="spellEnd"/>
      <w:r w:rsidRPr="001D371E">
        <w:rPr>
          <w:rFonts w:ascii="Arial" w:hAnsi="Arial" w:cs="Arial"/>
          <w:kern w:val="24"/>
        </w:rPr>
        <w:t xml:space="preserve"> </w:t>
      </w:r>
      <w:r w:rsidR="00557119" w:rsidRPr="001D371E">
        <w:rPr>
          <w:rFonts w:ascii="Arial" w:hAnsi="Arial" w:cs="Arial"/>
          <w:kern w:val="24"/>
        </w:rPr>
        <w:t>Including</w:t>
      </w:r>
      <w:r w:rsidRPr="001D371E">
        <w:rPr>
          <w:rFonts w:ascii="Arial" w:hAnsi="Arial" w:cs="Arial"/>
          <w:kern w:val="24"/>
        </w:rPr>
        <w:t xml:space="preserve"> cholesterol &gt;8 mmol/L (&gt;310 mg/dL</w:t>
      </w:r>
      <w:r w:rsidR="00557119" w:rsidRPr="001D371E">
        <w:rPr>
          <w:rFonts w:ascii="Arial" w:hAnsi="Arial" w:cs="Arial"/>
          <w:kern w:val="24"/>
        </w:rPr>
        <w:t xml:space="preserve">; </w:t>
      </w:r>
      <w:r w:rsidR="00320B56" w:rsidRPr="001D371E">
        <w:rPr>
          <w:rFonts w:ascii="Arial" w:hAnsi="Arial" w:cs="Arial"/>
          <w:kern w:val="24"/>
        </w:rPr>
        <w:t>e.g.,</w:t>
      </w:r>
      <w:r w:rsidR="00557119" w:rsidRPr="001D371E">
        <w:rPr>
          <w:rFonts w:ascii="Arial" w:hAnsi="Arial" w:cs="Arial"/>
          <w:kern w:val="24"/>
        </w:rPr>
        <w:t xml:space="preserve"> in familial hypercholesterolemia)</w:t>
      </w:r>
      <w:r w:rsidRPr="001D371E">
        <w:rPr>
          <w:rFonts w:ascii="Arial" w:hAnsi="Arial" w:cs="Arial"/>
          <w:kern w:val="24"/>
        </w:rPr>
        <w:t xml:space="preserve"> or blood pressure ≥180/110 mmHg.</w:t>
      </w:r>
    </w:p>
    <w:p w14:paraId="53495013" w14:textId="2FDEE86B" w:rsidR="00101388" w:rsidRPr="001D371E" w:rsidRDefault="00F75686" w:rsidP="00101388">
      <w:pPr>
        <w:pStyle w:val="NormalWeb"/>
        <w:pBdr>
          <w:top w:val="none" w:sz="0" w:space="0" w:color="auto"/>
          <w:left w:val="none" w:sz="0" w:space="0" w:color="auto"/>
          <w:bottom w:val="none" w:sz="0" w:space="0" w:color="auto"/>
          <w:right w:val="none" w:sz="0" w:space="0" w:color="auto"/>
          <w:between w:val="none" w:sz="0" w:space="0" w:color="auto"/>
          <w:bar w:val="none" w:sz="0" w:color="auto"/>
        </w:pBdr>
        <w:spacing w:before="0" w:after="0" w:line="480" w:lineRule="auto"/>
        <w:rPr>
          <w:rFonts w:ascii="Arial" w:hAnsi="Arial" w:cs="Arial"/>
          <w:kern w:val="24"/>
        </w:rPr>
      </w:pPr>
      <w:r w:rsidRPr="001D371E">
        <w:rPr>
          <w:rFonts w:ascii="Arial" w:hAnsi="Arial" w:cs="Arial"/>
          <w:kern w:val="24"/>
          <w:vertAlign w:val="superscript"/>
        </w:rPr>
        <w:lastRenderedPageBreak/>
        <w:t>b</w:t>
      </w:r>
      <w:r w:rsidRPr="001D371E">
        <w:rPr>
          <w:rFonts w:asciiTheme="minorHAnsi" w:eastAsiaTheme="minorEastAsia" w:hAnsi="Calibri" w:cstheme="minorBidi"/>
          <w:color w:val="000000" w:themeColor="text1"/>
          <w:kern w:val="24"/>
          <w:sz w:val="32"/>
          <w:szCs w:val="32"/>
        </w:rPr>
        <w:t xml:space="preserve"> </w:t>
      </w:r>
      <w:r w:rsidR="00101388" w:rsidRPr="001D371E">
        <w:rPr>
          <w:rFonts w:ascii="Arial" w:hAnsi="Arial" w:cs="Arial"/>
          <w:kern w:val="24"/>
        </w:rPr>
        <w:t>E</w:t>
      </w:r>
      <w:r w:rsidRPr="001D371E">
        <w:rPr>
          <w:rFonts w:ascii="Arial" w:hAnsi="Arial" w:cs="Arial"/>
          <w:kern w:val="24"/>
        </w:rPr>
        <w:t>xcept</w:t>
      </w:r>
      <w:r w:rsidR="005E5F32" w:rsidRPr="001D371E">
        <w:rPr>
          <w:rFonts w:ascii="Arial" w:hAnsi="Arial" w:cs="Arial"/>
          <w:kern w:val="24"/>
        </w:rPr>
        <w:t xml:space="preserve"> for</w:t>
      </w:r>
      <w:r w:rsidRPr="001D371E">
        <w:rPr>
          <w:rFonts w:ascii="Arial" w:hAnsi="Arial" w:cs="Arial"/>
          <w:kern w:val="24"/>
        </w:rPr>
        <w:t xml:space="preserve"> young people with type 1 </w:t>
      </w:r>
      <w:r w:rsidR="00557119" w:rsidRPr="001D371E">
        <w:rPr>
          <w:rFonts w:ascii="Arial" w:hAnsi="Arial" w:cs="Arial"/>
          <w:kern w:val="24"/>
        </w:rPr>
        <w:t>DM</w:t>
      </w:r>
      <w:r w:rsidRPr="001D371E">
        <w:rPr>
          <w:rFonts w:ascii="Arial" w:hAnsi="Arial" w:cs="Arial"/>
          <w:kern w:val="24"/>
        </w:rPr>
        <w:t xml:space="preserve"> without </w:t>
      </w:r>
      <w:r w:rsidR="005E5F32" w:rsidRPr="001D371E">
        <w:rPr>
          <w:rFonts w:ascii="Arial" w:hAnsi="Arial" w:cs="Arial"/>
          <w:kern w:val="24"/>
        </w:rPr>
        <w:t xml:space="preserve">other </w:t>
      </w:r>
      <w:r w:rsidRPr="001D371E">
        <w:rPr>
          <w:rFonts w:ascii="Arial" w:hAnsi="Arial" w:cs="Arial"/>
          <w:kern w:val="24"/>
        </w:rPr>
        <w:t xml:space="preserve">major </w:t>
      </w:r>
      <w:r w:rsidR="005E5F32" w:rsidRPr="001D371E">
        <w:rPr>
          <w:rFonts w:ascii="Arial" w:hAnsi="Arial" w:cs="Arial"/>
          <w:kern w:val="24"/>
        </w:rPr>
        <w:t>CVRFs</w:t>
      </w:r>
      <w:r w:rsidRPr="001D371E">
        <w:rPr>
          <w:rFonts w:ascii="Arial" w:hAnsi="Arial" w:cs="Arial"/>
          <w:kern w:val="24"/>
        </w:rPr>
        <w:t xml:space="preserve"> who may be at low or moderate risk</w:t>
      </w:r>
      <w:r w:rsidR="005E5F32" w:rsidRPr="001D371E">
        <w:rPr>
          <w:rFonts w:ascii="Arial" w:hAnsi="Arial" w:cs="Arial"/>
          <w:kern w:val="24"/>
        </w:rPr>
        <w:t>, and those specified in very-high ESC CVR-category.</w:t>
      </w:r>
      <w:r w:rsidR="00101388" w:rsidRPr="001D371E">
        <w:rPr>
          <w:rFonts w:ascii="Arial" w:hAnsi="Arial" w:cs="Arial"/>
          <w:kern w:val="24"/>
        </w:rPr>
        <w:t xml:space="preserve"> </w:t>
      </w:r>
    </w:p>
    <w:p w14:paraId="4451F374" w14:textId="705E2D07" w:rsidR="00320B56" w:rsidRPr="001D371E" w:rsidRDefault="00320B56" w:rsidP="00320B56">
      <w:pPr>
        <w:pStyle w:val="Body"/>
        <w:spacing w:line="480" w:lineRule="auto"/>
        <w:rPr>
          <w:rFonts w:ascii="Arial" w:eastAsia="Arial Unicode MS" w:hAnsi="Arial" w:cs="Arial"/>
          <w:kern w:val="24"/>
          <w:sz w:val="24"/>
          <w:szCs w:val="24"/>
        </w:rPr>
      </w:pPr>
      <w:r w:rsidRPr="001D371E">
        <w:rPr>
          <w:rFonts w:ascii="Arial" w:eastAsia="Arial Unicode MS" w:hAnsi="Arial" w:cs="Arial"/>
          <w:kern w:val="24"/>
          <w:sz w:val="24"/>
          <w:szCs w:val="24"/>
          <w:vertAlign w:val="superscript"/>
        </w:rPr>
        <w:t xml:space="preserve">c </w:t>
      </w:r>
      <w:r w:rsidRPr="001D371E">
        <w:rPr>
          <w:rFonts w:ascii="Arial" w:eastAsia="Arial Unicode MS" w:hAnsi="Arial" w:cs="Arial"/>
          <w:kern w:val="24"/>
          <w:sz w:val="24"/>
          <w:szCs w:val="24"/>
        </w:rPr>
        <w:t>Glomerular filtration rate (GFR) 30–59 mL/min/1.73 m</w:t>
      </w:r>
      <w:r w:rsidRPr="001D371E">
        <w:rPr>
          <w:rFonts w:ascii="Arial" w:eastAsia="Arial Unicode MS" w:hAnsi="Arial" w:cs="Arial"/>
          <w:kern w:val="24"/>
          <w:sz w:val="24"/>
          <w:szCs w:val="24"/>
          <w:vertAlign w:val="superscript"/>
        </w:rPr>
        <w:t>2</w:t>
      </w:r>
      <w:r w:rsidRPr="001D371E">
        <w:rPr>
          <w:rFonts w:ascii="Arial" w:eastAsia="Arial Unicode MS" w:hAnsi="Arial" w:cs="Arial"/>
          <w:kern w:val="24"/>
          <w:sz w:val="24"/>
          <w:szCs w:val="24"/>
        </w:rPr>
        <w:t xml:space="preserve">. </w:t>
      </w:r>
      <w:r w:rsidRPr="001D371E">
        <w:rPr>
          <w:rFonts w:ascii="MS Gothic" w:eastAsia="MS Gothic" w:hAnsi="MS Gothic" w:cs="MS Gothic"/>
          <w:kern w:val="24"/>
          <w:sz w:val="24"/>
          <w:szCs w:val="24"/>
        </w:rPr>
        <w:t> </w:t>
      </w:r>
    </w:p>
    <w:p w14:paraId="0CA85429" w14:textId="112EB7CC" w:rsidR="00F960A2" w:rsidRPr="001D371E" w:rsidRDefault="00240E62" w:rsidP="00557119">
      <w:pPr>
        <w:pStyle w:val="Body"/>
        <w:spacing w:line="480" w:lineRule="auto"/>
        <w:rPr>
          <w:rFonts w:ascii="Arial" w:hAnsi="Arial" w:cs="Arial"/>
          <w:kern w:val="24"/>
          <w:vertAlign w:val="superscript"/>
        </w:rPr>
      </w:pPr>
      <w:r>
        <w:rPr>
          <w:rFonts w:ascii="Arial" w:eastAsia="Arial Unicode MS" w:hAnsi="Arial" w:cs="Arial"/>
          <w:kern w:val="24"/>
          <w:sz w:val="24"/>
          <w:szCs w:val="24"/>
          <w:vertAlign w:val="superscript"/>
        </w:rPr>
        <w:t>d</w:t>
      </w:r>
      <w:r w:rsidR="00101388" w:rsidRPr="001D371E">
        <w:rPr>
          <w:rFonts w:ascii="Arial" w:eastAsia="Arial Unicode MS" w:hAnsi="Arial" w:cs="Arial"/>
          <w:kern w:val="24"/>
          <w:sz w:val="24"/>
          <w:szCs w:val="24"/>
        </w:rPr>
        <w:t xml:space="preserve"> </w:t>
      </w:r>
      <w:r w:rsidR="00F960A2" w:rsidRPr="001D371E">
        <w:rPr>
          <w:rFonts w:ascii="Arial" w:eastAsia="Arial Unicode MS" w:hAnsi="Arial" w:cs="Arial"/>
          <w:kern w:val="24"/>
          <w:sz w:val="24"/>
          <w:szCs w:val="24"/>
        </w:rPr>
        <w:t>Including smoking</w:t>
      </w:r>
      <w:r>
        <w:rPr>
          <w:rFonts w:ascii="Arial" w:eastAsia="Arial Unicode MS" w:hAnsi="Arial" w:cs="Arial"/>
          <w:kern w:val="24"/>
          <w:sz w:val="24"/>
          <w:szCs w:val="24"/>
        </w:rPr>
        <w:t>,</w:t>
      </w:r>
      <w:r w:rsidR="00F960A2" w:rsidRPr="001D371E">
        <w:rPr>
          <w:rFonts w:ascii="Arial" w:eastAsia="Arial Unicode MS" w:hAnsi="Arial" w:cs="Arial"/>
          <w:kern w:val="24"/>
          <w:sz w:val="24"/>
          <w:szCs w:val="24"/>
        </w:rPr>
        <w:t xml:space="preserve"> marked</w:t>
      </w:r>
      <w:r w:rsidR="00F960A2" w:rsidRPr="001D371E">
        <w:rPr>
          <w:rFonts w:ascii="Arial" w:hAnsi="Arial" w:cs="Arial"/>
          <w:kern w:val="24"/>
        </w:rPr>
        <w:t xml:space="preserve"> hypercholesterolemia or marked hypertension.</w:t>
      </w:r>
    </w:p>
    <w:p w14:paraId="4615BF3B" w14:textId="6D15474E" w:rsidR="005E5F32" w:rsidRPr="00B50402" w:rsidRDefault="00240E62" w:rsidP="005E5F32">
      <w:pPr>
        <w:pStyle w:val="Body"/>
        <w:spacing w:line="480" w:lineRule="auto"/>
        <w:rPr>
          <w:rFonts w:ascii="Arial" w:eastAsia="Arial Unicode MS" w:hAnsi="Arial" w:cs="Arial"/>
          <w:kern w:val="24"/>
          <w:sz w:val="24"/>
          <w:szCs w:val="24"/>
          <w:vertAlign w:val="superscript"/>
          <w:lang w:val="nb-NO"/>
        </w:rPr>
      </w:pPr>
      <w:r w:rsidRPr="00B50402">
        <w:rPr>
          <w:rFonts w:ascii="Arial" w:eastAsia="Arial Unicode MS" w:hAnsi="Arial" w:cs="Arial"/>
          <w:kern w:val="24"/>
          <w:sz w:val="24"/>
          <w:szCs w:val="24"/>
          <w:vertAlign w:val="superscript"/>
          <w:lang w:val="nb-NO"/>
        </w:rPr>
        <w:t>e</w:t>
      </w:r>
      <w:r w:rsidR="00F960A2" w:rsidRPr="00B50402">
        <w:rPr>
          <w:rFonts w:ascii="Arial" w:eastAsia="Arial Unicode MS" w:hAnsi="Arial" w:cs="Arial"/>
          <w:kern w:val="24"/>
          <w:sz w:val="24"/>
          <w:szCs w:val="24"/>
          <w:vertAlign w:val="superscript"/>
          <w:lang w:val="nb-NO"/>
        </w:rPr>
        <w:t xml:space="preserve"> </w:t>
      </w:r>
      <w:r w:rsidR="005E5F32" w:rsidRPr="00B50402">
        <w:rPr>
          <w:rFonts w:ascii="Arial" w:eastAsia="Arial Unicode MS" w:hAnsi="Arial" w:cs="Arial"/>
          <w:kern w:val="24"/>
          <w:sz w:val="24"/>
          <w:szCs w:val="24"/>
          <w:lang w:val="nb-NO"/>
        </w:rPr>
        <w:t xml:space="preserve">GFR &lt;30 </w:t>
      </w:r>
      <w:proofErr w:type="spellStart"/>
      <w:r w:rsidR="005E5F32" w:rsidRPr="00B50402">
        <w:rPr>
          <w:rFonts w:ascii="Arial" w:eastAsia="Arial Unicode MS" w:hAnsi="Arial" w:cs="Arial"/>
          <w:kern w:val="24"/>
          <w:sz w:val="24"/>
          <w:szCs w:val="24"/>
          <w:lang w:val="nb-NO"/>
        </w:rPr>
        <w:t>mL</w:t>
      </w:r>
      <w:proofErr w:type="spellEnd"/>
      <w:r w:rsidR="005E5F32" w:rsidRPr="00B50402">
        <w:rPr>
          <w:rFonts w:ascii="Arial" w:eastAsia="Arial Unicode MS" w:hAnsi="Arial" w:cs="Arial"/>
          <w:kern w:val="24"/>
          <w:sz w:val="24"/>
          <w:szCs w:val="24"/>
          <w:lang w:val="nb-NO"/>
        </w:rPr>
        <w:t>/min/1.73 m</w:t>
      </w:r>
      <w:r w:rsidR="005E5F32" w:rsidRPr="00B50402">
        <w:rPr>
          <w:rFonts w:ascii="Arial" w:eastAsia="Arial Unicode MS" w:hAnsi="Arial" w:cs="Arial"/>
          <w:kern w:val="24"/>
          <w:sz w:val="24"/>
          <w:szCs w:val="24"/>
          <w:vertAlign w:val="superscript"/>
          <w:lang w:val="nb-NO"/>
        </w:rPr>
        <w:t>2</w:t>
      </w:r>
      <w:r w:rsidR="005F11B6" w:rsidRPr="00B50402">
        <w:rPr>
          <w:rFonts w:ascii="Arial" w:eastAsia="Arial Unicode MS" w:hAnsi="Arial" w:cs="Arial"/>
          <w:kern w:val="24"/>
          <w:sz w:val="24"/>
          <w:szCs w:val="24"/>
          <w:lang w:val="nb-NO"/>
        </w:rPr>
        <w:t>.</w:t>
      </w:r>
    </w:p>
    <w:p w14:paraId="515A4317" w14:textId="6DBE7877" w:rsidR="003650D5" w:rsidRPr="00B50402" w:rsidRDefault="00240E62" w:rsidP="00F75686">
      <w:pPr>
        <w:pStyle w:val="Body"/>
        <w:spacing w:line="480" w:lineRule="auto"/>
        <w:rPr>
          <w:rFonts w:ascii="Arial" w:eastAsia="Arial Unicode MS" w:hAnsi="Arial" w:cs="Arial"/>
          <w:kern w:val="24"/>
          <w:sz w:val="24"/>
          <w:szCs w:val="24"/>
          <w:lang w:val="nb-NO"/>
        </w:rPr>
      </w:pPr>
      <w:r w:rsidRPr="00B50402">
        <w:rPr>
          <w:rFonts w:ascii="Arial" w:eastAsia="Arial Unicode MS" w:hAnsi="Arial" w:cs="Arial"/>
          <w:kern w:val="24"/>
          <w:sz w:val="24"/>
          <w:szCs w:val="24"/>
          <w:vertAlign w:val="superscript"/>
          <w:lang w:val="nb-NO"/>
        </w:rPr>
        <w:t>f</w:t>
      </w:r>
      <w:r w:rsidR="00F75686" w:rsidRPr="00B50402">
        <w:rPr>
          <w:rFonts w:ascii="Arial" w:eastAsia="Arial Unicode MS" w:hAnsi="Arial" w:cs="Arial"/>
          <w:kern w:val="24"/>
          <w:sz w:val="24"/>
          <w:szCs w:val="24"/>
          <w:vertAlign w:val="superscript"/>
          <w:lang w:val="nb-NO"/>
        </w:rPr>
        <w:t xml:space="preserve"> </w:t>
      </w:r>
      <w:r w:rsidR="003650D5" w:rsidRPr="00B50402">
        <w:rPr>
          <w:rFonts w:ascii="Arial" w:eastAsia="Arial Unicode MS" w:hAnsi="Arial" w:cs="Arial"/>
          <w:kern w:val="24"/>
          <w:sz w:val="24"/>
          <w:szCs w:val="24"/>
          <w:lang w:val="nb-NO"/>
        </w:rPr>
        <w:t>&lt;115</w:t>
      </w:r>
      <w:r w:rsidR="003650D5" w:rsidRPr="001D371E">
        <w:rPr>
          <w:rFonts w:ascii="Arial" w:eastAsia="Arial Unicode MS" w:hAnsi="Arial" w:cs="Arial"/>
          <w:kern w:val="24"/>
          <w:sz w:val="24"/>
          <w:szCs w:val="24"/>
          <w:cs/>
          <w:lang w:bidi="mr-IN"/>
        </w:rPr>
        <w:t xml:space="preserve"> </w:t>
      </w:r>
      <w:r w:rsidR="003650D5" w:rsidRPr="00B50402">
        <w:rPr>
          <w:rFonts w:ascii="Arial" w:eastAsia="Arial Unicode MS" w:hAnsi="Arial" w:cs="Arial"/>
          <w:kern w:val="24"/>
          <w:sz w:val="24"/>
          <w:szCs w:val="24"/>
          <w:lang w:val="nb-NO"/>
        </w:rPr>
        <w:t>mg</w:t>
      </w:r>
      <w:r w:rsidR="003650D5" w:rsidRPr="001D371E">
        <w:rPr>
          <w:rFonts w:ascii="Arial" w:eastAsia="Arial Unicode MS" w:hAnsi="Arial" w:cs="Arial"/>
          <w:kern w:val="24"/>
          <w:sz w:val="24"/>
          <w:szCs w:val="24"/>
          <w:cs/>
          <w:lang w:bidi="mr-IN"/>
        </w:rPr>
        <w:t>/</w:t>
      </w:r>
      <w:proofErr w:type="spellStart"/>
      <w:r w:rsidR="003650D5" w:rsidRPr="00B50402">
        <w:rPr>
          <w:rFonts w:ascii="Arial" w:eastAsia="Arial Unicode MS" w:hAnsi="Arial" w:cs="Arial"/>
          <w:kern w:val="24"/>
          <w:sz w:val="24"/>
          <w:szCs w:val="24"/>
          <w:lang w:val="nb-NO"/>
        </w:rPr>
        <w:t>dL</w:t>
      </w:r>
      <w:proofErr w:type="spellEnd"/>
      <w:r w:rsidR="00F75686" w:rsidRPr="00B50402">
        <w:rPr>
          <w:rFonts w:ascii="Arial" w:eastAsia="Arial Unicode MS" w:hAnsi="Arial" w:cs="Arial"/>
          <w:kern w:val="24"/>
          <w:sz w:val="24"/>
          <w:szCs w:val="24"/>
          <w:lang w:val="nb-NO"/>
        </w:rPr>
        <w:t>.</w:t>
      </w:r>
    </w:p>
    <w:p w14:paraId="1AAAF75C" w14:textId="591EB823" w:rsidR="003650D5" w:rsidRPr="00B50402" w:rsidRDefault="00240E62" w:rsidP="00F75686">
      <w:pPr>
        <w:pStyle w:val="Body"/>
        <w:spacing w:line="480" w:lineRule="auto"/>
        <w:rPr>
          <w:rFonts w:ascii="Arial" w:eastAsia="Arial Unicode MS" w:hAnsi="Arial" w:cs="Arial"/>
          <w:kern w:val="24"/>
          <w:sz w:val="24"/>
          <w:szCs w:val="24"/>
          <w:lang w:val="nb-NO"/>
        </w:rPr>
      </w:pPr>
      <w:r w:rsidRPr="00B50402">
        <w:rPr>
          <w:rFonts w:ascii="Arial" w:eastAsia="Arial Unicode MS" w:hAnsi="Arial" w:cs="Arial"/>
          <w:kern w:val="24"/>
          <w:sz w:val="24"/>
          <w:szCs w:val="24"/>
          <w:vertAlign w:val="superscript"/>
          <w:lang w:val="nb-NO"/>
        </w:rPr>
        <w:t>g</w:t>
      </w:r>
      <w:r w:rsidR="00101388" w:rsidRPr="00B50402">
        <w:rPr>
          <w:rFonts w:ascii="Arial" w:eastAsia="Arial Unicode MS" w:hAnsi="Arial" w:cs="Arial"/>
          <w:kern w:val="24"/>
          <w:sz w:val="24"/>
          <w:szCs w:val="24"/>
          <w:vertAlign w:val="superscript"/>
          <w:lang w:val="nb-NO"/>
        </w:rPr>
        <w:t xml:space="preserve"> </w:t>
      </w:r>
      <w:r w:rsidR="003650D5" w:rsidRPr="00B50402">
        <w:rPr>
          <w:rFonts w:ascii="Arial" w:eastAsia="Arial Unicode MS" w:hAnsi="Arial" w:cs="Arial"/>
          <w:kern w:val="24"/>
          <w:sz w:val="24"/>
          <w:szCs w:val="24"/>
          <w:lang w:val="nb-NO"/>
        </w:rPr>
        <w:t>&lt;100 mg/</w:t>
      </w:r>
      <w:proofErr w:type="spellStart"/>
      <w:r w:rsidR="003650D5" w:rsidRPr="00B50402">
        <w:rPr>
          <w:rFonts w:ascii="Arial" w:eastAsia="Arial Unicode MS" w:hAnsi="Arial" w:cs="Arial"/>
          <w:kern w:val="24"/>
          <w:sz w:val="24"/>
          <w:szCs w:val="24"/>
          <w:lang w:val="nb-NO"/>
        </w:rPr>
        <w:t>dL</w:t>
      </w:r>
      <w:proofErr w:type="spellEnd"/>
      <w:r w:rsidR="00F75686" w:rsidRPr="00B50402">
        <w:rPr>
          <w:rFonts w:ascii="Arial" w:eastAsia="Arial Unicode MS" w:hAnsi="Arial" w:cs="Arial"/>
          <w:kern w:val="24"/>
          <w:sz w:val="24"/>
          <w:szCs w:val="24"/>
          <w:lang w:val="nb-NO"/>
        </w:rPr>
        <w:t>.</w:t>
      </w:r>
    </w:p>
    <w:p w14:paraId="09E973C6" w14:textId="12014951" w:rsidR="00F75686" w:rsidRPr="00B50402" w:rsidRDefault="003650D5" w:rsidP="00F75686">
      <w:pPr>
        <w:pStyle w:val="Body"/>
        <w:spacing w:line="480" w:lineRule="auto"/>
        <w:rPr>
          <w:rFonts w:ascii="Arial" w:eastAsia="Arial Unicode MS" w:hAnsi="Arial" w:cs="Arial"/>
          <w:kern w:val="24"/>
          <w:sz w:val="24"/>
          <w:szCs w:val="24"/>
          <w:lang w:val="nb-NO"/>
        </w:rPr>
      </w:pPr>
      <w:r w:rsidRPr="00B50402">
        <w:rPr>
          <w:rFonts w:ascii="Arial" w:eastAsia="Arial Unicode MS" w:hAnsi="Arial" w:cs="Arial"/>
          <w:kern w:val="24"/>
          <w:sz w:val="24"/>
          <w:szCs w:val="24"/>
          <w:vertAlign w:val="superscript"/>
          <w:lang w:val="nb-NO"/>
        </w:rPr>
        <w:t xml:space="preserve"> </w:t>
      </w:r>
      <w:r w:rsidR="00240E62" w:rsidRPr="00B50402">
        <w:rPr>
          <w:rFonts w:ascii="Arial" w:eastAsia="Arial Unicode MS" w:hAnsi="Arial" w:cs="Arial"/>
          <w:kern w:val="24"/>
          <w:sz w:val="24"/>
          <w:szCs w:val="24"/>
          <w:vertAlign w:val="superscript"/>
          <w:lang w:val="nb-NO"/>
        </w:rPr>
        <w:t>h</w:t>
      </w:r>
      <w:r w:rsidR="007E3C42" w:rsidRPr="00B50402">
        <w:rPr>
          <w:rFonts w:ascii="Arial" w:eastAsia="Arial Unicode MS" w:hAnsi="Arial" w:cs="Arial"/>
          <w:kern w:val="24"/>
          <w:sz w:val="24"/>
          <w:szCs w:val="24"/>
          <w:vertAlign w:val="superscript"/>
          <w:lang w:val="nb-NO"/>
        </w:rPr>
        <w:t xml:space="preserve"> </w:t>
      </w:r>
      <w:r w:rsidR="007E3C42" w:rsidRPr="00B50402">
        <w:rPr>
          <w:rFonts w:ascii="Arial" w:eastAsia="Arial Unicode MS" w:hAnsi="Arial" w:cs="Arial"/>
          <w:kern w:val="24"/>
          <w:sz w:val="24"/>
          <w:szCs w:val="24"/>
          <w:lang w:val="nb-NO"/>
        </w:rPr>
        <w:t>100-200 mg/</w:t>
      </w:r>
      <w:proofErr w:type="spellStart"/>
      <w:r w:rsidR="007E3C42" w:rsidRPr="00B50402">
        <w:rPr>
          <w:rFonts w:ascii="Arial" w:eastAsia="Arial Unicode MS" w:hAnsi="Arial" w:cs="Arial"/>
          <w:kern w:val="24"/>
          <w:sz w:val="24"/>
          <w:szCs w:val="24"/>
          <w:lang w:val="nb-NO"/>
        </w:rPr>
        <w:t>dL</w:t>
      </w:r>
      <w:proofErr w:type="spellEnd"/>
      <w:r w:rsidR="007E3C42" w:rsidRPr="00B50402">
        <w:rPr>
          <w:rFonts w:ascii="Arial" w:eastAsia="Arial Unicode MS" w:hAnsi="Arial" w:cs="Arial"/>
          <w:kern w:val="24"/>
          <w:sz w:val="24"/>
          <w:szCs w:val="24"/>
          <w:lang w:val="nb-NO"/>
        </w:rPr>
        <w:t>.</w:t>
      </w:r>
      <w:r w:rsidR="002C7527" w:rsidRPr="00B50402">
        <w:rPr>
          <w:rFonts w:ascii="Arial" w:eastAsia="Arial Unicode MS" w:hAnsi="Arial" w:cs="Arial"/>
          <w:kern w:val="24"/>
          <w:sz w:val="24"/>
          <w:szCs w:val="24"/>
          <w:lang w:val="nb-NO"/>
        </w:rPr>
        <w:t xml:space="preserve"> </w:t>
      </w:r>
    </w:p>
    <w:p w14:paraId="70203B66" w14:textId="327E4075" w:rsidR="00F75686" w:rsidRPr="00B50402" w:rsidRDefault="00240E62" w:rsidP="002E23BA">
      <w:pPr>
        <w:pStyle w:val="Body"/>
        <w:spacing w:line="480" w:lineRule="auto"/>
        <w:rPr>
          <w:rFonts w:ascii="Arial" w:eastAsia="Arial Unicode MS" w:hAnsi="Arial" w:cs="Arial"/>
          <w:kern w:val="24"/>
          <w:sz w:val="24"/>
          <w:szCs w:val="24"/>
          <w:lang w:val="nb-NO"/>
        </w:rPr>
      </w:pPr>
      <w:r w:rsidRPr="00B50402">
        <w:rPr>
          <w:rFonts w:ascii="Arial" w:eastAsia="Arial Unicode MS" w:hAnsi="Arial" w:cs="Arial"/>
          <w:kern w:val="24"/>
          <w:sz w:val="24"/>
          <w:szCs w:val="24"/>
          <w:vertAlign w:val="superscript"/>
          <w:lang w:val="nb-NO"/>
        </w:rPr>
        <w:t>i</w:t>
      </w:r>
      <w:r w:rsidR="007E3C42" w:rsidRPr="00B50402">
        <w:rPr>
          <w:rFonts w:ascii="Arial" w:eastAsia="Arial Unicode MS" w:hAnsi="Arial" w:cs="Arial"/>
          <w:kern w:val="24"/>
          <w:sz w:val="24"/>
          <w:szCs w:val="24"/>
          <w:vertAlign w:val="superscript"/>
          <w:lang w:val="nb-NO"/>
        </w:rPr>
        <w:t xml:space="preserve"> </w:t>
      </w:r>
      <w:r w:rsidR="007E3C42" w:rsidRPr="00B50402">
        <w:rPr>
          <w:rFonts w:ascii="Arial" w:eastAsia="Arial Unicode MS" w:hAnsi="Arial" w:cs="Arial"/>
          <w:kern w:val="24"/>
          <w:sz w:val="24"/>
          <w:szCs w:val="24"/>
          <w:lang w:val="nb-NO"/>
        </w:rPr>
        <w:t xml:space="preserve">&lt;70 mg/d.              </w:t>
      </w:r>
    </w:p>
    <w:p w14:paraId="7A636DEA" w14:textId="11D37E5C" w:rsidR="00101388" w:rsidRPr="00B50402" w:rsidRDefault="00240E62" w:rsidP="00101388">
      <w:pPr>
        <w:pStyle w:val="Body"/>
        <w:spacing w:line="480" w:lineRule="auto"/>
        <w:rPr>
          <w:rFonts w:ascii="Arial" w:eastAsia="Arial Unicode MS" w:hAnsi="Arial" w:cs="Arial"/>
          <w:kern w:val="24"/>
          <w:sz w:val="24"/>
          <w:szCs w:val="24"/>
          <w:lang w:val="nb-NO"/>
        </w:rPr>
      </w:pPr>
      <w:r w:rsidRPr="00B50402">
        <w:rPr>
          <w:rFonts w:ascii="Arial" w:eastAsia="Arial Unicode MS" w:hAnsi="Arial" w:cs="Arial"/>
          <w:kern w:val="24"/>
          <w:sz w:val="24"/>
          <w:szCs w:val="24"/>
          <w:vertAlign w:val="superscript"/>
          <w:lang w:val="nb-NO"/>
        </w:rPr>
        <w:t>j</w:t>
      </w:r>
      <w:r w:rsidR="002E23BA" w:rsidRPr="00B50402">
        <w:rPr>
          <w:rFonts w:ascii="Arial" w:eastAsia="Arial Unicode MS" w:hAnsi="Arial" w:cs="Arial"/>
          <w:kern w:val="24"/>
          <w:sz w:val="24"/>
          <w:szCs w:val="24"/>
          <w:vertAlign w:val="superscript"/>
          <w:lang w:val="nb-NO"/>
        </w:rPr>
        <w:t xml:space="preserve"> </w:t>
      </w:r>
      <w:r w:rsidR="005F11B6" w:rsidRPr="00B50402">
        <w:rPr>
          <w:rFonts w:ascii="Arial" w:eastAsia="Arial Unicode MS" w:hAnsi="Arial" w:cs="Arial"/>
          <w:kern w:val="24"/>
          <w:sz w:val="24"/>
          <w:szCs w:val="24"/>
          <w:lang w:val="nb-NO"/>
        </w:rPr>
        <w:t>70</w:t>
      </w:r>
      <w:r w:rsidR="00390D26" w:rsidRPr="00B50402">
        <w:rPr>
          <w:rFonts w:ascii="Arial" w:eastAsia="Arial Unicode MS" w:hAnsi="Arial" w:cs="Arial"/>
          <w:kern w:val="24"/>
          <w:sz w:val="24"/>
          <w:szCs w:val="24"/>
          <w:lang w:val="nb-NO"/>
        </w:rPr>
        <w:t>-</w:t>
      </w:r>
      <w:r w:rsidR="005F11B6" w:rsidRPr="00B50402">
        <w:rPr>
          <w:rFonts w:ascii="Arial" w:eastAsia="Arial Unicode MS" w:hAnsi="Arial" w:cs="Arial"/>
          <w:kern w:val="24"/>
          <w:sz w:val="24"/>
          <w:szCs w:val="24"/>
          <w:lang w:val="nb-NO"/>
        </w:rPr>
        <w:t xml:space="preserve">135 mg/ </w:t>
      </w:r>
      <w:proofErr w:type="spellStart"/>
      <w:r w:rsidR="005F11B6" w:rsidRPr="00B50402">
        <w:rPr>
          <w:rFonts w:ascii="Arial" w:eastAsia="Arial Unicode MS" w:hAnsi="Arial" w:cs="Arial"/>
          <w:kern w:val="24"/>
          <w:sz w:val="24"/>
          <w:szCs w:val="24"/>
          <w:lang w:val="nb-NO"/>
        </w:rPr>
        <w:t>dL</w:t>
      </w:r>
      <w:proofErr w:type="spellEnd"/>
      <w:r w:rsidR="005F11B6" w:rsidRPr="00B50402">
        <w:rPr>
          <w:rFonts w:ascii="Arial" w:eastAsia="Arial Unicode MS" w:hAnsi="Arial" w:cs="Arial"/>
          <w:kern w:val="24"/>
          <w:sz w:val="24"/>
          <w:szCs w:val="24"/>
          <w:lang w:val="nb-NO"/>
        </w:rPr>
        <w:t>.</w:t>
      </w:r>
    </w:p>
    <w:p w14:paraId="1FF49CC4" w14:textId="08B19311" w:rsidR="007957A0" w:rsidRPr="001D371E" w:rsidRDefault="00240E62" w:rsidP="00101388">
      <w:pPr>
        <w:pStyle w:val="Body"/>
        <w:spacing w:line="480" w:lineRule="auto"/>
        <w:rPr>
          <w:rFonts w:ascii="Arial" w:eastAsia="Arial Unicode MS" w:hAnsi="Arial" w:cs="Arial"/>
          <w:kern w:val="24"/>
          <w:sz w:val="24"/>
          <w:szCs w:val="24"/>
        </w:rPr>
      </w:pPr>
      <w:r>
        <w:rPr>
          <w:rFonts w:ascii="Arial" w:eastAsia="Arial Unicode MS" w:hAnsi="Arial" w:cs="Arial"/>
          <w:kern w:val="24"/>
          <w:sz w:val="24"/>
          <w:szCs w:val="24"/>
          <w:vertAlign w:val="superscript"/>
        </w:rPr>
        <w:t>k</w:t>
      </w:r>
      <w:r w:rsidR="00101388" w:rsidRPr="001D371E">
        <w:rPr>
          <w:rFonts w:ascii="Arial" w:eastAsia="Arial Unicode MS" w:hAnsi="Arial" w:cs="Arial"/>
          <w:kern w:val="24"/>
          <w:sz w:val="24"/>
          <w:szCs w:val="24"/>
        </w:rPr>
        <w:t xml:space="preserve"> </w:t>
      </w:r>
      <w:r w:rsidR="007957A0" w:rsidRPr="001D371E">
        <w:rPr>
          <w:rFonts w:ascii="Arial" w:eastAsia="Arial Unicode MS" w:hAnsi="Arial" w:cs="Arial"/>
          <w:kern w:val="24"/>
          <w:sz w:val="24"/>
          <w:szCs w:val="24"/>
        </w:rPr>
        <w:t xml:space="preserve">“Low-risk RA” is defined as seronegative, non-erosive RA in patients without extraarticular manifestations, in long-term </w:t>
      </w:r>
      <w:r w:rsidR="002A4691">
        <w:rPr>
          <w:rFonts w:ascii="Arial" w:eastAsia="Arial Unicode MS" w:hAnsi="Arial" w:cs="Arial"/>
          <w:kern w:val="24"/>
          <w:sz w:val="24"/>
          <w:szCs w:val="24"/>
        </w:rPr>
        <w:t xml:space="preserve">(&gt;1 year) </w:t>
      </w:r>
      <w:r w:rsidR="007957A0" w:rsidRPr="001D371E">
        <w:rPr>
          <w:rFonts w:ascii="Arial" w:eastAsia="Arial Unicode MS" w:hAnsi="Arial" w:cs="Arial"/>
          <w:kern w:val="24"/>
          <w:sz w:val="24"/>
          <w:szCs w:val="24"/>
        </w:rPr>
        <w:t>remission (CDAI ≤ 2.8 or SDAI ≤3.3 or DAS28-ESR≤2.6</w:t>
      </w:r>
      <w:r w:rsidR="002A4691">
        <w:rPr>
          <w:rFonts w:ascii="Arial" w:eastAsia="Arial Unicode MS" w:hAnsi="Arial" w:cs="Arial"/>
          <w:kern w:val="24"/>
          <w:sz w:val="24"/>
          <w:szCs w:val="24"/>
        </w:rPr>
        <w:t xml:space="preserve">), without </w:t>
      </w:r>
      <w:r w:rsidR="00DF1E55">
        <w:rPr>
          <w:rFonts w:ascii="Arial" w:eastAsia="Arial Unicode MS" w:hAnsi="Arial" w:cs="Arial"/>
          <w:kern w:val="24"/>
          <w:sz w:val="24"/>
          <w:szCs w:val="24"/>
        </w:rPr>
        <w:t xml:space="preserve">acute arthritis and </w:t>
      </w:r>
      <w:r w:rsidR="007957A0" w:rsidRPr="001D371E">
        <w:rPr>
          <w:rFonts w:ascii="Arial" w:eastAsia="Arial Unicode MS" w:hAnsi="Arial" w:cs="Arial"/>
          <w:kern w:val="24"/>
          <w:sz w:val="24"/>
          <w:szCs w:val="24"/>
        </w:rPr>
        <w:t xml:space="preserve">persistently elevated </w:t>
      </w:r>
      <w:r w:rsidR="00DF1E55">
        <w:rPr>
          <w:rFonts w:ascii="Arial" w:eastAsia="Arial Unicode MS" w:hAnsi="Arial" w:cs="Arial"/>
          <w:kern w:val="24"/>
          <w:sz w:val="24"/>
          <w:szCs w:val="24"/>
        </w:rPr>
        <w:t>acute phase reactants (</w:t>
      </w:r>
      <w:r w:rsidR="007957A0" w:rsidRPr="001D371E">
        <w:rPr>
          <w:rFonts w:ascii="Arial" w:eastAsia="Arial Unicode MS" w:hAnsi="Arial" w:cs="Arial"/>
          <w:kern w:val="24"/>
          <w:sz w:val="24"/>
          <w:szCs w:val="24"/>
        </w:rPr>
        <w:t>C-reactive protein or erythrocyte sedimentation rate</w:t>
      </w:r>
      <w:r w:rsidR="00DF1E55">
        <w:rPr>
          <w:rFonts w:ascii="Arial" w:eastAsia="Arial Unicode MS" w:hAnsi="Arial" w:cs="Arial"/>
          <w:kern w:val="24"/>
          <w:sz w:val="24"/>
          <w:szCs w:val="24"/>
        </w:rPr>
        <w:t>)</w:t>
      </w:r>
      <w:r w:rsidR="007957A0" w:rsidRPr="001D371E">
        <w:rPr>
          <w:rFonts w:ascii="Arial" w:eastAsia="Arial Unicode MS" w:hAnsi="Arial" w:cs="Arial"/>
          <w:kern w:val="24"/>
          <w:sz w:val="24"/>
          <w:szCs w:val="24"/>
        </w:rPr>
        <w:t>,</w:t>
      </w:r>
      <w:r w:rsidR="002A4691">
        <w:rPr>
          <w:rFonts w:ascii="Arial" w:eastAsia="Arial Unicode MS" w:hAnsi="Arial" w:cs="Arial"/>
          <w:kern w:val="24"/>
          <w:sz w:val="24"/>
          <w:szCs w:val="24"/>
        </w:rPr>
        <w:t xml:space="preserve"> </w:t>
      </w:r>
      <w:r w:rsidR="007957A0" w:rsidRPr="001D371E">
        <w:rPr>
          <w:rFonts w:ascii="Arial" w:eastAsia="Arial Unicode MS" w:hAnsi="Arial" w:cs="Arial"/>
          <w:kern w:val="24"/>
          <w:sz w:val="24"/>
          <w:szCs w:val="24"/>
        </w:rPr>
        <w:t>with well-preserved physical function (HAQ-DI≤0.5), without high cumulative disease activity, not currently using glucocorticoids and without</w:t>
      </w:r>
      <w:r w:rsidR="007957A0" w:rsidRPr="001D371E">
        <w:rPr>
          <w:rFonts w:ascii="Arial" w:hAnsi="Arial" w:cs="Arial"/>
          <w:sz w:val="24"/>
          <w:szCs w:val="24"/>
        </w:rPr>
        <w:t xml:space="preserve"> high cumulative glucocorticoid dose (</w:t>
      </w:r>
      <w:r w:rsidR="007957A0" w:rsidRPr="001D371E">
        <w:rPr>
          <w:rFonts w:ascii="Arial" w:hAnsi="Arial" w:cs="Arial"/>
          <w:sz w:val="24"/>
          <w:szCs w:val="24"/>
        </w:rPr>
        <w:sym w:font="Symbol" w:char="F0B3"/>
      </w:r>
      <w:r w:rsidR="007957A0" w:rsidRPr="001D371E">
        <w:rPr>
          <w:rFonts w:ascii="Arial" w:hAnsi="Arial" w:cs="Arial"/>
          <w:sz w:val="24"/>
          <w:szCs w:val="24"/>
        </w:rPr>
        <w:t xml:space="preserve">40g). All other patients are classified as </w:t>
      </w:r>
      <w:r w:rsidR="00212F11" w:rsidRPr="001D371E">
        <w:rPr>
          <w:rFonts w:ascii="Arial" w:hAnsi="Arial" w:cs="Arial"/>
          <w:sz w:val="24"/>
          <w:szCs w:val="24"/>
        </w:rPr>
        <w:t>“High-risk RA”</w:t>
      </w:r>
      <w:r w:rsidR="007957A0" w:rsidRPr="001D371E">
        <w:rPr>
          <w:rFonts w:ascii="Arial" w:hAnsi="Arial" w:cs="Arial"/>
          <w:sz w:val="24"/>
          <w:szCs w:val="24"/>
        </w:rPr>
        <w:t xml:space="preserve">. </w:t>
      </w:r>
    </w:p>
    <w:p w14:paraId="681AB8DE" w14:textId="39D1D201" w:rsidR="00222E91" w:rsidRPr="001D371E" w:rsidRDefault="00222E91">
      <w:pPr>
        <w:pBdr>
          <w:top w:val="nil"/>
          <w:left w:val="nil"/>
          <w:bottom w:val="nil"/>
          <w:right w:val="nil"/>
          <w:between w:val="nil"/>
          <w:bar w:val="nil"/>
        </w:pBdr>
        <w:rPr>
          <w:rFonts w:ascii="Cambria" w:hAnsi="Cambria"/>
          <w:sz w:val="22"/>
          <w:bdr w:val="nil"/>
        </w:rPr>
      </w:pPr>
      <w:r w:rsidRPr="001D371E">
        <w:br w:type="page"/>
      </w:r>
    </w:p>
    <w:p w14:paraId="5DE7C004" w14:textId="77777777" w:rsidR="005B4D14" w:rsidRPr="005B4D14" w:rsidRDefault="0033394F" w:rsidP="005B4D14">
      <w:pPr>
        <w:pStyle w:val="EndNoteBibliographyTitle"/>
        <w:rPr>
          <w:noProof/>
        </w:rPr>
      </w:pPr>
      <w:r w:rsidRPr="001D371E">
        <w:lastRenderedPageBreak/>
        <w:fldChar w:fldCharType="begin"/>
      </w:r>
      <w:r w:rsidRPr="001D371E">
        <w:instrText xml:space="preserve"> ADDIN EN.REFLIST </w:instrText>
      </w:r>
      <w:r w:rsidRPr="001D371E">
        <w:fldChar w:fldCharType="separate"/>
      </w:r>
      <w:r w:rsidR="005B4D14" w:rsidRPr="005B4D14">
        <w:rPr>
          <w:noProof/>
        </w:rPr>
        <w:t>References</w:t>
      </w:r>
    </w:p>
    <w:p w14:paraId="052F4E7A" w14:textId="77777777" w:rsidR="005B4D14" w:rsidRPr="005B4D14" w:rsidRDefault="005B4D14" w:rsidP="005B4D14">
      <w:pPr>
        <w:pStyle w:val="EndNoteBibliographyTitle"/>
        <w:rPr>
          <w:noProof/>
        </w:rPr>
      </w:pPr>
    </w:p>
    <w:p w14:paraId="2435452E" w14:textId="77777777" w:rsidR="005B4D14" w:rsidRPr="005B4D14" w:rsidRDefault="005B4D14" w:rsidP="005B4D14">
      <w:pPr>
        <w:pStyle w:val="EndNoteBibliography"/>
        <w:spacing w:after="0"/>
        <w:rPr>
          <w:noProof/>
        </w:rPr>
      </w:pPr>
      <w:r w:rsidRPr="005B4D14">
        <w:rPr>
          <w:noProof/>
        </w:rPr>
        <w:t>1.</w:t>
      </w:r>
      <w:r w:rsidRPr="005B4D14">
        <w:rPr>
          <w:noProof/>
        </w:rPr>
        <w:tab/>
        <w:t>Avina-Zubieta JA, Choi HK, Sadatsafavi M, Etminan M, Esdaile JM, Lacaille D. Risk of cardiovascular mortality in patients with rheumatoid arthritis: a meta-analysis of observational studies. Arthritis Rheum. 2008;59(12):1690-7.</w:t>
      </w:r>
    </w:p>
    <w:p w14:paraId="7594AF5F" w14:textId="77777777" w:rsidR="005B4D14" w:rsidRPr="005B4D14" w:rsidRDefault="005B4D14" w:rsidP="005B4D14">
      <w:pPr>
        <w:pStyle w:val="EndNoteBibliography"/>
        <w:spacing w:after="0"/>
        <w:rPr>
          <w:noProof/>
        </w:rPr>
      </w:pPr>
      <w:r w:rsidRPr="005B4D14">
        <w:rPr>
          <w:noProof/>
        </w:rPr>
        <w:t>2.</w:t>
      </w:r>
      <w:r w:rsidRPr="005B4D14">
        <w:rPr>
          <w:noProof/>
        </w:rPr>
        <w:tab/>
        <w:t>Avina-Zubieta JA, Thomas J, Sadatsafavi M, Lehman AJ, Lacaille D. Risk of incident cardiovascular events in patients with rheumatoid arthritis: a meta-analysis of observational studies. Ann Rheum Dis. 2012;71(9):1524-9.</w:t>
      </w:r>
    </w:p>
    <w:p w14:paraId="6C83AC5E" w14:textId="77777777" w:rsidR="005B4D14" w:rsidRPr="005B4D14" w:rsidRDefault="005B4D14" w:rsidP="005B4D14">
      <w:pPr>
        <w:pStyle w:val="EndNoteBibliography"/>
        <w:spacing w:after="0"/>
        <w:rPr>
          <w:noProof/>
        </w:rPr>
      </w:pPr>
      <w:r w:rsidRPr="005B4D14">
        <w:rPr>
          <w:noProof/>
        </w:rPr>
        <w:t>3.</w:t>
      </w:r>
      <w:r w:rsidRPr="005B4D14">
        <w:rPr>
          <w:noProof/>
        </w:rPr>
        <w:tab/>
        <w:t>England BR, Thiele GM, Anderson DR, Mikuls TR. Increased cardiovascular risk in rheumatoid arthritis: mechanisms and implications. Bmj. 2018;361:k1036.</w:t>
      </w:r>
    </w:p>
    <w:p w14:paraId="71A4680D" w14:textId="77777777" w:rsidR="005B4D14" w:rsidRPr="005B4D14" w:rsidRDefault="005B4D14" w:rsidP="005B4D14">
      <w:pPr>
        <w:pStyle w:val="EndNoteBibliography"/>
        <w:spacing w:after="0"/>
        <w:rPr>
          <w:noProof/>
        </w:rPr>
      </w:pPr>
      <w:r w:rsidRPr="005B4D14">
        <w:rPr>
          <w:noProof/>
        </w:rPr>
        <w:t>4.</w:t>
      </w:r>
      <w:r w:rsidRPr="005B4D14">
        <w:rPr>
          <w:noProof/>
        </w:rPr>
        <w:tab/>
        <w:t>Mackey RH, Kuller LH, Moreland LW. Update on Cardiovascular Disease Risk in Patients with Rheumatic Diseases. Rheum Dis Clin North Am. 2018;44(3):475-87.</w:t>
      </w:r>
    </w:p>
    <w:p w14:paraId="5A95E5C6" w14:textId="77777777" w:rsidR="005B4D14" w:rsidRPr="005B4D14" w:rsidRDefault="005B4D14" w:rsidP="005B4D14">
      <w:pPr>
        <w:pStyle w:val="EndNoteBibliography"/>
        <w:spacing w:after="0"/>
        <w:rPr>
          <w:noProof/>
        </w:rPr>
      </w:pPr>
      <w:r w:rsidRPr="005B4D14">
        <w:rPr>
          <w:noProof/>
        </w:rPr>
        <w:t>5.</w:t>
      </w:r>
      <w:r w:rsidRPr="005B4D14">
        <w:rPr>
          <w:noProof/>
        </w:rPr>
        <w:tab/>
        <w:t>Dessein PH, Solomon A, Hollan I. Metabolic abnormalities in patients with inflammatory rheumatic diseases. Best Pract Res Clin Rheumatol. 2016;30(5):901-15.</w:t>
      </w:r>
    </w:p>
    <w:p w14:paraId="56540B4B" w14:textId="77777777" w:rsidR="005B4D14" w:rsidRPr="005B4D14" w:rsidRDefault="005B4D14" w:rsidP="005B4D14">
      <w:pPr>
        <w:pStyle w:val="EndNoteBibliography"/>
        <w:spacing w:after="0"/>
        <w:rPr>
          <w:noProof/>
        </w:rPr>
      </w:pPr>
      <w:r w:rsidRPr="005B4D14">
        <w:rPr>
          <w:noProof/>
        </w:rPr>
        <w:t>6.</w:t>
      </w:r>
      <w:r w:rsidRPr="005B4D14">
        <w:rPr>
          <w:noProof/>
        </w:rPr>
        <w:tab/>
        <w:t>Fransen J, Kazemi-Bajestani SM, Bredie SJ, Popa CD. Rheumatoid Arthritis Disadvantages Younger Patients for Cardiovascular Diseases: A Meta-Analysis. PloS one. 2016;11(6):e0157360.</w:t>
      </w:r>
    </w:p>
    <w:p w14:paraId="0F111EC5" w14:textId="77777777" w:rsidR="005B4D14" w:rsidRPr="005B4D14" w:rsidRDefault="005B4D14" w:rsidP="005B4D14">
      <w:pPr>
        <w:pStyle w:val="EndNoteBibliography"/>
        <w:spacing w:after="0"/>
        <w:rPr>
          <w:noProof/>
        </w:rPr>
      </w:pPr>
      <w:r w:rsidRPr="005B4D14">
        <w:rPr>
          <w:noProof/>
        </w:rPr>
        <w:t>7.</w:t>
      </w:r>
      <w:r w:rsidRPr="005B4D14">
        <w:rPr>
          <w:noProof/>
        </w:rPr>
        <w:tab/>
        <w:t>Nurmohamed MT, Heslinga M, Kitas GD. Cardiovascular comorbidity in rheumatic diseases. Nature reviews Rheumatology. 2015;11(12):693-704.</w:t>
      </w:r>
    </w:p>
    <w:p w14:paraId="4963D395" w14:textId="77777777" w:rsidR="005B4D14" w:rsidRPr="005B4D14" w:rsidRDefault="005B4D14" w:rsidP="005B4D14">
      <w:pPr>
        <w:pStyle w:val="EndNoteBibliography"/>
        <w:spacing w:after="0"/>
        <w:rPr>
          <w:noProof/>
        </w:rPr>
      </w:pPr>
      <w:r w:rsidRPr="005B4D14">
        <w:rPr>
          <w:noProof/>
        </w:rPr>
        <w:t>8.</w:t>
      </w:r>
      <w:r w:rsidRPr="005B4D14">
        <w:rPr>
          <w:noProof/>
        </w:rPr>
        <w:tab/>
        <w:t>Crowson CS, Rollefstad S, Ikdahl E, Kitas GD, van Riel P, Gabriel SE, et al. Impact of risk factors associated with cardiovascular outcomes in patients with rheumatoid arthritis. Ann Rheum Dis. 2018;77(1):48-54.</w:t>
      </w:r>
    </w:p>
    <w:p w14:paraId="218116DF" w14:textId="77777777" w:rsidR="005B4D14" w:rsidRPr="005B4D14" w:rsidRDefault="005B4D14" w:rsidP="005B4D14">
      <w:pPr>
        <w:pStyle w:val="EndNoteBibliography"/>
        <w:spacing w:after="0"/>
        <w:rPr>
          <w:noProof/>
        </w:rPr>
      </w:pPr>
      <w:r w:rsidRPr="005B4D14">
        <w:rPr>
          <w:noProof/>
        </w:rPr>
        <w:t>9.</w:t>
      </w:r>
      <w:r w:rsidRPr="005B4D14">
        <w:rPr>
          <w:noProof/>
        </w:rPr>
        <w:tab/>
        <w:t>Amaya-Amaya J, Sarmiento-Monroy JC, Mantilla RD, Pineda-Tamayo R, Rojas-Villarraga A, Anaya JM. Novel risk factors for cardiovascular disease in rheumatoid arthritis. Immunologic research. 2013;56(2-3):267-86.</w:t>
      </w:r>
    </w:p>
    <w:p w14:paraId="433B833D" w14:textId="77777777" w:rsidR="005B4D14" w:rsidRPr="005B4D14" w:rsidRDefault="005B4D14" w:rsidP="005B4D14">
      <w:pPr>
        <w:pStyle w:val="EndNoteBibliography"/>
        <w:spacing w:after="0"/>
        <w:rPr>
          <w:noProof/>
        </w:rPr>
      </w:pPr>
      <w:r w:rsidRPr="005B4D14">
        <w:rPr>
          <w:noProof/>
        </w:rPr>
        <w:t>10.</w:t>
      </w:r>
      <w:r w:rsidRPr="005B4D14">
        <w:rPr>
          <w:noProof/>
        </w:rPr>
        <w:tab/>
        <w:t>Kitas GD, Gabriel SE. Cardiovascular disease in rheumatoid arthritis: state of the art and future perspectives. Ann Rheum Dis. 2011;70(1):8-14.</w:t>
      </w:r>
    </w:p>
    <w:p w14:paraId="728F57CC" w14:textId="77777777" w:rsidR="005B4D14" w:rsidRPr="005B4D14" w:rsidRDefault="005B4D14" w:rsidP="005B4D14">
      <w:pPr>
        <w:pStyle w:val="EndNoteBibliography"/>
        <w:spacing w:after="0"/>
        <w:rPr>
          <w:noProof/>
        </w:rPr>
      </w:pPr>
      <w:r w:rsidRPr="005B4D14">
        <w:rPr>
          <w:noProof/>
        </w:rPr>
        <w:t>11.</w:t>
      </w:r>
      <w:r w:rsidRPr="005B4D14">
        <w:rPr>
          <w:noProof/>
        </w:rPr>
        <w:tab/>
        <w:t>Myasoedova E, Chandran A, Ilhan B, Major BT, Michet CJ, Matteson EL, et al. The role of rheumatoid arthritis (RA) flare and cumulative burden of RA severity in the risk of cardiovascular disease. Ann Rheum Dis. 2016;75(3):560-5.</w:t>
      </w:r>
    </w:p>
    <w:p w14:paraId="483B3120" w14:textId="77777777" w:rsidR="005B4D14" w:rsidRPr="005B4D14" w:rsidRDefault="005B4D14" w:rsidP="005B4D14">
      <w:pPr>
        <w:pStyle w:val="EndNoteBibliography"/>
        <w:spacing w:after="0"/>
        <w:rPr>
          <w:noProof/>
        </w:rPr>
      </w:pPr>
      <w:r w:rsidRPr="005B4D14">
        <w:rPr>
          <w:noProof/>
        </w:rPr>
        <w:t>12.</w:t>
      </w:r>
      <w:r w:rsidRPr="005B4D14">
        <w:rPr>
          <w:noProof/>
        </w:rPr>
        <w:tab/>
        <w:t>Lopez-Longo FJ, Oliver-Minarro D, de la Torre I, Gonzalez-Diaz de Rabago E, Sanchez-Ramon S, Rodriguez-Mahou M, et al. Association between anti-cyclic citrullinated peptide antibodies and ischemic heart disease in patients with rheumatoid arthritis. Arthritis Rheum. 2009;61(4):419-24.</w:t>
      </w:r>
    </w:p>
    <w:p w14:paraId="16CEB016" w14:textId="77777777" w:rsidR="005B4D14" w:rsidRPr="005B4D14" w:rsidRDefault="005B4D14" w:rsidP="005B4D14">
      <w:pPr>
        <w:pStyle w:val="EndNoteBibliography"/>
        <w:spacing w:after="0"/>
        <w:rPr>
          <w:noProof/>
        </w:rPr>
      </w:pPr>
      <w:r w:rsidRPr="005B4D14">
        <w:rPr>
          <w:noProof/>
        </w:rPr>
        <w:t>13.</w:t>
      </w:r>
      <w:r w:rsidRPr="005B4D14">
        <w:rPr>
          <w:noProof/>
        </w:rPr>
        <w:tab/>
        <w:t>Goodson NJ, Symmons DP, Scott DG, Bunn D, Lunt M, Silman AJ. Baseline levels of C-reactive protein and prediction of death from cardiovascular disease in patients with inflammatory polyarthritis: a ten-year followup study of a primary care-based inception cohort. Arthritis Rheum. 2005;52(8):2293-9.</w:t>
      </w:r>
    </w:p>
    <w:p w14:paraId="6EC9A8F2" w14:textId="77777777" w:rsidR="005B4D14" w:rsidRPr="00B50402" w:rsidRDefault="005B4D14" w:rsidP="005B4D14">
      <w:pPr>
        <w:pStyle w:val="EndNoteBibliography"/>
        <w:spacing w:after="0"/>
        <w:rPr>
          <w:noProof/>
          <w:lang w:val="nb-NO"/>
        </w:rPr>
      </w:pPr>
      <w:r w:rsidRPr="005B4D14">
        <w:rPr>
          <w:noProof/>
        </w:rPr>
        <w:t>14.</w:t>
      </w:r>
      <w:r w:rsidRPr="005B4D14">
        <w:rPr>
          <w:noProof/>
        </w:rPr>
        <w:tab/>
        <w:t xml:space="preserve">Myasoedova E, Crowson CS, Kremers HM, Roger VL, Fitz-Gibbon PD, Therneau TM, et al. Lipid paradox in rheumatoid arthritis: the impact of serum lipid measures and systemic inflammation on the risk of cardiovascular disease. </w:t>
      </w:r>
      <w:r w:rsidRPr="00B50402">
        <w:rPr>
          <w:noProof/>
          <w:lang w:val="nb-NO"/>
        </w:rPr>
        <w:t>Ann Rheum Dis. 2011;70(3):482-7.</w:t>
      </w:r>
    </w:p>
    <w:p w14:paraId="772E7B8B" w14:textId="77777777" w:rsidR="005B4D14" w:rsidRPr="00B50402" w:rsidRDefault="005B4D14" w:rsidP="005B4D14">
      <w:pPr>
        <w:pStyle w:val="EndNoteBibliography"/>
        <w:spacing w:after="0"/>
        <w:rPr>
          <w:noProof/>
          <w:lang w:val="nb-NO"/>
        </w:rPr>
      </w:pPr>
      <w:r w:rsidRPr="00B50402">
        <w:rPr>
          <w:noProof/>
          <w:lang w:val="nb-NO"/>
        </w:rPr>
        <w:t>15.</w:t>
      </w:r>
      <w:r w:rsidRPr="00B50402">
        <w:rPr>
          <w:noProof/>
          <w:lang w:val="nb-NO"/>
        </w:rPr>
        <w:tab/>
        <w:t xml:space="preserve">Zhang J, Chen L, Delzell E, Muntner P, Hillegass WB, Safford MM, et al. </w:t>
      </w:r>
      <w:r w:rsidRPr="005B4D14">
        <w:rPr>
          <w:noProof/>
        </w:rPr>
        <w:t xml:space="preserve">The association between inflammatory markers, serum lipids and the risk of cardiovascular events in patients with rheumatoid arthritis. </w:t>
      </w:r>
      <w:r w:rsidRPr="00B50402">
        <w:rPr>
          <w:noProof/>
          <w:lang w:val="nb-NO"/>
        </w:rPr>
        <w:t>Ann Rheum Dis. 2014;73(7):1301-8.</w:t>
      </w:r>
    </w:p>
    <w:p w14:paraId="09C54C99" w14:textId="77777777" w:rsidR="005B4D14" w:rsidRPr="00B50402" w:rsidRDefault="005B4D14" w:rsidP="005B4D14">
      <w:pPr>
        <w:pStyle w:val="EndNoteBibliography"/>
        <w:spacing w:after="0"/>
        <w:rPr>
          <w:noProof/>
          <w:lang w:val="nb-NO"/>
        </w:rPr>
      </w:pPr>
      <w:r w:rsidRPr="00B50402">
        <w:rPr>
          <w:noProof/>
          <w:lang w:val="nb-NO"/>
        </w:rPr>
        <w:t>16.</w:t>
      </w:r>
      <w:r w:rsidRPr="00B50402">
        <w:rPr>
          <w:noProof/>
          <w:lang w:val="nb-NO"/>
        </w:rPr>
        <w:tab/>
        <w:t xml:space="preserve">Solomon DH, Kremer J, Curtis JR, Hochberg MC, Reed G, Tsao P, et al. </w:t>
      </w:r>
      <w:r w:rsidRPr="005B4D14">
        <w:rPr>
          <w:noProof/>
        </w:rPr>
        <w:t xml:space="preserve">Explaining the cardiovascular risk associated with rheumatoid arthritis: traditional risk factors versus markers of rheumatoid arthritis severity. </w:t>
      </w:r>
      <w:r w:rsidRPr="00B50402">
        <w:rPr>
          <w:noProof/>
          <w:lang w:val="nb-NO"/>
        </w:rPr>
        <w:t>Ann Rheum Dis. 2010;69(11):1920-5.</w:t>
      </w:r>
    </w:p>
    <w:p w14:paraId="332BF01D" w14:textId="77777777" w:rsidR="005B4D14" w:rsidRPr="005B4D14" w:rsidRDefault="005B4D14" w:rsidP="005B4D14">
      <w:pPr>
        <w:pStyle w:val="EndNoteBibliography"/>
        <w:spacing w:after="0"/>
        <w:rPr>
          <w:noProof/>
        </w:rPr>
      </w:pPr>
      <w:r w:rsidRPr="00B50402">
        <w:rPr>
          <w:noProof/>
          <w:lang w:val="nb-NO"/>
        </w:rPr>
        <w:t>17.</w:t>
      </w:r>
      <w:r w:rsidRPr="00B50402">
        <w:rPr>
          <w:noProof/>
          <w:lang w:val="nb-NO"/>
        </w:rPr>
        <w:tab/>
        <w:t xml:space="preserve">Agca R, Heslinga SC, Rollefstad S, Heslinga M, McInnes IB, Peters MJ, et al. </w:t>
      </w:r>
      <w:r w:rsidRPr="005B4D14">
        <w:rPr>
          <w:noProof/>
        </w:rPr>
        <w:t>EULAR recommendations for cardiovascular disease risk management in patients with rheumatoid arthritis and other forms of inflammatory joint disorders: 2015/2016 update. Ann Rheum Dis. 2016.</w:t>
      </w:r>
    </w:p>
    <w:p w14:paraId="55BAFA8B" w14:textId="77777777" w:rsidR="005B4D14" w:rsidRPr="005B4D14" w:rsidRDefault="005B4D14" w:rsidP="005B4D14">
      <w:pPr>
        <w:pStyle w:val="EndNoteBibliography"/>
        <w:spacing w:after="0"/>
        <w:rPr>
          <w:noProof/>
        </w:rPr>
      </w:pPr>
      <w:r w:rsidRPr="005B4D14">
        <w:rPr>
          <w:noProof/>
        </w:rPr>
        <w:t>18.</w:t>
      </w:r>
      <w:r w:rsidRPr="005B4D14">
        <w:rPr>
          <w:noProof/>
        </w:rPr>
        <w:tab/>
        <w:t>Holmqvist M, Ljung L, Askling J. Acute coronary syndrome in new-onset rheumatoid arthritis: a population-based nationwide cohort study of time trends in risks and excess risks. Ann Rheum Dis. 2017;76(10):1642-7.</w:t>
      </w:r>
    </w:p>
    <w:p w14:paraId="1C6D0AD9" w14:textId="77777777" w:rsidR="005B4D14" w:rsidRPr="005B4D14" w:rsidRDefault="005B4D14" w:rsidP="005B4D14">
      <w:pPr>
        <w:pStyle w:val="EndNoteBibliography"/>
        <w:spacing w:after="0"/>
        <w:rPr>
          <w:noProof/>
        </w:rPr>
      </w:pPr>
      <w:r w:rsidRPr="005B4D14">
        <w:rPr>
          <w:noProof/>
        </w:rPr>
        <w:t>19.</w:t>
      </w:r>
      <w:r w:rsidRPr="005B4D14">
        <w:rPr>
          <w:noProof/>
        </w:rPr>
        <w:tab/>
        <w:t>Innala L, Moller B, Ljung L, Magnusson S, Smedby T, Sodergren A, et al. Cardiovascular events in early RA are a result of inflammatory burden and traditional risk factors: a five year prospective study. Arthritis research &amp; therapy. 2011;13(4):R131.</w:t>
      </w:r>
    </w:p>
    <w:p w14:paraId="65271250" w14:textId="77777777" w:rsidR="005B4D14" w:rsidRPr="00B50402" w:rsidRDefault="005B4D14" w:rsidP="005B4D14">
      <w:pPr>
        <w:pStyle w:val="EndNoteBibliography"/>
        <w:spacing w:after="0"/>
        <w:rPr>
          <w:noProof/>
          <w:lang w:val="nb-NO"/>
        </w:rPr>
      </w:pPr>
      <w:r w:rsidRPr="005B4D14">
        <w:rPr>
          <w:noProof/>
        </w:rPr>
        <w:lastRenderedPageBreak/>
        <w:t>20.</w:t>
      </w:r>
      <w:r w:rsidRPr="005B4D14">
        <w:rPr>
          <w:noProof/>
        </w:rPr>
        <w:tab/>
        <w:t xml:space="preserve">Farragher TM, Lunt M, Bunn DK, Silman AJ, Symmons DP. Early functional disability predicts both all-cause and cardiovascular mortality in people with inflammatory polyarthritis: results from the Norfolk Arthritis Register. </w:t>
      </w:r>
      <w:r w:rsidRPr="00B50402">
        <w:rPr>
          <w:noProof/>
          <w:lang w:val="nb-NO"/>
        </w:rPr>
        <w:t>Ann Rheum Dis. 2007;66(4):486-92.</w:t>
      </w:r>
    </w:p>
    <w:p w14:paraId="3CCAA624" w14:textId="77777777" w:rsidR="005B4D14" w:rsidRPr="00D30604" w:rsidRDefault="005B4D14" w:rsidP="005B4D14">
      <w:pPr>
        <w:pStyle w:val="EndNoteBibliography"/>
        <w:spacing w:after="0"/>
        <w:rPr>
          <w:noProof/>
          <w:lang w:val="nb-NO"/>
        </w:rPr>
      </w:pPr>
      <w:r w:rsidRPr="00B50402">
        <w:rPr>
          <w:noProof/>
          <w:lang w:val="nb-NO"/>
        </w:rPr>
        <w:t>21.</w:t>
      </w:r>
      <w:r w:rsidRPr="00B50402">
        <w:rPr>
          <w:noProof/>
          <w:lang w:val="nb-NO"/>
        </w:rPr>
        <w:tab/>
        <w:t xml:space="preserve">Arts EE, Fransen J, den Broeder AA, Popa CD, Van Riel PL. </w:t>
      </w:r>
      <w:r w:rsidRPr="005B4D14">
        <w:rPr>
          <w:noProof/>
        </w:rPr>
        <w:t xml:space="preserve">The effect of disease duration and disease activity on the risk of cardiovascular disease in rheumatoid arthritis patients. </w:t>
      </w:r>
      <w:r w:rsidRPr="00D30604">
        <w:rPr>
          <w:noProof/>
          <w:lang w:val="nb-NO"/>
        </w:rPr>
        <w:t>AnnRheumDis. 2014.</w:t>
      </w:r>
    </w:p>
    <w:p w14:paraId="557E5E43" w14:textId="77777777" w:rsidR="005B4D14" w:rsidRPr="005B4D14" w:rsidRDefault="005B4D14" w:rsidP="005B4D14">
      <w:pPr>
        <w:pStyle w:val="EndNoteBibliography"/>
        <w:spacing w:after="0"/>
        <w:rPr>
          <w:noProof/>
        </w:rPr>
      </w:pPr>
      <w:r w:rsidRPr="00D30604">
        <w:rPr>
          <w:noProof/>
          <w:lang w:val="nb-NO"/>
        </w:rPr>
        <w:t>22.</w:t>
      </w:r>
      <w:r w:rsidRPr="00D30604">
        <w:rPr>
          <w:noProof/>
          <w:lang w:val="nb-NO"/>
        </w:rPr>
        <w:tab/>
        <w:t xml:space="preserve">Hollan I, Dessein PH, Ronda N, Wasko MC, Svenungsson E, Agewall S, et al. </w:t>
      </w:r>
      <w:r w:rsidRPr="005B4D14">
        <w:rPr>
          <w:noProof/>
        </w:rPr>
        <w:t>Prevention of cardiovascular disease in rheumatoid arthritis. Autoimmunity reviews. 2015.</w:t>
      </w:r>
    </w:p>
    <w:p w14:paraId="70F6E7AD" w14:textId="77777777" w:rsidR="005B4D14" w:rsidRPr="005B4D14" w:rsidRDefault="005B4D14" w:rsidP="005B4D14">
      <w:pPr>
        <w:pStyle w:val="EndNoteBibliography"/>
        <w:spacing w:after="0"/>
        <w:rPr>
          <w:noProof/>
        </w:rPr>
      </w:pPr>
      <w:r w:rsidRPr="005B4D14">
        <w:rPr>
          <w:noProof/>
        </w:rPr>
        <w:t>23.</w:t>
      </w:r>
      <w:r w:rsidRPr="005B4D14">
        <w:rPr>
          <w:noProof/>
        </w:rPr>
        <w:tab/>
        <w:t>Roubille C, Richer V, Starnino T, McCourt C, McFarlane A, Fleming P, et al. The effects of tumour necrosis factor inhibitors, methotrexate, non-steroidal anti-inflammatory drugs and corticosteroids on cardiovascular events in rheumatoid arthritis, psoriasis and psoriatic arthritis: a systematic review and meta-analysis. Ann Rheum Dis. 2015;74(3):480-9.</w:t>
      </w:r>
    </w:p>
    <w:p w14:paraId="49B158E1" w14:textId="77777777" w:rsidR="005B4D14" w:rsidRPr="005B4D14" w:rsidRDefault="005B4D14" w:rsidP="005B4D14">
      <w:pPr>
        <w:pStyle w:val="EndNoteBibliography"/>
        <w:spacing w:after="0"/>
        <w:rPr>
          <w:noProof/>
        </w:rPr>
      </w:pPr>
      <w:r w:rsidRPr="005B4D14">
        <w:rPr>
          <w:noProof/>
        </w:rPr>
        <w:t>24.</w:t>
      </w:r>
      <w:r w:rsidRPr="005B4D14">
        <w:rPr>
          <w:noProof/>
        </w:rPr>
        <w:tab/>
        <w:t>Del R, I, Battafarano DF, Restrepo JF, Erikson JM, Escalante A. Glucocorticoid dose thresholds associated with all-cause and cardiovascular mortality in rheumatoid arthritis. Arthritis &amp; rheumatology (Hoboken, NJ). 2014;66(2):264-72.</w:t>
      </w:r>
    </w:p>
    <w:p w14:paraId="34AAC5BE" w14:textId="77777777" w:rsidR="005B4D14" w:rsidRPr="005B4D14" w:rsidRDefault="005B4D14" w:rsidP="005B4D14">
      <w:pPr>
        <w:pStyle w:val="EndNoteBibliography"/>
        <w:spacing w:after="0"/>
        <w:rPr>
          <w:noProof/>
        </w:rPr>
      </w:pPr>
      <w:r w:rsidRPr="005B4D14">
        <w:rPr>
          <w:noProof/>
        </w:rPr>
        <w:t>25.</w:t>
      </w:r>
      <w:r w:rsidRPr="005B4D14">
        <w:rPr>
          <w:noProof/>
        </w:rPr>
        <w:tab/>
        <w:t>van den Oever IAM, Heslinga M, Griep EN, Griep-Wentink HRM, Schotsman R, Cambach W, et al. Cardiovascular risk management in rheumatoid arthritis patients still suboptimal: the Implementation of Cardiovascular Risk Management in Rheumatoid Arthritis project. Rheumatology (Oxford). 2017;56(9):1472-8.</w:t>
      </w:r>
    </w:p>
    <w:p w14:paraId="5D179F9E" w14:textId="77777777" w:rsidR="005B4D14" w:rsidRPr="005B4D14" w:rsidRDefault="005B4D14" w:rsidP="005B4D14">
      <w:pPr>
        <w:pStyle w:val="EndNoteBibliography"/>
        <w:spacing w:after="0"/>
        <w:rPr>
          <w:noProof/>
        </w:rPr>
      </w:pPr>
      <w:r w:rsidRPr="005B4D14">
        <w:rPr>
          <w:noProof/>
        </w:rPr>
        <w:t>26.</w:t>
      </w:r>
      <w:r w:rsidRPr="005B4D14">
        <w:rPr>
          <w:noProof/>
        </w:rPr>
        <w:tab/>
        <w:t>Toms TE, Panoulas VF, Douglas KM, Griffiths H, Sattar N, Smith JP, et al. Statin use in rheumatoid arthritis in relation to actual cardiovascular risk: evidence for substantial undertreatment of lipid-associated cardiovascular risk? Ann Rheum Dis. 2010;69(4):683-8.</w:t>
      </w:r>
    </w:p>
    <w:p w14:paraId="1EABED30" w14:textId="77777777" w:rsidR="005B4D14" w:rsidRPr="00B50402" w:rsidRDefault="005B4D14" w:rsidP="005B4D14">
      <w:pPr>
        <w:pStyle w:val="EndNoteBibliography"/>
        <w:spacing w:after="0"/>
        <w:rPr>
          <w:noProof/>
          <w:lang w:val="nb-NO"/>
        </w:rPr>
      </w:pPr>
      <w:r w:rsidRPr="005B4D14">
        <w:rPr>
          <w:noProof/>
        </w:rPr>
        <w:t>27.</w:t>
      </w:r>
      <w:r w:rsidRPr="005B4D14">
        <w:rPr>
          <w:noProof/>
        </w:rPr>
        <w:tab/>
        <w:t xml:space="preserve">Lindhardsen J, Ahlehoff O, Gislason GH, Madsen OR, Olesen JB, Torp-Pedersen C, et al. Initiation and adherence to secondary prevention pharmacotherapy after myocardial infarction in patients with rheumatoid arthritis: a nationwide cohort study. </w:t>
      </w:r>
      <w:r w:rsidRPr="00B50402">
        <w:rPr>
          <w:noProof/>
          <w:lang w:val="nb-NO"/>
        </w:rPr>
        <w:t>Ann Rheum Dis. 2012;71(9):1496-501.</w:t>
      </w:r>
    </w:p>
    <w:p w14:paraId="0D330E6A" w14:textId="77777777" w:rsidR="005B4D14" w:rsidRPr="005B4D14" w:rsidRDefault="005B4D14" w:rsidP="005B4D14">
      <w:pPr>
        <w:pStyle w:val="EndNoteBibliography"/>
        <w:spacing w:after="0"/>
        <w:rPr>
          <w:noProof/>
        </w:rPr>
      </w:pPr>
      <w:r w:rsidRPr="00B50402">
        <w:rPr>
          <w:noProof/>
          <w:lang w:val="nb-NO"/>
        </w:rPr>
        <w:t>28.</w:t>
      </w:r>
      <w:r w:rsidRPr="00B50402">
        <w:rPr>
          <w:noProof/>
          <w:lang w:val="nb-NO"/>
        </w:rPr>
        <w:tab/>
        <w:t xml:space="preserve">Ikdahl E, Wibetoe G, Rollefstad S, Salberg A, Bergsmark K, Kvien TK, et al. </w:t>
      </w:r>
      <w:r w:rsidRPr="005B4D14">
        <w:rPr>
          <w:noProof/>
        </w:rPr>
        <w:t>Guideline recommended treatment to targets of cardiovascular risk is inadequate in patients with inflammatory joint diseases. International journal of cardiology. 2019;274:311-8.</w:t>
      </w:r>
    </w:p>
    <w:p w14:paraId="12121AD6" w14:textId="77777777" w:rsidR="005B4D14" w:rsidRPr="005B4D14" w:rsidRDefault="005B4D14" w:rsidP="005B4D14">
      <w:pPr>
        <w:pStyle w:val="EndNoteBibliography"/>
        <w:spacing w:after="0"/>
        <w:rPr>
          <w:noProof/>
        </w:rPr>
      </w:pPr>
      <w:r w:rsidRPr="005B4D14">
        <w:rPr>
          <w:noProof/>
        </w:rPr>
        <w:t>29.</w:t>
      </w:r>
      <w:r w:rsidRPr="005B4D14">
        <w:rPr>
          <w:noProof/>
        </w:rPr>
        <w:tab/>
        <w:t>Maradit-Kremers H, Crowson CS, Nicola PJ, Ballman KV, Roger VL, Jacobsen SJ, et al. Increased unrecognized coronary heart disease and sudden deaths in rheumatoid arthritis: a population-based cohort study. Arthritis Rheum. 2005;52(2):402-11.</w:t>
      </w:r>
    </w:p>
    <w:p w14:paraId="120ADC03" w14:textId="77777777" w:rsidR="005B4D14" w:rsidRPr="005B4D14" w:rsidRDefault="005B4D14" w:rsidP="005B4D14">
      <w:pPr>
        <w:pStyle w:val="EndNoteBibliography"/>
        <w:spacing w:after="0"/>
        <w:rPr>
          <w:noProof/>
        </w:rPr>
      </w:pPr>
      <w:r w:rsidRPr="005B4D14">
        <w:rPr>
          <w:noProof/>
        </w:rPr>
        <w:t>30.</w:t>
      </w:r>
      <w:r w:rsidRPr="005B4D14">
        <w:rPr>
          <w:noProof/>
        </w:rPr>
        <w:tab/>
        <w:t>Kitas GD, Erb N. Tackling ischaemic heart disease in rheumatoid arthritis. Rheumatology(Oxford). 2003;42(5):607-13.</w:t>
      </w:r>
    </w:p>
    <w:p w14:paraId="54AD690D" w14:textId="77777777" w:rsidR="005B4D14" w:rsidRPr="005B4D14" w:rsidRDefault="005B4D14" w:rsidP="005B4D14">
      <w:pPr>
        <w:pStyle w:val="EndNoteBibliography"/>
        <w:spacing w:after="0"/>
        <w:rPr>
          <w:noProof/>
        </w:rPr>
      </w:pPr>
      <w:r w:rsidRPr="005B4D14">
        <w:rPr>
          <w:noProof/>
        </w:rPr>
        <w:t>31.</w:t>
      </w:r>
      <w:r w:rsidRPr="005B4D14">
        <w:rPr>
          <w:noProof/>
        </w:rPr>
        <w:tab/>
        <w:t>Corrales A, Dessein PH, Tsang L, Pina T, Blanco R, Gonzalez-Juanatey C, et al. Carotid artery plaque in women with rheumatoid arthritis and low estimated cardiovascular disease risk: a cross-sectional study. Arthritis research &amp; therapy. 2015;17(1):55.</w:t>
      </w:r>
    </w:p>
    <w:p w14:paraId="3A969289" w14:textId="77777777" w:rsidR="005B4D14" w:rsidRPr="005B4D14" w:rsidRDefault="005B4D14" w:rsidP="005B4D14">
      <w:pPr>
        <w:pStyle w:val="EndNoteBibliography"/>
        <w:spacing w:after="0"/>
        <w:rPr>
          <w:noProof/>
        </w:rPr>
      </w:pPr>
      <w:r w:rsidRPr="005B4D14">
        <w:rPr>
          <w:noProof/>
        </w:rPr>
        <w:t>32.</w:t>
      </w:r>
      <w:r w:rsidRPr="005B4D14">
        <w:rPr>
          <w:noProof/>
        </w:rPr>
        <w:tab/>
        <w:t>Corrales A, Gonzalez-Juanatey C, Peiro ME, Blanco R, Llorca J, Gonzalez-Gay MA. Carotid ultrasound is useful for the cardiovascular risk stratification of patients with rheumatoid arthritis: results of a population-based study. Ann Rheum Dis. 2014;73(4):722-7.</w:t>
      </w:r>
    </w:p>
    <w:p w14:paraId="0FBE980E" w14:textId="77777777" w:rsidR="005B4D14" w:rsidRPr="005B4D14" w:rsidRDefault="005B4D14" w:rsidP="005B4D14">
      <w:pPr>
        <w:pStyle w:val="EndNoteBibliography"/>
        <w:spacing w:after="0"/>
        <w:rPr>
          <w:noProof/>
        </w:rPr>
      </w:pPr>
      <w:r w:rsidRPr="005B4D14">
        <w:rPr>
          <w:noProof/>
        </w:rPr>
        <w:t>33.</w:t>
      </w:r>
      <w:r w:rsidRPr="005B4D14">
        <w:rPr>
          <w:noProof/>
        </w:rPr>
        <w:tab/>
        <w:t>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 Developed with the special contribution of the European Association for Cardiovascular Prevention &amp; Rehabilitation (EACPR). European journal of preventive cardiology. 2016;23(11):Np1-np96.</w:t>
      </w:r>
    </w:p>
    <w:p w14:paraId="60194CA2" w14:textId="77777777" w:rsidR="005B4D14" w:rsidRPr="005B4D14" w:rsidRDefault="005B4D14" w:rsidP="005B4D14">
      <w:pPr>
        <w:pStyle w:val="EndNoteBibliography"/>
        <w:spacing w:after="0"/>
        <w:rPr>
          <w:noProof/>
        </w:rPr>
      </w:pPr>
      <w:r w:rsidRPr="005B4D14">
        <w:rPr>
          <w:noProof/>
        </w:rPr>
        <w:t>34.</w:t>
      </w:r>
      <w:r w:rsidRPr="005B4D14">
        <w:rPr>
          <w:noProof/>
        </w:rPr>
        <w:tab/>
        <w:t>Grundy SM, Stone NJ, Bailey AL, Beam C, Birtcher KK, Blumenthal RS, et al. 2018 AHA/ACC/AACVPR/AAPA/ABC/ACPM/ADA/AGS/APhA/ASPC/NLA/PCNA Guideline on the Management of Blood Cholesterol. Circulation. 2018:CIR0000000000000625.</w:t>
      </w:r>
    </w:p>
    <w:p w14:paraId="512B6F27" w14:textId="77777777" w:rsidR="005B4D14" w:rsidRPr="00E74C86" w:rsidRDefault="005B4D14" w:rsidP="005B4D14">
      <w:pPr>
        <w:pStyle w:val="EndNoteBibliography"/>
        <w:spacing w:after="0"/>
        <w:rPr>
          <w:noProof/>
          <w:lang w:val="nb-NO"/>
        </w:rPr>
      </w:pPr>
      <w:r w:rsidRPr="005B4D14">
        <w:rPr>
          <w:noProof/>
        </w:rPr>
        <w:t>35.</w:t>
      </w:r>
      <w:r w:rsidRPr="005B4D14">
        <w:rPr>
          <w:noProof/>
        </w:rPr>
        <w:tab/>
        <w:t xml:space="preserve">Crowson CS, Rollefstad S, Kitas GD, van Riel PL, Gabriel SE, Semb AG, et al. Challenges of developing a cardiovascular risk calculator for patients with rheumatoid arthritis. </w:t>
      </w:r>
      <w:r w:rsidRPr="00E74C86">
        <w:rPr>
          <w:noProof/>
          <w:lang w:val="nb-NO"/>
        </w:rPr>
        <w:t>PloS one. 2017;12(3):e0174656.</w:t>
      </w:r>
    </w:p>
    <w:p w14:paraId="1ECE049D" w14:textId="77777777" w:rsidR="005B4D14" w:rsidRPr="00D30604" w:rsidRDefault="005B4D14" w:rsidP="005B4D14">
      <w:pPr>
        <w:pStyle w:val="EndNoteBibliography"/>
        <w:spacing w:after="0"/>
        <w:rPr>
          <w:noProof/>
          <w:lang w:val="da-DK"/>
        </w:rPr>
      </w:pPr>
      <w:r w:rsidRPr="00E74C86">
        <w:rPr>
          <w:noProof/>
          <w:lang w:val="nb-NO"/>
        </w:rPr>
        <w:t>36.</w:t>
      </w:r>
      <w:r w:rsidRPr="00E74C86">
        <w:rPr>
          <w:noProof/>
          <w:lang w:val="nb-NO"/>
        </w:rPr>
        <w:tab/>
        <w:t xml:space="preserve">Arts EE, Popa C, Den Broeder AA, Semb AG, Toms T, Kitas GD, et al. </w:t>
      </w:r>
      <w:r w:rsidRPr="005B4D14">
        <w:rPr>
          <w:noProof/>
        </w:rPr>
        <w:t xml:space="preserve">Performance of four current risk algorithms in predicting cardiovascular events in patients with early rheumatoid arthritis. </w:t>
      </w:r>
      <w:r w:rsidRPr="00D30604">
        <w:rPr>
          <w:noProof/>
          <w:lang w:val="da-DK"/>
        </w:rPr>
        <w:t>Ann Rheum Dis. 2015;74(4):668-74.</w:t>
      </w:r>
    </w:p>
    <w:p w14:paraId="2377078C" w14:textId="77777777" w:rsidR="005B4D14" w:rsidRPr="005B4D14" w:rsidRDefault="005B4D14" w:rsidP="005B4D14">
      <w:pPr>
        <w:pStyle w:val="EndNoteBibliography"/>
        <w:spacing w:after="0"/>
        <w:rPr>
          <w:noProof/>
        </w:rPr>
      </w:pPr>
      <w:r w:rsidRPr="00D30604">
        <w:rPr>
          <w:noProof/>
          <w:lang w:val="da-DK"/>
        </w:rPr>
        <w:lastRenderedPageBreak/>
        <w:t>37.</w:t>
      </w:r>
      <w:r w:rsidRPr="00D30604">
        <w:rPr>
          <w:noProof/>
          <w:lang w:val="da-DK"/>
        </w:rPr>
        <w:tab/>
        <w:t xml:space="preserve">Arts EE, Popa CD, Den Broeder AA, Donders R, Sandoo A, Toms T, et al. </w:t>
      </w:r>
      <w:r w:rsidRPr="005B4D14">
        <w:rPr>
          <w:noProof/>
        </w:rPr>
        <w:t>Prediction of cardiovascular risk in rheumatoid arthritis: performance of original and adapted SCORE algorithms. Ann Rheum Dis. 2015.</w:t>
      </w:r>
    </w:p>
    <w:p w14:paraId="5BD4AC6C" w14:textId="77777777" w:rsidR="005B4D14" w:rsidRPr="005B4D14" w:rsidRDefault="005B4D14" w:rsidP="005B4D14">
      <w:pPr>
        <w:pStyle w:val="EndNoteBibliography"/>
        <w:spacing w:after="0"/>
        <w:rPr>
          <w:noProof/>
        </w:rPr>
      </w:pPr>
      <w:r w:rsidRPr="005B4D14">
        <w:rPr>
          <w:noProof/>
        </w:rPr>
        <w:t>38.</w:t>
      </w:r>
      <w:r w:rsidRPr="005B4D14">
        <w:rPr>
          <w:noProof/>
        </w:rPr>
        <w:tab/>
        <w:t>Crowson CS, Matteson EL, Roger VL, Therneau TM, Gabriel SE. Usefulness of risk scores to estimate the risk of cardiovascular disease in patients with rheumatoid arthritis. Am J Cardiol. 2012;110(3):420-4.</w:t>
      </w:r>
    </w:p>
    <w:p w14:paraId="4D3073D4" w14:textId="77777777" w:rsidR="005B4D14" w:rsidRPr="005B4D14" w:rsidRDefault="005B4D14" w:rsidP="005B4D14">
      <w:pPr>
        <w:pStyle w:val="EndNoteBibliography"/>
        <w:spacing w:after="0"/>
        <w:rPr>
          <w:noProof/>
        </w:rPr>
      </w:pPr>
      <w:r w:rsidRPr="005B4D14">
        <w:rPr>
          <w:noProof/>
        </w:rPr>
        <w:t>39.</w:t>
      </w:r>
      <w:r w:rsidRPr="005B4D14">
        <w:rPr>
          <w:noProof/>
        </w:rPr>
        <w:tab/>
        <w:t>Crowson CS, Gabriel SE, Semb AG, van Riel P, Karpouzas G, Dessein PH, et al. Rheumatoid arthritis-specific cardiovascular risk scores are not superior to general risk scores: a validation analysis of patients from seven countries. Rheumatology (Oxford). 2017;56(7):1102-10.</w:t>
      </w:r>
    </w:p>
    <w:p w14:paraId="31A843F0" w14:textId="77777777" w:rsidR="005B4D14" w:rsidRPr="005B4D14" w:rsidRDefault="005B4D14" w:rsidP="005B4D14">
      <w:pPr>
        <w:pStyle w:val="EndNoteBibliography"/>
        <w:spacing w:after="0"/>
        <w:rPr>
          <w:noProof/>
        </w:rPr>
      </w:pPr>
      <w:r w:rsidRPr="005B4D14">
        <w:rPr>
          <w:noProof/>
        </w:rPr>
        <w:t>40.</w:t>
      </w:r>
      <w:r w:rsidRPr="005B4D14">
        <w:rPr>
          <w:noProof/>
        </w:rPr>
        <w:tab/>
        <w:t>Myasoedova E. Lipids and lipid changes with synthetic and biologic disease-modifying antirheumatic drug therapy in rheumatoid arthritis: implications for cardiovascular risk. Curr Opin Rheumatol. 2017;29(3):277-84.</w:t>
      </w:r>
    </w:p>
    <w:p w14:paraId="55838BDB" w14:textId="77777777" w:rsidR="005B4D14" w:rsidRPr="005B4D14" w:rsidRDefault="005B4D14" w:rsidP="005B4D14">
      <w:pPr>
        <w:pStyle w:val="EndNoteBibliography"/>
        <w:spacing w:after="0"/>
        <w:rPr>
          <w:noProof/>
        </w:rPr>
      </w:pPr>
      <w:r w:rsidRPr="005B4D14">
        <w:rPr>
          <w:noProof/>
        </w:rPr>
        <w:t>41.</w:t>
      </w:r>
      <w:r w:rsidRPr="005B4D14">
        <w:rPr>
          <w:noProof/>
        </w:rPr>
        <w:tab/>
        <w:t>Bag-Ozbek A, Giles JT. Inflammation, adiposity, and atherogenic dyslipidemia in rheumatoid arthritis: is there a paradoxical relationship? Current allergy and asthma reports. 2015;15(2):497.</w:t>
      </w:r>
    </w:p>
    <w:p w14:paraId="0F13286C" w14:textId="77777777" w:rsidR="005B4D14" w:rsidRPr="005B4D14" w:rsidRDefault="005B4D14" w:rsidP="005B4D14">
      <w:pPr>
        <w:pStyle w:val="EndNoteBibliography"/>
        <w:spacing w:after="0"/>
        <w:rPr>
          <w:noProof/>
        </w:rPr>
      </w:pPr>
      <w:r w:rsidRPr="005B4D14">
        <w:rPr>
          <w:noProof/>
        </w:rPr>
        <w:t>42.</w:t>
      </w:r>
      <w:r w:rsidRPr="005B4D14">
        <w:rPr>
          <w:noProof/>
        </w:rPr>
        <w:tab/>
        <w:t>Liao KP, Liu J, Lu B, Solomon DH, Kim SC. Association between lipid levels and major adverse cardiovascular events in rheumatoid arthritis compared to non-rheumatoid arthritis patients. Arthritis &amp; rheumatology (Hoboken, NJ). 2015;67(8):2004-10.</w:t>
      </w:r>
    </w:p>
    <w:p w14:paraId="10BEDA0D" w14:textId="77777777" w:rsidR="005B4D14" w:rsidRPr="005B4D14" w:rsidRDefault="005B4D14" w:rsidP="005B4D14">
      <w:pPr>
        <w:pStyle w:val="EndNoteBibliography"/>
        <w:spacing w:after="0"/>
        <w:rPr>
          <w:noProof/>
        </w:rPr>
      </w:pPr>
      <w:r w:rsidRPr="005B4D14">
        <w:rPr>
          <w:noProof/>
        </w:rPr>
        <w:t>43.</w:t>
      </w:r>
      <w:r w:rsidRPr="005B4D14">
        <w:rPr>
          <w:noProof/>
        </w:rPr>
        <w:tab/>
        <w:t>Toms TE, Symmons DP, Kitas GD. Dyslipidaemia in rheumatoid arthritis: the role of inflammation, drugs, lifestyle and genetic factors. Current vascular pharmacology. 2010;8(3):301-26.</w:t>
      </w:r>
    </w:p>
    <w:p w14:paraId="4CBAF88C" w14:textId="77777777" w:rsidR="005B4D14" w:rsidRPr="005B4D14" w:rsidRDefault="005B4D14" w:rsidP="005B4D14">
      <w:pPr>
        <w:pStyle w:val="EndNoteBibliography"/>
        <w:spacing w:after="0"/>
        <w:rPr>
          <w:noProof/>
        </w:rPr>
      </w:pPr>
      <w:r w:rsidRPr="005B4D14">
        <w:rPr>
          <w:noProof/>
        </w:rPr>
        <w:t>44.</w:t>
      </w:r>
      <w:r w:rsidRPr="005B4D14">
        <w:rPr>
          <w:noProof/>
        </w:rPr>
        <w:tab/>
        <w:t>Akiyama M, Mawatari T, Nakashima Y, Miyahara H, Yamada H, Okazaki K, et al. Prevalence of dyslipidemia in Japanese patients with rheumatoid arthritis and effects of atorvastatin treatment. Clinical rheumatology. 2015;34(11):1867-75.</w:t>
      </w:r>
    </w:p>
    <w:p w14:paraId="74F1BE7D" w14:textId="77777777" w:rsidR="005B4D14" w:rsidRPr="005B4D14" w:rsidRDefault="005B4D14" w:rsidP="005B4D14">
      <w:pPr>
        <w:pStyle w:val="EndNoteBibliography"/>
        <w:spacing w:after="0"/>
        <w:rPr>
          <w:noProof/>
        </w:rPr>
      </w:pPr>
      <w:r w:rsidRPr="005B4D14">
        <w:rPr>
          <w:noProof/>
        </w:rPr>
        <w:t>45.</w:t>
      </w:r>
      <w:r w:rsidRPr="005B4D14">
        <w:rPr>
          <w:noProof/>
        </w:rPr>
        <w:tab/>
        <w:t>Rao VU, Pavlov A, Klearman M, Musselman D, Giles JT, Bathon JM, et al. An evaluation of risk factors for major adverse cardiovascular events during tocilizumab therapy. Arthritis &amp; rheumatology (Hoboken, NJ). 2014.</w:t>
      </w:r>
    </w:p>
    <w:p w14:paraId="0597FF6C" w14:textId="77777777" w:rsidR="005B4D14" w:rsidRPr="005B4D14" w:rsidRDefault="005B4D14" w:rsidP="005B4D14">
      <w:pPr>
        <w:pStyle w:val="EndNoteBibliography"/>
        <w:spacing w:after="0"/>
        <w:rPr>
          <w:noProof/>
        </w:rPr>
      </w:pPr>
      <w:r w:rsidRPr="005B4D14">
        <w:rPr>
          <w:noProof/>
        </w:rPr>
        <w:t>46.</w:t>
      </w:r>
      <w:r w:rsidRPr="005B4D14">
        <w:rPr>
          <w:noProof/>
        </w:rPr>
        <w:tab/>
        <w:t>Lauper K, Gabay C. Cardiovascular risk in patients with rheumatoid arthritis. Seminars in immunopathology. 2017;39(4):447-59.</w:t>
      </w:r>
    </w:p>
    <w:p w14:paraId="1B42437D" w14:textId="77777777" w:rsidR="005B4D14" w:rsidRPr="005B4D14" w:rsidRDefault="005B4D14" w:rsidP="005B4D14">
      <w:pPr>
        <w:pStyle w:val="EndNoteBibliography"/>
        <w:spacing w:after="0"/>
        <w:rPr>
          <w:noProof/>
        </w:rPr>
      </w:pPr>
      <w:r w:rsidRPr="005B4D14">
        <w:rPr>
          <w:noProof/>
        </w:rPr>
        <w:t>47.</w:t>
      </w:r>
      <w:r w:rsidRPr="005B4D14">
        <w:rPr>
          <w:noProof/>
        </w:rPr>
        <w:tab/>
        <w:t>Robertson J, Peters MJ, McInnes IB, Sattar N. Changes in lipid levels with inflammation and therapy in RA: a maturing paradigm. NatRevRheumatol. 2013;9(9):513-23.</w:t>
      </w:r>
    </w:p>
    <w:p w14:paraId="19B41DAA" w14:textId="77777777" w:rsidR="005B4D14" w:rsidRPr="005B4D14" w:rsidRDefault="005B4D14" w:rsidP="005B4D14">
      <w:pPr>
        <w:pStyle w:val="EndNoteBibliography"/>
        <w:spacing w:after="0"/>
        <w:rPr>
          <w:noProof/>
        </w:rPr>
      </w:pPr>
      <w:r w:rsidRPr="005B4D14">
        <w:rPr>
          <w:noProof/>
        </w:rPr>
        <w:t>48.</w:t>
      </w:r>
      <w:r w:rsidRPr="005B4D14">
        <w:rPr>
          <w:noProof/>
        </w:rPr>
        <w:tab/>
        <w:t>Charles-Schoeman C, Fleischmann R, Davignon J, Schwartz H, Turner SM, Beysen C, et al. Potential mechanisms leading to the abnormal lipid profile in patients with rheumatoid arthritis versus healthy volunteers and reversal by tofacitinib. Arthritis &amp; rheumatology (Hoboken, NJ). 2015;67(3):616-25.</w:t>
      </w:r>
    </w:p>
    <w:p w14:paraId="6E87012E" w14:textId="77777777" w:rsidR="005B4D14" w:rsidRPr="005B4D14" w:rsidRDefault="005B4D14" w:rsidP="005B4D14">
      <w:pPr>
        <w:pStyle w:val="EndNoteBibliography"/>
        <w:spacing w:after="0"/>
        <w:rPr>
          <w:noProof/>
        </w:rPr>
      </w:pPr>
      <w:r w:rsidRPr="005B4D14">
        <w:rPr>
          <w:noProof/>
        </w:rPr>
        <w:t>49.</w:t>
      </w:r>
      <w:r w:rsidRPr="005B4D14">
        <w:rPr>
          <w:noProof/>
        </w:rPr>
        <w:tab/>
        <w:t>Choy E, Sattar N. Interpreting lipid levels in the context of high-grade inflammatory states with a focus on rheumatoid arthritis: a challenge to conventional cardiovascular risk actions. Ann Rheum Dis. 2009;68(4):460-9.</w:t>
      </w:r>
    </w:p>
    <w:p w14:paraId="48ED25BD" w14:textId="77777777" w:rsidR="005B4D14" w:rsidRPr="005B4D14" w:rsidRDefault="005B4D14" w:rsidP="005B4D14">
      <w:pPr>
        <w:pStyle w:val="EndNoteBibliography"/>
        <w:spacing w:after="0"/>
        <w:rPr>
          <w:noProof/>
        </w:rPr>
      </w:pPr>
      <w:r w:rsidRPr="005B4D14">
        <w:rPr>
          <w:noProof/>
        </w:rPr>
        <w:t>50.</w:t>
      </w:r>
      <w:r w:rsidRPr="005B4D14">
        <w:rPr>
          <w:noProof/>
        </w:rPr>
        <w:tab/>
        <w:t>Plutzky J, P. Liao K. Lipids in RA: Is Less Not Necessarily More?2018. 8 p.</w:t>
      </w:r>
    </w:p>
    <w:p w14:paraId="2896D006" w14:textId="77777777" w:rsidR="005B4D14" w:rsidRPr="005B4D14" w:rsidRDefault="005B4D14" w:rsidP="005B4D14">
      <w:pPr>
        <w:pStyle w:val="EndNoteBibliography"/>
        <w:spacing w:after="0"/>
        <w:rPr>
          <w:noProof/>
        </w:rPr>
      </w:pPr>
      <w:r w:rsidRPr="005B4D14">
        <w:rPr>
          <w:noProof/>
        </w:rPr>
        <w:t>51.</w:t>
      </w:r>
      <w:r w:rsidRPr="005B4D14">
        <w:rPr>
          <w:noProof/>
        </w:rPr>
        <w:tab/>
        <w:t>Ronda N, Favari E, Borghi MO, Ingegnoli F, Gerosa M, Chighizola C, et al. Impaired serum cholesterol efflux capacity in rheumatoid arthritis and systemic lupus erythematosus. AnnRheumDis. 2014;73(3):609-15.</w:t>
      </w:r>
    </w:p>
    <w:p w14:paraId="5E29D123" w14:textId="77777777" w:rsidR="005B4D14" w:rsidRPr="005B4D14" w:rsidRDefault="005B4D14" w:rsidP="005B4D14">
      <w:pPr>
        <w:pStyle w:val="EndNoteBibliography"/>
        <w:spacing w:after="0"/>
        <w:rPr>
          <w:noProof/>
        </w:rPr>
      </w:pPr>
      <w:r w:rsidRPr="005B4D14">
        <w:rPr>
          <w:noProof/>
        </w:rPr>
        <w:t>52.</w:t>
      </w:r>
      <w:r w:rsidRPr="005B4D14">
        <w:rPr>
          <w:noProof/>
        </w:rPr>
        <w:tab/>
        <w:t>Charles-Schoeman C, Lee YY, Grijalva V, Amjadi S, FitzGerald J, Ranganath VK, et al. Cholesterol efflux by high density lipoproteins is impaired in patients with active rheumatoid arthritis. AnnRheumDis. 2012;71(7):1157-62.</w:t>
      </w:r>
    </w:p>
    <w:p w14:paraId="21E515F5" w14:textId="77777777" w:rsidR="005B4D14" w:rsidRPr="005B4D14" w:rsidRDefault="005B4D14" w:rsidP="005B4D14">
      <w:pPr>
        <w:pStyle w:val="EndNoteBibliography"/>
        <w:spacing w:after="0"/>
        <w:rPr>
          <w:noProof/>
        </w:rPr>
      </w:pPr>
      <w:r w:rsidRPr="005B4D14">
        <w:rPr>
          <w:noProof/>
        </w:rPr>
        <w:t>53.</w:t>
      </w:r>
      <w:r w:rsidRPr="005B4D14">
        <w:rPr>
          <w:noProof/>
        </w:rPr>
        <w:tab/>
        <w:t>Rodríguez-Carrio J, Alperi-López M, López P, López-Mejías R, Alonso-Castro S, Abal F, et al. High triglycerides and low high-density lipoprotein cholesterol lipid profile in rheumatoid arthritis: A potential link among inflammation, oxidative status, and dysfunctional high-density lipoprotein. Journal of Clinical Lipidology. 2017;11(4):1043-54.e2.</w:t>
      </w:r>
    </w:p>
    <w:p w14:paraId="31ACB21C" w14:textId="77777777" w:rsidR="005B4D14" w:rsidRPr="005B4D14" w:rsidRDefault="005B4D14" w:rsidP="005B4D14">
      <w:pPr>
        <w:pStyle w:val="EndNoteBibliography"/>
        <w:spacing w:after="0"/>
        <w:rPr>
          <w:noProof/>
        </w:rPr>
      </w:pPr>
      <w:r w:rsidRPr="005B4D14">
        <w:rPr>
          <w:noProof/>
        </w:rPr>
        <w:t>54.</w:t>
      </w:r>
      <w:r w:rsidRPr="005B4D14">
        <w:rPr>
          <w:noProof/>
        </w:rPr>
        <w:tab/>
        <w:t>Tang MW, Koopman FA, Visscher JP, de Hair MJ, Gerlag DM, Tak PP. Hormone, metabolic peptide, and nutrient levels in the earliest phases of rheumatoid arthritis-contribution of free fatty acids to an increased cardiovascular risk during very early disease. Clinical rheumatology. 2017;36(2):269-78.</w:t>
      </w:r>
    </w:p>
    <w:p w14:paraId="2BF613E3" w14:textId="77777777" w:rsidR="005B4D14" w:rsidRPr="005B4D14" w:rsidRDefault="005B4D14" w:rsidP="005B4D14">
      <w:pPr>
        <w:pStyle w:val="EndNoteBibliography"/>
        <w:spacing w:after="0"/>
        <w:rPr>
          <w:noProof/>
        </w:rPr>
      </w:pPr>
      <w:r w:rsidRPr="005B4D14">
        <w:rPr>
          <w:noProof/>
        </w:rPr>
        <w:t>55.</w:t>
      </w:r>
      <w:r w:rsidRPr="005B4D14">
        <w:rPr>
          <w:noProof/>
        </w:rPr>
        <w:tab/>
        <w:t>Dursunoglu D, Evrengul H, Polat B, Tanriverdi H, Cobankara V, Kaftan A, et al. Lp(a) lipoprotein and lipids in patients with rheumatoid arthritis: serum levels and relationship to inflammation. Rheumatol Int. 2005;25(4):241-5.</w:t>
      </w:r>
    </w:p>
    <w:p w14:paraId="424C166E" w14:textId="77777777" w:rsidR="005B4D14" w:rsidRPr="005B4D14" w:rsidRDefault="005B4D14" w:rsidP="005B4D14">
      <w:pPr>
        <w:pStyle w:val="EndNoteBibliography"/>
        <w:spacing w:after="0"/>
        <w:rPr>
          <w:noProof/>
        </w:rPr>
      </w:pPr>
      <w:r w:rsidRPr="005B4D14">
        <w:rPr>
          <w:noProof/>
        </w:rPr>
        <w:t>56.</w:t>
      </w:r>
      <w:r w:rsidRPr="005B4D14">
        <w:rPr>
          <w:noProof/>
        </w:rPr>
        <w:tab/>
        <w:t xml:space="preserve">Ruscitti P, Margiotta DPE, Macaluso F, Iacono D, D'Onofrio F, Emmi G, et al. Subclinical atherosclerosis and history of cardiovascular events in Italian patients with rheumatoid arthritis: Results </w:t>
      </w:r>
      <w:r w:rsidRPr="005B4D14">
        <w:rPr>
          <w:noProof/>
        </w:rPr>
        <w:lastRenderedPageBreak/>
        <w:t>from a cross-sectional, multicenter GIRRCS (Gruppo Italiano di Ricerca in Reumatologia Clinica e Sperimentale) study. Medicine (Baltimore). 2017;96(42):e8180.</w:t>
      </w:r>
    </w:p>
    <w:p w14:paraId="0EB1C36B" w14:textId="77777777" w:rsidR="005B4D14" w:rsidRPr="005B4D14" w:rsidRDefault="005B4D14" w:rsidP="005B4D14">
      <w:pPr>
        <w:pStyle w:val="EndNoteBibliography"/>
        <w:spacing w:after="0"/>
        <w:rPr>
          <w:noProof/>
        </w:rPr>
      </w:pPr>
      <w:r w:rsidRPr="005B4D14">
        <w:rPr>
          <w:noProof/>
        </w:rPr>
        <w:t>57.</w:t>
      </w:r>
      <w:r w:rsidRPr="005B4D14">
        <w:rPr>
          <w:noProof/>
        </w:rPr>
        <w:tab/>
        <w:t>Knowlton N, Wages JA, Centola MB, Alaupovic P. Apolipoprotein-defined lipoprotein abnormalities in rheumatoid arthritis patients and their potential impact on cardiovascular disease. Scand J Rheumatol. 2012;41(3):165-9.</w:t>
      </w:r>
    </w:p>
    <w:p w14:paraId="3DDB9F00" w14:textId="77777777" w:rsidR="005B4D14" w:rsidRPr="005B4D14" w:rsidRDefault="005B4D14" w:rsidP="005B4D14">
      <w:pPr>
        <w:pStyle w:val="EndNoteBibliography"/>
        <w:spacing w:after="0"/>
        <w:rPr>
          <w:noProof/>
        </w:rPr>
      </w:pPr>
      <w:r w:rsidRPr="005B4D14">
        <w:rPr>
          <w:noProof/>
        </w:rPr>
        <w:t>58.</w:t>
      </w:r>
      <w:r w:rsidRPr="005B4D14">
        <w:rPr>
          <w:noProof/>
        </w:rPr>
        <w:tab/>
        <w:t>Dessein PH, Norton GR, Joffe BI, Abdool-Carrim AT, Woodiwiss AJ, Solomon A. Metabolic cardiovascular risk burden and atherosclerosis in African black and Caucasian women with rheumatoid arthritis: a cross-sectional study. Clin Exp Rheumatol. 2013;31(1):53-61.</w:t>
      </w:r>
    </w:p>
    <w:p w14:paraId="1D1ADEC5" w14:textId="77777777" w:rsidR="005B4D14" w:rsidRPr="00E74C86" w:rsidRDefault="005B4D14" w:rsidP="005B4D14">
      <w:pPr>
        <w:pStyle w:val="EndNoteBibliography"/>
        <w:spacing w:after="0"/>
        <w:rPr>
          <w:noProof/>
          <w:lang w:val="nb-NO"/>
        </w:rPr>
      </w:pPr>
      <w:r w:rsidRPr="005B4D14">
        <w:rPr>
          <w:noProof/>
        </w:rPr>
        <w:t>59.</w:t>
      </w:r>
      <w:r w:rsidRPr="005B4D14">
        <w:rPr>
          <w:noProof/>
        </w:rPr>
        <w:tab/>
        <w:t xml:space="preserve">Dessein PH, Tobias M, Veller MG. Metabolic syndrome and subclinical atherosclerosis in rheumatoid arthritis. </w:t>
      </w:r>
      <w:r w:rsidRPr="00E74C86">
        <w:rPr>
          <w:noProof/>
          <w:lang w:val="nb-NO"/>
        </w:rPr>
        <w:t>J Rheumatol. 2006;33(12):2425-32.</w:t>
      </w:r>
    </w:p>
    <w:p w14:paraId="754F40F2" w14:textId="77777777" w:rsidR="005B4D14" w:rsidRPr="005B4D14" w:rsidRDefault="005B4D14" w:rsidP="005B4D14">
      <w:pPr>
        <w:pStyle w:val="EndNoteBibliography"/>
        <w:spacing w:after="0"/>
        <w:rPr>
          <w:noProof/>
        </w:rPr>
      </w:pPr>
      <w:r w:rsidRPr="00E74C86">
        <w:rPr>
          <w:noProof/>
          <w:lang w:val="nb-NO"/>
        </w:rPr>
        <w:t>60.</w:t>
      </w:r>
      <w:r w:rsidRPr="00E74C86">
        <w:rPr>
          <w:noProof/>
          <w:lang w:val="nb-NO"/>
        </w:rPr>
        <w:tab/>
        <w:t xml:space="preserve">Burggraaf B, van Breukelen-van der Stoep DF, van Zeben J, van der Meulen N, van de Geijn GM, Liem A, et al. </w:t>
      </w:r>
      <w:r w:rsidRPr="005B4D14">
        <w:rPr>
          <w:noProof/>
        </w:rPr>
        <w:t>Evidence for increased chylomicron remnants in rheumatoid arthritis. European journal of clinical investigation. 2018;48(2).</w:t>
      </w:r>
    </w:p>
    <w:p w14:paraId="259FF1A7" w14:textId="77777777" w:rsidR="005B4D14" w:rsidRPr="005B4D14" w:rsidRDefault="005B4D14" w:rsidP="005B4D14">
      <w:pPr>
        <w:pStyle w:val="EndNoteBibliography"/>
        <w:spacing w:after="0"/>
        <w:rPr>
          <w:noProof/>
        </w:rPr>
      </w:pPr>
      <w:r w:rsidRPr="005B4D14">
        <w:rPr>
          <w:noProof/>
        </w:rPr>
        <w:t>61.</w:t>
      </w:r>
      <w:r w:rsidRPr="005B4D14">
        <w:rPr>
          <w:noProof/>
        </w:rPr>
        <w:tab/>
        <w:t>Nakamura K, Miyoshi T, Yunoki K, Ito H. Postprandial hyperlipidemia as a potential residual risk factor. Journal of cardiology. 2016;67(4):335-9.</w:t>
      </w:r>
    </w:p>
    <w:p w14:paraId="450132DF" w14:textId="77777777" w:rsidR="005B4D14" w:rsidRPr="005B4D14" w:rsidRDefault="005B4D14" w:rsidP="005B4D14">
      <w:pPr>
        <w:pStyle w:val="EndNoteBibliography"/>
        <w:spacing w:after="0"/>
        <w:rPr>
          <w:noProof/>
        </w:rPr>
      </w:pPr>
      <w:r w:rsidRPr="005B4D14">
        <w:rPr>
          <w:noProof/>
        </w:rPr>
        <w:t>62.</w:t>
      </w:r>
      <w:r w:rsidRPr="005B4D14">
        <w:rPr>
          <w:noProof/>
        </w:rPr>
        <w:tab/>
        <w:t>Mora S, Rifai N, Buring JE, Ridker PM. Fasting compared with nonfasting lipids and apolipoproteins for predicting incident cardiovascular events. Circulation. 2008;118(10):993-1001.</w:t>
      </w:r>
    </w:p>
    <w:p w14:paraId="4875AFFC" w14:textId="77777777" w:rsidR="005B4D14" w:rsidRPr="005B4D14" w:rsidRDefault="005B4D14" w:rsidP="005B4D14">
      <w:pPr>
        <w:pStyle w:val="EndNoteBibliography"/>
        <w:spacing w:after="0"/>
        <w:rPr>
          <w:noProof/>
        </w:rPr>
      </w:pPr>
      <w:r w:rsidRPr="005B4D14">
        <w:rPr>
          <w:noProof/>
        </w:rPr>
        <w:t>63.</w:t>
      </w:r>
      <w:r w:rsidRPr="005B4D14">
        <w:rPr>
          <w:noProof/>
        </w:rPr>
        <w:tab/>
        <w:t>Boyer JF, Gourraud PA, Cantagrel A, Davignon JL, Constantin A. Traditional cardiovascular risk factors in rheumatoid arthritis: a meta-analysis. Joint Bone Spine. 2011;78(2):179-83.</w:t>
      </w:r>
    </w:p>
    <w:p w14:paraId="72D2EF8E" w14:textId="77777777" w:rsidR="005B4D14" w:rsidRPr="005B4D14" w:rsidRDefault="005B4D14" w:rsidP="005B4D14">
      <w:pPr>
        <w:pStyle w:val="EndNoteBibliography"/>
        <w:spacing w:after="0"/>
        <w:rPr>
          <w:noProof/>
        </w:rPr>
      </w:pPr>
      <w:r w:rsidRPr="005B4D14">
        <w:rPr>
          <w:noProof/>
        </w:rPr>
        <w:t>64.</w:t>
      </w:r>
      <w:r w:rsidRPr="005B4D14">
        <w:rPr>
          <w:noProof/>
        </w:rPr>
        <w:tab/>
        <w:t>Govindan KP, Basha S, Ramesh V, Kumar CN, Swathi S. A comparative study on serum lipoprotein (a) and lipid profile between rheumatoid arthritis patients and normal subjects. Journal of pharmacy &amp; bioallied sciences. 2015;7(Suppl 1):S22-5.</w:t>
      </w:r>
    </w:p>
    <w:p w14:paraId="408FC540" w14:textId="77777777" w:rsidR="005B4D14" w:rsidRPr="005B4D14" w:rsidRDefault="005B4D14" w:rsidP="005B4D14">
      <w:pPr>
        <w:pStyle w:val="EndNoteBibliography"/>
        <w:spacing w:after="0"/>
        <w:rPr>
          <w:noProof/>
        </w:rPr>
      </w:pPr>
      <w:r w:rsidRPr="005B4D14">
        <w:rPr>
          <w:noProof/>
        </w:rPr>
        <w:t>65.</w:t>
      </w:r>
      <w:r w:rsidRPr="005B4D14">
        <w:rPr>
          <w:noProof/>
        </w:rPr>
        <w:tab/>
        <w:t>Tsimikas S. A Test in Context: Lipoprotein(a): Diagnosis, Prognosis, Controversies, and Emerging Therapies. J Am Coll Cardiol. 2017;69(6):692-711.</w:t>
      </w:r>
    </w:p>
    <w:p w14:paraId="516400E2" w14:textId="77777777" w:rsidR="005B4D14" w:rsidRPr="005B4D14" w:rsidRDefault="005B4D14" w:rsidP="005B4D14">
      <w:pPr>
        <w:pStyle w:val="EndNoteBibliography"/>
        <w:spacing w:after="0"/>
        <w:rPr>
          <w:noProof/>
        </w:rPr>
      </w:pPr>
      <w:r w:rsidRPr="005B4D14">
        <w:rPr>
          <w:noProof/>
        </w:rPr>
        <w:t>66.</w:t>
      </w:r>
      <w:r w:rsidRPr="005B4D14">
        <w:rPr>
          <w:noProof/>
        </w:rPr>
        <w:tab/>
        <w:t>Nowak B, Madej M, Luczak A, Malecki R, Wiland P. Disease Activity, Oxidized-LDL Fraction and Anti-Oxidized LDL Antibodies Influence Cardiovascular Risk in Rheumatoid Arthritis. Advances in clinical and experimental medicine : official organ Wroclaw Medical University. 2016;25(1):43-50.</w:t>
      </w:r>
    </w:p>
    <w:p w14:paraId="503FA852" w14:textId="77777777" w:rsidR="005B4D14" w:rsidRPr="005B4D14" w:rsidRDefault="005B4D14" w:rsidP="005B4D14">
      <w:pPr>
        <w:pStyle w:val="EndNoteBibliography"/>
        <w:spacing w:after="0"/>
        <w:rPr>
          <w:noProof/>
        </w:rPr>
      </w:pPr>
      <w:r w:rsidRPr="005B4D14">
        <w:rPr>
          <w:noProof/>
        </w:rPr>
        <w:t>67.</w:t>
      </w:r>
      <w:r w:rsidRPr="005B4D14">
        <w:rPr>
          <w:noProof/>
        </w:rPr>
        <w:tab/>
        <w:t>Cvetkovic JT, Wallberg-Jonsson S, Ahmed E, Rantapaa-Dahlqvist S, Lefvert AK. Increased levels of autoantibodies against copper-oxidized low density lipoprotein, malondialdehyde-modified low density lipoprotein and cardiolipin in patients with rheumatoid arthritis. Rheumatology(Oxford). 2002;41(9):988-95.</w:t>
      </w:r>
    </w:p>
    <w:p w14:paraId="08F70018" w14:textId="77777777" w:rsidR="005B4D14" w:rsidRPr="005B4D14" w:rsidRDefault="005B4D14" w:rsidP="005B4D14">
      <w:pPr>
        <w:pStyle w:val="EndNoteBibliography"/>
        <w:spacing w:after="0"/>
        <w:rPr>
          <w:noProof/>
        </w:rPr>
      </w:pPr>
      <w:r w:rsidRPr="005B4D14">
        <w:rPr>
          <w:noProof/>
        </w:rPr>
        <w:t>68.</w:t>
      </w:r>
      <w:r w:rsidRPr="005B4D14">
        <w:rPr>
          <w:noProof/>
        </w:rPr>
        <w:tab/>
        <w:t>Wallberg-Jonsson S, Ohman M, Rantapaa-Dahlqvist S. Which factors are related to the presence of atherosclerosis in rheumatoid arthritis? ScandJRheumatol. 2004;33(6):373-9.</w:t>
      </w:r>
    </w:p>
    <w:p w14:paraId="5F0DC0D8" w14:textId="77777777" w:rsidR="005B4D14" w:rsidRPr="005B4D14" w:rsidRDefault="005B4D14" w:rsidP="005B4D14">
      <w:pPr>
        <w:pStyle w:val="EndNoteBibliography"/>
        <w:spacing w:after="0"/>
        <w:rPr>
          <w:noProof/>
        </w:rPr>
      </w:pPr>
      <w:r w:rsidRPr="005B4D14">
        <w:rPr>
          <w:noProof/>
        </w:rPr>
        <w:t>69.</w:t>
      </w:r>
      <w:r w:rsidRPr="005B4D14">
        <w:rPr>
          <w:noProof/>
        </w:rPr>
        <w:tab/>
        <w:t>Charles-Schoeman C, Meriwether D, Lee YY, Shahbazian A, Reddy ST. High levels of oxidized fatty acids in HDL are associated with impaired HDL function in patients with active rheumatoid arthritis. Clinical rheumatology. 2018;37(3):615-22.</w:t>
      </w:r>
    </w:p>
    <w:p w14:paraId="539E89FE" w14:textId="77777777" w:rsidR="005B4D14" w:rsidRPr="005B4D14" w:rsidRDefault="005B4D14" w:rsidP="005B4D14">
      <w:pPr>
        <w:pStyle w:val="EndNoteBibliography"/>
        <w:spacing w:after="0"/>
        <w:rPr>
          <w:noProof/>
        </w:rPr>
      </w:pPr>
      <w:r w:rsidRPr="005B4D14">
        <w:rPr>
          <w:noProof/>
        </w:rPr>
        <w:t>70.</w:t>
      </w:r>
      <w:r w:rsidRPr="005B4D14">
        <w:rPr>
          <w:noProof/>
        </w:rPr>
        <w:tab/>
        <w:t>Souto A, Salgado E, Maneiro JR, Mera A, Carmona L, Gomez-Reino JJ. Lipid profile changes in patients with chronic inflammatory arthritis treated with biologic agents and tofacitinib in randomized clinical trials: a systematic review and meta-analysis. Arthritis &amp; rheumatology (Hoboken, NJ). 2015;67(1):117-27.</w:t>
      </w:r>
    </w:p>
    <w:p w14:paraId="0821F281" w14:textId="77777777" w:rsidR="005B4D14" w:rsidRPr="005B4D14" w:rsidRDefault="005B4D14" w:rsidP="005B4D14">
      <w:pPr>
        <w:pStyle w:val="EndNoteBibliography"/>
        <w:spacing w:after="0"/>
        <w:rPr>
          <w:noProof/>
        </w:rPr>
      </w:pPr>
      <w:r w:rsidRPr="005B4D14">
        <w:rPr>
          <w:noProof/>
        </w:rPr>
        <w:t>71.</w:t>
      </w:r>
      <w:r w:rsidRPr="005B4D14">
        <w:rPr>
          <w:noProof/>
        </w:rPr>
        <w:tab/>
        <w:t>Charles-Schoeman C, Wicker P, Gonzalez-Gay MA, Boy M, Zuckerman A, Soma K, et al. Cardiovascular safety findings in patients with rheumatoid arthritis treated with tofacitinib, an oral Janus kinase inhibitor. Seminars in arthritis and rheumatism. 2016;46(3):261-71.</w:t>
      </w:r>
    </w:p>
    <w:p w14:paraId="2A92336F" w14:textId="77777777" w:rsidR="005B4D14" w:rsidRPr="005B4D14" w:rsidRDefault="005B4D14" w:rsidP="005B4D14">
      <w:pPr>
        <w:pStyle w:val="EndNoteBibliography"/>
        <w:spacing w:after="0"/>
        <w:rPr>
          <w:noProof/>
        </w:rPr>
      </w:pPr>
      <w:r w:rsidRPr="005B4D14">
        <w:rPr>
          <w:noProof/>
        </w:rPr>
        <w:t>72.</w:t>
      </w:r>
      <w:r w:rsidRPr="005B4D14">
        <w:rPr>
          <w:noProof/>
        </w:rPr>
        <w:tab/>
        <w:t>Rao VU, Pavlov A, Klearman M, Musselman D, Giles JT, Bathon JM, et al. An evaluation of risk factors for major adverse cardiovascular events during tocilizumab therapy. Arthritis &amp; rheumatology (Hoboken, NJ). 2015;67(2):372-80.</w:t>
      </w:r>
    </w:p>
    <w:p w14:paraId="4909A80A" w14:textId="77777777" w:rsidR="005B4D14" w:rsidRPr="005B4D14" w:rsidRDefault="005B4D14" w:rsidP="005B4D14">
      <w:pPr>
        <w:pStyle w:val="EndNoteBibliography"/>
        <w:spacing w:after="0"/>
        <w:rPr>
          <w:noProof/>
        </w:rPr>
      </w:pPr>
      <w:r w:rsidRPr="005B4D14">
        <w:rPr>
          <w:noProof/>
        </w:rPr>
        <w:t>73.</w:t>
      </w:r>
      <w:r w:rsidRPr="005B4D14">
        <w:rPr>
          <w:noProof/>
        </w:rPr>
        <w:tab/>
        <w:t>Pérez Baos S, Barrasa López JI, Gratal P, Larrañaga-Vera A, Prieto-Potin I, Herrero-Beaumont G, et al. Tofacitinib restores the inhibition of reverse cholesterol transport induced by inflammation: Understanding the lipid paradox associated with rheumatoid arthritis2017.</w:t>
      </w:r>
    </w:p>
    <w:p w14:paraId="68507ED7" w14:textId="77777777" w:rsidR="005B4D14" w:rsidRPr="005B4D14" w:rsidRDefault="005B4D14" w:rsidP="005B4D14">
      <w:pPr>
        <w:pStyle w:val="EndNoteBibliography"/>
        <w:spacing w:after="0"/>
        <w:rPr>
          <w:noProof/>
        </w:rPr>
      </w:pPr>
      <w:r w:rsidRPr="00E74C86">
        <w:rPr>
          <w:noProof/>
          <w:lang w:val="nb-NO"/>
        </w:rPr>
        <w:t>74.</w:t>
      </w:r>
      <w:r w:rsidRPr="00E74C86">
        <w:rPr>
          <w:noProof/>
          <w:lang w:val="nb-NO"/>
        </w:rPr>
        <w:tab/>
        <w:t xml:space="preserve">Ronda N, Greco D, Adorni MP, Zimetti F, Favari E, Hjeltnes G, et al. </w:t>
      </w:r>
      <w:r w:rsidRPr="005B4D14">
        <w:rPr>
          <w:noProof/>
        </w:rPr>
        <w:t>Newly identified antiatherosclerotic activity of methotrexate and adalimumab: complementary effects on lipoprotein function and macrophage cholesterol metabolism. Arthritis &amp; rheumatology (Hoboken, NJ). 2015;67(5):1155-64.</w:t>
      </w:r>
    </w:p>
    <w:p w14:paraId="0E479FC6" w14:textId="77777777" w:rsidR="005B4D14" w:rsidRPr="00D30604" w:rsidRDefault="005B4D14" w:rsidP="005B4D14">
      <w:pPr>
        <w:pStyle w:val="EndNoteBibliography"/>
        <w:spacing w:after="0"/>
        <w:rPr>
          <w:noProof/>
          <w:lang w:val="da-DK"/>
        </w:rPr>
      </w:pPr>
      <w:r w:rsidRPr="005B4D14">
        <w:rPr>
          <w:noProof/>
        </w:rPr>
        <w:lastRenderedPageBreak/>
        <w:t>75.</w:t>
      </w:r>
      <w:r w:rsidRPr="005B4D14">
        <w:rPr>
          <w:noProof/>
        </w:rPr>
        <w:tab/>
        <w:t xml:space="preserve">Ferraz-Amaro I, Hernandez-Hernandez MV, Tejera-Segura B, Delgado-Frias E, Macia-Diaz M, Machado JD, et al. Effect of IL-6 Receptor Blockade on Proprotein Convertase Subtilisin/Kexin Type-9 and Cholesterol Efflux Capacity in Rheumatoid Arthritis Patients. Hormone and metabolic research = Hormon- und Stoffwechselforschung = Hormones et metabolisme. </w:t>
      </w:r>
      <w:r w:rsidRPr="00D30604">
        <w:rPr>
          <w:noProof/>
          <w:lang w:val="da-DK"/>
        </w:rPr>
        <w:t>2019.</w:t>
      </w:r>
    </w:p>
    <w:p w14:paraId="22A1DE61" w14:textId="77777777" w:rsidR="005B4D14" w:rsidRPr="005B4D14" w:rsidRDefault="005B4D14" w:rsidP="005B4D14">
      <w:pPr>
        <w:pStyle w:val="EndNoteBibliography"/>
        <w:spacing w:after="0"/>
        <w:rPr>
          <w:noProof/>
        </w:rPr>
      </w:pPr>
      <w:r w:rsidRPr="00D30604">
        <w:rPr>
          <w:noProof/>
          <w:lang w:val="da-DK"/>
        </w:rPr>
        <w:t>76.</w:t>
      </w:r>
      <w:r w:rsidRPr="00D30604">
        <w:rPr>
          <w:noProof/>
          <w:lang w:val="da-DK"/>
        </w:rPr>
        <w:tab/>
        <w:t xml:space="preserve">Giles G, Sattar N, Gabriel SE, Ridker PM, Gay S, Warne C, et al. </w:t>
      </w:r>
      <w:r w:rsidRPr="005B4D14">
        <w:rPr>
          <w:noProof/>
        </w:rPr>
        <w:t>Comparative cardiovascular safety of tocilizumab versus etanercept in rheumatoid arthritis: results of a randomized, parallel-group, multicenter, noninferiority, phase 4 clinical trial (abstract). Arthritis &amp; rheumatology (Hoboken, NJ). 2016;68(Suppl 10).</w:t>
      </w:r>
    </w:p>
    <w:p w14:paraId="56FE4312" w14:textId="77777777" w:rsidR="005B4D14" w:rsidRPr="005B4D14" w:rsidRDefault="005B4D14" w:rsidP="005B4D14">
      <w:pPr>
        <w:pStyle w:val="EndNoteBibliography"/>
        <w:spacing w:after="0"/>
        <w:rPr>
          <w:noProof/>
        </w:rPr>
      </w:pPr>
      <w:r w:rsidRPr="005B4D14">
        <w:rPr>
          <w:noProof/>
        </w:rPr>
        <w:t>77.</w:t>
      </w:r>
      <w:r w:rsidRPr="005B4D14">
        <w:rPr>
          <w:noProof/>
        </w:rPr>
        <w:tab/>
        <w:t>Zhang J, Xie F, Yun H, Chen L, Muntner P, Levitan EB, et al. Comparative effects of biologics on cardiovascular risk among older patients with rheumatoid arthritis. Ann Rheum Dis. 2016;75(10):1813-8.</w:t>
      </w:r>
    </w:p>
    <w:p w14:paraId="7A563B90" w14:textId="77777777" w:rsidR="005B4D14" w:rsidRPr="005B4D14" w:rsidRDefault="005B4D14" w:rsidP="005B4D14">
      <w:pPr>
        <w:pStyle w:val="EndNoteBibliography"/>
        <w:spacing w:after="0"/>
        <w:rPr>
          <w:noProof/>
        </w:rPr>
      </w:pPr>
      <w:r w:rsidRPr="005B4D14">
        <w:rPr>
          <w:noProof/>
        </w:rPr>
        <w:t>78.</w:t>
      </w:r>
      <w:r w:rsidRPr="005B4D14">
        <w:rPr>
          <w:noProof/>
        </w:rPr>
        <w:tab/>
        <w:t>Kume K, Amano K, Yamada S, Kanazawa T, Ohta H, Hatta K, et al. Tofacitinib improves atherosclerosis despite up-regulating serum cholesterol in patients with active rheumatoid arthritis: a cohort study. Rheumatol Int. 2017;37(12):2079-85.</w:t>
      </w:r>
    </w:p>
    <w:p w14:paraId="4BECCA4B" w14:textId="77777777" w:rsidR="005B4D14" w:rsidRPr="005B4D14" w:rsidRDefault="005B4D14" w:rsidP="005B4D14">
      <w:pPr>
        <w:pStyle w:val="EndNoteBibliography"/>
        <w:spacing w:after="0"/>
        <w:rPr>
          <w:noProof/>
        </w:rPr>
      </w:pPr>
      <w:r w:rsidRPr="005B4D14">
        <w:rPr>
          <w:noProof/>
        </w:rPr>
        <w:t>79.</w:t>
      </w:r>
      <w:r w:rsidRPr="005B4D14">
        <w:rPr>
          <w:noProof/>
        </w:rPr>
        <w:tab/>
        <w:t>McInnes IB, Kim HY, Lee SH, Mandel D, Song YW, Connell CA, et al. Open-label tofacitinib and double-blind atorvastatin in rheumatoid arthritis patients: a randomised study. Ann Rheum Dis. 2014;73(1):124-31.</w:t>
      </w:r>
    </w:p>
    <w:p w14:paraId="4A4BFB5F" w14:textId="77777777" w:rsidR="005B4D14" w:rsidRPr="005B4D14" w:rsidRDefault="005B4D14" w:rsidP="005B4D14">
      <w:pPr>
        <w:pStyle w:val="EndNoteBibliography"/>
        <w:spacing w:after="0"/>
        <w:rPr>
          <w:noProof/>
        </w:rPr>
      </w:pPr>
      <w:r w:rsidRPr="005B4D14">
        <w:rPr>
          <w:noProof/>
        </w:rPr>
        <w:t>80.</w:t>
      </w:r>
      <w:r w:rsidRPr="005B4D14">
        <w:rPr>
          <w:noProof/>
        </w:rPr>
        <w:tab/>
        <w:t>Dessein PH, Joffe BI, Stanwix AE. Effects of disease modifying agents and dietary intervention on insulin resistance and dyslipidemia in inflammatory arthritis: a pilot study. Arthritis Res. 2002;4(6):R12.</w:t>
      </w:r>
    </w:p>
    <w:p w14:paraId="4D262495" w14:textId="77777777" w:rsidR="005B4D14" w:rsidRPr="005B4D14" w:rsidRDefault="005B4D14" w:rsidP="005B4D14">
      <w:pPr>
        <w:pStyle w:val="EndNoteBibliography"/>
        <w:spacing w:after="0"/>
        <w:rPr>
          <w:noProof/>
        </w:rPr>
      </w:pPr>
      <w:r w:rsidRPr="005B4D14">
        <w:rPr>
          <w:noProof/>
        </w:rPr>
        <w:t>81.</w:t>
      </w:r>
      <w:r w:rsidRPr="005B4D14">
        <w:rPr>
          <w:noProof/>
        </w:rPr>
        <w:tab/>
        <w:t>Soubrier M, Pei J, Durand F, Gullestad L, John A. Concomitant Use of Statins in Tocilizumab-Treated Patients with Rheumatoid Arthritis: A Post Hoc Analysis. Rheumatology and Therapy. 2017;4(1):133-49.</w:t>
      </w:r>
    </w:p>
    <w:p w14:paraId="529995C9" w14:textId="77777777" w:rsidR="005B4D14" w:rsidRPr="005B4D14" w:rsidRDefault="005B4D14" w:rsidP="005B4D14">
      <w:pPr>
        <w:pStyle w:val="EndNoteBibliography"/>
        <w:spacing w:after="0"/>
        <w:rPr>
          <w:noProof/>
        </w:rPr>
      </w:pPr>
      <w:r w:rsidRPr="005B4D14">
        <w:rPr>
          <w:noProof/>
        </w:rPr>
        <w:t>82.</w:t>
      </w:r>
      <w:r w:rsidRPr="005B4D14">
        <w:rPr>
          <w:noProof/>
        </w:rPr>
        <w:tab/>
        <w:t>Ozen G, Pedro S, Holmqvist ME, Avery M, Wolfe F, Michaud K. Risk of diabetes mellitus associated with disease-modifying antirheumatic drugs and statins in rheumatoid arthritis. Ann Rheum Dis. 2017;76(5):848-54.</w:t>
      </w:r>
    </w:p>
    <w:p w14:paraId="455BA5A2" w14:textId="77777777" w:rsidR="005B4D14" w:rsidRPr="005B4D14" w:rsidRDefault="005B4D14" w:rsidP="005B4D14">
      <w:pPr>
        <w:pStyle w:val="EndNoteBibliography"/>
        <w:spacing w:after="0"/>
        <w:rPr>
          <w:noProof/>
        </w:rPr>
      </w:pPr>
      <w:r w:rsidRPr="005B4D14">
        <w:rPr>
          <w:noProof/>
        </w:rPr>
        <w:t>83.</w:t>
      </w:r>
      <w:r w:rsidRPr="005B4D14">
        <w:rPr>
          <w:noProof/>
        </w:rPr>
        <w:tab/>
        <w:t>Rempenault C, Combe B, Barnetche T, Gaujoux-Viala C, Lukas C, Morel J, et al. Metabolic and cardiovascular benefits of hydroxychloroquine in patients with rheumatoid arthritis: a systematic review and meta-analysis. Ann Rheum Dis. 2017.</w:t>
      </w:r>
    </w:p>
    <w:p w14:paraId="48E74D86" w14:textId="77777777" w:rsidR="005B4D14" w:rsidRPr="005B4D14" w:rsidRDefault="005B4D14" w:rsidP="005B4D14">
      <w:pPr>
        <w:pStyle w:val="EndNoteBibliography"/>
        <w:spacing w:after="0"/>
        <w:rPr>
          <w:noProof/>
        </w:rPr>
      </w:pPr>
      <w:r w:rsidRPr="005B4D14">
        <w:rPr>
          <w:noProof/>
        </w:rPr>
        <w:t>84.</w:t>
      </w:r>
      <w:r w:rsidRPr="005B4D14">
        <w:rPr>
          <w:noProof/>
        </w:rPr>
        <w:tab/>
        <w:t>Greco D, Favari E, Adorni MP, Zimetti F, Gatti R, Bernini F, et al. Hydrocortisone directly promotes cholesterol accumulation in macrophages. Ann Rheum Dis. 2014;73(6):1274-6.</w:t>
      </w:r>
    </w:p>
    <w:p w14:paraId="6D628EC2" w14:textId="77777777" w:rsidR="005B4D14" w:rsidRPr="005B4D14" w:rsidRDefault="005B4D14" w:rsidP="005B4D14">
      <w:pPr>
        <w:pStyle w:val="EndNoteBibliography"/>
        <w:spacing w:after="0"/>
        <w:rPr>
          <w:noProof/>
        </w:rPr>
      </w:pPr>
      <w:r w:rsidRPr="005B4D14">
        <w:rPr>
          <w:noProof/>
        </w:rPr>
        <w:t>85.</w:t>
      </w:r>
      <w:r w:rsidRPr="005B4D14">
        <w:rPr>
          <w:noProof/>
        </w:rPr>
        <w:tab/>
        <w:t>Wei L, MacDonald TM, Walker BR. Taking Glucocorticoids by Prescription Is Associated with Subsequent Cardiovascular Disease. Annals of Internal Medicine. 2004;141(10):764-70.</w:t>
      </w:r>
    </w:p>
    <w:p w14:paraId="3D62347B" w14:textId="77777777" w:rsidR="005B4D14" w:rsidRPr="005B4D14" w:rsidRDefault="005B4D14" w:rsidP="005B4D14">
      <w:pPr>
        <w:pStyle w:val="EndNoteBibliography"/>
        <w:spacing w:after="0"/>
        <w:rPr>
          <w:noProof/>
        </w:rPr>
      </w:pPr>
      <w:r w:rsidRPr="005B4D14">
        <w:rPr>
          <w:noProof/>
        </w:rPr>
        <w:t>86.</w:t>
      </w:r>
      <w:r w:rsidRPr="005B4D14">
        <w:rPr>
          <w:noProof/>
        </w:rPr>
        <w:tab/>
        <w:t>Roubille C, Rincheval N, Dougados M, Flipo RM, Daures JP, Combe B. Seven-year tolerability profile of glucocorticoids use in early rheumatoid arthritis: data from the ESPOIR cohort. Ann Rheum Dis. 2017;76(11):1797-802.</w:t>
      </w:r>
    </w:p>
    <w:p w14:paraId="2E4350D2" w14:textId="77777777" w:rsidR="005B4D14" w:rsidRPr="005B4D14" w:rsidRDefault="005B4D14" w:rsidP="005B4D14">
      <w:pPr>
        <w:pStyle w:val="EndNoteBibliography"/>
        <w:spacing w:after="0"/>
        <w:rPr>
          <w:noProof/>
        </w:rPr>
      </w:pPr>
      <w:r w:rsidRPr="005B4D14">
        <w:rPr>
          <w:noProof/>
        </w:rPr>
        <w:t>87.</w:t>
      </w:r>
      <w:r w:rsidRPr="005B4D14">
        <w:rPr>
          <w:noProof/>
        </w:rPr>
        <w:tab/>
        <w:t>John H, Carroll D, Kitas GD. Cardiovascular education for people with rheumatoid arthritis: what can existing patient education programmes teach us? Rheumatology (Oxford). 2011;50(10):1751-9.</w:t>
      </w:r>
    </w:p>
    <w:p w14:paraId="42024C04" w14:textId="15BD6306" w:rsidR="005B4D14" w:rsidRPr="005B4D14" w:rsidRDefault="005B4D14" w:rsidP="005B4D14">
      <w:pPr>
        <w:pStyle w:val="EndNoteBibliography"/>
        <w:spacing w:after="0"/>
        <w:rPr>
          <w:noProof/>
        </w:rPr>
      </w:pPr>
      <w:r w:rsidRPr="005B4D14">
        <w:rPr>
          <w:noProof/>
        </w:rPr>
        <w:t>88.</w:t>
      </w:r>
      <w:r w:rsidRPr="005B4D14">
        <w:rPr>
          <w:noProof/>
        </w:rPr>
        <w:tab/>
      </w:r>
      <w:hyperlink r:id="rId10" w:history="1">
        <w:r w:rsidRPr="005B4D14">
          <w:rPr>
            <w:rStyle w:val="Hyperlink"/>
            <w:noProof/>
          </w:rPr>
          <w:t>https://www.nras.org.uk/love-your-heart</w:t>
        </w:r>
      </w:hyperlink>
      <w:r w:rsidRPr="005B4D14">
        <w:rPr>
          <w:noProof/>
        </w:rPr>
        <w:t>) 2019 [</w:t>
      </w:r>
    </w:p>
    <w:p w14:paraId="277527BD" w14:textId="77777777" w:rsidR="005B4D14" w:rsidRPr="005B4D14" w:rsidRDefault="005B4D14" w:rsidP="005B4D14">
      <w:pPr>
        <w:pStyle w:val="EndNoteBibliography"/>
        <w:spacing w:after="0"/>
        <w:rPr>
          <w:noProof/>
        </w:rPr>
      </w:pPr>
      <w:r w:rsidRPr="005B4D14">
        <w:rPr>
          <w:noProof/>
        </w:rPr>
        <w:t>89.</w:t>
      </w:r>
      <w:r w:rsidRPr="005B4D14">
        <w:rPr>
          <w:noProof/>
        </w:rPr>
        <w:tab/>
        <w:t>Schiff MH, Kremer JM, Jahreis A, Vernon E, Isaacs JD, van Vollenhoven RF. Integrated safety in tocilizumab clinical trials. Arthritis research &amp; therapy. 2011;13(5):R141.</w:t>
      </w:r>
    </w:p>
    <w:p w14:paraId="6E838636" w14:textId="77777777" w:rsidR="005B4D14" w:rsidRPr="005B4D14" w:rsidRDefault="005B4D14" w:rsidP="005B4D14">
      <w:pPr>
        <w:pStyle w:val="EndNoteBibliography"/>
        <w:spacing w:after="0"/>
        <w:rPr>
          <w:noProof/>
        </w:rPr>
      </w:pPr>
      <w:r w:rsidRPr="005B4D14">
        <w:rPr>
          <w:noProof/>
        </w:rPr>
        <w:t>90.</w:t>
      </w:r>
      <w:r w:rsidRPr="005B4D14">
        <w:rPr>
          <w:noProof/>
        </w:rPr>
        <w:tab/>
        <w:t>Stroes ES, Thompson PD, Corsini A, Vladutiu GD, Raal FJ, Ray KK, et al. Statin-associated muscle symptoms: impact on statin therapy-European Atherosclerosis Society Consensus Panel Statement on Assessment, Aetiology and Management. European heart journal. 2015.</w:t>
      </w:r>
    </w:p>
    <w:p w14:paraId="6066D9C6" w14:textId="77777777" w:rsidR="005B4D14" w:rsidRPr="005B4D14" w:rsidRDefault="005B4D14" w:rsidP="005B4D14">
      <w:pPr>
        <w:pStyle w:val="EndNoteBibliography"/>
        <w:spacing w:after="0"/>
        <w:rPr>
          <w:noProof/>
        </w:rPr>
      </w:pPr>
      <w:r w:rsidRPr="005B4D14">
        <w:rPr>
          <w:noProof/>
        </w:rPr>
        <w:t>91.</w:t>
      </w:r>
      <w:r w:rsidRPr="005B4D14">
        <w:rPr>
          <w:noProof/>
        </w:rPr>
        <w:tab/>
        <w:t>Anderson TJ, Gregoire J, Pearson GJ, Barry AR, Couture P, Dawes M, et al. 2016 Canadian Cardiovascular Society Guidelines for the Management of Dyslipidemia for the Prevention of Cardiovascular Disease in the Adult. The Canadian journal of cardiology. 2016;32(11):1263-82.</w:t>
      </w:r>
    </w:p>
    <w:p w14:paraId="3456519C" w14:textId="77777777" w:rsidR="005B4D14" w:rsidRPr="005B4D14" w:rsidRDefault="005B4D14" w:rsidP="005B4D14">
      <w:pPr>
        <w:pStyle w:val="EndNoteBibliography"/>
        <w:spacing w:after="0"/>
        <w:rPr>
          <w:noProof/>
        </w:rPr>
      </w:pPr>
      <w:r w:rsidRPr="005B4D14">
        <w:rPr>
          <w:noProof/>
        </w:rPr>
        <w:t>92.</w:t>
      </w:r>
      <w:r w:rsidRPr="005B4D14">
        <w:rPr>
          <w:noProof/>
        </w:rPr>
        <w:tab/>
        <w:t>Catapano AL, Graham I, De Backer G, Wiklund O, Chapman MJ, Drexel H, et al. 2016 ESC/EAS Guidelines for the Management of Dyslipidaemias: The Task Force for the Management of Dyslipidaemias of the European Society of Cardiology (ESC) and European Atherosclerosis Society (EAS)Developed with the special contribution of the European Assocciation for Cardiovascular Prevention &amp; Rehabilitation (EACPR). European heart journal. 2016.</w:t>
      </w:r>
    </w:p>
    <w:p w14:paraId="6F43A00E" w14:textId="77777777" w:rsidR="005B4D14" w:rsidRPr="005B4D14" w:rsidRDefault="005B4D14" w:rsidP="005B4D14">
      <w:pPr>
        <w:pStyle w:val="EndNoteBibliography"/>
        <w:spacing w:after="0"/>
        <w:rPr>
          <w:noProof/>
        </w:rPr>
      </w:pPr>
      <w:r w:rsidRPr="005B4D14">
        <w:rPr>
          <w:noProof/>
        </w:rPr>
        <w:t>93.</w:t>
      </w:r>
      <w:r w:rsidRPr="005B4D14">
        <w:rPr>
          <w:noProof/>
        </w:rPr>
        <w:tab/>
        <w:t>Graf J, Scherzer R, Grunfeld C, Imboden J. Levels of C-reactive protein associated with high and very high cardiovascular risk are prevalent in patients with rheumatoid arthritis. PloS one. 2009;4(7):e6242-e.</w:t>
      </w:r>
    </w:p>
    <w:p w14:paraId="6C847B40" w14:textId="77777777" w:rsidR="005B4D14" w:rsidRPr="00E74C86" w:rsidRDefault="005B4D14" w:rsidP="005B4D14">
      <w:pPr>
        <w:pStyle w:val="EndNoteBibliography"/>
        <w:spacing w:after="0"/>
        <w:rPr>
          <w:noProof/>
          <w:lang w:val="nb-NO"/>
        </w:rPr>
      </w:pPr>
      <w:r w:rsidRPr="005B4D14">
        <w:rPr>
          <w:noProof/>
        </w:rPr>
        <w:lastRenderedPageBreak/>
        <w:t>94.</w:t>
      </w:r>
      <w:r w:rsidRPr="005B4D14">
        <w:rPr>
          <w:noProof/>
        </w:rPr>
        <w:tab/>
        <w:t xml:space="preserve">Biskup M, Biskup W, Majdan M, Targonska-Stepniak B. Cardiovascular system changes in rheumatoid arthritis patients with continued low disease activity. </w:t>
      </w:r>
      <w:r w:rsidRPr="00E74C86">
        <w:rPr>
          <w:noProof/>
          <w:lang w:val="nb-NO"/>
        </w:rPr>
        <w:t>Rheumatol Int. 2018;38(7):1207-15.</w:t>
      </w:r>
    </w:p>
    <w:p w14:paraId="0E40F488" w14:textId="77777777" w:rsidR="005B4D14" w:rsidRPr="005B4D14" w:rsidRDefault="005B4D14" w:rsidP="005B4D14">
      <w:pPr>
        <w:pStyle w:val="EndNoteBibliography"/>
        <w:spacing w:after="0"/>
        <w:rPr>
          <w:noProof/>
        </w:rPr>
      </w:pPr>
      <w:r w:rsidRPr="00E74C86">
        <w:rPr>
          <w:noProof/>
          <w:lang w:val="nb-NO"/>
        </w:rPr>
        <w:t>95.</w:t>
      </w:r>
      <w:r w:rsidRPr="00E74C86">
        <w:rPr>
          <w:noProof/>
          <w:lang w:val="nb-NO"/>
        </w:rPr>
        <w:tab/>
        <w:t xml:space="preserve">Kay J, Morgacheva O, Messing SP, Kremer JM, Greenberg JD, Reed GW, et al. </w:t>
      </w:r>
      <w:r w:rsidRPr="005B4D14">
        <w:rPr>
          <w:noProof/>
        </w:rPr>
        <w:t>Clinical disease activity and acute phase reactant levels are discordant among patients with active rheumatoid arthritis: acute phase reactant levels contribute separately to predicting outcome at one year. Arthritis research &amp; therapy. 2014;16(1):R40-R.</w:t>
      </w:r>
    </w:p>
    <w:p w14:paraId="7A6FB108" w14:textId="77777777" w:rsidR="005B4D14" w:rsidRPr="005B4D14" w:rsidRDefault="005B4D14" w:rsidP="005B4D14">
      <w:pPr>
        <w:pStyle w:val="EndNoteBibliography"/>
        <w:spacing w:after="0"/>
        <w:rPr>
          <w:noProof/>
        </w:rPr>
      </w:pPr>
      <w:r w:rsidRPr="005B4D14">
        <w:rPr>
          <w:noProof/>
        </w:rPr>
        <w:t>96.</w:t>
      </w:r>
      <w:r w:rsidRPr="005B4D14">
        <w:rPr>
          <w:noProof/>
        </w:rPr>
        <w:tab/>
        <w:t>Perrotta FM, De Socio A, Scriffignano S, Lubrano E. Residual disease activity in rheumatoid arthritis patients treated with subcutaneous biologic drugs that achieved remission or low disease activity: a longitudinal observational study. Clinical rheumatology. 2018;37(6):1449-55.</w:t>
      </w:r>
    </w:p>
    <w:p w14:paraId="0A4E3C05" w14:textId="77777777" w:rsidR="005B4D14" w:rsidRPr="005B4D14" w:rsidRDefault="005B4D14" w:rsidP="005B4D14">
      <w:pPr>
        <w:pStyle w:val="EndNoteBibliography"/>
        <w:spacing w:after="0"/>
        <w:rPr>
          <w:noProof/>
        </w:rPr>
      </w:pPr>
      <w:r w:rsidRPr="005B4D14">
        <w:rPr>
          <w:noProof/>
        </w:rPr>
        <w:t>97.</w:t>
      </w:r>
      <w:r w:rsidRPr="005B4D14">
        <w:rPr>
          <w:noProof/>
        </w:rPr>
        <w:tab/>
        <w:t>Fent GJ, Greenwood JP, Plein S, Buch MH. The role of non-invasive cardiovascular imaging in the assessment of cardiovascular risk in rheumatoid arthritis: where we are and where we need to be. Ann Rheum Dis. 2017;76(7):1169-75.</w:t>
      </w:r>
    </w:p>
    <w:p w14:paraId="06B8F3DC" w14:textId="77777777" w:rsidR="005B4D14" w:rsidRPr="005B4D14" w:rsidRDefault="005B4D14" w:rsidP="005B4D14">
      <w:pPr>
        <w:pStyle w:val="EndNoteBibliography"/>
        <w:spacing w:after="0"/>
        <w:rPr>
          <w:noProof/>
        </w:rPr>
      </w:pPr>
      <w:r w:rsidRPr="005B4D14">
        <w:rPr>
          <w:noProof/>
        </w:rPr>
        <w:t>98.</w:t>
      </w:r>
      <w:r w:rsidRPr="005B4D14">
        <w:rPr>
          <w:noProof/>
        </w:rPr>
        <w:tab/>
        <w:t>Gonzalez-Juanatey C, Llorca J, Martin J, Gonzalez-Gay MA. Carotid intima-media thickness predicts the development of cardiovascular events in patients with rheumatoid arthritis. Seminars in arthritis and rheumatism. 2009;38(5):366-71.</w:t>
      </w:r>
    </w:p>
    <w:p w14:paraId="356ABE63" w14:textId="77777777" w:rsidR="005B4D14" w:rsidRPr="005B4D14" w:rsidRDefault="005B4D14" w:rsidP="005B4D14">
      <w:pPr>
        <w:pStyle w:val="EndNoteBibliography"/>
        <w:spacing w:after="0"/>
        <w:rPr>
          <w:noProof/>
        </w:rPr>
      </w:pPr>
      <w:r w:rsidRPr="005B4D14">
        <w:rPr>
          <w:noProof/>
        </w:rPr>
        <w:t>99.</w:t>
      </w:r>
      <w:r w:rsidRPr="005B4D14">
        <w:rPr>
          <w:noProof/>
        </w:rPr>
        <w:tab/>
        <w:t>Ajeganova S, de Faire U, Jogestrand T, Frostegard J, Hafstrom I. Carotid atherosclerosis, disease measures, oxidized low-density lipoproteins, and atheroprotective natural antibodies for cardiovascular disease in early rheumatoid arthritis -- an inception cohort study. J Rheumatol. 2012;39(6):1146-54.</w:t>
      </w:r>
    </w:p>
    <w:p w14:paraId="105B9CF3" w14:textId="77777777" w:rsidR="005B4D14" w:rsidRPr="005B4D14" w:rsidRDefault="005B4D14" w:rsidP="005B4D14">
      <w:pPr>
        <w:pStyle w:val="EndNoteBibliography"/>
        <w:spacing w:after="0"/>
        <w:rPr>
          <w:noProof/>
        </w:rPr>
      </w:pPr>
      <w:r w:rsidRPr="005B4D14">
        <w:rPr>
          <w:noProof/>
        </w:rPr>
        <w:t>100.</w:t>
      </w:r>
      <w:r w:rsidRPr="005B4D14">
        <w:rPr>
          <w:noProof/>
        </w:rPr>
        <w:tab/>
        <w:t>Evans MR, Escalante A, Battafarano DF, Freeman GL, O'Leary DH, del Rincon I. Carotid atherosclerosis predicts incident acute coronary syndromes in rheumatoid arthritis. Arthritis Rheum. 2011;63(5):1211-20.</w:t>
      </w:r>
    </w:p>
    <w:p w14:paraId="7F477E01" w14:textId="77777777" w:rsidR="005B4D14" w:rsidRPr="005B4D14" w:rsidRDefault="005B4D14" w:rsidP="005B4D14">
      <w:pPr>
        <w:pStyle w:val="EndNoteBibliography"/>
        <w:spacing w:after="0"/>
        <w:rPr>
          <w:noProof/>
        </w:rPr>
      </w:pPr>
      <w:r w:rsidRPr="005B4D14">
        <w:rPr>
          <w:noProof/>
        </w:rPr>
        <w:t>101.</w:t>
      </w:r>
      <w:r w:rsidRPr="005B4D14">
        <w:rPr>
          <w:noProof/>
        </w:rPr>
        <w:tab/>
        <w:t>Wah-Suarez MI, Galarza-Delgado DA, Azpiri-Lopez JR, Colunga-Pedraza IJ, Abundis-Marquez EE, Davila-Jimenez JA, et al. Carotid ultrasound findings in rheumatoid arthritis and control subjects: A case-control study. International journal of rheumatic diseases. 2019;22(1):25-31.</w:t>
      </w:r>
    </w:p>
    <w:p w14:paraId="557F6C76" w14:textId="77777777" w:rsidR="005B4D14" w:rsidRPr="005B4D14" w:rsidRDefault="005B4D14" w:rsidP="005B4D14">
      <w:pPr>
        <w:pStyle w:val="EndNoteBibliography"/>
        <w:spacing w:after="0"/>
        <w:rPr>
          <w:noProof/>
        </w:rPr>
      </w:pPr>
      <w:r w:rsidRPr="005B4D14">
        <w:rPr>
          <w:noProof/>
        </w:rPr>
        <w:t>102.</w:t>
      </w:r>
      <w:r w:rsidRPr="005B4D14">
        <w:rPr>
          <w:noProof/>
        </w:rPr>
        <w:tab/>
        <w:t>Wah-Suarez MI, Galarza-Delgado DA, Azpiri-Lopez JR, Colunga-Pedraza IJ, Cardenas-de la Garza JA, Vera-Pineda R, et al. The best cardiovascular risk calculator to predict carotid plaques in rheumatoid arthritis patients. Clinical rheumatology. 2018;37(9):2373-80.</w:t>
      </w:r>
    </w:p>
    <w:p w14:paraId="14AD9C69" w14:textId="77777777" w:rsidR="005B4D14" w:rsidRPr="005B4D14" w:rsidRDefault="005B4D14" w:rsidP="005B4D14">
      <w:pPr>
        <w:pStyle w:val="EndNoteBibliography"/>
        <w:spacing w:after="0"/>
        <w:rPr>
          <w:noProof/>
        </w:rPr>
      </w:pPr>
      <w:r w:rsidRPr="005B4D14">
        <w:rPr>
          <w:noProof/>
        </w:rPr>
        <w:t>103.</w:t>
      </w:r>
      <w:r w:rsidRPr="005B4D14">
        <w:rPr>
          <w:noProof/>
        </w:rPr>
        <w:tab/>
        <w:t>Dessein PH, Corrales A, Lopez-Mejias R, Solomon A, Woodiwiss AJ, Llorca J, et al. The Framingham Score and the Systematic Coronary Risk Evaluation at Low Cutoff Values Are Useful Surrogate Markers of High-risk Subclinical Atherosclerosis in Patients with Rheumatoid Arthritis. J Rheumatol. 2016;43(3):486-94.</w:t>
      </w:r>
    </w:p>
    <w:p w14:paraId="7B4E7ED5" w14:textId="77777777" w:rsidR="005B4D14" w:rsidRPr="005B4D14" w:rsidRDefault="005B4D14" w:rsidP="005B4D14">
      <w:pPr>
        <w:pStyle w:val="EndNoteBibliography"/>
        <w:spacing w:after="0"/>
        <w:rPr>
          <w:noProof/>
        </w:rPr>
      </w:pPr>
      <w:r w:rsidRPr="005B4D14">
        <w:rPr>
          <w:noProof/>
        </w:rPr>
        <w:t>104.</w:t>
      </w:r>
      <w:r w:rsidRPr="005B4D14">
        <w:rPr>
          <w:noProof/>
        </w:rPr>
        <w:tab/>
        <w:t>Metsios GS, Kitas GD. Physical activity, exercise and rheumatoid arthritis: Effectiveness, mechanisms and implementation. Best Pract Res Clin Rheumatol. 2018;32(5):669-82.</w:t>
      </w:r>
    </w:p>
    <w:p w14:paraId="5D0A5321" w14:textId="77777777" w:rsidR="005B4D14" w:rsidRPr="005B4D14" w:rsidRDefault="005B4D14" w:rsidP="005B4D14">
      <w:pPr>
        <w:pStyle w:val="EndNoteBibliography"/>
        <w:spacing w:after="0"/>
        <w:rPr>
          <w:noProof/>
        </w:rPr>
      </w:pPr>
      <w:r w:rsidRPr="005B4D14">
        <w:rPr>
          <w:noProof/>
        </w:rPr>
        <w:t>105.</w:t>
      </w:r>
      <w:r w:rsidRPr="005B4D14">
        <w:rPr>
          <w:noProof/>
        </w:rPr>
        <w:tab/>
        <w:t>Fenton SAM, Veldhuijzen van Zanten J, Kitas GD, Duda JL, Rouse PC, Yu CA, et al. Sedentary behaviour is associated with increased long-term cardiovascular risk in patients with rheumatoid arthritis independently of moderate-to-vigorous physical activity. BMC musculoskeletal disorders. 2017;18(1):131.</w:t>
      </w:r>
    </w:p>
    <w:p w14:paraId="54FF93CE" w14:textId="77777777" w:rsidR="005B4D14" w:rsidRPr="005B4D14" w:rsidRDefault="005B4D14" w:rsidP="005B4D14">
      <w:pPr>
        <w:pStyle w:val="EndNoteBibliography"/>
        <w:spacing w:after="0"/>
        <w:rPr>
          <w:noProof/>
        </w:rPr>
      </w:pPr>
      <w:r w:rsidRPr="005B4D14">
        <w:rPr>
          <w:noProof/>
        </w:rPr>
        <w:t>106.</w:t>
      </w:r>
      <w:r w:rsidRPr="005B4D14">
        <w:rPr>
          <w:noProof/>
        </w:rPr>
        <w:tab/>
        <w:t>Stavropoulos-Kalinoglou A, Metsios GS, Veldhuijzen van Zanten JJ, Nightingale P, Kitas GD, Koutedakis Y. Individualised aerobic and resistance exercise training improves cardiorespiratory fitness and reduces cardiovascular risk in patients with rheumatoid arthritis. Ann Rheum Dis. 2013;72(11):1819-25.</w:t>
      </w:r>
    </w:p>
    <w:p w14:paraId="03C2A95E" w14:textId="77777777" w:rsidR="005B4D14" w:rsidRPr="005B4D14" w:rsidRDefault="005B4D14" w:rsidP="005B4D14">
      <w:pPr>
        <w:pStyle w:val="EndNoteBibliography"/>
        <w:spacing w:after="0"/>
        <w:rPr>
          <w:noProof/>
        </w:rPr>
      </w:pPr>
      <w:r w:rsidRPr="005B4D14">
        <w:rPr>
          <w:noProof/>
        </w:rPr>
        <w:t>107.</w:t>
      </w:r>
      <w:r w:rsidRPr="005B4D14">
        <w:rPr>
          <w:noProof/>
        </w:rPr>
        <w:tab/>
        <w:t>Kitas GD, Nightingale P, Armitage J, Sattar N, Belch JJF, Symmons DPM. Trial of atorvastatin for the primary prevention of cardiovascular events in patients with rheumatoid arthritis (TRACE RA): A multicenter, randomized, placebo controlled trial. Arthritis &amp; rheumatology (Hoboken, NJ). 2019.</w:t>
      </w:r>
    </w:p>
    <w:p w14:paraId="340AC2BA" w14:textId="77777777" w:rsidR="005B4D14" w:rsidRPr="005B4D14" w:rsidRDefault="005B4D14" w:rsidP="005B4D14">
      <w:pPr>
        <w:pStyle w:val="EndNoteBibliography"/>
        <w:spacing w:after="0"/>
        <w:rPr>
          <w:noProof/>
        </w:rPr>
      </w:pPr>
      <w:r w:rsidRPr="005B4D14">
        <w:rPr>
          <w:noProof/>
        </w:rPr>
        <w:t>108.</w:t>
      </w:r>
      <w:r w:rsidRPr="005B4D14">
        <w:rPr>
          <w:noProof/>
        </w:rPr>
        <w:tab/>
        <w:t>An J, Alemao E, Reynolds K, Kawabata H, Solomon DH, Liao KP, et al. Cardiovascular Outcomes Associated with Lowering Low-density Lipoprotein Cholesterol in Rheumatoid Arthritis and Matched Nonrheumatoid Arthritis. J Rheumatol. 2016;43(11):1989-96.</w:t>
      </w:r>
    </w:p>
    <w:p w14:paraId="4E664570" w14:textId="77777777" w:rsidR="005B4D14" w:rsidRPr="00E74C86" w:rsidRDefault="005B4D14" w:rsidP="005B4D14">
      <w:pPr>
        <w:pStyle w:val="EndNoteBibliography"/>
        <w:spacing w:after="0"/>
        <w:rPr>
          <w:noProof/>
          <w:lang w:val="nb-NO"/>
        </w:rPr>
      </w:pPr>
      <w:r w:rsidRPr="005B4D14">
        <w:rPr>
          <w:noProof/>
        </w:rPr>
        <w:t>109.</w:t>
      </w:r>
      <w:r w:rsidRPr="005B4D14">
        <w:rPr>
          <w:noProof/>
        </w:rPr>
        <w:tab/>
        <w:t xml:space="preserve">Sheng X, Murphy MJ, Macdonald TM, Wei L. Effectiveness of statins on total cholesterol and cardiovascular disease and all-cause mortality in osteoarthritis and rheumatoid arthritis. </w:t>
      </w:r>
      <w:r w:rsidRPr="00E74C86">
        <w:rPr>
          <w:noProof/>
          <w:lang w:val="nb-NO"/>
        </w:rPr>
        <w:t>J Rheumatol. 2012;39(1):32-40.</w:t>
      </w:r>
    </w:p>
    <w:p w14:paraId="5EE50673" w14:textId="77777777" w:rsidR="005B4D14" w:rsidRPr="00E74C86" w:rsidRDefault="005B4D14" w:rsidP="005B4D14">
      <w:pPr>
        <w:pStyle w:val="EndNoteBibliography"/>
        <w:spacing w:after="0"/>
        <w:rPr>
          <w:noProof/>
          <w:lang w:val="nb-NO"/>
        </w:rPr>
      </w:pPr>
      <w:r w:rsidRPr="00E74C86">
        <w:rPr>
          <w:noProof/>
          <w:lang w:val="nb-NO"/>
        </w:rPr>
        <w:t>110.</w:t>
      </w:r>
      <w:r w:rsidRPr="00E74C86">
        <w:rPr>
          <w:noProof/>
          <w:lang w:val="nb-NO"/>
        </w:rPr>
        <w:tab/>
        <w:t xml:space="preserve">Semb AG, Kvien TK, DeMicco DA, Fayyad R, Wun CC, LaRosa JC, et al. </w:t>
      </w:r>
      <w:r w:rsidRPr="005B4D14">
        <w:rPr>
          <w:noProof/>
        </w:rPr>
        <w:t xml:space="preserve">Effect of intensive lipid-lowering therapy on cardiovascular outcome in patients with and those without inflammatory joint disease. </w:t>
      </w:r>
      <w:r w:rsidRPr="00E74C86">
        <w:rPr>
          <w:noProof/>
          <w:lang w:val="nb-NO"/>
        </w:rPr>
        <w:t>Arthritis Rheum. 2012;64(9):2836-46.</w:t>
      </w:r>
    </w:p>
    <w:p w14:paraId="59B76CC8" w14:textId="77777777" w:rsidR="005B4D14" w:rsidRPr="005B4D14" w:rsidRDefault="005B4D14" w:rsidP="005B4D14">
      <w:pPr>
        <w:pStyle w:val="EndNoteBibliography"/>
        <w:spacing w:after="0"/>
        <w:rPr>
          <w:noProof/>
        </w:rPr>
      </w:pPr>
      <w:r w:rsidRPr="00E74C86">
        <w:rPr>
          <w:noProof/>
          <w:lang w:val="nb-NO"/>
        </w:rPr>
        <w:lastRenderedPageBreak/>
        <w:t>111.</w:t>
      </w:r>
      <w:r w:rsidRPr="00E74C86">
        <w:rPr>
          <w:noProof/>
          <w:lang w:val="nb-NO"/>
        </w:rPr>
        <w:tab/>
        <w:t xml:space="preserve">Semb AG, Holme I, Kvien TK, Pedersen TR. </w:t>
      </w:r>
      <w:r w:rsidRPr="005B4D14">
        <w:rPr>
          <w:noProof/>
        </w:rPr>
        <w:t>Intensive lipid lowering in patients with rheumatoid arthritis and previous myocardial infarction: an explorative analysis from the incremental decrease in endpoints through aggressive lipid lowering (IDEAL) trial. Rheumatology (Oxford). 2011;50(2):324-9.</w:t>
      </w:r>
    </w:p>
    <w:p w14:paraId="64AB7AFB" w14:textId="77777777" w:rsidR="005B4D14" w:rsidRPr="005B4D14" w:rsidRDefault="005B4D14" w:rsidP="005B4D14">
      <w:pPr>
        <w:pStyle w:val="EndNoteBibliography"/>
        <w:spacing w:after="0"/>
        <w:rPr>
          <w:noProof/>
        </w:rPr>
      </w:pPr>
      <w:r w:rsidRPr="005B4D14">
        <w:rPr>
          <w:noProof/>
        </w:rPr>
        <w:t>112.</w:t>
      </w:r>
      <w:r w:rsidRPr="005B4D14">
        <w:rPr>
          <w:noProof/>
        </w:rPr>
        <w:tab/>
        <w:t>Huang CY, Lin TT, Yang YH, Lin LY, Tsai CT, Hwang JJ, et al. Effect of statin therapy on the prevention of new-onset acute coronary syndrome in patients with rheumatoid arthritis. International journal of cardiology. 2018;253:1-6.</w:t>
      </w:r>
    </w:p>
    <w:p w14:paraId="4BD053F6" w14:textId="77777777" w:rsidR="005B4D14" w:rsidRPr="005B4D14" w:rsidRDefault="005B4D14" w:rsidP="005B4D14">
      <w:pPr>
        <w:pStyle w:val="EndNoteBibliography"/>
        <w:spacing w:after="0"/>
        <w:rPr>
          <w:noProof/>
        </w:rPr>
      </w:pPr>
      <w:r w:rsidRPr="005B4D14">
        <w:rPr>
          <w:noProof/>
        </w:rPr>
        <w:t>113.</w:t>
      </w:r>
      <w:r w:rsidRPr="005B4D14">
        <w:rPr>
          <w:noProof/>
        </w:rPr>
        <w:tab/>
        <w:t>Schoenfeld SR, Lu L, Rai SK, Seeger JD, Zhang Y, Choi HK. Statin use and mortality in rheumatoid arthritis: a general population-based cohort study. Annals of the Rheumatic Diseases. 2016;75(7):1315-20.</w:t>
      </w:r>
    </w:p>
    <w:p w14:paraId="0162793F" w14:textId="77777777" w:rsidR="005B4D14" w:rsidRPr="005B4D14" w:rsidRDefault="005B4D14" w:rsidP="005B4D14">
      <w:pPr>
        <w:pStyle w:val="EndNoteBibliography"/>
        <w:spacing w:after="0"/>
        <w:rPr>
          <w:noProof/>
        </w:rPr>
      </w:pPr>
      <w:r w:rsidRPr="005B4D14">
        <w:rPr>
          <w:noProof/>
        </w:rPr>
        <w:t>114.</w:t>
      </w:r>
      <w:r w:rsidRPr="005B4D14">
        <w:rPr>
          <w:noProof/>
        </w:rPr>
        <w:tab/>
        <w:t>De Vera MA, Choi H, Abrahamowicz M, Kopec J, Goycochea-Robles MV, Lacaille D. Statin discontinuation and risk of acute myocardial infarction in patients with rheumatoid arthritis: a population-based cohort study. Ann Rheum Dis. 2011;70(6):1020-4.</w:t>
      </w:r>
    </w:p>
    <w:p w14:paraId="4AF0444C" w14:textId="77777777" w:rsidR="005B4D14" w:rsidRPr="005B4D14" w:rsidRDefault="005B4D14" w:rsidP="005B4D14">
      <w:pPr>
        <w:pStyle w:val="EndNoteBibliography"/>
        <w:spacing w:after="0"/>
        <w:rPr>
          <w:noProof/>
        </w:rPr>
      </w:pPr>
      <w:r w:rsidRPr="005B4D14">
        <w:rPr>
          <w:noProof/>
        </w:rPr>
        <w:t>115.</w:t>
      </w:r>
      <w:r w:rsidRPr="005B4D14">
        <w:rPr>
          <w:noProof/>
        </w:rPr>
        <w:tab/>
        <w:t>De Vera MA, Choi H, Abrahamowicz M, Kopec J, Lacaille D. Impact of statin discontinuation on mortality in patients with rheumatoid arthritis: a population-based study. Arthritis care &amp; research. 2012;64(6):809-16.</w:t>
      </w:r>
    </w:p>
    <w:p w14:paraId="3F9773F4" w14:textId="77777777" w:rsidR="005B4D14" w:rsidRPr="005B4D14" w:rsidRDefault="005B4D14" w:rsidP="005B4D14">
      <w:pPr>
        <w:pStyle w:val="EndNoteBibliography"/>
        <w:spacing w:after="0"/>
        <w:rPr>
          <w:noProof/>
        </w:rPr>
      </w:pPr>
      <w:r w:rsidRPr="005B4D14">
        <w:rPr>
          <w:noProof/>
        </w:rPr>
        <w:t>116.</w:t>
      </w:r>
      <w:r w:rsidRPr="005B4D14">
        <w:rPr>
          <w:noProof/>
        </w:rPr>
        <w:tab/>
        <w:t>Rollefstad S, Ikdahl E, Hisdal J, Olsen IC, Holme I, Hammer HB, et al. Rosuvastatin-Induced Carotid Plaque Regression in Patients With Inflammatory Joint Diseases: The Rosuvastatin in Rheumatoid Arthritis, Ankylosing Spondylitis and Other Inflammatory Joint Diseases Study. Arthritis &amp; rheumatology (Hoboken, NJ). 2015;67(7):1718-28.</w:t>
      </w:r>
    </w:p>
    <w:p w14:paraId="1608FA1F" w14:textId="77777777" w:rsidR="005B4D14" w:rsidRPr="005B4D14" w:rsidRDefault="005B4D14" w:rsidP="005B4D14">
      <w:pPr>
        <w:pStyle w:val="EndNoteBibliography"/>
        <w:spacing w:after="0"/>
        <w:rPr>
          <w:noProof/>
        </w:rPr>
      </w:pPr>
      <w:r w:rsidRPr="005B4D14">
        <w:rPr>
          <w:noProof/>
        </w:rPr>
        <w:t>117.</w:t>
      </w:r>
      <w:r w:rsidRPr="005B4D14">
        <w:rPr>
          <w:noProof/>
        </w:rPr>
        <w:tab/>
        <w:t>Tawakol A, Fayad ZA, Mogg R, Alon A, Klimas MT, Dansky H, et al. Intensification of statin therapy results in a rapid reduction in atherosclerotic inflammation: results of a multicenter fluorodeoxyglucose-positron emission tomography/computed tomography feasibility study. J Am Coll Cardiol. 2013;62(10):909-17.</w:t>
      </w:r>
    </w:p>
    <w:p w14:paraId="30C426BC" w14:textId="77777777" w:rsidR="005B4D14" w:rsidRPr="005B4D14" w:rsidRDefault="005B4D14" w:rsidP="005B4D14">
      <w:pPr>
        <w:pStyle w:val="EndNoteBibliography"/>
        <w:spacing w:after="0"/>
        <w:rPr>
          <w:noProof/>
        </w:rPr>
      </w:pPr>
      <w:r w:rsidRPr="005B4D14">
        <w:rPr>
          <w:noProof/>
        </w:rPr>
        <w:t>118.</w:t>
      </w:r>
      <w:r w:rsidRPr="005B4D14">
        <w:rPr>
          <w:noProof/>
        </w:rPr>
        <w:tab/>
        <w:t>Maki-Petaja KM, Booth AD, Hall FC, Wallace SM, Brown J, McEniery CM, et al. Ezetimibe and simvastatin reduce inflammation, disease activity, and aortic stiffness and improve endothelial function in rheumatoid arthritis. J Am Coll Cardiol. 2007;50(9):852-8.</w:t>
      </w:r>
    </w:p>
    <w:p w14:paraId="0174B0D8" w14:textId="77777777" w:rsidR="005B4D14" w:rsidRPr="005B4D14" w:rsidRDefault="005B4D14" w:rsidP="005B4D14">
      <w:pPr>
        <w:pStyle w:val="EndNoteBibliography"/>
        <w:spacing w:after="0"/>
        <w:rPr>
          <w:noProof/>
        </w:rPr>
      </w:pPr>
      <w:r w:rsidRPr="005B4D14">
        <w:rPr>
          <w:noProof/>
        </w:rPr>
        <w:t>119.</w:t>
      </w:r>
      <w:r w:rsidRPr="005B4D14">
        <w:rPr>
          <w:noProof/>
        </w:rPr>
        <w:tab/>
        <w:t>Mihos CG, Pineda AM, Santana O. Cardiovascular effects of statins, beyond lipid-lowering properties. Pharmacol Res. 2014;88:12-9.</w:t>
      </w:r>
    </w:p>
    <w:p w14:paraId="1BFD5E6A" w14:textId="77777777" w:rsidR="005B4D14" w:rsidRPr="00D30604" w:rsidRDefault="005B4D14" w:rsidP="005B4D14">
      <w:pPr>
        <w:pStyle w:val="EndNoteBibliography"/>
        <w:spacing w:after="0"/>
        <w:rPr>
          <w:noProof/>
          <w:lang w:val="da-DK"/>
        </w:rPr>
      </w:pPr>
      <w:r w:rsidRPr="005B4D14">
        <w:rPr>
          <w:noProof/>
        </w:rPr>
        <w:t>120.</w:t>
      </w:r>
      <w:r w:rsidRPr="005B4D14">
        <w:rPr>
          <w:noProof/>
        </w:rPr>
        <w:tab/>
        <w:t xml:space="preserve">Soran H, Dent R, Durrington P. Evidence-based goals in LDL-C reduction. </w:t>
      </w:r>
      <w:r w:rsidRPr="00D30604">
        <w:rPr>
          <w:noProof/>
          <w:lang w:val="da-DK"/>
        </w:rPr>
        <w:t>Clin Res Cardiol. 2017;106(4):237-48.</w:t>
      </w:r>
    </w:p>
    <w:p w14:paraId="565A8B3B" w14:textId="77777777" w:rsidR="005B4D14" w:rsidRPr="005B4D14" w:rsidRDefault="005B4D14" w:rsidP="005B4D14">
      <w:pPr>
        <w:pStyle w:val="EndNoteBibliography"/>
        <w:spacing w:after="0"/>
        <w:rPr>
          <w:noProof/>
        </w:rPr>
      </w:pPr>
      <w:r w:rsidRPr="00D30604">
        <w:rPr>
          <w:noProof/>
          <w:lang w:val="da-DK"/>
        </w:rPr>
        <w:t>121.</w:t>
      </w:r>
      <w:r w:rsidRPr="00D30604">
        <w:rPr>
          <w:noProof/>
          <w:lang w:val="da-DK"/>
        </w:rPr>
        <w:tab/>
        <w:t xml:space="preserve">Vandebriel RJ, de Jong HJ, Gremmer ER, Klungel OH, Tervaert JW, Slob W, et al. </w:t>
      </w:r>
      <w:r w:rsidRPr="005B4D14">
        <w:rPr>
          <w:noProof/>
        </w:rPr>
        <w:t>Statins accelerate the onset of collagen type II-induced arthritis in mice. Arthritis ResTher. 2012;14(2):R90.</w:t>
      </w:r>
    </w:p>
    <w:p w14:paraId="6AF26C38" w14:textId="77777777" w:rsidR="005B4D14" w:rsidRPr="005B4D14" w:rsidRDefault="005B4D14" w:rsidP="005B4D14">
      <w:pPr>
        <w:pStyle w:val="EndNoteBibliography"/>
        <w:spacing w:after="0"/>
        <w:rPr>
          <w:noProof/>
        </w:rPr>
      </w:pPr>
      <w:r w:rsidRPr="005B4D14">
        <w:rPr>
          <w:noProof/>
        </w:rPr>
        <w:t>122.</w:t>
      </w:r>
      <w:r w:rsidRPr="005B4D14">
        <w:rPr>
          <w:noProof/>
        </w:rPr>
        <w:tab/>
        <w:t>Selva-O'Callaghan A, Alvarado-Cardenas M, Pinal-Fernández I, Trallero-Araguás E, Milisenda JC, Martínez MÁ, et al. Statin-induced myalgia and myositis: an update on pathogenesis and clinical recommendations. Expert review of clinical immunology. 2018;14(3):215-24.</w:t>
      </w:r>
    </w:p>
    <w:p w14:paraId="2265F5B4" w14:textId="77777777" w:rsidR="005B4D14" w:rsidRPr="005B4D14" w:rsidRDefault="005B4D14" w:rsidP="005B4D14">
      <w:pPr>
        <w:pStyle w:val="EndNoteBibliography"/>
        <w:spacing w:after="0"/>
        <w:rPr>
          <w:noProof/>
        </w:rPr>
      </w:pPr>
      <w:r w:rsidRPr="005B4D14">
        <w:rPr>
          <w:noProof/>
        </w:rPr>
        <w:t>123.</w:t>
      </w:r>
      <w:r w:rsidRPr="005B4D14">
        <w:rPr>
          <w:noProof/>
        </w:rPr>
        <w:tab/>
        <w:t>Caughey GE, Gabb GM, Ronson S, Ward M, Beukelman T, Hill CL, et al. Association of Statin Exposure With Histologically Confirmed Idiopathic Inflammatory Myositis in an Australian Population. JAMA internal medicine. 2018;178(9):1224-9.</w:t>
      </w:r>
    </w:p>
    <w:p w14:paraId="45774B1B" w14:textId="77777777" w:rsidR="005B4D14" w:rsidRPr="005B4D14" w:rsidRDefault="005B4D14" w:rsidP="005B4D14">
      <w:pPr>
        <w:pStyle w:val="EndNoteBibliography"/>
        <w:spacing w:after="0"/>
        <w:rPr>
          <w:noProof/>
        </w:rPr>
      </w:pPr>
      <w:r w:rsidRPr="005B4D14">
        <w:rPr>
          <w:noProof/>
        </w:rPr>
        <w:t>124.</w:t>
      </w:r>
      <w:r w:rsidRPr="005B4D14">
        <w:rPr>
          <w:noProof/>
        </w:rPr>
        <w:tab/>
        <w:t>Ward NC, Pang J, Ryan JDM, Watts GF. Nutraceuticals in the management of patients with statin-associated muscle symptoms, with a note on real-world experience. Clinical cardiology. 2018;41(1):159-65.</w:t>
      </w:r>
    </w:p>
    <w:p w14:paraId="017B6692" w14:textId="77777777" w:rsidR="005B4D14" w:rsidRPr="005B4D14" w:rsidRDefault="005B4D14" w:rsidP="005B4D14">
      <w:pPr>
        <w:pStyle w:val="EndNoteBibliography"/>
        <w:spacing w:after="0"/>
        <w:rPr>
          <w:noProof/>
        </w:rPr>
      </w:pPr>
      <w:r w:rsidRPr="005B4D14">
        <w:rPr>
          <w:noProof/>
        </w:rPr>
        <w:t>125.</w:t>
      </w:r>
      <w:r w:rsidRPr="005B4D14">
        <w:rPr>
          <w:noProof/>
        </w:rPr>
        <w:tab/>
        <w:t>McCarey DW, McInnes IB, Madhok R, Hampson R, Scherbakov O, Ford I, et al. Trial of Atorvastatin in Rheumatoid Arthritis (TARA): double-blind, randomised placebo-controlled trial. Lancet. 2004;363(9426):2015-21.</w:t>
      </w:r>
    </w:p>
    <w:p w14:paraId="7B760EC5" w14:textId="77777777" w:rsidR="005B4D14" w:rsidRPr="005B4D14" w:rsidRDefault="005B4D14" w:rsidP="005B4D14">
      <w:pPr>
        <w:pStyle w:val="EndNoteBibliography"/>
        <w:spacing w:after="0"/>
        <w:rPr>
          <w:noProof/>
        </w:rPr>
      </w:pPr>
      <w:r w:rsidRPr="005B4D14">
        <w:rPr>
          <w:noProof/>
        </w:rPr>
        <w:t>126.</w:t>
      </w:r>
      <w:r w:rsidRPr="005B4D14">
        <w:rPr>
          <w:noProof/>
        </w:rPr>
        <w:tab/>
        <w:t>Toms TE, Smith JP, Panoulas VF, Douglas KM, Saratzis AN, Kitas GD. Prevalence of risk factors for statin-induced myopathy in rheumatoid arthritis patients. Musculoskeletal care. 2010;8(1):2-9.</w:t>
      </w:r>
    </w:p>
    <w:p w14:paraId="2342B977" w14:textId="77777777" w:rsidR="005B4D14" w:rsidRPr="005B4D14" w:rsidRDefault="005B4D14" w:rsidP="005B4D14">
      <w:pPr>
        <w:pStyle w:val="EndNoteBibliography"/>
        <w:spacing w:after="0"/>
        <w:rPr>
          <w:noProof/>
        </w:rPr>
      </w:pPr>
      <w:r w:rsidRPr="005B4D14">
        <w:rPr>
          <w:noProof/>
        </w:rPr>
        <w:t>127.</w:t>
      </w:r>
      <w:r w:rsidRPr="005B4D14">
        <w:rPr>
          <w:noProof/>
        </w:rPr>
        <w:tab/>
        <w:t>El-Barbary AM, Hussein MS, Rageh EM, Hamouda HE, Wagih AA, Ismail RG. Effect of atorvastatin on inflammation and modification of vascular risk factors in rheumatoid arthritis. J Rheumatol. 2011;38(2):229-35.</w:t>
      </w:r>
    </w:p>
    <w:p w14:paraId="618049A3" w14:textId="77777777" w:rsidR="005B4D14" w:rsidRPr="005B4D14" w:rsidRDefault="005B4D14" w:rsidP="005B4D14">
      <w:pPr>
        <w:pStyle w:val="EndNoteBibliography"/>
        <w:spacing w:after="0"/>
        <w:rPr>
          <w:noProof/>
        </w:rPr>
      </w:pPr>
      <w:r w:rsidRPr="005B4D14">
        <w:rPr>
          <w:noProof/>
        </w:rPr>
        <w:t>128.</w:t>
      </w:r>
      <w:r w:rsidRPr="005B4D14">
        <w:rPr>
          <w:noProof/>
        </w:rPr>
        <w:tab/>
        <w:t>Lv S, Liu Y, Zou Z, Li F, Zhao S, Shi R, et al. The impact of statins therapy on disease activity and inflammatory factor in patients with rheumatoid arthritis: a meta-analysis. Clin Exp Rheumatol. 2014.</w:t>
      </w:r>
    </w:p>
    <w:p w14:paraId="28420BD2" w14:textId="77777777" w:rsidR="005B4D14" w:rsidRPr="005B4D14" w:rsidRDefault="005B4D14" w:rsidP="005B4D14">
      <w:pPr>
        <w:pStyle w:val="EndNoteBibliography"/>
        <w:spacing w:after="0"/>
        <w:rPr>
          <w:noProof/>
        </w:rPr>
      </w:pPr>
      <w:r w:rsidRPr="005B4D14">
        <w:rPr>
          <w:noProof/>
        </w:rPr>
        <w:t>129.</w:t>
      </w:r>
      <w:r w:rsidRPr="005B4D14">
        <w:rPr>
          <w:noProof/>
        </w:rPr>
        <w:tab/>
        <w:t>Li GM, Zhao J, Li B, Zhang XF, Ma JX, Ma XL, et al. The anti-inflammatory effects of statins on patients with rheumatoid arthritis: A systemic review and meta-analysis of 15 randomized controlled trials. Autoimmunity reviews. 2018;17(3):215-25.</w:t>
      </w:r>
    </w:p>
    <w:p w14:paraId="516B1968" w14:textId="77777777" w:rsidR="005B4D14" w:rsidRPr="005B4D14" w:rsidRDefault="005B4D14" w:rsidP="005B4D14">
      <w:pPr>
        <w:pStyle w:val="EndNoteBibliography"/>
        <w:spacing w:after="0"/>
        <w:rPr>
          <w:noProof/>
        </w:rPr>
      </w:pPr>
      <w:r w:rsidRPr="005B4D14">
        <w:rPr>
          <w:noProof/>
        </w:rPr>
        <w:lastRenderedPageBreak/>
        <w:t>130.</w:t>
      </w:r>
      <w:r w:rsidRPr="005B4D14">
        <w:rPr>
          <w:noProof/>
        </w:rPr>
        <w:tab/>
        <w:t>Yebyo HG, Aschmann HE, Puhan MA. Finding the Balance Between Benefits and Harms When Using Statins for Primary Prevention of Cardiovascular Disease: A Modeling Study. Ann Intern Med. 2018.</w:t>
      </w:r>
    </w:p>
    <w:p w14:paraId="22924AE0" w14:textId="77777777" w:rsidR="005B4D14" w:rsidRPr="005B4D14" w:rsidRDefault="005B4D14" w:rsidP="005B4D14">
      <w:pPr>
        <w:pStyle w:val="EndNoteBibliography"/>
        <w:spacing w:after="0"/>
        <w:rPr>
          <w:noProof/>
        </w:rPr>
      </w:pPr>
      <w:r w:rsidRPr="005B4D14">
        <w:rPr>
          <w:noProof/>
        </w:rPr>
        <w:t>131.</w:t>
      </w:r>
      <w:r w:rsidRPr="005B4D14">
        <w:rPr>
          <w:noProof/>
        </w:rPr>
        <w:tab/>
        <w:t>Wilson PWF, Polonsky TS, Miedema MD, Khera A, Kosinski AS, Kuvin JT. Systematic Review for the 2018 AHA/ACC/AACVPR/AAPA/ABC/ACPM/ADA/AGS/APhA/ASPC/NLA/PCNA Guideline on the Management of Blood Cholesterol. Circulation. 2018:CIR0000000000000626.</w:t>
      </w:r>
    </w:p>
    <w:p w14:paraId="37E244B8" w14:textId="77777777" w:rsidR="005B4D14" w:rsidRPr="005B4D14" w:rsidRDefault="005B4D14" w:rsidP="005B4D14">
      <w:pPr>
        <w:pStyle w:val="EndNoteBibliography"/>
        <w:spacing w:after="0"/>
        <w:rPr>
          <w:noProof/>
        </w:rPr>
      </w:pPr>
      <w:r w:rsidRPr="005B4D14">
        <w:rPr>
          <w:noProof/>
        </w:rPr>
        <w:t>132.</w:t>
      </w:r>
      <w:r w:rsidRPr="005B4D14">
        <w:rPr>
          <w:noProof/>
        </w:rPr>
        <w:tab/>
        <w:t>Sabatine MS, Giugliano RP, Keech AC, Honarpour N, Wiviott SD, Murphy SA, et al. Evolocumab and Clinical Outcomes in Patients with Cardiovascular Disease. N Engl J Med. 2017;376(18):1713-22.</w:t>
      </w:r>
    </w:p>
    <w:p w14:paraId="462CEA9A" w14:textId="77777777" w:rsidR="005B4D14" w:rsidRPr="005B4D14" w:rsidRDefault="005B4D14" w:rsidP="005B4D14">
      <w:pPr>
        <w:pStyle w:val="EndNoteBibliography"/>
        <w:spacing w:after="0"/>
        <w:rPr>
          <w:noProof/>
        </w:rPr>
      </w:pPr>
      <w:r w:rsidRPr="00D30604">
        <w:rPr>
          <w:noProof/>
          <w:lang w:val="nb-NO"/>
        </w:rPr>
        <w:t>133.</w:t>
      </w:r>
      <w:r w:rsidRPr="00D30604">
        <w:rPr>
          <w:noProof/>
          <w:lang w:val="nb-NO"/>
        </w:rPr>
        <w:tab/>
        <w:t xml:space="preserve">Schwartz GG, Steg PG, Szarek M, Bhatt DL, Bittner VA, Diaz R, et al. </w:t>
      </w:r>
      <w:r w:rsidRPr="005B4D14">
        <w:rPr>
          <w:noProof/>
        </w:rPr>
        <w:t>Alirocumab and Cardiovascular Outcomes after Acute Coronary Syndrome. N Engl J Med. 2018;379(22):2097-107.</w:t>
      </w:r>
    </w:p>
    <w:p w14:paraId="1BC837CF" w14:textId="77777777" w:rsidR="005B4D14" w:rsidRPr="005B4D14" w:rsidRDefault="005B4D14" w:rsidP="005B4D14">
      <w:pPr>
        <w:pStyle w:val="EndNoteBibliography"/>
        <w:spacing w:after="0"/>
        <w:rPr>
          <w:noProof/>
        </w:rPr>
      </w:pPr>
      <w:r w:rsidRPr="005B4D14">
        <w:rPr>
          <w:noProof/>
        </w:rPr>
        <w:t>134.</w:t>
      </w:r>
      <w:r w:rsidRPr="005B4D14">
        <w:rPr>
          <w:noProof/>
        </w:rPr>
        <w:tab/>
        <w:t>Fazio S, Linton MF. The role of fibrates in managing hyperlipidemia: mechanisms of action and clinical efficacy. Curr Atheroscler Rep. 2004;6(2):148-57.</w:t>
      </w:r>
    </w:p>
    <w:p w14:paraId="2462A047" w14:textId="77777777" w:rsidR="005B4D14" w:rsidRPr="005B4D14" w:rsidRDefault="005B4D14" w:rsidP="005B4D14">
      <w:pPr>
        <w:pStyle w:val="EndNoteBibliography"/>
        <w:spacing w:after="0"/>
        <w:rPr>
          <w:noProof/>
        </w:rPr>
      </w:pPr>
      <w:r w:rsidRPr="005B4D14">
        <w:rPr>
          <w:noProof/>
        </w:rPr>
        <w:t>135.</w:t>
      </w:r>
      <w:r w:rsidRPr="005B4D14">
        <w:rPr>
          <w:noProof/>
        </w:rPr>
        <w:tab/>
        <w:t>Barter PJ, Rye KA. New Era of Lipid-Lowering Drugs. Pharmacological reviews. 2016;68(2):458-75.</w:t>
      </w:r>
    </w:p>
    <w:p w14:paraId="7EB1B822" w14:textId="77777777" w:rsidR="005B4D14" w:rsidRPr="005B4D14" w:rsidRDefault="005B4D14" w:rsidP="005B4D14">
      <w:pPr>
        <w:pStyle w:val="EndNoteBibliography"/>
        <w:spacing w:after="0"/>
        <w:rPr>
          <w:noProof/>
        </w:rPr>
      </w:pPr>
      <w:r w:rsidRPr="005B4D14">
        <w:rPr>
          <w:noProof/>
        </w:rPr>
        <w:t>136.</w:t>
      </w:r>
      <w:r w:rsidRPr="005B4D14">
        <w:rPr>
          <w:noProof/>
        </w:rPr>
        <w:tab/>
        <w:t>Florentin M, Liberopoulos EN, Mikhailidis DP, Elisaf MS. Fibrate-associated adverse effects beyond muscle and liver toxicity. Current pharmaceutical design. 2008;14(6):574-87.</w:t>
      </w:r>
    </w:p>
    <w:p w14:paraId="2D63BD6A" w14:textId="77777777" w:rsidR="005B4D14" w:rsidRPr="005B4D14" w:rsidRDefault="005B4D14" w:rsidP="005B4D14">
      <w:pPr>
        <w:pStyle w:val="EndNoteBibliography"/>
        <w:spacing w:after="0"/>
        <w:rPr>
          <w:noProof/>
        </w:rPr>
      </w:pPr>
      <w:r w:rsidRPr="005B4D14">
        <w:rPr>
          <w:noProof/>
        </w:rPr>
        <w:t>137.</w:t>
      </w:r>
      <w:r w:rsidRPr="005B4D14">
        <w:rPr>
          <w:noProof/>
        </w:rPr>
        <w:tab/>
        <w:t>van Eekeren IC, Clockaerts S, Bastiaansen-Jenniskens YM, Lubberts E, Verhaar JA, van Osch GJ, et al. Fibrates as therapy for osteoarthritis and rheumatoid arthritis? A systematic review. Therapeutic Advances in Musculoskeletal Disease. 2013;5(1):33-44.</w:t>
      </w:r>
    </w:p>
    <w:p w14:paraId="7A854CA3" w14:textId="77777777" w:rsidR="005B4D14" w:rsidRPr="00E74C86" w:rsidRDefault="005B4D14" w:rsidP="005B4D14">
      <w:pPr>
        <w:pStyle w:val="EndNoteBibliography"/>
        <w:spacing w:after="0"/>
        <w:rPr>
          <w:noProof/>
          <w:lang w:val="nb-NO"/>
        </w:rPr>
      </w:pPr>
      <w:r w:rsidRPr="005B4D14">
        <w:rPr>
          <w:noProof/>
        </w:rPr>
        <w:t>138.</w:t>
      </w:r>
      <w:r w:rsidRPr="005B4D14">
        <w:rPr>
          <w:noProof/>
        </w:rPr>
        <w:tab/>
        <w:t xml:space="preserve">Shirinsky I, Polovnikova O, Kalinovskaya N, Shirinsky V. The effects of fenofibrate on inflammation and cardiovascular markers in patients with active rheumatoid arthritis: a pilot study. </w:t>
      </w:r>
      <w:r w:rsidRPr="00E74C86">
        <w:rPr>
          <w:noProof/>
          <w:lang w:val="nb-NO"/>
        </w:rPr>
        <w:t>Rheumatol Int. 2013;33(12):3045-8.</w:t>
      </w:r>
    </w:p>
    <w:p w14:paraId="56FBF49E" w14:textId="397ECDFF" w:rsidR="005B4D14" w:rsidRPr="00D30604" w:rsidRDefault="005B4D14" w:rsidP="005B4D14">
      <w:pPr>
        <w:pStyle w:val="EndNoteBibliography"/>
        <w:spacing w:after="0"/>
        <w:rPr>
          <w:noProof/>
          <w:lang w:val="nb-NO"/>
        </w:rPr>
      </w:pPr>
      <w:r w:rsidRPr="00E74C86">
        <w:rPr>
          <w:noProof/>
          <w:lang w:val="nb-NO"/>
        </w:rPr>
        <w:t>139.</w:t>
      </w:r>
      <w:r w:rsidRPr="00E74C86">
        <w:rPr>
          <w:noProof/>
          <w:lang w:val="nb-NO"/>
        </w:rPr>
        <w:tab/>
        <w:t xml:space="preserve">Jellinger PS, Handelsman Y, Rosenblit PD, Bloomgarden ZT, Fonseca VA, Garber AJ, et al. </w:t>
      </w:r>
      <w:r w:rsidRPr="005B4D14">
        <w:rPr>
          <w:noProof/>
        </w:rPr>
        <w:t xml:space="preserve">AMERICAN ASSOCIATION OF CLINICAL ENDOCRINOLOGISTS AND AMERICAN COLLEGE OF ENDOCRINOLOGY GUIDELINES FOR MANAGEMENT OF DYSLIPIDEMIA AND PREVENTION OF CARDIOVASCULAR DISEASE - EXECUTIVE SUMMARYComplete Appendix to Guidelines available at </w:t>
      </w:r>
      <w:hyperlink r:id="rId11" w:history="1">
        <w:r w:rsidRPr="005B4D14">
          <w:rPr>
            <w:rStyle w:val="Hyperlink"/>
            <w:noProof/>
          </w:rPr>
          <w:t>http://journals.aace.com</w:t>
        </w:r>
      </w:hyperlink>
      <w:r w:rsidRPr="005B4D14">
        <w:rPr>
          <w:noProof/>
        </w:rPr>
        <w:t xml:space="preserve">. Endocrine practice : official journal of the American College of Endocrinology and the American Association of Clinical Endocrinologists. </w:t>
      </w:r>
      <w:r w:rsidRPr="00D30604">
        <w:rPr>
          <w:noProof/>
          <w:lang w:val="nb-NO"/>
        </w:rPr>
        <w:t>2017;23(4):479-97.</w:t>
      </w:r>
    </w:p>
    <w:p w14:paraId="3E3BF641" w14:textId="77777777" w:rsidR="005B4D14" w:rsidRPr="005B4D14" w:rsidRDefault="005B4D14" w:rsidP="005B4D14">
      <w:pPr>
        <w:pStyle w:val="EndNoteBibliography"/>
        <w:spacing w:after="0"/>
        <w:rPr>
          <w:noProof/>
        </w:rPr>
      </w:pPr>
      <w:r w:rsidRPr="00D30604">
        <w:rPr>
          <w:noProof/>
          <w:lang w:val="nb-NO"/>
        </w:rPr>
        <w:t>140.</w:t>
      </w:r>
      <w:r w:rsidRPr="00D30604">
        <w:rPr>
          <w:noProof/>
          <w:lang w:val="nb-NO"/>
        </w:rPr>
        <w:tab/>
        <w:t xml:space="preserve">Bhatt DL, Steg PG, Miller M, Brinton EA, Jacobson TA, Ketchum SB, et al. </w:t>
      </w:r>
      <w:r w:rsidRPr="005B4D14">
        <w:rPr>
          <w:noProof/>
        </w:rPr>
        <w:t>Cardiovascular Risk Reduction with Icosapent Ethyl for Hypertriglyceridemia. N Engl J Med. 2019;380(1):11-22.</w:t>
      </w:r>
    </w:p>
    <w:p w14:paraId="5737E570" w14:textId="77777777" w:rsidR="005B4D14" w:rsidRPr="005B4D14" w:rsidRDefault="005B4D14" w:rsidP="005B4D14">
      <w:pPr>
        <w:pStyle w:val="EndNoteBibliography"/>
        <w:spacing w:after="0"/>
        <w:rPr>
          <w:noProof/>
        </w:rPr>
      </w:pPr>
      <w:r w:rsidRPr="00D30604">
        <w:rPr>
          <w:noProof/>
          <w:lang w:val="da-DK"/>
        </w:rPr>
        <w:t>141.</w:t>
      </w:r>
      <w:r w:rsidRPr="00D30604">
        <w:rPr>
          <w:noProof/>
          <w:lang w:val="da-DK"/>
        </w:rPr>
        <w:tab/>
        <w:t xml:space="preserve">Muller N, Schulte DM, Turk K, Freitag-Wolf S, Hampe J, Zeuner R, et al. </w:t>
      </w:r>
      <w:r w:rsidRPr="005B4D14">
        <w:rPr>
          <w:noProof/>
        </w:rPr>
        <w:t>IL-6 blockade by monoclonal antibodies inhibits apolipoprotein (a) expression and lipoprotein (a) synthesis in humans. Journal of lipid research. 2015;56(5):1034-42.</w:t>
      </w:r>
    </w:p>
    <w:p w14:paraId="21D31E42" w14:textId="77777777" w:rsidR="005B4D14" w:rsidRPr="005B4D14" w:rsidRDefault="005B4D14" w:rsidP="005B4D14">
      <w:pPr>
        <w:pStyle w:val="EndNoteBibliography"/>
        <w:spacing w:after="0"/>
        <w:rPr>
          <w:noProof/>
        </w:rPr>
      </w:pPr>
      <w:r w:rsidRPr="005B4D14">
        <w:rPr>
          <w:noProof/>
        </w:rPr>
        <w:t>142.</w:t>
      </w:r>
      <w:r w:rsidRPr="005B4D14">
        <w:rPr>
          <w:noProof/>
        </w:rPr>
        <w:tab/>
        <w:t>Hjeltnes G, Hollan I, Forre O, Wiik A, Lyberg T, Mikkelsen K, et al. Serum levels of Lipoprotein(a) and E-selectin are reduced in rheumatoid arthritis patients treated with methotrexate or methotrexate in combination with TNFalpha-inhibitor. ClinExp Rheumatol. 2013.</w:t>
      </w:r>
    </w:p>
    <w:p w14:paraId="7F8D84AD" w14:textId="77777777" w:rsidR="005B4D14" w:rsidRPr="005B4D14" w:rsidRDefault="005B4D14" w:rsidP="005B4D14">
      <w:pPr>
        <w:pStyle w:val="EndNoteBibliography"/>
        <w:rPr>
          <w:noProof/>
        </w:rPr>
      </w:pPr>
      <w:r w:rsidRPr="005B4D14">
        <w:rPr>
          <w:noProof/>
        </w:rPr>
        <w:t>143.</w:t>
      </w:r>
      <w:r w:rsidRPr="005B4D14">
        <w:rPr>
          <w:noProof/>
        </w:rPr>
        <w:tab/>
        <w:t>Keene D, Price C, Shun-Shin MJ, Francis DP. Effect on cardiovascular risk of high density lipoprotein targeted drug treatments niacin, fibrates, and CETP inhibitors: meta-analysis of randomised controlled trials including 117,411 patients. Bmj. 2014;349:g4379.</w:t>
      </w:r>
    </w:p>
    <w:p w14:paraId="6C9F9C82" w14:textId="1D23C01B" w:rsidR="003B158B" w:rsidRPr="001D371E" w:rsidRDefault="0033394F" w:rsidP="00222E9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sz w:val="24"/>
          <w:szCs w:val="24"/>
        </w:rPr>
      </w:pPr>
      <w:r w:rsidRPr="001D371E">
        <w:rPr>
          <w:sz w:val="24"/>
          <w:szCs w:val="24"/>
        </w:rPr>
        <w:fldChar w:fldCharType="end"/>
      </w:r>
    </w:p>
    <w:p w14:paraId="3A4BA878" w14:textId="3E8671F2" w:rsidR="001D371E" w:rsidRPr="001D371E" w:rsidRDefault="001D371E">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sz w:val="24"/>
          <w:szCs w:val="24"/>
        </w:rPr>
      </w:pPr>
    </w:p>
    <w:sectPr w:rsidR="001D371E" w:rsidRPr="001D371E" w:rsidSect="00BD6F73">
      <w:footerReference w:type="even" r:id="rId12"/>
      <w:footerReference w:type="default" r:id="rId13"/>
      <w:pgSz w:w="11900" w:h="16840"/>
      <w:pgMar w:top="1417" w:right="583" w:bottom="1417" w:left="1417"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AD32F" w14:textId="77777777" w:rsidR="003B1C98" w:rsidRDefault="003B1C98">
      <w:r>
        <w:separator/>
      </w:r>
    </w:p>
  </w:endnote>
  <w:endnote w:type="continuationSeparator" w:id="0">
    <w:p w14:paraId="28C7A93D" w14:textId="77777777" w:rsidR="003B1C98" w:rsidRDefault="003B1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Neue (Headings)">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F14C0" w14:textId="77777777" w:rsidR="005E2CE9" w:rsidRDefault="005E2CE9" w:rsidP="006979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A029C4" w14:textId="77777777" w:rsidR="005E2CE9" w:rsidRDefault="005E2CE9" w:rsidP="006979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B90AC" w14:textId="62D91831" w:rsidR="005E2CE9" w:rsidRDefault="005E2CE9" w:rsidP="006979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2B5AF812" w14:textId="77777777" w:rsidR="005E2CE9" w:rsidRDefault="005E2CE9" w:rsidP="006979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C040B" w14:textId="77777777" w:rsidR="003B1C98" w:rsidRDefault="003B1C98">
      <w:r>
        <w:separator/>
      </w:r>
    </w:p>
  </w:footnote>
  <w:footnote w:type="continuationSeparator" w:id="0">
    <w:p w14:paraId="63642638" w14:textId="77777777" w:rsidR="003B1C98" w:rsidRDefault="003B1C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06695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91937A0"/>
    <w:multiLevelType w:val="hybridMultilevel"/>
    <w:tmpl w:val="D180D558"/>
    <w:lvl w:ilvl="0" w:tplc="0410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2725FD"/>
    <w:multiLevelType w:val="hybridMultilevel"/>
    <w:tmpl w:val="0974EFE0"/>
    <w:lvl w:ilvl="0" w:tplc="250CBFEC">
      <w:start w:val="1"/>
      <w:numFmt w:val="bullet"/>
      <w:lvlText w:val="•"/>
      <w:lvlJc w:val="left"/>
      <w:pPr>
        <w:tabs>
          <w:tab w:val="num" w:pos="720"/>
        </w:tabs>
        <w:ind w:left="720" w:hanging="360"/>
      </w:pPr>
      <w:rPr>
        <w:rFonts w:ascii="Arial" w:hAnsi="Arial" w:hint="default"/>
      </w:rPr>
    </w:lvl>
    <w:lvl w:ilvl="1" w:tplc="6CEE7406" w:tentative="1">
      <w:start w:val="1"/>
      <w:numFmt w:val="bullet"/>
      <w:lvlText w:val="•"/>
      <w:lvlJc w:val="left"/>
      <w:pPr>
        <w:tabs>
          <w:tab w:val="num" w:pos="1440"/>
        </w:tabs>
        <w:ind w:left="1440" w:hanging="360"/>
      </w:pPr>
      <w:rPr>
        <w:rFonts w:ascii="Arial" w:hAnsi="Arial" w:hint="default"/>
      </w:rPr>
    </w:lvl>
    <w:lvl w:ilvl="2" w:tplc="703C450E" w:tentative="1">
      <w:start w:val="1"/>
      <w:numFmt w:val="bullet"/>
      <w:lvlText w:val="•"/>
      <w:lvlJc w:val="left"/>
      <w:pPr>
        <w:tabs>
          <w:tab w:val="num" w:pos="2160"/>
        </w:tabs>
        <w:ind w:left="2160" w:hanging="360"/>
      </w:pPr>
      <w:rPr>
        <w:rFonts w:ascii="Arial" w:hAnsi="Arial" w:hint="default"/>
      </w:rPr>
    </w:lvl>
    <w:lvl w:ilvl="3" w:tplc="B7DE4EF2" w:tentative="1">
      <w:start w:val="1"/>
      <w:numFmt w:val="bullet"/>
      <w:lvlText w:val="•"/>
      <w:lvlJc w:val="left"/>
      <w:pPr>
        <w:tabs>
          <w:tab w:val="num" w:pos="2880"/>
        </w:tabs>
        <w:ind w:left="2880" w:hanging="360"/>
      </w:pPr>
      <w:rPr>
        <w:rFonts w:ascii="Arial" w:hAnsi="Arial" w:hint="default"/>
      </w:rPr>
    </w:lvl>
    <w:lvl w:ilvl="4" w:tplc="ED9E49DC" w:tentative="1">
      <w:start w:val="1"/>
      <w:numFmt w:val="bullet"/>
      <w:lvlText w:val="•"/>
      <w:lvlJc w:val="left"/>
      <w:pPr>
        <w:tabs>
          <w:tab w:val="num" w:pos="3600"/>
        </w:tabs>
        <w:ind w:left="3600" w:hanging="360"/>
      </w:pPr>
      <w:rPr>
        <w:rFonts w:ascii="Arial" w:hAnsi="Arial" w:hint="default"/>
      </w:rPr>
    </w:lvl>
    <w:lvl w:ilvl="5" w:tplc="D5A49FF4" w:tentative="1">
      <w:start w:val="1"/>
      <w:numFmt w:val="bullet"/>
      <w:lvlText w:val="•"/>
      <w:lvlJc w:val="left"/>
      <w:pPr>
        <w:tabs>
          <w:tab w:val="num" w:pos="4320"/>
        </w:tabs>
        <w:ind w:left="4320" w:hanging="360"/>
      </w:pPr>
      <w:rPr>
        <w:rFonts w:ascii="Arial" w:hAnsi="Arial" w:hint="default"/>
      </w:rPr>
    </w:lvl>
    <w:lvl w:ilvl="6" w:tplc="DD50EAD6" w:tentative="1">
      <w:start w:val="1"/>
      <w:numFmt w:val="bullet"/>
      <w:lvlText w:val="•"/>
      <w:lvlJc w:val="left"/>
      <w:pPr>
        <w:tabs>
          <w:tab w:val="num" w:pos="5040"/>
        </w:tabs>
        <w:ind w:left="5040" w:hanging="360"/>
      </w:pPr>
      <w:rPr>
        <w:rFonts w:ascii="Arial" w:hAnsi="Arial" w:hint="default"/>
      </w:rPr>
    </w:lvl>
    <w:lvl w:ilvl="7" w:tplc="C8841476" w:tentative="1">
      <w:start w:val="1"/>
      <w:numFmt w:val="bullet"/>
      <w:lvlText w:val="•"/>
      <w:lvlJc w:val="left"/>
      <w:pPr>
        <w:tabs>
          <w:tab w:val="num" w:pos="5760"/>
        </w:tabs>
        <w:ind w:left="5760" w:hanging="360"/>
      </w:pPr>
      <w:rPr>
        <w:rFonts w:ascii="Arial" w:hAnsi="Arial" w:hint="default"/>
      </w:rPr>
    </w:lvl>
    <w:lvl w:ilvl="8" w:tplc="698467B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F2B1B42"/>
    <w:multiLevelType w:val="multilevel"/>
    <w:tmpl w:val="EB420260"/>
    <w:styleLink w:val="Liste41"/>
    <w:lvl w:ilvl="0">
      <w:start w:val="1"/>
      <w:numFmt w:val="bullet"/>
      <w:lvlText w:val="•"/>
      <w:lvlJc w:val="left"/>
      <w:pPr>
        <w:tabs>
          <w:tab w:val="num" w:pos="690"/>
        </w:tabs>
        <w:ind w:left="69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numFmt w:val="bullet"/>
      <w:lvlText w:val="o"/>
      <w:lvlJc w:val="left"/>
      <w:pPr>
        <w:tabs>
          <w:tab w:val="num" w:pos="1440"/>
        </w:tabs>
        <w:ind w:left="1440" w:hanging="36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4" w15:restartNumberingAfterBreak="0">
    <w:nsid w:val="0F794277"/>
    <w:multiLevelType w:val="hybridMultilevel"/>
    <w:tmpl w:val="2542A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265C3F"/>
    <w:multiLevelType w:val="hybridMultilevel"/>
    <w:tmpl w:val="3BF82A96"/>
    <w:lvl w:ilvl="0" w:tplc="04090003">
      <w:start w:val="1"/>
      <w:numFmt w:val="bullet"/>
      <w:lvlText w:val="o"/>
      <w:lvlJc w:val="left"/>
      <w:pPr>
        <w:ind w:left="1068" w:hanging="360"/>
      </w:pPr>
      <w:rPr>
        <w:rFonts w:ascii="Courier New" w:hAnsi="Courier New" w:cs="Courier New"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6" w15:restartNumberingAfterBreak="0">
    <w:nsid w:val="222B7A81"/>
    <w:multiLevelType w:val="multilevel"/>
    <w:tmpl w:val="90EE5DA6"/>
    <w:styleLink w:val="ImportedStyle1"/>
    <w:lvl w:ilvl="0">
      <w:start w:val="1"/>
      <w:numFmt w:val="decimal"/>
      <w:lvlText w:val="%1."/>
      <w:lvlJc w:val="left"/>
      <w:pPr>
        <w:ind w:left="648" w:hanging="64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080" w:hanging="108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512" w:hanging="151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1728" w:hanging="172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1944" w:hanging="194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2160" w:hanging="21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2376" w:hanging="23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28FD1FCF"/>
    <w:multiLevelType w:val="multilevel"/>
    <w:tmpl w:val="06068DE6"/>
    <w:styleLink w:val="Liste31"/>
    <w:lvl w:ilvl="0">
      <w:numFmt w:val="bullet"/>
      <w:lvlText w:val="•"/>
      <w:lvlJc w:val="left"/>
      <w:pPr>
        <w:tabs>
          <w:tab w:val="num" w:pos="720"/>
        </w:tabs>
        <w:ind w:left="720" w:hanging="36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8" w15:restartNumberingAfterBreak="0">
    <w:nsid w:val="2C904130"/>
    <w:multiLevelType w:val="hybridMultilevel"/>
    <w:tmpl w:val="CBD2C7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02B23F8"/>
    <w:multiLevelType w:val="hybridMultilevel"/>
    <w:tmpl w:val="4C7EF4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EF43A9"/>
    <w:multiLevelType w:val="hybridMultilevel"/>
    <w:tmpl w:val="5C8E40A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8C6175"/>
    <w:multiLevelType w:val="hybridMultilevel"/>
    <w:tmpl w:val="9462F712"/>
    <w:lvl w:ilvl="0" w:tplc="0410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F7B07D0"/>
    <w:multiLevelType w:val="hybridMultilevel"/>
    <w:tmpl w:val="B1D026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133729A"/>
    <w:multiLevelType w:val="hybridMultilevel"/>
    <w:tmpl w:val="8DE6157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1A278A"/>
    <w:multiLevelType w:val="hybridMultilevel"/>
    <w:tmpl w:val="73A62B46"/>
    <w:lvl w:ilvl="0" w:tplc="36F49B96">
      <w:start w:val="1"/>
      <w:numFmt w:val="decimal"/>
      <w:lvlText w:val="%1."/>
      <w:lvlJc w:val="left"/>
      <w:pPr>
        <w:ind w:left="814" w:hanging="360"/>
      </w:pPr>
      <w:rPr>
        <w:rFonts w:hint="default"/>
      </w:rPr>
    </w:lvl>
    <w:lvl w:ilvl="1" w:tplc="04100019" w:tentative="1">
      <w:start w:val="1"/>
      <w:numFmt w:val="lowerLetter"/>
      <w:lvlText w:val="%2."/>
      <w:lvlJc w:val="left"/>
      <w:pPr>
        <w:ind w:left="1534" w:hanging="360"/>
      </w:pPr>
    </w:lvl>
    <w:lvl w:ilvl="2" w:tplc="0410001B" w:tentative="1">
      <w:start w:val="1"/>
      <w:numFmt w:val="lowerRoman"/>
      <w:lvlText w:val="%3."/>
      <w:lvlJc w:val="right"/>
      <w:pPr>
        <w:ind w:left="2254" w:hanging="180"/>
      </w:pPr>
    </w:lvl>
    <w:lvl w:ilvl="3" w:tplc="0410000F" w:tentative="1">
      <w:start w:val="1"/>
      <w:numFmt w:val="decimal"/>
      <w:lvlText w:val="%4."/>
      <w:lvlJc w:val="left"/>
      <w:pPr>
        <w:ind w:left="2974" w:hanging="360"/>
      </w:pPr>
    </w:lvl>
    <w:lvl w:ilvl="4" w:tplc="04100019" w:tentative="1">
      <w:start w:val="1"/>
      <w:numFmt w:val="lowerLetter"/>
      <w:lvlText w:val="%5."/>
      <w:lvlJc w:val="left"/>
      <w:pPr>
        <w:ind w:left="3694" w:hanging="360"/>
      </w:pPr>
    </w:lvl>
    <w:lvl w:ilvl="5" w:tplc="0410001B" w:tentative="1">
      <w:start w:val="1"/>
      <w:numFmt w:val="lowerRoman"/>
      <w:lvlText w:val="%6."/>
      <w:lvlJc w:val="right"/>
      <w:pPr>
        <w:ind w:left="4414" w:hanging="180"/>
      </w:pPr>
    </w:lvl>
    <w:lvl w:ilvl="6" w:tplc="0410000F" w:tentative="1">
      <w:start w:val="1"/>
      <w:numFmt w:val="decimal"/>
      <w:lvlText w:val="%7."/>
      <w:lvlJc w:val="left"/>
      <w:pPr>
        <w:ind w:left="5134" w:hanging="360"/>
      </w:pPr>
    </w:lvl>
    <w:lvl w:ilvl="7" w:tplc="04100019" w:tentative="1">
      <w:start w:val="1"/>
      <w:numFmt w:val="lowerLetter"/>
      <w:lvlText w:val="%8."/>
      <w:lvlJc w:val="left"/>
      <w:pPr>
        <w:ind w:left="5854" w:hanging="360"/>
      </w:pPr>
    </w:lvl>
    <w:lvl w:ilvl="8" w:tplc="0410001B" w:tentative="1">
      <w:start w:val="1"/>
      <w:numFmt w:val="lowerRoman"/>
      <w:lvlText w:val="%9."/>
      <w:lvlJc w:val="right"/>
      <w:pPr>
        <w:ind w:left="6574" w:hanging="180"/>
      </w:pPr>
    </w:lvl>
  </w:abstractNum>
  <w:abstractNum w:abstractNumId="15" w15:restartNumberingAfterBreak="0">
    <w:nsid w:val="44372B61"/>
    <w:multiLevelType w:val="hybridMultilevel"/>
    <w:tmpl w:val="E514D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267727"/>
    <w:multiLevelType w:val="hybridMultilevel"/>
    <w:tmpl w:val="AC9C864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EB4DA9"/>
    <w:multiLevelType w:val="multilevel"/>
    <w:tmpl w:val="CC543E5C"/>
    <w:lvl w:ilvl="0">
      <w:start w:val="1"/>
      <w:numFmt w:val="decimal"/>
      <w:lvlText w:val="%1"/>
      <w:lvlJc w:val="left"/>
      <w:pPr>
        <w:ind w:left="432" w:hanging="432"/>
      </w:pPr>
    </w:lvl>
    <w:lvl w:ilvl="1">
      <w:start w:val="1"/>
      <w:numFmt w:val="decimal"/>
      <w:lvlText w:val="%1.%2"/>
      <w:lvlJc w:val="left"/>
      <w:pPr>
        <w:ind w:left="5538" w:hanging="576"/>
      </w:pPr>
    </w:lvl>
    <w:lvl w:ilvl="2">
      <w:start w:val="1"/>
      <w:numFmt w:val="decimal"/>
      <w:lvlText w:val="%1.%2.%3"/>
      <w:lvlJc w:val="left"/>
      <w:pPr>
        <w:ind w:left="720" w:hanging="720"/>
      </w:pPr>
      <w:rPr>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03E291F"/>
    <w:multiLevelType w:val="hybridMultilevel"/>
    <w:tmpl w:val="A6CA2DA0"/>
    <w:lvl w:ilvl="0" w:tplc="A95224CA">
      <w:start w:val="1"/>
      <w:numFmt w:val="bullet"/>
      <w:lvlText w:val="•"/>
      <w:lvlJc w:val="left"/>
      <w:pPr>
        <w:tabs>
          <w:tab w:val="num" w:pos="720"/>
        </w:tabs>
        <w:ind w:left="720" w:hanging="360"/>
      </w:pPr>
      <w:rPr>
        <w:rFonts w:ascii="Arial" w:hAnsi="Arial" w:hint="default"/>
      </w:rPr>
    </w:lvl>
    <w:lvl w:ilvl="1" w:tplc="9BE2A9A4" w:tentative="1">
      <w:start w:val="1"/>
      <w:numFmt w:val="bullet"/>
      <w:lvlText w:val="•"/>
      <w:lvlJc w:val="left"/>
      <w:pPr>
        <w:tabs>
          <w:tab w:val="num" w:pos="1440"/>
        </w:tabs>
        <w:ind w:left="1440" w:hanging="360"/>
      </w:pPr>
      <w:rPr>
        <w:rFonts w:ascii="Arial" w:hAnsi="Arial" w:hint="default"/>
      </w:rPr>
    </w:lvl>
    <w:lvl w:ilvl="2" w:tplc="7B4C7418" w:tentative="1">
      <w:start w:val="1"/>
      <w:numFmt w:val="bullet"/>
      <w:lvlText w:val="•"/>
      <w:lvlJc w:val="left"/>
      <w:pPr>
        <w:tabs>
          <w:tab w:val="num" w:pos="2160"/>
        </w:tabs>
        <w:ind w:left="2160" w:hanging="360"/>
      </w:pPr>
      <w:rPr>
        <w:rFonts w:ascii="Arial" w:hAnsi="Arial" w:hint="default"/>
      </w:rPr>
    </w:lvl>
    <w:lvl w:ilvl="3" w:tplc="26AACA28" w:tentative="1">
      <w:start w:val="1"/>
      <w:numFmt w:val="bullet"/>
      <w:lvlText w:val="•"/>
      <w:lvlJc w:val="left"/>
      <w:pPr>
        <w:tabs>
          <w:tab w:val="num" w:pos="2880"/>
        </w:tabs>
        <w:ind w:left="2880" w:hanging="360"/>
      </w:pPr>
      <w:rPr>
        <w:rFonts w:ascii="Arial" w:hAnsi="Arial" w:hint="default"/>
      </w:rPr>
    </w:lvl>
    <w:lvl w:ilvl="4" w:tplc="D546584E" w:tentative="1">
      <w:start w:val="1"/>
      <w:numFmt w:val="bullet"/>
      <w:lvlText w:val="•"/>
      <w:lvlJc w:val="left"/>
      <w:pPr>
        <w:tabs>
          <w:tab w:val="num" w:pos="3600"/>
        </w:tabs>
        <w:ind w:left="3600" w:hanging="360"/>
      </w:pPr>
      <w:rPr>
        <w:rFonts w:ascii="Arial" w:hAnsi="Arial" w:hint="default"/>
      </w:rPr>
    </w:lvl>
    <w:lvl w:ilvl="5" w:tplc="FFA28808" w:tentative="1">
      <w:start w:val="1"/>
      <w:numFmt w:val="bullet"/>
      <w:lvlText w:val="•"/>
      <w:lvlJc w:val="left"/>
      <w:pPr>
        <w:tabs>
          <w:tab w:val="num" w:pos="4320"/>
        </w:tabs>
        <w:ind w:left="4320" w:hanging="360"/>
      </w:pPr>
      <w:rPr>
        <w:rFonts w:ascii="Arial" w:hAnsi="Arial" w:hint="default"/>
      </w:rPr>
    </w:lvl>
    <w:lvl w:ilvl="6" w:tplc="024C5724" w:tentative="1">
      <w:start w:val="1"/>
      <w:numFmt w:val="bullet"/>
      <w:lvlText w:val="•"/>
      <w:lvlJc w:val="left"/>
      <w:pPr>
        <w:tabs>
          <w:tab w:val="num" w:pos="5040"/>
        </w:tabs>
        <w:ind w:left="5040" w:hanging="360"/>
      </w:pPr>
      <w:rPr>
        <w:rFonts w:ascii="Arial" w:hAnsi="Arial" w:hint="default"/>
      </w:rPr>
    </w:lvl>
    <w:lvl w:ilvl="7" w:tplc="8174A1EE" w:tentative="1">
      <w:start w:val="1"/>
      <w:numFmt w:val="bullet"/>
      <w:lvlText w:val="•"/>
      <w:lvlJc w:val="left"/>
      <w:pPr>
        <w:tabs>
          <w:tab w:val="num" w:pos="5760"/>
        </w:tabs>
        <w:ind w:left="5760" w:hanging="360"/>
      </w:pPr>
      <w:rPr>
        <w:rFonts w:ascii="Arial" w:hAnsi="Arial" w:hint="default"/>
      </w:rPr>
    </w:lvl>
    <w:lvl w:ilvl="8" w:tplc="B8AAEC2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1E118C"/>
    <w:multiLevelType w:val="hybridMultilevel"/>
    <w:tmpl w:val="CFD80C5C"/>
    <w:lvl w:ilvl="0" w:tplc="04090005">
      <w:start w:val="1"/>
      <w:numFmt w:val="bullet"/>
      <w:lvlText w:val=""/>
      <w:lvlJc w:val="left"/>
      <w:pPr>
        <w:ind w:left="108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7E3D71"/>
    <w:multiLevelType w:val="hybridMultilevel"/>
    <w:tmpl w:val="A02C3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E377D0"/>
    <w:multiLevelType w:val="multilevel"/>
    <w:tmpl w:val="06068DE6"/>
    <w:numStyleLink w:val="Liste31"/>
  </w:abstractNum>
  <w:abstractNum w:abstractNumId="22" w15:restartNumberingAfterBreak="0">
    <w:nsid w:val="7A561067"/>
    <w:multiLevelType w:val="hybridMultilevel"/>
    <w:tmpl w:val="E61A1A78"/>
    <w:lvl w:ilvl="0" w:tplc="E7821CF2">
      <w:start w:val="1"/>
      <w:numFmt w:val="bullet"/>
      <w:lvlText w:val="•"/>
      <w:lvlJc w:val="left"/>
      <w:pPr>
        <w:tabs>
          <w:tab w:val="num" w:pos="720"/>
        </w:tabs>
        <w:ind w:left="720" w:hanging="360"/>
      </w:pPr>
      <w:rPr>
        <w:rFonts w:ascii="Arial" w:hAnsi="Arial" w:hint="default"/>
      </w:rPr>
    </w:lvl>
    <w:lvl w:ilvl="1" w:tplc="F8E0443E" w:tentative="1">
      <w:start w:val="1"/>
      <w:numFmt w:val="bullet"/>
      <w:lvlText w:val="•"/>
      <w:lvlJc w:val="left"/>
      <w:pPr>
        <w:tabs>
          <w:tab w:val="num" w:pos="1440"/>
        </w:tabs>
        <w:ind w:left="1440" w:hanging="360"/>
      </w:pPr>
      <w:rPr>
        <w:rFonts w:ascii="Arial" w:hAnsi="Arial" w:hint="default"/>
      </w:rPr>
    </w:lvl>
    <w:lvl w:ilvl="2" w:tplc="7CB6E682" w:tentative="1">
      <w:start w:val="1"/>
      <w:numFmt w:val="bullet"/>
      <w:lvlText w:val="•"/>
      <w:lvlJc w:val="left"/>
      <w:pPr>
        <w:tabs>
          <w:tab w:val="num" w:pos="2160"/>
        </w:tabs>
        <w:ind w:left="2160" w:hanging="360"/>
      </w:pPr>
      <w:rPr>
        <w:rFonts w:ascii="Arial" w:hAnsi="Arial" w:hint="default"/>
      </w:rPr>
    </w:lvl>
    <w:lvl w:ilvl="3" w:tplc="C444F79C" w:tentative="1">
      <w:start w:val="1"/>
      <w:numFmt w:val="bullet"/>
      <w:lvlText w:val="•"/>
      <w:lvlJc w:val="left"/>
      <w:pPr>
        <w:tabs>
          <w:tab w:val="num" w:pos="2880"/>
        </w:tabs>
        <w:ind w:left="2880" w:hanging="360"/>
      </w:pPr>
      <w:rPr>
        <w:rFonts w:ascii="Arial" w:hAnsi="Arial" w:hint="default"/>
      </w:rPr>
    </w:lvl>
    <w:lvl w:ilvl="4" w:tplc="D72EBD16" w:tentative="1">
      <w:start w:val="1"/>
      <w:numFmt w:val="bullet"/>
      <w:lvlText w:val="•"/>
      <w:lvlJc w:val="left"/>
      <w:pPr>
        <w:tabs>
          <w:tab w:val="num" w:pos="3600"/>
        </w:tabs>
        <w:ind w:left="3600" w:hanging="360"/>
      </w:pPr>
      <w:rPr>
        <w:rFonts w:ascii="Arial" w:hAnsi="Arial" w:hint="default"/>
      </w:rPr>
    </w:lvl>
    <w:lvl w:ilvl="5" w:tplc="92900852" w:tentative="1">
      <w:start w:val="1"/>
      <w:numFmt w:val="bullet"/>
      <w:lvlText w:val="•"/>
      <w:lvlJc w:val="left"/>
      <w:pPr>
        <w:tabs>
          <w:tab w:val="num" w:pos="4320"/>
        </w:tabs>
        <w:ind w:left="4320" w:hanging="360"/>
      </w:pPr>
      <w:rPr>
        <w:rFonts w:ascii="Arial" w:hAnsi="Arial" w:hint="default"/>
      </w:rPr>
    </w:lvl>
    <w:lvl w:ilvl="6" w:tplc="AA1C62AE" w:tentative="1">
      <w:start w:val="1"/>
      <w:numFmt w:val="bullet"/>
      <w:lvlText w:val="•"/>
      <w:lvlJc w:val="left"/>
      <w:pPr>
        <w:tabs>
          <w:tab w:val="num" w:pos="5040"/>
        </w:tabs>
        <w:ind w:left="5040" w:hanging="360"/>
      </w:pPr>
      <w:rPr>
        <w:rFonts w:ascii="Arial" w:hAnsi="Arial" w:hint="default"/>
      </w:rPr>
    </w:lvl>
    <w:lvl w:ilvl="7" w:tplc="34727A6C" w:tentative="1">
      <w:start w:val="1"/>
      <w:numFmt w:val="bullet"/>
      <w:lvlText w:val="•"/>
      <w:lvlJc w:val="left"/>
      <w:pPr>
        <w:tabs>
          <w:tab w:val="num" w:pos="5760"/>
        </w:tabs>
        <w:ind w:left="5760" w:hanging="360"/>
      </w:pPr>
      <w:rPr>
        <w:rFonts w:ascii="Arial" w:hAnsi="Arial" w:hint="default"/>
      </w:rPr>
    </w:lvl>
    <w:lvl w:ilvl="8" w:tplc="27D4686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BE42C74"/>
    <w:multiLevelType w:val="multilevel"/>
    <w:tmpl w:val="06D42D1C"/>
    <w:styleLink w:val="ImportedStyle2"/>
    <w:lvl w:ilvl="0">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1.%2."/>
      <w:lvlJc w:val="left"/>
      <w:pPr>
        <w:ind w:left="79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w:lvlJc w:val="left"/>
      <w:pPr>
        <w:ind w:left="1224" w:hanging="50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nothing"/>
      <w:lvlText w:val="%1.%2.%3.%4."/>
      <w:lvlJc w:val="left"/>
      <w:pPr>
        <w:ind w:left="1728" w:hanging="64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nothing"/>
      <w:lvlText w:val="%1.%2.%3.%4.%5."/>
      <w:lvlJc w:val="left"/>
      <w:pPr>
        <w:ind w:left="2232" w:hanging="79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1.%2.%3.%4.%5.%6."/>
      <w:lvlJc w:val="left"/>
      <w:pPr>
        <w:ind w:left="2736" w:hanging="93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1.%2.%3.%4.%5.%6.%7."/>
      <w:lvlJc w:val="left"/>
      <w:pPr>
        <w:ind w:left="3240" w:hanging="108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1.%2.%3.%4.%5.%6.%7.%8."/>
      <w:lvlJc w:val="left"/>
      <w:pPr>
        <w:ind w:left="3744" w:hanging="122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1.%2.%3.%4.%5.%6.%7.%8.%9."/>
      <w:lvlJc w:val="left"/>
      <w:pPr>
        <w:ind w:left="432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15:restartNumberingAfterBreak="0">
    <w:nsid w:val="7DE5008F"/>
    <w:multiLevelType w:val="multilevel"/>
    <w:tmpl w:val="30580584"/>
    <w:styleLink w:val="List0"/>
    <w:lvl w:ilvl="0">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25" w15:restartNumberingAfterBreak="0">
    <w:nsid w:val="7E624B0E"/>
    <w:multiLevelType w:val="hybridMultilevel"/>
    <w:tmpl w:val="5A5E3962"/>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3"/>
  </w:num>
  <w:num w:numId="3">
    <w:abstractNumId w:val="3"/>
  </w:num>
  <w:num w:numId="4">
    <w:abstractNumId w:val="7"/>
  </w:num>
  <w:num w:numId="5">
    <w:abstractNumId w:val="17"/>
  </w:num>
  <w:num w:numId="6">
    <w:abstractNumId w:val="24"/>
  </w:num>
  <w:num w:numId="7">
    <w:abstractNumId w:val="15"/>
  </w:num>
  <w:num w:numId="8">
    <w:abstractNumId w:val="1"/>
  </w:num>
  <w:num w:numId="9">
    <w:abstractNumId w:val="25"/>
  </w:num>
  <w:num w:numId="10">
    <w:abstractNumId w:val="19"/>
  </w:num>
  <w:num w:numId="11">
    <w:abstractNumId w:val="17"/>
  </w:num>
  <w:num w:numId="12">
    <w:abstractNumId w:val="17"/>
  </w:num>
  <w:num w:numId="13">
    <w:abstractNumId w:val="17"/>
  </w:num>
  <w:num w:numId="14">
    <w:abstractNumId w:val="17"/>
  </w:num>
  <w:num w:numId="15">
    <w:abstractNumId w:val="0"/>
  </w:num>
  <w:num w:numId="16">
    <w:abstractNumId w:val="17"/>
    <w:lvlOverride w:ilvl="0">
      <w:startOverride w:val="2"/>
    </w:lvlOverride>
    <w:lvlOverride w:ilvl="1">
      <w:startOverride w:val="3"/>
    </w:lvlOverride>
    <w:lvlOverride w:ilvl="2">
      <w:startOverride w:val="2"/>
    </w:lvlOverride>
  </w:num>
  <w:num w:numId="17">
    <w:abstractNumId w:val="17"/>
    <w:lvlOverride w:ilvl="0">
      <w:startOverride w:val="2"/>
    </w:lvlOverride>
    <w:lvlOverride w:ilvl="1">
      <w:startOverride w:val="3"/>
    </w:lvlOverride>
    <w:lvlOverride w:ilvl="2">
      <w:startOverride w:val="3"/>
    </w:lvlOverride>
    <w:lvlOverride w:ilvl="3">
      <w:startOverride w:val="2"/>
    </w:lvlOverride>
  </w:num>
  <w:num w:numId="18">
    <w:abstractNumId w:val="17"/>
    <w:lvlOverride w:ilvl="0">
      <w:startOverride w:val="2"/>
    </w:lvlOverride>
    <w:lvlOverride w:ilvl="1">
      <w:startOverride w:val="3"/>
    </w:lvlOverride>
    <w:lvlOverride w:ilvl="2">
      <w:startOverride w:val="3"/>
    </w:lvlOverride>
    <w:lvlOverride w:ilvl="3">
      <w:startOverride w:val="2"/>
    </w:lvlOverride>
  </w:num>
  <w:num w:numId="19">
    <w:abstractNumId w:val="17"/>
    <w:lvlOverride w:ilvl="0">
      <w:startOverride w:val="2"/>
    </w:lvlOverride>
    <w:lvlOverride w:ilvl="1">
      <w:startOverride w:val="3"/>
    </w:lvlOverride>
    <w:lvlOverride w:ilvl="2">
      <w:startOverride w:val="3"/>
    </w:lvlOverride>
    <w:lvlOverride w:ilvl="3">
      <w:startOverride w:val="2"/>
    </w:lvlOverride>
  </w:num>
  <w:num w:numId="20">
    <w:abstractNumId w:val="17"/>
    <w:lvlOverride w:ilvl="0">
      <w:startOverride w:val="2"/>
    </w:lvlOverride>
    <w:lvlOverride w:ilvl="1">
      <w:startOverride w:val="3"/>
    </w:lvlOverride>
    <w:lvlOverride w:ilvl="2">
      <w:startOverride w:val="4"/>
    </w:lvlOverride>
  </w:num>
  <w:num w:numId="21">
    <w:abstractNumId w:val="21"/>
  </w:num>
  <w:num w:numId="22">
    <w:abstractNumId w:val="14"/>
  </w:num>
  <w:num w:numId="23">
    <w:abstractNumId w:val="11"/>
  </w:num>
  <w:num w:numId="24">
    <w:abstractNumId w:val="17"/>
  </w:num>
  <w:num w:numId="25">
    <w:abstractNumId w:val="17"/>
  </w:num>
  <w:num w:numId="26">
    <w:abstractNumId w:val="17"/>
  </w:num>
  <w:num w:numId="27">
    <w:abstractNumId w:val="17"/>
  </w:num>
  <w:num w:numId="28">
    <w:abstractNumId w:val="12"/>
  </w:num>
  <w:num w:numId="29">
    <w:abstractNumId w:val="8"/>
  </w:num>
  <w:num w:numId="30">
    <w:abstractNumId w:val="4"/>
  </w:num>
  <w:num w:numId="31">
    <w:abstractNumId w:val="20"/>
  </w:num>
  <w:num w:numId="32">
    <w:abstractNumId w:val="5"/>
  </w:num>
  <w:num w:numId="33">
    <w:abstractNumId w:val="16"/>
  </w:num>
  <w:num w:numId="34">
    <w:abstractNumId w:val="10"/>
  </w:num>
  <w:num w:numId="35">
    <w:abstractNumId w:val="13"/>
  </w:num>
  <w:num w:numId="36">
    <w:abstractNumId w:val="9"/>
  </w:num>
  <w:num w:numId="37">
    <w:abstractNumId w:val="22"/>
  </w:num>
  <w:num w:numId="38">
    <w:abstractNumId w:val="18"/>
  </w:num>
  <w:num w:numId="39">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1&lt;/FontSize&gt;&lt;ReflistTitle&gt;References&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vff5efrefr04ed0znv9ax4szvzftez2v0v&quot;&gt;endnote library march 26. 2019&lt;record-ids&gt;&lt;item&gt;23&lt;/item&gt;&lt;item&gt;795&lt;/item&gt;&lt;item&gt;1384&lt;/item&gt;&lt;item&gt;1442&lt;/item&gt;&lt;item&gt;2269&lt;/item&gt;&lt;item&gt;2710&lt;/item&gt;&lt;item&gt;2718&lt;/item&gt;&lt;item&gt;2735&lt;/item&gt;&lt;item&gt;3287&lt;/item&gt;&lt;item&gt;3350&lt;/item&gt;&lt;item&gt;3357&lt;/item&gt;&lt;item&gt;3558&lt;/item&gt;&lt;item&gt;3725&lt;/item&gt;&lt;item&gt;3726&lt;/item&gt;&lt;item&gt;3730&lt;/item&gt;&lt;item&gt;3743&lt;/item&gt;&lt;item&gt;3796&lt;/item&gt;&lt;item&gt;3824&lt;/item&gt;&lt;item&gt;3825&lt;/item&gt;&lt;item&gt;3827&lt;/item&gt;&lt;item&gt;3828&lt;/item&gt;&lt;item&gt;3832&lt;/item&gt;&lt;item&gt;3834&lt;/item&gt;&lt;item&gt;3836&lt;/item&gt;&lt;item&gt;3838&lt;/item&gt;&lt;item&gt;3839&lt;/item&gt;&lt;item&gt;3843&lt;/item&gt;&lt;item&gt;3871&lt;/item&gt;&lt;item&gt;3872&lt;/item&gt;&lt;item&gt;3874&lt;/item&gt;&lt;item&gt;3875&lt;/item&gt;&lt;item&gt;3876&lt;/item&gt;&lt;item&gt;3878&lt;/item&gt;&lt;item&gt;3880&lt;/item&gt;&lt;item&gt;3883&lt;/item&gt;&lt;item&gt;3886&lt;/item&gt;&lt;item&gt;3887&lt;/item&gt;&lt;item&gt;3890&lt;/item&gt;&lt;item&gt;3891&lt;/item&gt;&lt;item&gt;3892&lt;/item&gt;&lt;item&gt;3893&lt;/item&gt;&lt;item&gt;3894&lt;/item&gt;&lt;item&gt;3895&lt;/item&gt;&lt;item&gt;3898&lt;/item&gt;&lt;item&gt;3899&lt;/item&gt;&lt;item&gt;3901&lt;/item&gt;&lt;item&gt;3902&lt;/item&gt;&lt;item&gt;3904&lt;/item&gt;&lt;item&gt;3905&lt;/item&gt;&lt;item&gt;3906&lt;/item&gt;&lt;item&gt;3907&lt;/item&gt;&lt;item&gt;3908&lt;/item&gt;&lt;item&gt;3910&lt;/item&gt;&lt;item&gt;3911&lt;/item&gt;&lt;item&gt;3912&lt;/item&gt;&lt;item&gt;3919&lt;/item&gt;&lt;item&gt;3922&lt;/item&gt;&lt;item&gt;3923&lt;/item&gt;&lt;item&gt;3924&lt;/item&gt;&lt;item&gt;3926&lt;/item&gt;&lt;item&gt;3927&lt;/item&gt;&lt;item&gt;3928&lt;/item&gt;&lt;item&gt;3930&lt;/item&gt;&lt;item&gt;3931&lt;/item&gt;&lt;item&gt;3932&lt;/item&gt;&lt;item&gt;3934&lt;/item&gt;&lt;item&gt;3935&lt;/item&gt;&lt;item&gt;3936&lt;/item&gt;&lt;item&gt;3937&lt;/item&gt;&lt;item&gt;3939&lt;/item&gt;&lt;item&gt;3941&lt;/item&gt;&lt;item&gt;3943&lt;/item&gt;&lt;item&gt;3944&lt;/item&gt;&lt;item&gt;3946&lt;/item&gt;&lt;item&gt;3947&lt;/item&gt;&lt;item&gt;3948&lt;/item&gt;&lt;item&gt;3949&lt;/item&gt;&lt;item&gt;3951&lt;/item&gt;&lt;item&gt;3952&lt;/item&gt;&lt;item&gt;3954&lt;/item&gt;&lt;item&gt;3956&lt;/item&gt;&lt;item&gt;3957&lt;/item&gt;&lt;item&gt;3958&lt;/item&gt;&lt;item&gt;3960&lt;/item&gt;&lt;item&gt;3961&lt;/item&gt;&lt;item&gt;3966&lt;/item&gt;&lt;item&gt;3967&lt;/item&gt;&lt;item&gt;3970&lt;/item&gt;&lt;item&gt;3973&lt;/item&gt;&lt;item&gt;3974&lt;/item&gt;&lt;item&gt;3975&lt;/item&gt;&lt;item&gt;3976&lt;/item&gt;&lt;item&gt;3978&lt;/item&gt;&lt;item&gt;3979&lt;/item&gt;&lt;item&gt;3980&lt;/item&gt;&lt;item&gt;3981&lt;/item&gt;&lt;item&gt;3983&lt;/item&gt;&lt;item&gt;3984&lt;/item&gt;&lt;item&gt;3987&lt;/item&gt;&lt;item&gt;3989&lt;/item&gt;&lt;item&gt;3990&lt;/item&gt;&lt;item&gt;3991&lt;/item&gt;&lt;item&gt;3994&lt;/item&gt;&lt;item&gt;3995&lt;/item&gt;&lt;item&gt;3996&lt;/item&gt;&lt;item&gt;3998&lt;/item&gt;&lt;item&gt;4002&lt;/item&gt;&lt;item&gt;4004&lt;/item&gt;&lt;item&gt;4005&lt;/item&gt;&lt;item&gt;4007&lt;/item&gt;&lt;item&gt;4009&lt;/item&gt;&lt;item&gt;4010&lt;/item&gt;&lt;item&gt;4011&lt;/item&gt;&lt;item&gt;4017&lt;/item&gt;&lt;item&gt;4018&lt;/item&gt;&lt;item&gt;4019&lt;/item&gt;&lt;item&gt;4021&lt;/item&gt;&lt;item&gt;4023&lt;/item&gt;&lt;item&gt;4025&lt;/item&gt;&lt;item&gt;4034&lt;/item&gt;&lt;item&gt;4041&lt;/item&gt;&lt;item&gt;4045&lt;/item&gt;&lt;item&gt;4049&lt;/item&gt;&lt;item&gt;4050&lt;/item&gt;&lt;item&gt;4052&lt;/item&gt;&lt;item&gt;4065&lt;/item&gt;&lt;item&gt;4068&lt;/item&gt;&lt;item&gt;4070&lt;/item&gt;&lt;item&gt;4080&lt;/item&gt;&lt;item&gt;4081&lt;/item&gt;&lt;item&gt;4082&lt;/item&gt;&lt;item&gt;4083&lt;/item&gt;&lt;item&gt;4085&lt;/item&gt;&lt;item&gt;4086&lt;/item&gt;&lt;item&gt;4089&lt;/item&gt;&lt;item&gt;4104&lt;/item&gt;&lt;item&gt;4109&lt;/item&gt;&lt;item&gt;4113&lt;/item&gt;&lt;item&gt;4116&lt;/item&gt;&lt;item&gt;4118&lt;/item&gt;&lt;item&gt;4119&lt;/item&gt;&lt;item&gt;4122&lt;/item&gt;&lt;/record-ids&gt;&lt;/item&gt;&lt;/Libraries&gt;"/>
  </w:docVars>
  <w:rsids>
    <w:rsidRoot w:val="005827C8"/>
    <w:rsid w:val="0000050E"/>
    <w:rsid w:val="00002132"/>
    <w:rsid w:val="00002531"/>
    <w:rsid w:val="000025D4"/>
    <w:rsid w:val="00002FBC"/>
    <w:rsid w:val="000032D8"/>
    <w:rsid w:val="000037A8"/>
    <w:rsid w:val="00003D6D"/>
    <w:rsid w:val="000040BD"/>
    <w:rsid w:val="00004786"/>
    <w:rsid w:val="0000524C"/>
    <w:rsid w:val="00006BBF"/>
    <w:rsid w:val="00007705"/>
    <w:rsid w:val="00007B06"/>
    <w:rsid w:val="00010907"/>
    <w:rsid w:val="00010FEF"/>
    <w:rsid w:val="000118D4"/>
    <w:rsid w:val="00011A87"/>
    <w:rsid w:val="00011BD2"/>
    <w:rsid w:val="000120B1"/>
    <w:rsid w:val="000125FB"/>
    <w:rsid w:val="000132B7"/>
    <w:rsid w:val="00013790"/>
    <w:rsid w:val="0001382F"/>
    <w:rsid w:val="00013942"/>
    <w:rsid w:val="0001428A"/>
    <w:rsid w:val="000142D3"/>
    <w:rsid w:val="00014578"/>
    <w:rsid w:val="00014E7E"/>
    <w:rsid w:val="0001525A"/>
    <w:rsid w:val="000153FC"/>
    <w:rsid w:val="00015A33"/>
    <w:rsid w:val="00016609"/>
    <w:rsid w:val="00016E3A"/>
    <w:rsid w:val="000171C3"/>
    <w:rsid w:val="000173CF"/>
    <w:rsid w:val="000174BA"/>
    <w:rsid w:val="0001762E"/>
    <w:rsid w:val="000176FA"/>
    <w:rsid w:val="0001793A"/>
    <w:rsid w:val="0002010A"/>
    <w:rsid w:val="00020E19"/>
    <w:rsid w:val="00021695"/>
    <w:rsid w:val="000218FA"/>
    <w:rsid w:val="00021E5F"/>
    <w:rsid w:val="00022321"/>
    <w:rsid w:val="000223CF"/>
    <w:rsid w:val="00022415"/>
    <w:rsid w:val="00022DED"/>
    <w:rsid w:val="0002328D"/>
    <w:rsid w:val="000235FD"/>
    <w:rsid w:val="00023A02"/>
    <w:rsid w:val="00023AD3"/>
    <w:rsid w:val="00023CCC"/>
    <w:rsid w:val="00023FC3"/>
    <w:rsid w:val="000244AC"/>
    <w:rsid w:val="000255C1"/>
    <w:rsid w:val="00025BD4"/>
    <w:rsid w:val="00025D5E"/>
    <w:rsid w:val="00026010"/>
    <w:rsid w:val="00026C5C"/>
    <w:rsid w:val="00026CB7"/>
    <w:rsid w:val="000270A6"/>
    <w:rsid w:val="00027843"/>
    <w:rsid w:val="000303ED"/>
    <w:rsid w:val="00030544"/>
    <w:rsid w:val="00031CBB"/>
    <w:rsid w:val="000324A1"/>
    <w:rsid w:val="0003314F"/>
    <w:rsid w:val="000339BF"/>
    <w:rsid w:val="00033DCD"/>
    <w:rsid w:val="00034332"/>
    <w:rsid w:val="00034B61"/>
    <w:rsid w:val="00034C19"/>
    <w:rsid w:val="00034FAF"/>
    <w:rsid w:val="00035165"/>
    <w:rsid w:val="00035726"/>
    <w:rsid w:val="00035FDF"/>
    <w:rsid w:val="000362FA"/>
    <w:rsid w:val="00036FEC"/>
    <w:rsid w:val="00036FF1"/>
    <w:rsid w:val="00037943"/>
    <w:rsid w:val="000379CD"/>
    <w:rsid w:val="00040403"/>
    <w:rsid w:val="00040EDF"/>
    <w:rsid w:val="00040F62"/>
    <w:rsid w:val="00041365"/>
    <w:rsid w:val="00042067"/>
    <w:rsid w:val="00042361"/>
    <w:rsid w:val="00042600"/>
    <w:rsid w:val="000434C9"/>
    <w:rsid w:val="00043578"/>
    <w:rsid w:val="000446CA"/>
    <w:rsid w:val="00044DC4"/>
    <w:rsid w:val="000456A8"/>
    <w:rsid w:val="00045967"/>
    <w:rsid w:val="00045A3E"/>
    <w:rsid w:val="000461D7"/>
    <w:rsid w:val="0004691C"/>
    <w:rsid w:val="00046CD5"/>
    <w:rsid w:val="00046D0C"/>
    <w:rsid w:val="00047DA2"/>
    <w:rsid w:val="000500A5"/>
    <w:rsid w:val="00050938"/>
    <w:rsid w:val="000518AA"/>
    <w:rsid w:val="000518FA"/>
    <w:rsid w:val="000524DF"/>
    <w:rsid w:val="00052722"/>
    <w:rsid w:val="0005289E"/>
    <w:rsid w:val="00052A52"/>
    <w:rsid w:val="00052F8B"/>
    <w:rsid w:val="000530BA"/>
    <w:rsid w:val="000534C4"/>
    <w:rsid w:val="00053877"/>
    <w:rsid w:val="00053EF3"/>
    <w:rsid w:val="00054682"/>
    <w:rsid w:val="000547AD"/>
    <w:rsid w:val="000548E7"/>
    <w:rsid w:val="00055554"/>
    <w:rsid w:val="00055807"/>
    <w:rsid w:val="00055D0D"/>
    <w:rsid w:val="00055FCF"/>
    <w:rsid w:val="00056CBD"/>
    <w:rsid w:val="00056EDC"/>
    <w:rsid w:val="000576A5"/>
    <w:rsid w:val="0005786C"/>
    <w:rsid w:val="00057F74"/>
    <w:rsid w:val="00060984"/>
    <w:rsid w:val="00061670"/>
    <w:rsid w:val="00061BF8"/>
    <w:rsid w:val="000625B7"/>
    <w:rsid w:val="00063018"/>
    <w:rsid w:val="00063E2D"/>
    <w:rsid w:val="00063E5F"/>
    <w:rsid w:val="00064165"/>
    <w:rsid w:val="0006441D"/>
    <w:rsid w:val="0006491F"/>
    <w:rsid w:val="00065097"/>
    <w:rsid w:val="00065B4F"/>
    <w:rsid w:val="00066136"/>
    <w:rsid w:val="00066184"/>
    <w:rsid w:val="000665E2"/>
    <w:rsid w:val="00066944"/>
    <w:rsid w:val="000671EB"/>
    <w:rsid w:val="0006725F"/>
    <w:rsid w:val="00067CD1"/>
    <w:rsid w:val="00067F72"/>
    <w:rsid w:val="00070F2D"/>
    <w:rsid w:val="000713AB"/>
    <w:rsid w:val="00071C6E"/>
    <w:rsid w:val="00071CC3"/>
    <w:rsid w:val="00071F4E"/>
    <w:rsid w:val="000720BE"/>
    <w:rsid w:val="00072A32"/>
    <w:rsid w:val="000735CE"/>
    <w:rsid w:val="00073F93"/>
    <w:rsid w:val="00074256"/>
    <w:rsid w:val="00074D2F"/>
    <w:rsid w:val="00075BFA"/>
    <w:rsid w:val="0007657D"/>
    <w:rsid w:val="000766C5"/>
    <w:rsid w:val="00076B76"/>
    <w:rsid w:val="00076BF7"/>
    <w:rsid w:val="00076D07"/>
    <w:rsid w:val="00076DC9"/>
    <w:rsid w:val="00077183"/>
    <w:rsid w:val="00080828"/>
    <w:rsid w:val="00080DA6"/>
    <w:rsid w:val="00081CEA"/>
    <w:rsid w:val="00081E52"/>
    <w:rsid w:val="0008263F"/>
    <w:rsid w:val="00082BFE"/>
    <w:rsid w:val="00082CA4"/>
    <w:rsid w:val="000837A8"/>
    <w:rsid w:val="00083B55"/>
    <w:rsid w:val="000841F1"/>
    <w:rsid w:val="00084C7A"/>
    <w:rsid w:val="00085442"/>
    <w:rsid w:val="0008584A"/>
    <w:rsid w:val="000860CA"/>
    <w:rsid w:val="00086D3D"/>
    <w:rsid w:val="00090577"/>
    <w:rsid w:val="00090883"/>
    <w:rsid w:val="00090B53"/>
    <w:rsid w:val="00091830"/>
    <w:rsid w:val="000929F3"/>
    <w:rsid w:val="00093263"/>
    <w:rsid w:val="00093432"/>
    <w:rsid w:val="000938E3"/>
    <w:rsid w:val="00093DA9"/>
    <w:rsid w:val="000946B2"/>
    <w:rsid w:val="0009494F"/>
    <w:rsid w:val="00095F83"/>
    <w:rsid w:val="000977E2"/>
    <w:rsid w:val="000A0721"/>
    <w:rsid w:val="000A0843"/>
    <w:rsid w:val="000A14A0"/>
    <w:rsid w:val="000A1BDB"/>
    <w:rsid w:val="000A1C0B"/>
    <w:rsid w:val="000A2284"/>
    <w:rsid w:val="000A26B3"/>
    <w:rsid w:val="000A2738"/>
    <w:rsid w:val="000A2D8B"/>
    <w:rsid w:val="000A3248"/>
    <w:rsid w:val="000A32F9"/>
    <w:rsid w:val="000A3317"/>
    <w:rsid w:val="000A466E"/>
    <w:rsid w:val="000A484A"/>
    <w:rsid w:val="000A575A"/>
    <w:rsid w:val="000A5E2D"/>
    <w:rsid w:val="000A665E"/>
    <w:rsid w:val="000A667F"/>
    <w:rsid w:val="000B1893"/>
    <w:rsid w:val="000B1B80"/>
    <w:rsid w:val="000B3345"/>
    <w:rsid w:val="000B3448"/>
    <w:rsid w:val="000B36D5"/>
    <w:rsid w:val="000B5204"/>
    <w:rsid w:val="000B5E86"/>
    <w:rsid w:val="000B6970"/>
    <w:rsid w:val="000B6E24"/>
    <w:rsid w:val="000B6F54"/>
    <w:rsid w:val="000B7238"/>
    <w:rsid w:val="000B7354"/>
    <w:rsid w:val="000B765B"/>
    <w:rsid w:val="000C0BBC"/>
    <w:rsid w:val="000C0F25"/>
    <w:rsid w:val="000C19B5"/>
    <w:rsid w:val="000C31E1"/>
    <w:rsid w:val="000C407B"/>
    <w:rsid w:val="000C4133"/>
    <w:rsid w:val="000C45CD"/>
    <w:rsid w:val="000C4F26"/>
    <w:rsid w:val="000C5D12"/>
    <w:rsid w:val="000C620A"/>
    <w:rsid w:val="000C62AE"/>
    <w:rsid w:val="000C6CB6"/>
    <w:rsid w:val="000C7ADD"/>
    <w:rsid w:val="000C7E46"/>
    <w:rsid w:val="000D0E56"/>
    <w:rsid w:val="000D206B"/>
    <w:rsid w:val="000D241F"/>
    <w:rsid w:val="000D2A1A"/>
    <w:rsid w:val="000D2D65"/>
    <w:rsid w:val="000D2F47"/>
    <w:rsid w:val="000D3027"/>
    <w:rsid w:val="000D30C7"/>
    <w:rsid w:val="000D3472"/>
    <w:rsid w:val="000D5044"/>
    <w:rsid w:val="000D5E37"/>
    <w:rsid w:val="000D6A8C"/>
    <w:rsid w:val="000D6D8C"/>
    <w:rsid w:val="000D7094"/>
    <w:rsid w:val="000D7268"/>
    <w:rsid w:val="000D7471"/>
    <w:rsid w:val="000D79EC"/>
    <w:rsid w:val="000D7CEC"/>
    <w:rsid w:val="000E0751"/>
    <w:rsid w:val="000E1DFB"/>
    <w:rsid w:val="000E217E"/>
    <w:rsid w:val="000E21D1"/>
    <w:rsid w:val="000E23DD"/>
    <w:rsid w:val="000E2EFE"/>
    <w:rsid w:val="000E2F11"/>
    <w:rsid w:val="000E3426"/>
    <w:rsid w:val="000E4941"/>
    <w:rsid w:val="000E5314"/>
    <w:rsid w:val="000E5BE2"/>
    <w:rsid w:val="000E7F7B"/>
    <w:rsid w:val="000F0027"/>
    <w:rsid w:val="000F05C9"/>
    <w:rsid w:val="000F09DB"/>
    <w:rsid w:val="000F150C"/>
    <w:rsid w:val="000F229F"/>
    <w:rsid w:val="000F23C5"/>
    <w:rsid w:val="000F24E6"/>
    <w:rsid w:val="000F2937"/>
    <w:rsid w:val="000F29F2"/>
    <w:rsid w:val="000F2D5C"/>
    <w:rsid w:val="000F2E9A"/>
    <w:rsid w:val="000F32B0"/>
    <w:rsid w:val="000F3CF0"/>
    <w:rsid w:val="000F4176"/>
    <w:rsid w:val="000F5842"/>
    <w:rsid w:val="000F5993"/>
    <w:rsid w:val="000F5D7D"/>
    <w:rsid w:val="000F606A"/>
    <w:rsid w:val="000F63B4"/>
    <w:rsid w:val="000F675B"/>
    <w:rsid w:val="000F6CEF"/>
    <w:rsid w:val="000F6EA5"/>
    <w:rsid w:val="000F74C9"/>
    <w:rsid w:val="000F7BB8"/>
    <w:rsid w:val="00100B57"/>
    <w:rsid w:val="00101388"/>
    <w:rsid w:val="001013AF"/>
    <w:rsid w:val="00101CDB"/>
    <w:rsid w:val="00102591"/>
    <w:rsid w:val="00103911"/>
    <w:rsid w:val="00103D38"/>
    <w:rsid w:val="00103DA7"/>
    <w:rsid w:val="00103FCF"/>
    <w:rsid w:val="001042B3"/>
    <w:rsid w:val="001044A8"/>
    <w:rsid w:val="00104654"/>
    <w:rsid w:val="00104766"/>
    <w:rsid w:val="00104ECA"/>
    <w:rsid w:val="00104FCF"/>
    <w:rsid w:val="00105120"/>
    <w:rsid w:val="00105468"/>
    <w:rsid w:val="001059E7"/>
    <w:rsid w:val="00105B8C"/>
    <w:rsid w:val="00106331"/>
    <w:rsid w:val="001063EB"/>
    <w:rsid w:val="00106448"/>
    <w:rsid w:val="001067C2"/>
    <w:rsid w:val="00106B67"/>
    <w:rsid w:val="00106F6A"/>
    <w:rsid w:val="001072DA"/>
    <w:rsid w:val="0010788A"/>
    <w:rsid w:val="00107E62"/>
    <w:rsid w:val="00110124"/>
    <w:rsid w:val="00110190"/>
    <w:rsid w:val="001102B5"/>
    <w:rsid w:val="00110301"/>
    <w:rsid w:val="00110812"/>
    <w:rsid w:val="0011094A"/>
    <w:rsid w:val="0011136A"/>
    <w:rsid w:val="001119F6"/>
    <w:rsid w:val="00111CAB"/>
    <w:rsid w:val="001124D2"/>
    <w:rsid w:val="00112965"/>
    <w:rsid w:val="00113878"/>
    <w:rsid w:val="00113E2C"/>
    <w:rsid w:val="00113E8E"/>
    <w:rsid w:val="00113FB1"/>
    <w:rsid w:val="00114700"/>
    <w:rsid w:val="001148B3"/>
    <w:rsid w:val="00114DFA"/>
    <w:rsid w:val="00114FCC"/>
    <w:rsid w:val="00115011"/>
    <w:rsid w:val="00115493"/>
    <w:rsid w:val="00116B2B"/>
    <w:rsid w:val="00117455"/>
    <w:rsid w:val="0012057A"/>
    <w:rsid w:val="00120BB7"/>
    <w:rsid w:val="0012104C"/>
    <w:rsid w:val="00121A64"/>
    <w:rsid w:val="001228BD"/>
    <w:rsid w:val="001228C2"/>
    <w:rsid w:val="00122993"/>
    <w:rsid w:val="00123110"/>
    <w:rsid w:val="001233DF"/>
    <w:rsid w:val="00123586"/>
    <w:rsid w:val="00124047"/>
    <w:rsid w:val="0012437B"/>
    <w:rsid w:val="00124BFA"/>
    <w:rsid w:val="00125A57"/>
    <w:rsid w:val="00125B52"/>
    <w:rsid w:val="00125B92"/>
    <w:rsid w:val="00126C79"/>
    <w:rsid w:val="00127AF4"/>
    <w:rsid w:val="00130460"/>
    <w:rsid w:val="001313FD"/>
    <w:rsid w:val="00131A49"/>
    <w:rsid w:val="00131B1F"/>
    <w:rsid w:val="00132177"/>
    <w:rsid w:val="0013273D"/>
    <w:rsid w:val="00132E9F"/>
    <w:rsid w:val="001334EE"/>
    <w:rsid w:val="00134AE4"/>
    <w:rsid w:val="0013504B"/>
    <w:rsid w:val="00135210"/>
    <w:rsid w:val="00135C3B"/>
    <w:rsid w:val="00136458"/>
    <w:rsid w:val="00136CF2"/>
    <w:rsid w:val="00136D6B"/>
    <w:rsid w:val="00136E34"/>
    <w:rsid w:val="00136FF7"/>
    <w:rsid w:val="00137C60"/>
    <w:rsid w:val="00137EC2"/>
    <w:rsid w:val="00140B1D"/>
    <w:rsid w:val="00140F56"/>
    <w:rsid w:val="001410F9"/>
    <w:rsid w:val="00144A40"/>
    <w:rsid w:val="00144FCF"/>
    <w:rsid w:val="0014528E"/>
    <w:rsid w:val="00145DD1"/>
    <w:rsid w:val="00146011"/>
    <w:rsid w:val="001464AE"/>
    <w:rsid w:val="00147518"/>
    <w:rsid w:val="00147A72"/>
    <w:rsid w:val="00147C24"/>
    <w:rsid w:val="00147D5E"/>
    <w:rsid w:val="00150172"/>
    <w:rsid w:val="00150FFB"/>
    <w:rsid w:val="00151515"/>
    <w:rsid w:val="0015210A"/>
    <w:rsid w:val="00152BFD"/>
    <w:rsid w:val="00152DFA"/>
    <w:rsid w:val="00153CFE"/>
    <w:rsid w:val="00153FF6"/>
    <w:rsid w:val="00154581"/>
    <w:rsid w:val="00155725"/>
    <w:rsid w:val="00155C89"/>
    <w:rsid w:val="00155D47"/>
    <w:rsid w:val="00155D95"/>
    <w:rsid w:val="0015621F"/>
    <w:rsid w:val="00156CF6"/>
    <w:rsid w:val="00156D41"/>
    <w:rsid w:val="00156D6C"/>
    <w:rsid w:val="00156E35"/>
    <w:rsid w:val="001576A6"/>
    <w:rsid w:val="00157DD9"/>
    <w:rsid w:val="00160067"/>
    <w:rsid w:val="001601C9"/>
    <w:rsid w:val="001602CF"/>
    <w:rsid w:val="00160346"/>
    <w:rsid w:val="0016160C"/>
    <w:rsid w:val="00163054"/>
    <w:rsid w:val="001637E6"/>
    <w:rsid w:val="001646F2"/>
    <w:rsid w:val="001654CE"/>
    <w:rsid w:val="001656B0"/>
    <w:rsid w:val="00166199"/>
    <w:rsid w:val="001662F4"/>
    <w:rsid w:val="001663A5"/>
    <w:rsid w:val="00166C7A"/>
    <w:rsid w:val="00167268"/>
    <w:rsid w:val="001700E3"/>
    <w:rsid w:val="0017048E"/>
    <w:rsid w:val="00170A7D"/>
    <w:rsid w:val="00170AB3"/>
    <w:rsid w:val="00170EBE"/>
    <w:rsid w:val="001710D4"/>
    <w:rsid w:val="0017158F"/>
    <w:rsid w:val="00171849"/>
    <w:rsid w:val="00172741"/>
    <w:rsid w:val="001727AB"/>
    <w:rsid w:val="00172D10"/>
    <w:rsid w:val="00173766"/>
    <w:rsid w:val="00173AB5"/>
    <w:rsid w:val="00173E0A"/>
    <w:rsid w:val="001747AD"/>
    <w:rsid w:val="00174F7A"/>
    <w:rsid w:val="00175067"/>
    <w:rsid w:val="001752AD"/>
    <w:rsid w:val="0017576F"/>
    <w:rsid w:val="0017595C"/>
    <w:rsid w:val="00175A2B"/>
    <w:rsid w:val="00175FAE"/>
    <w:rsid w:val="00175FFC"/>
    <w:rsid w:val="00176832"/>
    <w:rsid w:val="001772F6"/>
    <w:rsid w:val="001776B6"/>
    <w:rsid w:val="00177D79"/>
    <w:rsid w:val="00180430"/>
    <w:rsid w:val="00180566"/>
    <w:rsid w:val="00180F98"/>
    <w:rsid w:val="00181A02"/>
    <w:rsid w:val="00181A3A"/>
    <w:rsid w:val="00182262"/>
    <w:rsid w:val="001822FF"/>
    <w:rsid w:val="001824DA"/>
    <w:rsid w:val="00182511"/>
    <w:rsid w:val="0018329C"/>
    <w:rsid w:val="0018483F"/>
    <w:rsid w:val="0018499D"/>
    <w:rsid w:val="00185332"/>
    <w:rsid w:val="00187356"/>
    <w:rsid w:val="00187AFD"/>
    <w:rsid w:val="00187C45"/>
    <w:rsid w:val="00190258"/>
    <w:rsid w:val="0019065E"/>
    <w:rsid w:val="00191379"/>
    <w:rsid w:val="0019137B"/>
    <w:rsid w:val="001916E2"/>
    <w:rsid w:val="00191852"/>
    <w:rsid w:val="001928BD"/>
    <w:rsid w:val="001939C7"/>
    <w:rsid w:val="00193ED3"/>
    <w:rsid w:val="00194F89"/>
    <w:rsid w:val="00195289"/>
    <w:rsid w:val="0019598A"/>
    <w:rsid w:val="001959FD"/>
    <w:rsid w:val="00196197"/>
    <w:rsid w:val="001969F1"/>
    <w:rsid w:val="001971EB"/>
    <w:rsid w:val="001973D9"/>
    <w:rsid w:val="0019756A"/>
    <w:rsid w:val="00197F16"/>
    <w:rsid w:val="001A0465"/>
    <w:rsid w:val="001A04D6"/>
    <w:rsid w:val="001A0D19"/>
    <w:rsid w:val="001A17DF"/>
    <w:rsid w:val="001A1A58"/>
    <w:rsid w:val="001A1A63"/>
    <w:rsid w:val="001A1C15"/>
    <w:rsid w:val="001A1E00"/>
    <w:rsid w:val="001A2A32"/>
    <w:rsid w:val="001A384E"/>
    <w:rsid w:val="001A3C55"/>
    <w:rsid w:val="001A3E79"/>
    <w:rsid w:val="001A414E"/>
    <w:rsid w:val="001A4374"/>
    <w:rsid w:val="001A4764"/>
    <w:rsid w:val="001A4977"/>
    <w:rsid w:val="001A5982"/>
    <w:rsid w:val="001A5B7B"/>
    <w:rsid w:val="001A5F1A"/>
    <w:rsid w:val="001A6A93"/>
    <w:rsid w:val="001A7109"/>
    <w:rsid w:val="001A72A4"/>
    <w:rsid w:val="001A7998"/>
    <w:rsid w:val="001A7C17"/>
    <w:rsid w:val="001B008D"/>
    <w:rsid w:val="001B02DC"/>
    <w:rsid w:val="001B0926"/>
    <w:rsid w:val="001B09F9"/>
    <w:rsid w:val="001B12CC"/>
    <w:rsid w:val="001B2777"/>
    <w:rsid w:val="001B2826"/>
    <w:rsid w:val="001B32DD"/>
    <w:rsid w:val="001B363F"/>
    <w:rsid w:val="001B38CF"/>
    <w:rsid w:val="001B3947"/>
    <w:rsid w:val="001B3D08"/>
    <w:rsid w:val="001B4774"/>
    <w:rsid w:val="001B4901"/>
    <w:rsid w:val="001B4E40"/>
    <w:rsid w:val="001B4F98"/>
    <w:rsid w:val="001B5133"/>
    <w:rsid w:val="001B578C"/>
    <w:rsid w:val="001B618A"/>
    <w:rsid w:val="001B6757"/>
    <w:rsid w:val="001B6AF2"/>
    <w:rsid w:val="001B7511"/>
    <w:rsid w:val="001B7B71"/>
    <w:rsid w:val="001C10C8"/>
    <w:rsid w:val="001C135F"/>
    <w:rsid w:val="001C1A1C"/>
    <w:rsid w:val="001C20C8"/>
    <w:rsid w:val="001C2846"/>
    <w:rsid w:val="001C34DF"/>
    <w:rsid w:val="001C38C2"/>
    <w:rsid w:val="001C6ABA"/>
    <w:rsid w:val="001C6CEB"/>
    <w:rsid w:val="001C6D05"/>
    <w:rsid w:val="001C7C47"/>
    <w:rsid w:val="001D019F"/>
    <w:rsid w:val="001D0E9F"/>
    <w:rsid w:val="001D1054"/>
    <w:rsid w:val="001D16AE"/>
    <w:rsid w:val="001D183C"/>
    <w:rsid w:val="001D1947"/>
    <w:rsid w:val="001D2984"/>
    <w:rsid w:val="001D29E4"/>
    <w:rsid w:val="001D334F"/>
    <w:rsid w:val="001D34F8"/>
    <w:rsid w:val="001D371E"/>
    <w:rsid w:val="001D393C"/>
    <w:rsid w:val="001D3E6F"/>
    <w:rsid w:val="001D45B3"/>
    <w:rsid w:val="001D47BC"/>
    <w:rsid w:val="001D518C"/>
    <w:rsid w:val="001D5C0B"/>
    <w:rsid w:val="001D63B6"/>
    <w:rsid w:val="001D723B"/>
    <w:rsid w:val="001D7C5C"/>
    <w:rsid w:val="001D7CFD"/>
    <w:rsid w:val="001D7F9E"/>
    <w:rsid w:val="001E0031"/>
    <w:rsid w:val="001E02C4"/>
    <w:rsid w:val="001E073C"/>
    <w:rsid w:val="001E0EE4"/>
    <w:rsid w:val="001E113E"/>
    <w:rsid w:val="001E1F41"/>
    <w:rsid w:val="001E2240"/>
    <w:rsid w:val="001E280C"/>
    <w:rsid w:val="001E33D6"/>
    <w:rsid w:val="001E3846"/>
    <w:rsid w:val="001E3B63"/>
    <w:rsid w:val="001E4B58"/>
    <w:rsid w:val="001E5083"/>
    <w:rsid w:val="001E5612"/>
    <w:rsid w:val="001E5ADE"/>
    <w:rsid w:val="001E6508"/>
    <w:rsid w:val="001E6F7C"/>
    <w:rsid w:val="001E7134"/>
    <w:rsid w:val="001E731C"/>
    <w:rsid w:val="001F0575"/>
    <w:rsid w:val="001F0C56"/>
    <w:rsid w:val="001F1736"/>
    <w:rsid w:val="001F1C4E"/>
    <w:rsid w:val="001F1E1D"/>
    <w:rsid w:val="001F2A82"/>
    <w:rsid w:val="001F3014"/>
    <w:rsid w:val="001F3BA7"/>
    <w:rsid w:val="001F3EC6"/>
    <w:rsid w:val="001F4426"/>
    <w:rsid w:val="001F4808"/>
    <w:rsid w:val="001F4AC6"/>
    <w:rsid w:val="001F5545"/>
    <w:rsid w:val="001F5AF0"/>
    <w:rsid w:val="001F7879"/>
    <w:rsid w:val="001F7943"/>
    <w:rsid w:val="001F7CC5"/>
    <w:rsid w:val="001F7D2A"/>
    <w:rsid w:val="00200082"/>
    <w:rsid w:val="002004C4"/>
    <w:rsid w:val="0020070D"/>
    <w:rsid w:val="00200763"/>
    <w:rsid w:val="00200D66"/>
    <w:rsid w:val="002012EB"/>
    <w:rsid w:val="002016AF"/>
    <w:rsid w:val="002023B9"/>
    <w:rsid w:val="0020270D"/>
    <w:rsid w:val="00202ED4"/>
    <w:rsid w:val="002036E3"/>
    <w:rsid w:val="00203DBD"/>
    <w:rsid w:val="00203E04"/>
    <w:rsid w:val="00204284"/>
    <w:rsid w:val="002047F1"/>
    <w:rsid w:val="002048AF"/>
    <w:rsid w:val="002048D8"/>
    <w:rsid w:val="0020503F"/>
    <w:rsid w:val="00205129"/>
    <w:rsid w:val="0020578F"/>
    <w:rsid w:val="00205A3C"/>
    <w:rsid w:val="00205A7E"/>
    <w:rsid w:val="00205B4F"/>
    <w:rsid w:val="00205C9B"/>
    <w:rsid w:val="00206085"/>
    <w:rsid w:val="0020687C"/>
    <w:rsid w:val="002068F6"/>
    <w:rsid w:val="00207631"/>
    <w:rsid w:val="0021033C"/>
    <w:rsid w:val="0021110B"/>
    <w:rsid w:val="00211D68"/>
    <w:rsid w:val="00211F69"/>
    <w:rsid w:val="0021231A"/>
    <w:rsid w:val="002125DF"/>
    <w:rsid w:val="002125FD"/>
    <w:rsid w:val="00212699"/>
    <w:rsid w:val="0021299F"/>
    <w:rsid w:val="00212C2E"/>
    <w:rsid w:val="00212F11"/>
    <w:rsid w:val="0021322C"/>
    <w:rsid w:val="002149E2"/>
    <w:rsid w:val="00214A70"/>
    <w:rsid w:val="00214CAE"/>
    <w:rsid w:val="00215201"/>
    <w:rsid w:val="002154AB"/>
    <w:rsid w:val="00215BAE"/>
    <w:rsid w:val="00216624"/>
    <w:rsid w:val="002169D7"/>
    <w:rsid w:val="0021751C"/>
    <w:rsid w:val="002175DE"/>
    <w:rsid w:val="0022038E"/>
    <w:rsid w:val="00220615"/>
    <w:rsid w:val="0022095B"/>
    <w:rsid w:val="00220E0A"/>
    <w:rsid w:val="0022131C"/>
    <w:rsid w:val="00221B00"/>
    <w:rsid w:val="00222195"/>
    <w:rsid w:val="00222E91"/>
    <w:rsid w:val="002236E2"/>
    <w:rsid w:val="002237A8"/>
    <w:rsid w:val="00223877"/>
    <w:rsid w:val="00223D2E"/>
    <w:rsid w:val="00224185"/>
    <w:rsid w:val="00224812"/>
    <w:rsid w:val="00224E7E"/>
    <w:rsid w:val="002257E0"/>
    <w:rsid w:val="002262B2"/>
    <w:rsid w:val="002263E7"/>
    <w:rsid w:val="00226F05"/>
    <w:rsid w:val="00227EF6"/>
    <w:rsid w:val="00230EA2"/>
    <w:rsid w:val="002312BF"/>
    <w:rsid w:val="00232720"/>
    <w:rsid w:val="00232BA3"/>
    <w:rsid w:val="00233361"/>
    <w:rsid w:val="00233BDD"/>
    <w:rsid w:val="002340D8"/>
    <w:rsid w:val="0023433C"/>
    <w:rsid w:val="002343B6"/>
    <w:rsid w:val="00235A3A"/>
    <w:rsid w:val="002371E0"/>
    <w:rsid w:val="00240437"/>
    <w:rsid w:val="002404B9"/>
    <w:rsid w:val="00240E62"/>
    <w:rsid w:val="00240EB7"/>
    <w:rsid w:val="002410CA"/>
    <w:rsid w:val="00241201"/>
    <w:rsid w:val="0024154C"/>
    <w:rsid w:val="002417F0"/>
    <w:rsid w:val="00242239"/>
    <w:rsid w:val="002425AC"/>
    <w:rsid w:val="002426A1"/>
    <w:rsid w:val="002428CA"/>
    <w:rsid w:val="00242B28"/>
    <w:rsid w:val="00242F11"/>
    <w:rsid w:val="0024445C"/>
    <w:rsid w:val="00244560"/>
    <w:rsid w:val="00244610"/>
    <w:rsid w:val="00245BBE"/>
    <w:rsid w:val="00245CF2"/>
    <w:rsid w:val="002464B9"/>
    <w:rsid w:val="002466B5"/>
    <w:rsid w:val="002468D5"/>
    <w:rsid w:val="002470C2"/>
    <w:rsid w:val="00247516"/>
    <w:rsid w:val="002477EB"/>
    <w:rsid w:val="00247995"/>
    <w:rsid w:val="002500A7"/>
    <w:rsid w:val="0025087A"/>
    <w:rsid w:val="00250CC7"/>
    <w:rsid w:val="00250F60"/>
    <w:rsid w:val="00251253"/>
    <w:rsid w:val="00251564"/>
    <w:rsid w:val="00251E08"/>
    <w:rsid w:val="00252AE2"/>
    <w:rsid w:val="002530D2"/>
    <w:rsid w:val="00253681"/>
    <w:rsid w:val="00253A76"/>
    <w:rsid w:val="00253ACF"/>
    <w:rsid w:val="00254088"/>
    <w:rsid w:val="002542D6"/>
    <w:rsid w:val="00254C67"/>
    <w:rsid w:val="00254D52"/>
    <w:rsid w:val="00255BD9"/>
    <w:rsid w:val="00257624"/>
    <w:rsid w:val="00257BA6"/>
    <w:rsid w:val="0026051D"/>
    <w:rsid w:val="0026064A"/>
    <w:rsid w:val="00260777"/>
    <w:rsid w:val="0026093C"/>
    <w:rsid w:val="002612AC"/>
    <w:rsid w:val="00261BDC"/>
    <w:rsid w:val="002621A6"/>
    <w:rsid w:val="00262280"/>
    <w:rsid w:val="002633CF"/>
    <w:rsid w:val="00264651"/>
    <w:rsid w:val="00264D3E"/>
    <w:rsid w:val="002659F0"/>
    <w:rsid w:val="00265EE4"/>
    <w:rsid w:val="002660E4"/>
    <w:rsid w:val="00266F2D"/>
    <w:rsid w:val="00267CBD"/>
    <w:rsid w:val="00267F47"/>
    <w:rsid w:val="00270528"/>
    <w:rsid w:val="00270999"/>
    <w:rsid w:val="002716BF"/>
    <w:rsid w:val="002716E8"/>
    <w:rsid w:val="00271842"/>
    <w:rsid w:val="00271ECC"/>
    <w:rsid w:val="0027222B"/>
    <w:rsid w:val="00272267"/>
    <w:rsid w:val="00272E6C"/>
    <w:rsid w:val="00272EA6"/>
    <w:rsid w:val="00273042"/>
    <w:rsid w:val="00274408"/>
    <w:rsid w:val="00274889"/>
    <w:rsid w:val="00274C8E"/>
    <w:rsid w:val="002754CA"/>
    <w:rsid w:val="002761BF"/>
    <w:rsid w:val="00276704"/>
    <w:rsid w:val="00276BAB"/>
    <w:rsid w:val="00276E75"/>
    <w:rsid w:val="002776A4"/>
    <w:rsid w:val="00277F4B"/>
    <w:rsid w:val="00280029"/>
    <w:rsid w:val="0028021C"/>
    <w:rsid w:val="00280752"/>
    <w:rsid w:val="00280886"/>
    <w:rsid w:val="002814B5"/>
    <w:rsid w:val="002815A1"/>
    <w:rsid w:val="00282281"/>
    <w:rsid w:val="0028268F"/>
    <w:rsid w:val="00283501"/>
    <w:rsid w:val="00283748"/>
    <w:rsid w:val="002841B4"/>
    <w:rsid w:val="0028442D"/>
    <w:rsid w:val="0028449A"/>
    <w:rsid w:val="00284BBA"/>
    <w:rsid w:val="00284F77"/>
    <w:rsid w:val="00285BEE"/>
    <w:rsid w:val="00286F4D"/>
    <w:rsid w:val="00287728"/>
    <w:rsid w:val="0028773C"/>
    <w:rsid w:val="002904D5"/>
    <w:rsid w:val="00291E9D"/>
    <w:rsid w:val="002930F6"/>
    <w:rsid w:val="002931A6"/>
    <w:rsid w:val="00293278"/>
    <w:rsid w:val="00293B46"/>
    <w:rsid w:val="002940AA"/>
    <w:rsid w:val="00294589"/>
    <w:rsid w:val="002946D0"/>
    <w:rsid w:val="00295DF2"/>
    <w:rsid w:val="0029642F"/>
    <w:rsid w:val="002969ED"/>
    <w:rsid w:val="00296D16"/>
    <w:rsid w:val="00296E67"/>
    <w:rsid w:val="0029781A"/>
    <w:rsid w:val="00297904"/>
    <w:rsid w:val="002A0572"/>
    <w:rsid w:val="002A0993"/>
    <w:rsid w:val="002A09EA"/>
    <w:rsid w:val="002A0DBC"/>
    <w:rsid w:val="002A0E2E"/>
    <w:rsid w:val="002A1110"/>
    <w:rsid w:val="002A212D"/>
    <w:rsid w:val="002A2517"/>
    <w:rsid w:val="002A29DD"/>
    <w:rsid w:val="002A3584"/>
    <w:rsid w:val="002A3929"/>
    <w:rsid w:val="002A42E5"/>
    <w:rsid w:val="002A4691"/>
    <w:rsid w:val="002A4C4F"/>
    <w:rsid w:val="002A50C8"/>
    <w:rsid w:val="002A5B12"/>
    <w:rsid w:val="002A5B60"/>
    <w:rsid w:val="002A5BE8"/>
    <w:rsid w:val="002A7F93"/>
    <w:rsid w:val="002B0442"/>
    <w:rsid w:val="002B05D4"/>
    <w:rsid w:val="002B0CE5"/>
    <w:rsid w:val="002B1087"/>
    <w:rsid w:val="002B135B"/>
    <w:rsid w:val="002B1B9D"/>
    <w:rsid w:val="002B2476"/>
    <w:rsid w:val="002B2ED7"/>
    <w:rsid w:val="002B3564"/>
    <w:rsid w:val="002B3BB6"/>
    <w:rsid w:val="002B3F48"/>
    <w:rsid w:val="002B410D"/>
    <w:rsid w:val="002B4138"/>
    <w:rsid w:val="002B48D5"/>
    <w:rsid w:val="002B4BFD"/>
    <w:rsid w:val="002B5A17"/>
    <w:rsid w:val="002B5C04"/>
    <w:rsid w:val="002B5DEB"/>
    <w:rsid w:val="002B6064"/>
    <w:rsid w:val="002B6937"/>
    <w:rsid w:val="002B6A33"/>
    <w:rsid w:val="002B78C7"/>
    <w:rsid w:val="002B7F52"/>
    <w:rsid w:val="002C0341"/>
    <w:rsid w:val="002C082E"/>
    <w:rsid w:val="002C0F8E"/>
    <w:rsid w:val="002C17C3"/>
    <w:rsid w:val="002C1AFC"/>
    <w:rsid w:val="002C1F81"/>
    <w:rsid w:val="002C26B8"/>
    <w:rsid w:val="002C2907"/>
    <w:rsid w:val="002C3945"/>
    <w:rsid w:val="002C470C"/>
    <w:rsid w:val="002C4B92"/>
    <w:rsid w:val="002C4B96"/>
    <w:rsid w:val="002C54C5"/>
    <w:rsid w:val="002C5767"/>
    <w:rsid w:val="002C5B59"/>
    <w:rsid w:val="002C5B96"/>
    <w:rsid w:val="002C5DF3"/>
    <w:rsid w:val="002C62FD"/>
    <w:rsid w:val="002C7374"/>
    <w:rsid w:val="002C7527"/>
    <w:rsid w:val="002C7BFC"/>
    <w:rsid w:val="002D058D"/>
    <w:rsid w:val="002D0CC1"/>
    <w:rsid w:val="002D0D57"/>
    <w:rsid w:val="002D19A3"/>
    <w:rsid w:val="002D19FB"/>
    <w:rsid w:val="002D1B2C"/>
    <w:rsid w:val="002D2503"/>
    <w:rsid w:val="002D29F9"/>
    <w:rsid w:val="002D2B92"/>
    <w:rsid w:val="002D2E7E"/>
    <w:rsid w:val="002D2E82"/>
    <w:rsid w:val="002D34F2"/>
    <w:rsid w:val="002D3590"/>
    <w:rsid w:val="002D40FA"/>
    <w:rsid w:val="002D4581"/>
    <w:rsid w:val="002D5A2E"/>
    <w:rsid w:val="002D5D0A"/>
    <w:rsid w:val="002D6466"/>
    <w:rsid w:val="002D66A9"/>
    <w:rsid w:val="002D6B9D"/>
    <w:rsid w:val="002D6C63"/>
    <w:rsid w:val="002D74A4"/>
    <w:rsid w:val="002D77A4"/>
    <w:rsid w:val="002E015D"/>
    <w:rsid w:val="002E15AA"/>
    <w:rsid w:val="002E23BA"/>
    <w:rsid w:val="002E38C9"/>
    <w:rsid w:val="002E473D"/>
    <w:rsid w:val="002E4B7C"/>
    <w:rsid w:val="002E51F8"/>
    <w:rsid w:val="002E56BE"/>
    <w:rsid w:val="002E572C"/>
    <w:rsid w:val="002E5D5C"/>
    <w:rsid w:val="002E63CC"/>
    <w:rsid w:val="002E67E6"/>
    <w:rsid w:val="002F02D5"/>
    <w:rsid w:val="002F08CB"/>
    <w:rsid w:val="002F124F"/>
    <w:rsid w:val="002F1518"/>
    <w:rsid w:val="002F2209"/>
    <w:rsid w:val="002F2D99"/>
    <w:rsid w:val="002F2EA6"/>
    <w:rsid w:val="002F3386"/>
    <w:rsid w:val="002F3691"/>
    <w:rsid w:val="002F3CB9"/>
    <w:rsid w:val="002F3D1B"/>
    <w:rsid w:val="002F3F2B"/>
    <w:rsid w:val="002F3F51"/>
    <w:rsid w:val="002F4305"/>
    <w:rsid w:val="002F441F"/>
    <w:rsid w:val="002F47E3"/>
    <w:rsid w:val="002F4820"/>
    <w:rsid w:val="002F5016"/>
    <w:rsid w:val="002F5374"/>
    <w:rsid w:val="002F566A"/>
    <w:rsid w:val="002F614E"/>
    <w:rsid w:val="002F70F5"/>
    <w:rsid w:val="002F7AEC"/>
    <w:rsid w:val="002F7C1B"/>
    <w:rsid w:val="002F7CD4"/>
    <w:rsid w:val="0030010E"/>
    <w:rsid w:val="00300D72"/>
    <w:rsid w:val="003015C8"/>
    <w:rsid w:val="003019BB"/>
    <w:rsid w:val="00301D80"/>
    <w:rsid w:val="00301F10"/>
    <w:rsid w:val="00302149"/>
    <w:rsid w:val="0030218E"/>
    <w:rsid w:val="0030219B"/>
    <w:rsid w:val="0030220E"/>
    <w:rsid w:val="00302571"/>
    <w:rsid w:val="0030269F"/>
    <w:rsid w:val="00302A09"/>
    <w:rsid w:val="00302ECE"/>
    <w:rsid w:val="00303279"/>
    <w:rsid w:val="00303AEE"/>
    <w:rsid w:val="00303B88"/>
    <w:rsid w:val="00303C50"/>
    <w:rsid w:val="003054C0"/>
    <w:rsid w:val="00305B5E"/>
    <w:rsid w:val="00306834"/>
    <w:rsid w:val="00307418"/>
    <w:rsid w:val="003075D1"/>
    <w:rsid w:val="0031023A"/>
    <w:rsid w:val="00310905"/>
    <w:rsid w:val="00311730"/>
    <w:rsid w:val="00311FD5"/>
    <w:rsid w:val="00312267"/>
    <w:rsid w:val="00313748"/>
    <w:rsid w:val="003138B3"/>
    <w:rsid w:val="00314413"/>
    <w:rsid w:val="00314826"/>
    <w:rsid w:val="00314B51"/>
    <w:rsid w:val="00314B5F"/>
    <w:rsid w:val="0031502C"/>
    <w:rsid w:val="003157D4"/>
    <w:rsid w:val="00315F2C"/>
    <w:rsid w:val="0031609D"/>
    <w:rsid w:val="00316576"/>
    <w:rsid w:val="0031687B"/>
    <w:rsid w:val="003174A7"/>
    <w:rsid w:val="003204EC"/>
    <w:rsid w:val="00320B56"/>
    <w:rsid w:val="00320E3F"/>
    <w:rsid w:val="003217D0"/>
    <w:rsid w:val="00321C5E"/>
    <w:rsid w:val="00322364"/>
    <w:rsid w:val="003223C3"/>
    <w:rsid w:val="00322844"/>
    <w:rsid w:val="00322B5A"/>
    <w:rsid w:val="003233EA"/>
    <w:rsid w:val="003255C8"/>
    <w:rsid w:val="003304B0"/>
    <w:rsid w:val="00330A2F"/>
    <w:rsid w:val="00330FD7"/>
    <w:rsid w:val="00331248"/>
    <w:rsid w:val="00331FB5"/>
    <w:rsid w:val="003320F8"/>
    <w:rsid w:val="003324FA"/>
    <w:rsid w:val="00332F0C"/>
    <w:rsid w:val="0033394F"/>
    <w:rsid w:val="00333EA6"/>
    <w:rsid w:val="003344DD"/>
    <w:rsid w:val="0033458F"/>
    <w:rsid w:val="00334D5D"/>
    <w:rsid w:val="003350CD"/>
    <w:rsid w:val="00335B83"/>
    <w:rsid w:val="00340272"/>
    <w:rsid w:val="00340A91"/>
    <w:rsid w:val="003412A6"/>
    <w:rsid w:val="00341682"/>
    <w:rsid w:val="003428E5"/>
    <w:rsid w:val="00342970"/>
    <w:rsid w:val="00342C2B"/>
    <w:rsid w:val="00343AB3"/>
    <w:rsid w:val="003442FB"/>
    <w:rsid w:val="00344CFA"/>
    <w:rsid w:val="0034622C"/>
    <w:rsid w:val="00346239"/>
    <w:rsid w:val="003466F1"/>
    <w:rsid w:val="00347D43"/>
    <w:rsid w:val="00347D48"/>
    <w:rsid w:val="003500CB"/>
    <w:rsid w:val="003502C0"/>
    <w:rsid w:val="003505C5"/>
    <w:rsid w:val="003505DE"/>
    <w:rsid w:val="00351BCC"/>
    <w:rsid w:val="003530D8"/>
    <w:rsid w:val="00353A30"/>
    <w:rsid w:val="003543FC"/>
    <w:rsid w:val="003558FD"/>
    <w:rsid w:val="00355D3A"/>
    <w:rsid w:val="00356288"/>
    <w:rsid w:val="00356374"/>
    <w:rsid w:val="00356463"/>
    <w:rsid w:val="00357017"/>
    <w:rsid w:val="003601AB"/>
    <w:rsid w:val="003606DC"/>
    <w:rsid w:val="0036080D"/>
    <w:rsid w:val="00361482"/>
    <w:rsid w:val="003627A4"/>
    <w:rsid w:val="00362F2F"/>
    <w:rsid w:val="0036315A"/>
    <w:rsid w:val="00364642"/>
    <w:rsid w:val="00364F6E"/>
    <w:rsid w:val="003650D5"/>
    <w:rsid w:val="003651EB"/>
    <w:rsid w:val="00365341"/>
    <w:rsid w:val="0036572B"/>
    <w:rsid w:val="00365C64"/>
    <w:rsid w:val="00365CCD"/>
    <w:rsid w:val="003666BE"/>
    <w:rsid w:val="003667E6"/>
    <w:rsid w:val="00366D41"/>
    <w:rsid w:val="00366F0C"/>
    <w:rsid w:val="00366FAE"/>
    <w:rsid w:val="00366FDE"/>
    <w:rsid w:val="00367243"/>
    <w:rsid w:val="003672B5"/>
    <w:rsid w:val="00367F66"/>
    <w:rsid w:val="003700AA"/>
    <w:rsid w:val="00370383"/>
    <w:rsid w:val="003725B4"/>
    <w:rsid w:val="00372F98"/>
    <w:rsid w:val="003733D0"/>
    <w:rsid w:val="00373D93"/>
    <w:rsid w:val="003743CB"/>
    <w:rsid w:val="0037451F"/>
    <w:rsid w:val="0037492B"/>
    <w:rsid w:val="0037496E"/>
    <w:rsid w:val="00375573"/>
    <w:rsid w:val="00375C13"/>
    <w:rsid w:val="00375DAA"/>
    <w:rsid w:val="00376347"/>
    <w:rsid w:val="003767AD"/>
    <w:rsid w:val="003767B3"/>
    <w:rsid w:val="00376905"/>
    <w:rsid w:val="003774C2"/>
    <w:rsid w:val="00380341"/>
    <w:rsid w:val="0038082B"/>
    <w:rsid w:val="00380A00"/>
    <w:rsid w:val="00380F17"/>
    <w:rsid w:val="003815FD"/>
    <w:rsid w:val="00381660"/>
    <w:rsid w:val="003823C8"/>
    <w:rsid w:val="00382960"/>
    <w:rsid w:val="00382D4C"/>
    <w:rsid w:val="00382F0E"/>
    <w:rsid w:val="0038313C"/>
    <w:rsid w:val="003832FA"/>
    <w:rsid w:val="00383ACF"/>
    <w:rsid w:val="00383DAF"/>
    <w:rsid w:val="00383F85"/>
    <w:rsid w:val="00383F89"/>
    <w:rsid w:val="003840F3"/>
    <w:rsid w:val="003841F0"/>
    <w:rsid w:val="0038482A"/>
    <w:rsid w:val="003854CD"/>
    <w:rsid w:val="003855EF"/>
    <w:rsid w:val="00386773"/>
    <w:rsid w:val="00386904"/>
    <w:rsid w:val="00387937"/>
    <w:rsid w:val="0039046C"/>
    <w:rsid w:val="00390A1E"/>
    <w:rsid w:val="00390D26"/>
    <w:rsid w:val="003912EB"/>
    <w:rsid w:val="00391DBF"/>
    <w:rsid w:val="003927C6"/>
    <w:rsid w:val="003930BB"/>
    <w:rsid w:val="00393B7A"/>
    <w:rsid w:val="00393E7F"/>
    <w:rsid w:val="00393EB3"/>
    <w:rsid w:val="0039548B"/>
    <w:rsid w:val="00395987"/>
    <w:rsid w:val="00396ECD"/>
    <w:rsid w:val="003976F6"/>
    <w:rsid w:val="00397735"/>
    <w:rsid w:val="00397D12"/>
    <w:rsid w:val="00397F77"/>
    <w:rsid w:val="00397FC1"/>
    <w:rsid w:val="003A039A"/>
    <w:rsid w:val="003A0F00"/>
    <w:rsid w:val="003A1822"/>
    <w:rsid w:val="003A1ABF"/>
    <w:rsid w:val="003A1FDC"/>
    <w:rsid w:val="003A235A"/>
    <w:rsid w:val="003A24B8"/>
    <w:rsid w:val="003A2933"/>
    <w:rsid w:val="003A2B85"/>
    <w:rsid w:val="003A3091"/>
    <w:rsid w:val="003A32A8"/>
    <w:rsid w:val="003A351F"/>
    <w:rsid w:val="003A3F32"/>
    <w:rsid w:val="003A4390"/>
    <w:rsid w:val="003A4822"/>
    <w:rsid w:val="003A4F45"/>
    <w:rsid w:val="003A5667"/>
    <w:rsid w:val="003A586A"/>
    <w:rsid w:val="003A5DEE"/>
    <w:rsid w:val="003A5E2B"/>
    <w:rsid w:val="003A69C5"/>
    <w:rsid w:val="003A6A00"/>
    <w:rsid w:val="003B013B"/>
    <w:rsid w:val="003B0276"/>
    <w:rsid w:val="003B05D7"/>
    <w:rsid w:val="003B0848"/>
    <w:rsid w:val="003B1331"/>
    <w:rsid w:val="003B158B"/>
    <w:rsid w:val="003B160C"/>
    <w:rsid w:val="003B16F6"/>
    <w:rsid w:val="003B1A62"/>
    <w:rsid w:val="003B1C98"/>
    <w:rsid w:val="003B2336"/>
    <w:rsid w:val="003B2409"/>
    <w:rsid w:val="003B2844"/>
    <w:rsid w:val="003B3017"/>
    <w:rsid w:val="003B3619"/>
    <w:rsid w:val="003B381C"/>
    <w:rsid w:val="003B398E"/>
    <w:rsid w:val="003B3AC9"/>
    <w:rsid w:val="003B3E45"/>
    <w:rsid w:val="003B429F"/>
    <w:rsid w:val="003B452A"/>
    <w:rsid w:val="003B49FB"/>
    <w:rsid w:val="003B5157"/>
    <w:rsid w:val="003B52C1"/>
    <w:rsid w:val="003B558A"/>
    <w:rsid w:val="003B5A0A"/>
    <w:rsid w:val="003B69E3"/>
    <w:rsid w:val="003B7832"/>
    <w:rsid w:val="003B7900"/>
    <w:rsid w:val="003B7D68"/>
    <w:rsid w:val="003B7EAF"/>
    <w:rsid w:val="003C1EE0"/>
    <w:rsid w:val="003C39FF"/>
    <w:rsid w:val="003C3C53"/>
    <w:rsid w:val="003C412E"/>
    <w:rsid w:val="003C4C33"/>
    <w:rsid w:val="003C576A"/>
    <w:rsid w:val="003C587D"/>
    <w:rsid w:val="003C6025"/>
    <w:rsid w:val="003C6041"/>
    <w:rsid w:val="003C69C7"/>
    <w:rsid w:val="003C6D54"/>
    <w:rsid w:val="003C7E97"/>
    <w:rsid w:val="003D0358"/>
    <w:rsid w:val="003D0A58"/>
    <w:rsid w:val="003D10DE"/>
    <w:rsid w:val="003D260E"/>
    <w:rsid w:val="003D266D"/>
    <w:rsid w:val="003D290F"/>
    <w:rsid w:val="003D2AF8"/>
    <w:rsid w:val="003D2DCE"/>
    <w:rsid w:val="003D2E8B"/>
    <w:rsid w:val="003D365F"/>
    <w:rsid w:val="003D3807"/>
    <w:rsid w:val="003D3C9E"/>
    <w:rsid w:val="003D4060"/>
    <w:rsid w:val="003D44F2"/>
    <w:rsid w:val="003D49CB"/>
    <w:rsid w:val="003D4A3C"/>
    <w:rsid w:val="003D4B70"/>
    <w:rsid w:val="003D4C93"/>
    <w:rsid w:val="003D519E"/>
    <w:rsid w:val="003D5884"/>
    <w:rsid w:val="003D58ED"/>
    <w:rsid w:val="003D6252"/>
    <w:rsid w:val="003D6F1F"/>
    <w:rsid w:val="003D6FBF"/>
    <w:rsid w:val="003D71E0"/>
    <w:rsid w:val="003D7207"/>
    <w:rsid w:val="003D7757"/>
    <w:rsid w:val="003D7CFE"/>
    <w:rsid w:val="003E02FE"/>
    <w:rsid w:val="003E10BD"/>
    <w:rsid w:val="003E11BE"/>
    <w:rsid w:val="003E149F"/>
    <w:rsid w:val="003E1615"/>
    <w:rsid w:val="003E166B"/>
    <w:rsid w:val="003E17E8"/>
    <w:rsid w:val="003E1A76"/>
    <w:rsid w:val="003E2235"/>
    <w:rsid w:val="003E2653"/>
    <w:rsid w:val="003E28BB"/>
    <w:rsid w:val="003E2DC4"/>
    <w:rsid w:val="003E3B06"/>
    <w:rsid w:val="003E4880"/>
    <w:rsid w:val="003E5878"/>
    <w:rsid w:val="003E6571"/>
    <w:rsid w:val="003E6F81"/>
    <w:rsid w:val="003E7647"/>
    <w:rsid w:val="003E7BA5"/>
    <w:rsid w:val="003F0148"/>
    <w:rsid w:val="003F1AE1"/>
    <w:rsid w:val="003F1F45"/>
    <w:rsid w:val="003F1F9A"/>
    <w:rsid w:val="003F264E"/>
    <w:rsid w:val="003F2B71"/>
    <w:rsid w:val="003F2E1B"/>
    <w:rsid w:val="003F356F"/>
    <w:rsid w:val="003F3F9A"/>
    <w:rsid w:val="003F3FAF"/>
    <w:rsid w:val="003F4333"/>
    <w:rsid w:val="003F4DB9"/>
    <w:rsid w:val="003F4EBA"/>
    <w:rsid w:val="003F4FCA"/>
    <w:rsid w:val="003F552D"/>
    <w:rsid w:val="003F5DD6"/>
    <w:rsid w:val="003F65B6"/>
    <w:rsid w:val="003F756B"/>
    <w:rsid w:val="003F7628"/>
    <w:rsid w:val="003F797E"/>
    <w:rsid w:val="003F7AA3"/>
    <w:rsid w:val="003F7FA6"/>
    <w:rsid w:val="00400823"/>
    <w:rsid w:val="00401725"/>
    <w:rsid w:val="00401D89"/>
    <w:rsid w:val="0040224E"/>
    <w:rsid w:val="00402D62"/>
    <w:rsid w:val="00403BAC"/>
    <w:rsid w:val="00404991"/>
    <w:rsid w:val="00404E88"/>
    <w:rsid w:val="0040519B"/>
    <w:rsid w:val="00405611"/>
    <w:rsid w:val="00405A38"/>
    <w:rsid w:val="00406FF9"/>
    <w:rsid w:val="00407B17"/>
    <w:rsid w:val="00407C6C"/>
    <w:rsid w:val="00410951"/>
    <w:rsid w:val="00410B79"/>
    <w:rsid w:val="004110F0"/>
    <w:rsid w:val="004111AF"/>
    <w:rsid w:val="004113ED"/>
    <w:rsid w:val="00411642"/>
    <w:rsid w:val="004128BB"/>
    <w:rsid w:val="00413083"/>
    <w:rsid w:val="004137A9"/>
    <w:rsid w:val="0041396F"/>
    <w:rsid w:val="00413EA0"/>
    <w:rsid w:val="00414459"/>
    <w:rsid w:val="004144A1"/>
    <w:rsid w:val="00414AEE"/>
    <w:rsid w:val="00414B46"/>
    <w:rsid w:val="00416169"/>
    <w:rsid w:val="00416D61"/>
    <w:rsid w:val="00417135"/>
    <w:rsid w:val="004171E5"/>
    <w:rsid w:val="00417A06"/>
    <w:rsid w:val="0042016D"/>
    <w:rsid w:val="0042051D"/>
    <w:rsid w:val="00420A59"/>
    <w:rsid w:val="004216BA"/>
    <w:rsid w:val="00421C14"/>
    <w:rsid w:val="004226E7"/>
    <w:rsid w:val="004243BB"/>
    <w:rsid w:val="00424CDF"/>
    <w:rsid w:val="00425134"/>
    <w:rsid w:val="00425532"/>
    <w:rsid w:val="00425AEC"/>
    <w:rsid w:val="00425CF3"/>
    <w:rsid w:val="00425DAA"/>
    <w:rsid w:val="004261BF"/>
    <w:rsid w:val="004263CD"/>
    <w:rsid w:val="004264E0"/>
    <w:rsid w:val="00426AE4"/>
    <w:rsid w:val="00427835"/>
    <w:rsid w:val="00427D47"/>
    <w:rsid w:val="0043093D"/>
    <w:rsid w:val="004309B5"/>
    <w:rsid w:val="00430A78"/>
    <w:rsid w:val="00431EFE"/>
    <w:rsid w:val="00431F0E"/>
    <w:rsid w:val="00432E24"/>
    <w:rsid w:val="00433D54"/>
    <w:rsid w:val="004340AC"/>
    <w:rsid w:val="00434329"/>
    <w:rsid w:val="004348B2"/>
    <w:rsid w:val="00434E37"/>
    <w:rsid w:val="00435065"/>
    <w:rsid w:val="00435EC4"/>
    <w:rsid w:val="00436D93"/>
    <w:rsid w:val="004370CE"/>
    <w:rsid w:val="004377EA"/>
    <w:rsid w:val="00437B45"/>
    <w:rsid w:val="00437FF8"/>
    <w:rsid w:val="00440295"/>
    <w:rsid w:val="004407D4"/>
    <w:rsid w:val="004416F9"/>
    <w:rsid w:val="00441722"/>
    <w:rsid w:val="0044181C"/>
    <w:rsid w:val="00441C2E"/>
    <w:rsid w:val="0044308C"/>
    <w:rsid w:val="0044338B"/>
    <w:rsid w:val="00444019"/>
    <w:rsid w:val="00444906"/>
    <w:rsid w:val="00444911"/>
    <w:rsid w:val="00444F66"/>
    <w:rsid w:val="0044543D"/>
    <w:rsid w:val="00445471"/>
    <w:rsid w:val="004459F3"/>
    <w:rsid w:val="00445A72"/>
    <w:rsid w:val="00445DDA"/>
    <w:rsid w:val="0044701D"/>
    <w:rsid w:val="00447870"/>
    <w:rsid w:val="00447A1C"/>
    <w:rsid w:val="00450252"/>
    <w:rsid w:val="00450662"/>
    <w:rsid w:val="004508F2"/>
    <w:rsid w:val="00450CFC"/>
    <w:rsid w:val="00450EEE"/>
    <w:rsid w:val="00451091"/>
    <w:rsid w:val="0045198C"/>
    <w:rsid w:val="004519FB"/>
    <w:rsid w:val="00451BDB"/>
    <w:rsid w:val="00453190"/>
    <w:rsid w:val="00453AB7"/>
    <w:rsid w:val="00454E7D"/>
    <w:rsid w:val="00455501"/>
    <w:rsid w:val="00455834"/>
    <w:rsid w:val="00455D88"/>
    <w:rsid w:val="00456127"/>
    <w:rsid w:val="0045656C"/>
    <w:rsid w:val="0045658A"/>
    <w:rsid w:val="004574A7"/>
    <w:rsid w:val="00457872"/>
    <w:rsid w:val="00460187"/>
    <w:rsid w:val="0046043B"/>
    <w:rsid w:val="004608CC"/>
    <w:rsid w:val="00461089"/>
    <w:rsid w:val="00461213"/>
    <w:rsid w:val="00461744"/>
    <w:rsid w:val="00461AD9"/>
    <w:rsid w:val="00461CD2"/>
    <w:rsid w:val="0046222F"/>
    <w:rsid w:val="004623C3"/>
    <w:rsid w:val="00463184"/>
    <w:rsid w:val="00463735"/>
    <w:rsid w:val="00463A22"/>
    <w:rsid w:val="004645E0"/>
    <w:rsid w:val="00465946"/>
    <w:rsid w:val="00465A17"/>
    <w:rsid w:val="00465B83"/>
    <w:rsid w:val="00466471"/>
    <w:rsid w:val="004666AC"/>
    <w:rsid w:val="00466B84"/>
    <w:rsid w:val="00467629"/>
    <w:rsid w:val="00467930"/>
    <w:rsid w:val="00467A1B"/>
    <w:rsid w:val="00470369"/>
    <w:rsid w:val="00470473"/>
    <w:rsid w:val="00470799"/>
    <w:rsid w:val="00470CE4"/>
    <w:rsid w:val="00470E7E"/>
    <w:rsid w:val="004711B9"/>
    <w:rsid w:val="0047184D"/>
    <w:rsid w:val="00471A4F"/>
    <w:rsid w:val="0047216D"/>
    <w:rsid w:val="00473AD4"/>
    <w:rsid w:val="00473D6A"/>
    <w:rsid w:val="004745AD"/>
    <w:rsid w:val="00474A6F"/>
    <w:rsid w:val="004752C0"/>
    <w:rsid w:val="00476578"/>
    <w:rsid w:val="00476635"/>
    <w:rsid w:val="00476A85"/>
    <w:rsid w:val="004770E6"/>
    <w:rsid w:val="0047712C"/>
    <w:rsid w:val="00480237"/>
    <w:rsid w:val="00480479"/>
    <w:rsid w:val="004804C4"/>
    <w:rsid w:val="00480F1C"/>
    <w:rsid w:val="00481972"/>
    <w:rsid w:val="004823F8"/>
    <w:rsid w:val="0048261F"/>
    <w:rsid w:val="00482864"/>
    <w:rsid w:val="00482DE3"/>
    <w:rsid w:val="00483515"/>
    <w:rsid w:val="00483804"/>
    <w:rsid w:val="00483D29"/>
    <w:rsid w:val="00483E5E"/>
    <w:rsid w:val="00484D2E"/>
    <w:rsid w:val="00485CD8"/>
    <w:rsid w:val="00485E41"/>
    <w:rsid w:val="00486035"/>
    <w:rsid w:val="00486682"/>
    <w:rsid w:val="00486C0B"/>
    <w:rsid w:val="004874EE"/>
    <w:rsid w:val="004876B2"/>
    <w:rsid w:val="00487788"/>
    <w:rsid w:val="00487AEF"/>
    <w:rsid w:val="00487B1B"/>
    <w:rsid w:val="00487C7A"/>
    <w:rsid w:val="00487F32"/>
    <w:rsid w:val="004909D0"/>
    <w:rsid w:val="00490FDD"/>
    <w:rsid w:val="00491960"/>
    <w:rsid w:val="00491972"/>
    <w:rsid w:val="004927F2"/>
    <w:rsid w:val="00492B84"/>
    <w:rsid w:val="00493113"/>
    <w:rsid w:val="00493221"/>
    <w:rsid w:val="00493611"/>
    <w:rsid w:val="00494064"/>
    <w:rsid w:val="0049423F"/>
    <w:rsid w:val="00495010"/>
    <w:rsid w:val="004963C1"/>
    <w:rsid w:val="0049744A"/>
    <w:rsid w:val="00497462"/>
    <w:rsid w:val="004977A0"/>
    <w:rsid w:val="00497E3D"/>
    <w:rsid w:val="004A055D"/>
    <w:rsid w:val="004A0B66"/>
    <w:rsid w:val="004A1178"/>
    <w:rsid w:val="004A139D"/>
    <w:rsid w:val="004A18B3"/>
    <w:rsid w:val="004A1A5B"/>
    <w:rsid w:val="004A1BF1"/>
    <w:rsid w:val="004A23D2"/>
    <w:rsid w:val="004A2EA4"/>
    <w:rsid w:val="004A2F80"/>
    <w:rsid w:val="004A3205"/>
    <w:rsid w:val="004A3426"/>
    <w:rsid w:val="004A3990"/>
    <w:rsid w:val="004A3AC4"/>
    <w:rsid w:val="004A3DC9"/>
    <w:rsid w:val="004A4104"/>
    <w:rsid w:val="004A421B"/>
    <w:rsid w:val="004A56C4"/>
    <w:rsid w:val="004A57F3"/>
    <w:rsid w:val="004A5BEB"/>
    <w:rsid w:val="004A6470"/>
    <w:rsid w:val="004A647B"/>
    <w:rsid w:val="004A7F34"/>
    <w:rsid w:val="004B13D4"/>
    <w:rsid w:val="004B1993"/>
    <w:rsid w:val="004B19B5"/>
    <w:rsid w:val="004B1A1E"/>
    <w:rsid w:val="004B1C97"/>
    <w:rsid w:val="004B20C5"/>
    <w:rsid w:val="004B2D1C"/>
    <w:rsid w:val="004B2F68"/>
    <w:rsid w:val="004B30A5"/>
    <w:rsid w:val="004B34C6"/>
    <w:rsid w:val="004B3A33"/>
    <w:rsid w:val="004B3BFB"/>
    <w:rsid w:val="004B4268"/>
    <w:rsid w:val="004B470D"/>
    <w:rsid w:val="004B51AA"/>
    <w:rsid w:val="004B52E5"/>
    <w:rsid w:val="004B5F99"/>
    <w:rsid w:val="004B6CF3"/>
    <w:rsid w:val="004B7027"/>
    <w:rsid w:val="004B72CF"/>
    <w:rsid w:val="004B7B41"/>
    <w:rsid w:val="004B7BEE"/>
    <w:rsid w:val="004B7E57"/>
    <w:rsid w:val="004C078E"/>
    <w:rsid w:val="004C13A0"/>
    <w:rsid w:val="004C1F80"/>
    <w:rsid w:val="004C308C"/>
    <w:rsid w:val="004C3878"/>
    <w:rsid w:val="004C3937"/>
    <w:rsid w:val="004C3A88"/>
    <w:rsid w:val="004C403D"/>
    <w:rsid w:val="004C432F"/>
    <w:rsid w:val="004C446C"/>
    <w:rsid w:val="004C55B6"/>
    <w:rsid w:val="004C59CF"/>
    <w:rsid w:val="004C5D39"/>
    <w:rsid w:val="004C5F0D"/>
    <w:rsid w:val="004C61DF"/>
    <w:rsid w:val="004C74F1"/>
    <w:rsid w:val="004C7D08"/>
    <w:rsid w:val="004C7D82"/>
    <w:rsid w:val="004C7DE0"/>
    <w:rsid w:val="004D0009"/>
    <w:rsid w:val="004D07A3"/>
    <w:rsid w:val="004D0C29"/>
    <w:rsid w:val="004D0D51"/>
    <w:rsid w:val="004D1489"/>
    <w:rsid w:val="004D1531"/>
    <w:rsid w:val="004D1B70"/>
    <w:rsid w:val="004D1CCC"/>
    <w:rsid w:val="004D1D80"/>
    <w:rsid w:val="004D2C2B"/>
    <w:rsid w:val="004D2F44"/>
    <w:rsid w:val="004D3684"/>
    <w:rsid w:val="004D3723"/>
    <w:rsid w:val="004D37CF"/>
    <w:rsid w:val="004D415B"/>
    <w:rsid w:val="004D467D"/>
    <w:rsid w:val="004D4CA3"/>
    <w:rsid w:val="004D52F4"/>
    <w:rsid w:val="004D6D9C"/>
    <w:rsid w:val="004D75FB"/>
    <w:rsid w:val="004D7B2A"/>
    <w:rsid w:val="004E08DD"/>
    <w:rsid w:val="004E0F27"/>
    <w:rsid w:val="004E1169"/>
    <w:rsid w:val="004E2587"/>
    <w:rsid w:val="004E269E"/>
    <w:rsid w:val="004E26AE"/>
    <w:rsid w:val="004E2EF6"/>
    <w:rsid w:val="004E386F"/>
    <w:rsid w:val="004E4110"/>
    <w:rsid w:val="004E47F0"/>
    <w:rsid w:val="004E572D"/>
    <w:rsid w:val="004E6040"/>
    <w:rsid w:val="004E6499"/>
    <w:rsid w:val="004E649E"/>
    <w:rsid w:val="004E690F"/>
    <w:rsid w:val="004E7236"/>
    <w:rsid w:val="004E7AEB"/>
    <w:rsid w:val="004F01E4"/>
    <w:rsid w:val="004F04AA"/>
    <w:rsid w:val="004F07AE"/>
    <w:rsid w:val="004F1122"/>
    <w:rsid w:val="004F1214"/>
    <w:rsid w:val="004F13EA"/>
    <w:rsid w:val="004F170D"/>
    <w:rsid w:val="004F1C8B"/>
    <w:rsid w:val="004F246F"/>
    <w:rsid w:val="004F2533"/>
    <w:rsid w:val="004F2BA5"/>
    <w:rsid w:val="004F3D00"/>
    <w:rsid w:val="004F4CF2"/>
    <w:rsid w:val="004F607A"/>
    <w:rsid w:val="004F64CE"/>
    <w:rsid w:val="004F665B"/>
    <w:rsid w:val="004F68C9"/>
    <w:rsid w:val="004F6C0C"/>
    <w:rsid w:val="004F6ED7"/>
    <w:rsid w:val="004F7858"/>
    <w:rsid w:val="004F7C8B"/>
    <w:rsid w:val="00500627"/>
    <w:rsid w:val="005014D1"/>
    <w:rsid w:val="00501ABD"/>
    <w:rsid w:val="00502F39"/>
    <w:rsid w:val="0050306D"/>
    <w:rsid w:val="005035AF"/>
    <w:rsid w:val="005036EA"/>
    <w:rsid w:val="005037B8"/>
    <w:rsid w:val="00503856"/>
    <w:rsid w:val="00503874"/>
    <w:rsid w:val="00503AAA"/>
    <w:rsid w:val="00503FCE"/>
    <w:rsid w:val="00504774"/>
    <w:rsid w:val="00504B45"/>
    <w:rsid w:val="00504C6C"/>
    <w:rsid w:val="00506AA3"/>
    <w:rsid w:val="00510898"/>
    <w:rsid w:val="0051097D"/>
    <w:rsid w:val="00510AF6"/>
    <w:rsid w:val="005110AE"/>
    <w:rsid w:val="005114BB"/>
    <w:rsid w:val="00511D21"/>
    <w:rsid w:val="00512765"/>
    <w:rsid w:val="00512D09"/>
    <w:rsid w:val="00513054"/>
    <w:rsid w:val="00513453"/>
    <w:rsid w:val="005134F6"/>
    <w:rsid w:val="00513763"/>
    <w:rsid w:val="00513AAA"/>
    <w:rsid w:val="00513B71"/>
    <w:rsid w:val="00513E25"/>
    <w:rsid w:val="005141E7"/>
    <w:rsid w:val="0051482F"/>
    <w:rsid w:val="00514DAE"/>
    <w:rsid w:val="00515101"/>
    <w:rsid w:val="00515610"/>
    <w:rsid w:val="005159B3"/>
    <w:rsid w:val="00515B1F"/>
    <w:rsid w:val="00515BE3"/>
    <w:rsid w:val="00516AE7"/>
    <w:rsid w:val="00517005"/>
    <w:rsid w:val="005176A0"/>
    <w:rsid w:val="00517ACD"/>
    <w:rsid w:val="00517BAA"/>
    <w:rsid w:val="00517E3B"/>
    <w:rsid w:val="0052137E"/>
    <w:rsid w:val="005215F9"/>
    <w:rsid w:val="00521770"/>
    <w:rsid w:val="00521942"/>
    <w:rsid w:val="00521951"/>
    <w:rsid w:val="00521CC6"/>
    <w:rsid w:val="00522866"/>
    <w:rsid w:val="005232D9"/>
    <w:rsid w:val="0052363B"/>
    <w:rsid w:val="005243F9"/>
    <w:rsid w:val="0052454E"/>
    <w:rsid w:val="00524BB1"/>
    <w:rsid w:val="00524EA9"/>
    <w:rsid w:val="00524F51"/>
    <w:rsid w:val="0052513B"/>
    <w:rsid w:val="00525490"/>
    <w:rsid w:val="0052558E"/>
    <w:rsid w:val="00525AB3"/>
    <w:rsid w:val="00525D89"/>
    <w:rsid w:val="00525FCE"/>
    <w:rsid w:val="0052635A"/>
    <w:rsid w:val="005267D6"/>
    <w:rsid w:val="00526856"/>
    <w:rsid w:val="005269CA"/>
    <w:rsid w:val="00526A88"/>
    <w:rsid w:val="00526D6B"/>
    <w:rsid w:val="00526F79"/>
    <w:rsid w:val="005274CE"/>
    <w:rsid w:val="00527512"/>
    <w:rsid w:val="0052758E"/>
    <w:rsid w:val="00530589"/>
    <w:rsid w:val="00530DC9"/>
    <w:rsid w:val="00531727"/>
    <w:rsid w:val="00531D38"/>
    <w:rsid w:val="005327AC"/>
    <w:rsid w:val="0053374A"/>
    <w:rsid w:val="00533CCB"/>
    <w:rsid w:val="0053456F"/>
    <w:rsid w:val="005346B4"/>
    <w:rsid w:val="00534E24"/>
    <w:rsid w:val="005351EE"/>
    <w:rsid w:val="005354A2"/>
    <w:rsid w:val="005354C9"/>
    <w:rsid w:val="00535732"/>
    <w:rsid w:val="00535A9A"/>
    <w:rsid w:val="00535B13"/>
    <w:rsid w:val="005372E4"/>
    <w:rsid w:val="005374D3"/>
    <w:rsid w:val="00537CDE"/>
    <w:rsid w:val="005403BC"/>
    <w:rsid w:val="0054054A"/>
    <w:rsid w:val="0054090E"/>
    <w:rsid w:val="0054094B"/>
    <w:rsid w:val="00540CFC"/>
    <w:rsid w:val="00541668"/>
    <w:rsid w:val="00541F76"/>
    <w:rsid w:val="00542656"/>
    <w:rsid w:val="005426DE"/>
    <w:rsid w:val="00542775"/>
    <w:rsid w:val="00542B05"/>
    <w:rsid w:val="00542C57"/>
    <w:rsid w:val="00542F84"/>
    <w:rsid w:val="00542FC3"/>
    <w:rsid w:val="005431DC"/>
    <w:rsid w:val="00543837"/>
    <w:rsid w:val="00543C8B"/>
    <w:rsid w:val="0054500F"/>
    <w:rsid w:val="0054534F"/>
    <w:rsid w:val="00545AE3"/>
    <w:rsid w:val="0054631C"/>
    <w:rsid w:val="00546750"/>
    <w:rsid w:val="005507E7"/>
    <w:rsid w:val="005509E8"/>
    <w:rsid w:val="00550E95"/>
    <w:rsid w:val="005512C8"/>
    <w:rsid w:val="0055172E"/>
    <w:rsid w:val="005525D3"/>
    <w:rsid w:val="0055280D"/>
    <w:rsid w:val="005538AE"/>
    <w:rsid w:val="00553E2B"/>
    <w:rsid w:val="005540C5"/>
    <w:rsid w:val="005540F7"/>
    <w:rsid w:val="00555327"/>
    <w:rsid w:val="00555D20"/>
    <w:rsid w:val="005561E6"/>
    <w:rsid w:val="00556518"/>
    <w:rsid w:val="00556EAD"/>
    <w:rsid w:val="00557119"/>
    <w:rsid w:val="00557A0A"/>
    <w:rsid w:val="005606F5"/>
    <w:rsid w:val="00560784"/>
    <w:rsid w:val="005607AF"/>
    <w:rsid w:val="005617D9"/>
    <w:rsid w:val="00561BC4"/>
    <w:rsid w:val="00561BDB"/>
    <w:rsid w:val="00561D7D"/>
    <w:rsid w:val="00563279"/>
    <w:rsid w:val="00563334"/>
    <w:rsid w:val="0056347A"/>
    <w:rsid w:val="00563AA4"/>
    <w:rsid w:val="00563DD3"/>
    <w:rsid w:val="00564161"/>
    <w:rsid w:val="005646EF"/>
    <w:rsid w:val="005649A6"/>
    <w:rsid w:val="005650C4"/>
    <w:rsid w:val="005665B5"/>
    <w:rsid w:val="00566C03"/>
    <w:rsid w:val="00567637"/>
    <w:rsid w:val="00567EFD"/>
    <w:rsid w:val="00570782"/>
    <w:rsid w:val="00570CC8"/>
    <w:rsid w:val="00570E8B"/>
    <w:rsid w:val="00570F5C"/>
    <w:rsid w:val="0057213C"/>
    <w:rsid w:val="0057247C"/>
    <w:rsid w:val="00572640"/>
    <w:rsid w:val="0057286C"/>
    <w:rsid w:val="00573584"/>
    <w:rsid w:val="00574CA3"/>
    <w:rsid w:val="0057505A"/>
    <w:rsid w:val="00575160"/>
    <w:rsid w:val="00576F64"/>
    <w:rsid w:val="00577DA8"/>
    <w:rsid w:val="00577F2C"/>
    <w:rsid w:val="00580004"/>
    <w:rsid w:val="00580119"/>
    <w:rsid w:val="005805BE"/>
    <w:rsid w:val="00580F0F"/>
    <w:rsid w:val="00580F87"/>
    <w:rsid w:val="0058108F"/>
    <w:rsid w:val="0058122E"/>
    <w:rsid w:val="005812C9"/>
    <w:rsid w:val="005813A4"/>
    <w:rsid w:val="0058148C"/>
    <w:rsid w:val="00581E7F"/>
    <w:rsid w:val="00581F66"/>
    <w:rsid w:val="005821A6"/>
    <w:rsid w:val="005827C8"/>
    <w:rsid w:val="00582EA8"/>
    <w:rsid w:val="00582F4D"/>
    <w:rsid w:val="00582F83"/>
    <w:rsid w:val="00583F6B"/>
    <w:rsid w:val="005842A7"/>
    <w:rsid w:val="00584549"/>
    <w:rsid w:val="0058457F"/>
    <w:rsid w:val="00585080"/>
    <w:rsid w:val="00585FC1"/>
    <w:rsid w:val="005872DD"/>
    <w:rsid w:val="005876AE"/>
    <w:rsid w:val="00587A22"/>
    <w:rsid w:val="00587FF0"/>
    <w:rsid w:val="005912F7"/>
    <w:rsid w:val="005931BF"/>
    <w:rsid w:val="005935C4"/>
    <w:rsid w:val="00593B97"/>
    <w:rsid w:val="005948E4"/>
    <w:rsid w:val="00594E88"/>
    <w:rsid w:val="00595125"/>
    <w:rsid w:val="00595450"/>
    <w:rsid w:val="00595A03"/>
    <w:rsid w:val="00595A8C"/>
    <w:rsid w:val="00595B16"/>
    <w:rsid w:val="00596472"/>
    <w:rsid w:val="005965E2"/>
    <w:rsid w:val="00596AB6"/>
    <w:rsid w:val="00596FB1"/>
    <w:rsid w:val="005A0CE9"/>
    <w:rsid w:val="005A14CD"/>
    <w:rsid w:val="005A1C3E"/>
    <w:rsid w:val="005A20A3"/>
    <w:rsid w:val="005A22C9"/>
    <w:rsid w:val="005A22F6"/>
    <w:rsid w:val="005A25CA"/>
    <w:rsid w:val="005A2A4A"/>
    <w:rsid w:val="005A30A0"/>
    <w:rsid w:val="005A363B"/>
    <w:rsid w:val="005A36BC"/>
    <w:rsid w:val="005A37F1"/>
    <w:rsid w:val="005A37FD"/>
    <w:rsid w:val="005A3A35"/>
    <w:rsid w:val="005A3BE6"/>
    <w:rsid w:val="005A3C1A"/>
    <w:rsid w:val="005A3C38"/>
    <w:rsid w:val="005A42F5"/>
    <w:rsid w:val="005A4474"/>
    <w:rsid w:val="005A45EE"/>
    <w:rsid w:val="005A478F"/>
    <w:rsid w:val="005A495E"/>
    <w:rsid w:val="005A51BF"/>
    <w:rsid w:val="005A51E6"/>
    <w:rsid w:val="005A7DFF"/>
    <w:rsid w:val="005B060C"/>
    <w:rsid w:val="005B0CB4"/>
    <w:rsid w:val="005B0D2D"/>
    <w:rsid w:val="005B0ECB"/>
    <w:rsid w:val="005B2542"/>
    <w:rsid w:val="005B29FF"/>
    <w:rsid w:val="005B2EE3"/>
    <w:rsid w:val="005B2F93"/>
    <w:rsid w:val="005B34BE"/>
    <w:rsid w:val="005B480C"/>
    <w:rsid w:val="005B4BB3"/>
    <w:rsid w:val="005B4C9D"/>
    <w:rsid w:val="005B4D14"/>
    <w:rsid w:val="005B50A6"/>
    <w:rsid w:val="005B5304"/>
    <w:rsid w:val="005B5CAE"/>
    <w:rsid w:val="005B6045"/>
    <w:rsid w:val="005B669D"/>
    <w:rsid w:val="005B72E7"/>
    <w:rsid w:val="005B739C"/>
    <w:rsid w:val="005B73F5"/>
    <w:rsid w:val="005C022E"/>
    <w:rsid w:val="005C0873"/>
    <w:rsid w:val="005C0B74"/>
    <w:rsid w:val="005C1031"/>
    <w:rsid w:val="005C25B3"/>
    <w:rsid w:val="005C2637"/>
    <w:rsid w:val="005C2C54"/>
    <w:rsid w:val="005C2EE9"/>
    <w:rsid w:val="005C342C"/>
    <w:rsid w:val="005C371C"/>
    <w:rsid w:val="005C3B08"/>
    <w:rsid w:val="005C3C65"/>
    <w:rsid w:val="005C3CD5"/>
    <w:rsid w:val="005C415E"/>
    <w:rsid w:val="005C43E1"/>
    <w:rsid w:val="005C4792"/>
    <w:rsid w:val="005C4817"/>
    <w:rsid w:val="005C4F8F"/>
    <w:rsid w:val="005C5744"/>
    <w:rsid w:val="005C59D9"/>
    <w:rsid w:val="005C730B"/>
    <w:rsid w:val="005C732F"/>
    <w:rsid w:val="005C7A83"/>
    <w:rsid w:val="005D11D9"/>
    <w:rsid w:val="005D12A6"/>
    <w:rsid w:val="005D1894"/>
    <w:rsid w:val="005D203A"/>
    <w:rsid w:val="005D215D"/>
    <w:rsid w:val="005D2F4F"/>
    <w:rsid w:val="005D302E"/>
    <w:rsid w:val="005D339A"/>
    <w:rsid w:val="005D385C"/>
    <w:rsid w:val="005D3D7B"/>
    <w:rsid w:val="005D42F2"/>
    <w:rsid w:val="005D4A68"/>
    <w:rsid w:val="005D503F"/>
    <w:rsid w:val="005D5754"/>
    <w:rsid w:val="005D5A61"/>
    <w:rsid w:val="005D62FE"/>
    <w:rsid w:val="005D6991"/>
    <w:rsid w:val="005D788D"/>
    <w:rsid w:val="005D7D37"/>
    <w:rsid w:val="005D7EDB"/>
    <w:rsid w:val="005E032A"/>
    <w:rsid w:val="005E0765"/>
    <w:rsid w:val="005E08B8"/>
    <w:rsid w:val="005E1630"/>
    <w:rsid w:val="005E1C35"/>
    <w:rsid w:val="005E22EA"/>
    <w:rsid w:val="005E25C2"/>
    <w:rsid w:val="005E2690"/>
    <w:rsid w:val="005E2828"/>
    <w:rsid w:val="005E2CE9"/>
    <w:rsid w:val="005E35C3"/>
    <w:rsid w:val="005E36B2"/>
    <w:rsid w:val="005E40DF"/>
    <w:rsid w:val="005E4662"/>
    <w:rsid w:val="005E486B"/>
    <w:rsid w:val="005E4D06"/>
    <w:rsid w:val="005E5344"/>
    <w:rsid w:val="005E5691"/>
    <w:rsid w:val="005E5E0C"/>
    <w:rsid w:val="005E5F32"/>
    <w:rsid w:val="005E69D7"/>
    <w:rsid w:val="005E6D96"/>
    <w:rsid w:val="005E7387"/>
    <w:rsid w:val="005E785F"/>
    <w:rsid w:val="005E7C3A"/>
    <w:rsid w:val="005F01AC"/>
    <w:rsid w:val="005F0AB5"/>
    <w:rsid w:val="005F0E44"/>
    <w:rsid w:val="005F0F74"/>
    <w:rsid w:val="005F1040"/>
    <w:rsid w:val="005F11B6"/>
    <w:rsid w:val="005F1248"/>
    <w:rsid w:val="005F2115"/>
    <w:rsid w:val="005F2298"/>
    <w:rsid w:val="005F2C3D"/>
    <w:rsid w:val="005F4651"/>
    <w:rsid w:val="005F52BA"/>
    <w:rsid w:val="005F5459"/>
    <w:rsid w:val="005F560B"/>
    <w:rsid w:val="005F5794"/>
    <w:rsid w:val="005F5CCD"/>
    <w:rsid w:val="005F6D19"/>
    <w:rsid w:val="005F6E29"/>
    <w:rsid w:val="00600073"/>
    <w:rsid w:val="00600363"/>
    <w:rsid w:val="00600F9C"/>
    <w:rsid w:val="006015E9"/>
    <w:rsid w:val="00601852"/>
    <w:rsid w:val="006023C2"/>
    <w:rsid w:val="00602500"/>
    <w:rsid w:val="006025EE"/>
    <w:rsid w:val="006032F3"/>
    <w:rsid w:val="00603475"/>
    <w:rsid w:val="006035A2"/>
    <w:rsid w:val="006039C2"/>
    <w:rsid w:val="00604F3A"/>
    <w:rsid w:val="006070D3"/>
    <w:rsid w:val="00607406"/>
    <w:rsid w:val="00607798"/>
    <w:rsid w:val="006078AB"/>
    <w:rsid w:val="00607AFF"/>
    <w:rsid w:val="00607BEA"/>
    <w:rsid w:val="00607EA3"/>
    <w:rsid w:val="00610500"/>
    <w:rsid w:val="006109EB"/>
    <w:rsid w:val="006114DC"/>
    <w:rsid w:val="00611553"/>
    <w:rsid w:val="006118C5"/>
    <w:rsid w:val="00612434"/>
    <w:rsid w:val="00612CAC"/>
    <w:rsid w:val="00612E6A"/>
    <w:rsid w:val="00613188"/>
    <w:rsid w:val="006139E4"/>
    <w:rsid w:val="00613A6F"/>
    <w:rsid w:val="00614239"/>
    <w:rsid w:val="00614296"/>
    <w:rsid w:val="006142D0"/>
    <w:rsid w:val="006143EF"/>
    <w:rsid w:val="00614E12"/>
    <w:rsid w:val="00614FC3"/>
    <w:rsid w:val="00615164"/>
    <w:rsid w:val="00615B4D"/>
    <w:rsid w:val="00615BE8"/>
    <w:rsid w:val="00615DFF"/>
    <w:rsid w:val="00616AA4"/>
    <w:rsid w:val="00616B92"/>
    <w:rsid w:val="00621B9F"/>
    <w:rsid w:val="00621FDE"/>
    <w:rsid w:val="006221D7"/>
    <w:rsid w:val="006225C1"/>
    <w:rsid w:val="0062297A"/>
    <w:rsid w:val="00622D43"/>
    <w:rsid w:val="00623109"/>
    <w:rsid w:val="0062395D"/>
    <w:rsid w:val="00623BF7"/>
    <w:rsid w:val="00624DDB"/>
    <w:rsid w:val="00624ECD"/>
    <w:rsid w:val="006250D4"/>
    <w:rsid w:val="00625AEA"/>
    <w:rsid w:val="00625C53"/>
    <w:rsid w:val="0062656C"/>
    <w:rsid w:val="00627974"/>
    <w:rsid w:val="0063017F"/>
    <w:rsid w:val="006301E4"/>
    <w:rsid w:val="00630251"/>
    <w:rsid w:val="00630648"/>
    <w:rsid w:val="006306D0"/>
    <w:rsid w:val="0063078A"/>
    <w:rsid w:val="0063079C"/>
    <w:rsid w:val="0063121A"/>
    <w:rsid w:val="00631A57"/>
    <w:rsid w:val="00631C0C"/>
    <w:rsid w:val="00631DE4"/>
    <w:rsid w:val="00632079"/>
    <w:rsid w:val="00632B11"/>
    <w:rsid w:val="0063311A"/>
    <w:rsid w:val="0063358B"/>
    <w:rsid w:val="00633AD2"/>
    <w:rsid w:val="0063482E"/>
    <w:rsid w:val="00635A3C"/>
    <w:rsid w:val="00636DFA"/>
    <w:rsid w:val="00636F24"/>
    <w:rsid w:val="00640167"/>
    <w:rsid w:val="0064025E"/>
    <w:rsid w:val="00640EA5"/>
    <w:rsid w:val="00640EC6"/>
    <w:rsid w:val="006412B1"/>
    <w:rsid w:val="00641466"/>
    <w:rsid w:val="00643926"/>
    <w:rsid w:val="006439FB"/>
    <w:rsid w:val="00643CA0"/>
    <w:rsid w:val="00643DD0"/>
    <w:rsid w:val="00644603"/>
    <w:rsid w:val="00644620"/>
    <w:rsid w:val="00644A4B"/>
    <w:rsid w:val="00644C03"/>
    <w:rsid w:val="00645186"/>
    <w:rsid w:val="0064543B"/>
    <w:rsid w:val="00645458"/>
    <w:rsid w:val="006457DF"/>
    <w:rsid w:val="00645F49"/>
    <w:rsid w:val="00646682"/>
    <w:rsid w:val="00647603"/>
    <w:rsid w:val="00647A5C"/>
    <w:rsid w:val="00650901"/>
    <w:rsid w:val="00650C0C"/>
    <w:rsid w:val="006510FB"/>
    <w:rsid w:val="006511AE"/>
    <w:rsid w:val="0065128C"/>
    <w:rsid w:val="006513CB"/>
    <w:rsid w:val="006515FA"/>
    <w:rsid w:val="006524D3"/>
    <w:rsid w:val="006529AF"/>
    <w:rsid w:val="00652B4E"/>
    <w:rsid w:val="00652CDB"/>
    <w:rsid w:val="00654402"/>
    <w:rsid w:val="006544EC"/>
    <w:rsid w:val="0065470D"/>
    <w:rsid w:val="0065546B"/>
    <w:rsid w:val="0065546C"/>
    <w:rsid w:val="0065549C"/>
    <w:rsid w:val="006554F7"/>
    <w:rsid w:val="006556E8"/>
    <w:rsid w:val="006559DB"/>
    <w:rsid w:val="00655B9C"/>
    <w:rsid w:val="00655BA2"/>
    <w:rsid w:val="00656544"/>
    <w:rsid w:val="006567AF"/>
    <w:rsid w:val="00656FEB"/>
    <w:rsid w:val="00660341"/>
    <w:rsid w:val="0066052D"/>
    <w:rsid w:val="006613BD"/>
    <w:rsid w:val="0066176E"/>
    <w:rsid w:val="00662099"/>
    <w:rsid w:val="006631E3"/>
    <w:rsid w:val="0066346F"/>
    <w:rsid w:val="0066370A"/>
    <w:rsid w:val="006637A1"/>
    <w:rsid w:val="00663908"/>
    <w:rsid w:val="00664765"/>
    <w:rsid w:val="0066489E"/>
    <w:rsid w:val="00664D0C"/>
    <w:rsid w:val="00665E6C"/>
    <w:rsid w:val="00666978"/>
    <w:rsid w:val="006673D8"/>
    <w:rsid w:val="00670052"/>
    <w:rsid w:val="00670204"/>
    <w:rsid w:val="00670A7E"/>
    <w:rsid w:val="00671027"/>
    <w:rsid w:val="00671ED6"/>
    <w:rsid w:val="0067224B"/>
    <w:rsid w:val="00672EC2"/>
    <w:rsid w:val="00673FE7"/>
    <w:rsid w:val="00674193"/>
    <w:rsid w:val="006743B7"/>
    <w:rsid w:val="00674666"/>
    <w:rsid w:val="00674880"/>
    <w:rsid w:val="0067544F"/>
    <w:rsid w:val="00675D3F"/>
    <w:rsid w:val="00676F05"/>
    <w:rsid w:val="006773BC"/>
    <w:rsid w:val="006774B8"/>
    <w:rsid w:val="00680384"/>
    <w:rsid w:val="006803B3"/>
    <w:rsid w:val="0068046B"/>
    <w:rsid w:val="006806D4"/>
    <w:rsid w:val="00680ECF"/>
    <w:rsid w:val="00681287"/>
    <w:rsid w:val="0068138D"/>
    <w:rsid w:val="006813A9"/>
    <w:rsid w:val="00681B14"/>
    <w:rsid w:val="0068262C"/>
    <w:rsid w:val="00683940"/>
    <w:rsid w:val="00683D1E"/>
    <w:rsid w:val="00685FA7"/>
    <w:rsid w:val="006860EF"/>
    <w:rsid w:val="0068615A"/>
    <w:rsid w:val="00686B65"/>
    <w:rsid w:val="00686C09"/>
    <w:rsid w:val="00686C0F"/>
    <w:rsid w:val="00686E29"/>
    <w:rsid w:val="00687652"/>
    <w:rsid w:val="006900B4"/>
    <w:rsid w:val="00690443"/>
    <w:rsid w:val="00690A7D"/>
    <w:rsid w:val="00690C91"/>
    <w:rsid w:val="00691895"/>
    <w:rsid w:val="00691D3F"/>
    <w:rsid w:val="00691F77"/>
    <w:rsid w:val="00692F2E"/>
    <w:rsid w:val="006931D0"/>
    <w:rsid w:val="00693594"/>
    <w:rsid w:val="0069362E"/>
    <w:rsid w:val="00693980"/>
    <w:rsid w:val="00693A7F"/>
    <w:rsid w:val="006943A9"/>
    <w:rsid w:val="006944D6"/>
    <w:rsid w:val="00694560"/>
    <w:rsid w:val="0069506D"/>
    <w:rsid w:val="00695738"/>
    <w:rsid w:val="00695D95"/>
    <w:rsid w:val="00697182"/>
    <w:rsid w:val="006979D9"/>
    <w:rsid w:val="00697B6D"/>
    <w:rsid w:val="00697F11"/>
    <w:rsid w:val="006A127F"/>
    <w:rsid w:val="006A1A76"/>
    <w:rsid w:val="006A1F38"/>
    <w:rsid w:val="006A2CBE"/>
    <w:rsid w:val="006A38C3"/>
    <w:rsid w:val="006A3E61"/>
    <w:rsid w:val="006A3F6A"/>
    <w:rsid w:val="006A41CC"/>
    <w:rsid w:val="006A4CA1"/>
    <w:rsid w:val="006A5449"/>
    <w:rsid w:val="006A5B33"/>
    <w:rsid w:val="006A5D6B"/>
    <w:rsid w:val="006A6438"/>
    <w:rsid w:val="006A67C9"/>
    <w:rsid w:val="006A6B4E"/>
    <w:rsid w:val="006A6B5D"/>
    <w:rsid w:val="006A7498"/>
    <w:rsid w:val="006A7981"/>
    <w:rsid w:val="006B068C"/>
    <w:rsid w:val="006B0F83"/>
    <w:rsid w:val="006B1C7A"/>
    <w:rsid w:val="006B21EC"/>
    <w:rsid w:val="006B2B1D"/>
    <w:rsid w:val="006B2DBF"/>
    <w:rsid w:val="006B317F"/>
    <w:rsid w:val="006B31A6"/>
    <w:rsid w:val="006B32B7"/>
    <w:rsid w:val="006B3757"/>
    <w:rsid w:val="006B37E7"/>
    <w:rsid w:val="006B3E1F"/>
    <w:rsid w:val="006B42B8"/>
    <w:rsid w:val="006B43A5"/>
    <w:rsid w:val="006B442A"/>
    <w:rsid w:val="006B472A"/>
    <w:rsid w:val="006B47DD"/>
    <w:rsid w:val="006B5A4C"/>
    <w:rsid w:val="006B63FB"/>
    <w:rsid w:val="006B7579"/>
    <w:rsid w:val="006B7D2B"/>
    <w:rsid w:val="006C0876"/>
    <w:rsid w:val="006C09A0"/>
    <w:rsid w:val="006C1757"/>
    <w:rsid w:val="006C1857"/>
    <w:rsid w:val="006C19F2"/>
    <w:rsid w:val="006C1A29"/>
    <w:rsid w:val="006C1A60"/>
    <w:rsid w:val="006C1ECE"/>
    <w:rsid w:val="006C26A6"/>
    <w:rsid w:val="006C2D1A"/>
    <w:rsid w:val="006C36BB"/>
    <w:rsid w:val="006C38E0"/>
    <w:rsid w:val="006C3E94"/>
    <w:rsid w:val="006C3EF2"/>
    <w:rsid w:val="006C4464"/>
    <w:rsid w:val="006C5335"/>
    <w:rsid w:val="006C537A"/>
    <w:rsid w:val="006C62A6"/>
    <w:rsid w:val="006C6956"/>
    <w:rsid w:val="006C6B4E"/>
    <w:rsid w:val="006C7274"/>
    <w:rsid w:val="006D03E5"/>
    <w:rsid w:val="006D071A"/>
    <w:rsid w:val="006D0E3A"/>
    <w:rsid w:val="006D2030"/>
    <w:rsid w:val="006D2747"/>
    <w:rsid w:val="006D2EED"/>
    <w:rsid w:val="006D2F2F"/>
    <w:rsid w:val="006D2F72"/>
    <w:rsid w:val="006D344B"/>
    <w:rsid w:val="006D39CE"/>
    <w:rsid w:val="006D525D"/>
    <w:rsid w:val="006D62DA"/>
    <w:rsid w:val="006D69A6"/>
    <w:rsid w:val="006D6CF0"/>
    <w:rsid w:val="006D717D"/>
    <w:rsid w:val="006D71CF"/>
    <w:rsid w:val="006D7FF2"/>
    <w:rsid w:val="006E0374"/>
    <w:rsid w:val="006E038B"/>
    <w:rsid w:val="006E0754"/>
    <w:rsid w:val="006E08C8"/>
    <w:rsid w:val="006E201E"/>
    <w:rsid w:val="006E33C6"/>
    <w:rsid w:val="006E385C"/>
    <w:rsid w:val="006E3906"/>
    <w:rsid w:val="006E3B8B"/>
    <w:rsid w:val="006E41DF"/>
    <w:rsid w:val="006E4482"/>
    <w:rsid w:val="006E4A72"/>
    <w:rsid w:val="006E586B"/>
    <w:rsid w:val="006E61BA"/>
    <w:rsid w:val="006E6EF1"/>
    <w:rsid w:val="006F0051"/>
    <w:rsid w:val="006F0175"/>
    <w:rsid w:val="006F07BA"/>
    <w:rsid w:val="006F135E"/>
    <w:rsid w:val="006F1626"/>
    <w:rsid w:val="006F1E7F"/>
    <w:rsid w:val="006F23A4"/>
    <w:rsid w:val="006F315C"/>
    <w:rsid w:val="006F3AD8"/>
    <w:rsid w:val="006F3B40"/>
    <w:rsid w:val="006F3CB5"/>
    <w:rsid w:val="006F3D9D"/>
    <w:rsid w:val="006F42EC"/>
    <w:rsid w:val="006F471C"/>
    <w:rsid w:val="006F4D2A"/>
    <w:rsid w:val="006F5A43"/>
    <w:rsid w:val="006F7379"/>
    <w:rsid w:val="00700E54"/>
    <w:rsid w:val="00702294"/>
    <w:rsid w:val="00702400"/>
    <w:rsid w:val="00702C72"/>
    <w:rsid w:val="007037B3"/>
    <w:rsid w:val="007038E7"/>
    <w:rsid w:val="00704346"/>
    <w:rsid w:val="007043EE"/>
    <w:rsid w:val="00705754"/>
    <w:rsid w:val="00705895"/>
    <w:rsid w:val="00705908"/>
    <w:rsid w:val="00705B21"/>
    <w:rsid w:val="00705D01"/>
    <w:rsid w:val="0070614B"/>
    <w:rsid w:val="0070625D"/>
    <w:rsid w:val="00706621"/>
    <w:rsid w:val="007067B9"/>
    <w:rsid w:val="00706E5B"/>
    <w:rsid w:val="00707385"/>
    <w:rsid w:val="00707597"/>
    <w:rsid w:val="00707EDF"/>
    <w:rsid w:val="007102DF"/>
    <w:rsid w:val="00710C1B"/>
    <w:rsid w:val="00711070"/>
    <w:rsid w:val="0071111C"/>
    <w:rsid w:val="007123F8"/>
    <w:rsid w:val="00712E21"/>
    <w:rsid w:val="00712F85"/>
    <w:rsid w:val="0071343F"/>
    <w:rsid w:val="007139DB"/>
    <w:rsid w:val="00713AFD"/>
    <w:rsid w:val="007143E3"/>
    <w:rsid w:val="0071491D"/>
    <w:rsid w:val="0071592E"/>
    <w:rsid w:val="00715F0A"/>
    <w:rsid w:val="00716F81"/>
    <w:rsid w:val="00717682"/>
    <w:rsid w:val="0071782F"/>
    <w:rsid w:val="00717D60"/>
    <w:rsid w:val="00720C2D"/>
    <w:rsid w:val="007212CA"/>
    <w:rsid w:val="007214A9"/>
    <w:rsid w:val="00722467"/>
    <w:rsid w:val="0072313C"/>
    <w:rsid w:val="007236D4"/>
    <w:rsid w:val="00723C51"/>
    <w:rsid w:val="00723EBC"/>
    <w:rsid w:val="007244AC"/>
    <w:rsid w:val="007248C3"/>
    <w:rsid w:val="007249B0"/>
    <w:rsid w:val="00725600"/>
    <w:rsid w:val="00725B02"/>
    <w:rsid w:val="00726282"/>
    <w:rsid w:val="00727A8F"/>
    <w:rsid w:val="00727B4B"/>
    <w:rsid w:val="00730281"/>
    <w:rsid w:val="00730703"/>
    <w:rsid w:val="0073096E"/>
    <w:rsid w:val="00730DC7"/>
    <w:rsid w:val="00730E19"/>
    <w:rsid w:val="0073110F"/>
    <w:rsid w:val="0073137A"/>
    <w:rsid w:val="00731AD2"/>
    <w:rsid w:val="00731E9D"/>
    <w:rsid w:val="00732984"/>
    <w:rsid w:val="007329F7"/>
    <w:rsid w:val="00732BB7"/>
    <w:rsid w:val="00732FA9"/>
    <w:rsid w:val="007330F3"/>
    <w:rsid w:val="0073375F"/>
    <w:rsid w:val="00733779"/>
    <w:rsid w:val="00733BE7"/>
    <w:rsid w:val="007349AA"/>
    <w:rsid w:val="00734CD2"/>
    <w:rsid w:val="00734F7D"/>
    <w:rsid w:val="0073501D"/>
    <w:rsid w:val="00735053"/>
    <w:rsid w:val="0073523B"/>
    <w:rsid w:val="0073643C"/>
    <w:rsid w:val="00736562"/>
    <w:rsid w:val="00736AD4"/>
    <w:rsid w:val="00736D22"/>
    <w:rsid w:val="00737131"/>
    <w:rsid w:val="00737702"/>
    <w:rsid w:val="0073781D"/>
    <w:rsid w:val="00737C06"/>
    <w:rsid w:val="00740B54"/>
    <w:rsid w:val="007419C6"/>
    <w:rsid w:val="00741C39"/>
    <w:rsid w:val="0074202B"/>
    <w:rsid w:val="00742D9F"/>
    <w:rsid w:val="00743768"/>
    <w:rsid w:val="00743BD4"/>
    <w:rsid w:val="007446A1"/>
    <w:rsid w:val="00744F0E"/>
    <w:rsid w:val="00745494"/>
    <w:rsid w:val="0074588C"/>
    <w:rsid w:val="00745927"/>
    <w:rsid w:val="007471C0"/>
    <w:rsid w:val="007476E6"/>
    <w:rsid w:val="0075088C"/>
    <w:rsid w:val="007509B0"/>
    <w:rsid w:val="00751CEA"/>
    <w:rsid w:val="00752C94"/>
    <w:rsid w:val="00752F95"/>
    <w:rsid w:val="00753584"/>
    <w:rsid w:val="007536FB"/>
    <w:rsid w:val="00754BE0"/>
    <w:rsid w:val="00755249"/>
    <w:rsid w:val="00755495"/>
    <w:rsid w:val="00755E08"/>
    <w:rsid w:val="00756E44"/>
    <w:rsid w:val="00756E4D"/>
    <w:rsid w:val="007571C5"/>
    <w:rsid w:val="00757210"/>
    <w:rsid w:val="007608A5"/>
    <w:rsid w:val="007608F7"/>
    <w:rsid w:val="00760F32"/>
    <w:rsid w:val="00760F69"/>
    <w:rsid w:val="00761AF4"/>
    <w:rsid w:val="00762097"/>
    <w:rsid w:val="007626D7"/>
    <w:rsid w:val="00762853"/>
    <w:rsid w:val="00762D96"/>
    <w:rsid w:val="00762EB1"/>
    <w:rsid w:val="007632CA"/>
    <w:rsid w:val="00764054"/>
    <w:rsid w:val="0076470E"/>
    <w:rsid w:val="00764E72"/>
    <w:rsid w:val="0076500B"/>
    <w:rsid w:val="00766128"/>
    <w:rsid w:val="00767297"/>
    <w:rsid w:val="00767B46"/>
    <w:rsid w:val="00767C63"/>
    <w:rsid w:val="007706B7"/>
    <w:rsid w:val="00770A2A"/>
    <w:rsid w:val="00770BA1"/>
    <w:rsid w:val="007714E4"/>
    <w:rsid w:val="00771F8A"/>
    <w:rsid w:val="00771F96"/>
    <w:rsid w:val="00772080"/>
    <w:rsid w:val="007725DB"/>
    <w:rsid w:val="00773014"/>
    <w:rsid w:val="00775239"/>
    <w:rsid w:val="00775455"/>
    <w:rsid w:val="007756FB"/>
    <w:rsid w:val="00776048"/>
    <w:rsid w:val="0077737A"/>
    <w:rsid w:val="0077764E"/>
    <w:rsid w:val="00777A04"/>
    <w:rsid w:val="00777C64"/>
    <w:rsid w:val="007801E4"/>
    <w:rsid w:val="007806CA"/>
    <w:rsid w:val="00781D34"/>
    <w:rsid w:val="0078286D"/>
    <w:rsid w:val="00782E86"/>
    <w:rsid w:val="00782FED"/>
    <w:rsid w:val="00783338"/>
    <w:rsid w:val="00783917"/>
    <w:rsid w:val="0078394C"/>
    <w:rsid w:val="00783A4D"/>
    <w:rsid w:val="00783FE0"/>
    <w:rsid w:val="007845DA"/>
    <w:rsid w:val="007848CC"/>
    <w:rsid w:val="00785669"/>
    <w:rsid w:val="00785C24"/>
    <w:rsid w:val="007865F4"/>
    <w:rsid w:val="00786E2A"/>
    <w:rsid w:val="00787234"/>
    <w:rsid w:val="007877A9"/>
    <w:rsid w:val="00787D00"/>
    <w:rsid w:val="00787D5F"/>
    <w:rsid w:val="00790544"/>
    <w:rsid w:val="007907E2"/>
    <w:rsid w:val="007910FD"/>
    <w:rsid w:val="00791B1F"/>
    <w:rsid w:val="00791B73"/>
    <w:rsid w:val="00791E11"/>
    <w:rsid w:val="00794947"/>
    <w:rsid w:val="00794AA6"/>
    <w:rsid w:val="00794E5C"/>
    <w:rsid w:val="007957A0"/>
    <w:rsid w:val="00795DDF"/>
    <w:rsid w:val="007964C8"/>
    <w:rsid w:val="007967F3"/>
    <w:rsid w:val="0079747E"/>
    <w:rsid w:val="00797A20"/>
    <w:rsid w:val="007A0780"/>
    <w:rsid w:val="007A1109"/>
    <w:rsid w:val="007A13BC"/>
    <w:rsid w:val="007A16BD"/>
    <w:rsid w:val="007A2294"/>
    <w:rsid w:val="007A2552"/>
    <w:rsid w:val="007A25FE"/>
    <w:rsid w:val="007A2A36"/>
    <w:rsid w:val="007A3316"/>
    <w:rsid w:val="007A3B8D"/>
    <w:rsid w:val="007A4794"/>
    <w:rsid w:val="007A48C4"/>
    <w:rsid w:val="007A4C49"/>
    <w:rsid w:val="007A506C"/>
    <w:rsid w:val="007A6954"/>
    <w:rsid w:val="007A6A5C"/>
    <w:rsid w:val="007A7255"/>
    <w:rsid w:val="007A75D3"/>
    <w:rsid w:val="007A79D2"/>
    <w:rsid w:val="007A7E1B"/>
    <w:rsid w:val="007A7EEF"/>
    <w:rsid w:val="007B0616"/>
    <w:rsid w:val="007B0814"/>
    <w:rsid w:val="007B2DED"/>
    <w:rsid w:val="007B3325"/>
    <w:rsid w:val="007B339C"/>
    <w:rsid w:val="007B4CA3"/>
    <w:rsid w:val="007B5273"/>
    <w:rsid w:val="007B5559"/>
    <w:rsid w:val="007B6251"/>
    <w:rsid w:val="007B6618"/>
    <w:rsid w:val="007B6E16"/>
    <w:rsid w:val="007B7039"/>
    <w:rsid w:val="007C0787"/>
    <w:rsid w:val="007C1869"/>
    <w:rsid w:val="007C1968"/>
    <w:rsid w:val="007C1FD0"/>
    <w:rsid w:val="007C206B"/>
    <w:rsid w:val="007C24BD"/>
    <w:rsid w:val="007C28B6"/>
    <w:rsid w:val="007C37AA"/>
    <w:rsid w:val="007C4007"/>
    <w:rsid w:val="007C422C"/>
    <w:rsid w:val="007C46FB"/>
    <w:rsid w:val="007C4F72"/>
    <w:rsid w:val="007C5478"/>
    <w:rsid w:val="007C5CC8"/>
    <w:rsid w:val="007C604A"/>
    <w:rsid w:val="007C6EFD"/>
    <w:rsid w:val="007C73C8"/>
    <w:rsid w:val="007C7BFC"/>
    <w:rsid w:val="007D0B80"/>
    <w:rsid w:val="007D0D6A"/>
    <w:rsid w:val="007D123A"/>
    <w:rsid w:val="007D13EE"/>
    <w:rsid w:val="007D1CFC"/>
    <w:rsid w:val="007D221F"/>
    <w:rsid w:val="007D28A0"/>
    <w:rsid w:val="007D29C0"/>
    <w:rsid w:val="007D2AC9"/>
    <w:rsid w:val="007D2E05"/>
    <w:rsid w:val="007D3431"/>
    <w:rsid w:val="007D4739"/>
    <w:rsid w:val="007D4E8F"/>
    <w:rsid w:val="007D5634"/>
    <w:rsid w:val="007D6625"/>
    <w:rsid w:val="007D6843"/>
    <w:rsid w:val="007D7238"/>
    <w:rsid w:val="007D7305"/>
    <w:rsid w:val="007D75B5"/>
    <w:rsid w:val="007D7FF0"/>
    <w:rsid w:val="007E05D5"/>
    <w:rsid w:val="007E0F11"/>
    <w:rsid w:val="007E1C7D"/>
    <w:rsid w:val="007E2668"/>
    <w:rsid w:val="007E2B62"/>
    <w:rsid w:val="007E2EC9"/>
    <w:rsid w:val="007E37D3"/>
    <w:rsid w:val="007E39C2"/>
    <w:rsid w:val="007E3C42"/>
    <w:rsid w:val="007E3CA8"/>
    <w:rsid w:val="007E4B9F"/>
    <w:rsid w:val="007E5B72"/>
    <w:rsid w:val="007E5B89"/>
    <w:rsid w:val="007E6367"/>
    <w:rsid w:val="007E655F"/>
    <w:rsid w:val="007E6797"/>
    <w:rsid w:val="007E6991"/>
    <w:rsid w:val="007E6EC9"/>
    <w:rsid w:val="007E7244"/>
    <w:rsid w:val="007E7C09"/>
    <w:rsid w:val="007E7F73"/>
    <w:rsid w:val="007F0638"/>
    <w:rsid w:val="007F070C"/>
    <w:rsid w:val="007F15A0"/>
    <w:rsid w:val="007F1791"/>
    <w:rsid w:val="007F1ABD"/>
    <w:rsid w:val="007F1AF4"/>
    <w:rsid w:val="007F2180"/>
    <w:rsid w:val="007F24FB"/>
    <w:rsid w:val="007F3A51"/>
    <w:rsid w:val="007F4047"/>
    <w:rsid w:val="007F4348"/>
    <w:rsid w:val="007F493C"/>
    <w:rsid w:val="007F4B53"/>
    <w:rsid w:val="007F5246"/>
    <w:rsid w:val="007F561F"/>
    <w:rsid w:val="007F58D0"/>
    <w:rsid w:val="007F59FD"/>
    <w:rsid w:val="007F651C"/>
    <w:rsid w:val="00800D65"/>
    <w:rsid w:val="008012DA"/>
    <w:rsid w:val="0080205A"/>
    <w:rsid w:val="00802C6B"/>
    <w:rsid w:val="00803522"/>
    <w:rsid w:val="00803EDD"/>
    <w:rsid w:val="0080426E"/>
    <w:rsid w:val="0080458F"/>
    <w:rsid w:val="008046B0"/>
    <w:rsid w:val="00804DD0"/>
    <w:rsid w:val="00805007"/>
    <w:rsid w:val="00805210"/>
    <w:rsid w:val="00805903"/>
    <w:rsid w:val="008064F9"/>
    <w:rsid w:val="0080705F"/>
    <w:rsid w:val="008076C2"/>
    <w:rsid w:val="00807C95"/>
    <w:rsid w:val="00810031"/>
    <w:rsid w:val="008102C4"/>
    <w:rsid w:val="00810D7A"/>
    <w:rsid w:val="00811373"/>
    <w:rsid w:val="0081265C"/>
    <w:rsid w:val="00812BBC"/>
    <w:rsid w:val="00812FE0"/>
    <w:rsid w:val="00813565"/>
    <w:rsid w:val="008138EC"/>
    <w:rsid w:val="00813D2F"/>
    <w:rsid w:val="0081428A"/>
    <w:rsid w:val="008143A3"/>
    <w:rsid w:val="0081458A"/>
    <w:rsid w:val="008146D3"/>
    <w:rsid w:val="008156EB"/>
    <w:rsid w:val="008158D1"/>
    <w:rsid w:val="00815C55"/>
    <w:rsid w:val="00815EC7"/>
    <w:rsid w:val="00816386"/>
    <w:rsid w:val="00816D01"/>
    <w:rsid w:val="00816D3F"/>
    <w:rsid w:val="0081757F"/>
    <w:rsid w:val="008176CF"/>
    <w:rsid w:val="00820EB7"/>
    <w:rsid w:val="008223B8"/>
    <w:rsid w:val="00822419"/>
    <w:rsid w:val="00822B51"/>
    <w:rsid w:val="0082338C"/>
    <w:rsid w:val="0082367F"/>
    <w:rsid w:val="00823B82"/>
    <w:rsid w:val="00823F34"/>
    <w:rsid w:val="00824376"/>
    <w:rsid w:val="008243CE"/>
    <w:rsid w:val="00824C2E"/>
    <w:rsid w:val="008250FB"/>
    <w:rsid w:val="00825135"/>
    <w:rsid w:val="008253C3"/>
    <w:rsid w:val="0082543C"/>
    <w:rsid w:val="008254F6"/>
    <w:rsid w:val="008256C1"/>
    <w:rsid w:val="00825FE8"/>
    <w:rsid w:val="008261DD"/>
    <w:rsid w:val="00826DA7"/>
    <w:rsid w:val="00827B92"/>
    <w:rsid w:val="00827BCD"/>
    <w:rsid w:val="00827FB7"/>
    <w:rsid w:val="0083151E"/>
    <w:rsid w:val="008315FC"/>
    <w:rsid w:val="008319B6"/>
    <w:rsid w:val="00831CA0"/>
    <w:rsid w:val="0083245F"/>
    <w:rsid w:val="008324C4"/>
    <w:rsid w:val="0083260A"/>
    <w:rsid w:val="008328D7"/>
    <w:rsid w:val="00833C8B"/>
    <w:rsid w:val="008344F0"/>
    <w:rsid w:val="00834517"/>
    <w:rsid w:val="00834D4A"/>
    <w:rsid w:val="008351F8"/>
    <w:rsid w:val="008372B4"/>
    <w:rsid w:val="008377B4"/>
    <w:rsid w:val="00837B7B"/>
    <w:rsid w:val="00840394"/>
    <w:rsid w:val="00840856"/>
    <w:rsid w:val="00840A6C"/>
    <w:rsid w:val="00841606"/>
    <w:rsid w:val="008416F6"/>
    <w:rsid w:val="0084193D"/>
    <w:rsid w:val="0084223C"/>
    <w:rsid w:val="00842402"/>
    <w:rsid w:val="00842628"/>
    <w:rsid w:val="0084384D"/>
    <w:rsid w:val="0084499A"/>
    <w:rsid w:val="00844D54"/>
    <w:rsid w:val="00844F1A"/>
    <w:rsid w:val="00845223"/>
    <w:rsid w:val="00845310"/>
    <w:rsid w:val="008454C8"/>
    <w:rsid w:val="008456C3"/>
    <w:rsid w:val="008460E9"/>
    <w:rsid w:val="008464C3"/>
    <w:rsid w:val="00846536"/>
    <w:rsid w:val="00846B08"/>
    <w:rsid w:val="008479FD"/>
    <w:rsid w:val="00847B0E"/>
    <w:rsid w:val="008500D5"/>
    <w:rsid w:val="008501E1"/>
    <w:rsid w:val="00852541"/>
    <w:rsid w:val="008532B8"/>
    <w:rsid w:val="008537A1"/>
    <w:rsid w:val="008540CE"/>
    <w:rsid w:val="008543F3"/>
    <w:rsid w:val="008546F5"/>
    <w:rsid w:val="00854CAB"/>
    <w:rsid w:val="008556C6"/>
    <w:rsid w:val="00855ABF"/>
    <w:rsid w:val="00855AF8"/>
    <w:rsid w:val="00855E51"/>
    <w:rsid w:val="00856424"/>
    <w:rsid w:val="00856A84"/>
    <w:rsid w:val="00857D18"/>
    <w:rsid w:val="00857D90"/>
    <w:rsid w:val="00857F55"/>
    <w:rsid w:val="00857FD5"/>
    <w:rsid w:val="008603EE"/>
    <w:rsid w:val="008610A1"/>
    <w:rsid w:val="0086111B"/>
    <w:rsid w:val="008616F3"/>
    <w:rsid w:val="00861DE7"/>
    <w:rsid w:val="00861E29"/>
    <w:rsid w:val="008626D4"/>
    <w:rsid w:val="008628B1"/>
    <w:rsid w:val="00863B80"/>
    <w:rsid w:val="0086479D"/>
    <w:rsid w:val="00864B49"/>
    <w:rsid w:val="0086500D"/>
    <w:rsid w:val="008656EC"/>
    <w:rsid w:val="00865A9C"/>
    <w:rsid w:val="00865B35"/>
    <w:rsid w:val="00865BC7"/>
    <w:rsid w:val="00866BC8"/>
    <w:rsid w:val="00866F33"/>
    <w:rsid w:val="00867D70"/>
    <w:rsid w:val="008719FE"/>
    <w:rsid w:val="008720FE"/>
    <w:rsid w:val="008729A3"/>
    <w:rsid w:val="00872F54"/>
    <w:rsid w:val="00874290"/>
    <w:rsid w:val="00874504"/>
    <w:rsid w:val="008748CA"/>
    <w:rsid w:val="00874AFB"/>
    <w:rsid w:val="00874D39"/>
    <w:rsid w:val="00875515"/>
    <w:rsid w:val="00877147"/>
    <w:rsid w:val="008772D3"/>
    <w:rsid w:val="00877536"/>
    <w:rsid w:val="00877927"/>
    <w:rsid w:val="00877ABB"/>
    <w:rsid w:val="00880191"/>
    <w:rsid w:val="008816B5"/>
    <w:rsid w:val="0088224F"/>
    <w:rsid w:val="0088233A"/>
    <w:rsid w:val="008824B8"/>
    <w:rsid w:val="00882539"/>
    <w:rsid w:val="00882E1C"/>
    <w:rsid w:val="00882E65"/>
    <w:rsid w:val="00883218"/>
    <w:rsid w:val="00883CAB"/>
    <w:rsid w:val="008851D3"/>
    <w:rsid w:val="008859F6"/>
    <w:rsid w:val="00885CA9"/>
    <w:rsid w:val="00886308"/>
    <w:rsid w:val="0088678E"/>
    <w:rsid w:val="00886D01"/>
    <w:rsid w:val="008873A1"/>
    <w:rsid w:val="008877D4"/>
    <w:rsid w:val="00887FA6"/>
    <w:rsid w:val="00890F13"/>
    <w:rsid w:val="00890FF8"/>
    <w:rsid w:val="008915D2"/>
    <w:rsid w:val="00891D2A"/>
    <w:rsid w:val="00892093"/>
    <w:rsid w:val="0089211F"/>
    <w:rsid w:val="00892529"/>
    <w:rsid w:val="0089331A"/>
    <w:rsid w:val="00893635"/>
    <w:rsid w:val="00893A5A"/>
    <w:rsid w:val="0089476E"/>
    <w:rsid w:val="00894AEE"/>
    <w:rsid w:val="00894FAA"/>
    <w:rsid w:val="0089539F"/>
    <w:rsid w:val="00897368"/>
    <w:rsid w:val="008A04BE"/>
    <w:rsid w:val="008A0E1E"/>
    <w:rsid w:val="008A1038"/>
    <w:rsid w:val="008A181B"/>
    <w:rsid w:val="008A1836"/>
    <w:rsid w:val="008A188F"/>
    <w:rsid w:val="008A2EEE"/>
    <w:rsid w:val="008A30F8"/>
    <w:rsid w:val="008A3A09"/>
    <w:rsid w:val="008A3A9D"/>
    <w:rsid w:val="008A4B02"/>
    <w:rsid w:val="008A4B0A"/>
    <w:rsid w:val="008A4BEE"/>
    <w:rsid w:val="008A55E5"/>
    <w:rsid w:val="008A585E"/>
    <w:rsid w:val="008A5F8B"/>
    <w:rsid w:val="008A5F9E"/>
    <w:rsid w:val="008A61BA"/>
    <w:rsid w:val="008A62B1"/>
    <w:rsid w:val="008A6491"/>
    <w:rsid w:val="008A6769"/>
    <w:rsid w:val="008A71B9"/>
    <w:rsid w:val="008A72A3"/>
    <w:rsid w:val="008B08F0"/>
    <w:rsid w:val="008B090E"/>
    <w:rsid w:val="008B13BC"/>
    <w:rsid w:val="008B158C"/>
    <w:rsid w:val="008B1657"/>
    <w:rsid w:val="008B2CA7"/>
    <w:rsid w:val="008B339A"/>
    <w:rsid w:val="008B3F95"/>
    <w:rsid w:val="008B455C"/>
    <w:rsid w:val="008B5154"/>
    <w:rsid w:val="008B5651"/>
    <w:rsid w:val="008B5BCC"/>
    <w:rsid w:val="008B5C5B"/>
    <w:rsid w:val="008B61E5"/>
    <w:rsid w:val="008B63E4"/>
    <w:rsid w:val="008B68DD"/>
    <w:rsid w:val="008B6CA3"/>
    <w:rsid w:val="008B790C"/>
    <w:rsid w:val="008B79A3"/>
    <w:rsid w:val="008B7CBB"/>
    <w:rsid w:val="008C00BA"/>
    <w:rsid w:val="008C08CB"/>
    <w:rsid w:val="008C154C"/>
    <w:rsid w:val="008C18CE"/>
    <w:rsid w:val="008C1974"/>
    <w:rsid w:val="008C26FB"/>
    <w:rsid w:val="008C2B84"/>
    <w:rsid w:val="008C2C7D"/>
    <w:rsid w:val="008C3225"/>
    <w:rsid w:val="008C349C"/>
    <w:rsid w:val="008C372F"/>
    <w:rsid w:val="008C3FBB"/>
    <w:rsid w:val="008C43D2"/>
    <w:rsid w:val="008C4C63"/>
    <w:rsid w:val="008C52AC"/>
    <w:rsid w:val="008C6150"/>
    <w:rsid w:val="008C67C3"/>
    <w:rsid w:val="008C6F94"/>
    <w:rsid w:val="008C6F9B"/>
    <w:rsid w:val="008C70C9"/>
    <w:rsid w:val="008D00F5"/>
    <w:rsid w:val="008D058A"/>
    <w:rsid w:val="008D0D3A"/>
    <w:rsid w:val="008D0F05"/>
    <w:rsid w:val="008D181E"/>
    <w:rsid w:val="008D25E8"/>
    <w:rsid w:val="008D3252"/>
    <w:rsid w:val="008D3FE4"/>
    <w:rsid w:val="008D4302"/>
    <w:rsid w:val="008D4454"/>
    <w:rsid w:val="008D4581"/>
    <w:rsid w:val="008D4A5E"/>
    <w:rsid w:val="008D4DB9"/>
    <w:rsid w:val="008D5240"/>
    <w:rsid w:val="008D5C37"/>
    <w:rsid w:val="008D5E40"/>
    <w:rsid w:val="008D7176"/>
    <w:rsid w:val="008D785E"/>
    <w:rsid w:val="008D7D4E"/>
    <w:rsid w:val="008E0BD8"/>
    <w:rsid w:val="008E0DC2"/>
    <w:rsid w:val="008E1228"/>
    <w:rsid w:val="008E25E5"/>
    <w:rsid w:val="008E2BFD"/>
    <w:rsid w:val="008E3905"/>
    <w:rsid w:val="008E5983"/>
    <w:rsid w:val="008E5F42"/>
    <w:rsid w:val="008E5FA4"/>
    <w:rsid w:val="008E603B"/>
    <w:rsid w:val="008E6089"/>
    <w:rsid w:val="008E6116"/>
    <w:rsid w:val="008E7209"/>
    <w:rsid w:val="008E7535"/>
    <w:rsid w:val="008E7986"/>
    <w:rsid w:val="008F0C13"/>
    <w:rsid w:val="008F0FA5"/>
    <w:rsid w:val="008F1802"/>
    <w:rsid w:val="008F2436"/>
    <w:rsid w:val="008F272D"/>
    <w:rsid w:val="008F291B"/>
    <w:rsid w:val="008F2DC6"/>
    <w:rsid w:val="008F3D30"/>
    <w:rsid w:val="008F4467"/>
    <w:rsid w:val="008F4609"/>
    <w:rsid w:val="008F46E6"/>
    <w:rsid w:val="008F4F39"/>
    <w:rsid w:val="008F4F89"/>
    <w:rsid w:val="008F5372"/>
    <w:rsid w:val="008F55D0"/>
    <w:rsid w:val="008F7F17"/>
    <w:rsid w:val="0090045F"/>
    <w:rsid w:val="0090115B"/>
    <w:rsid w:val="00901349"/>
    <w:rsid w:val="00901C60"/>
    <w:rsid w:val="0090236A"/>
    <w:rsid w:val="00902445"/>
    <w:rsid w:val="00902C17"/>
    <w:rsid w:val="00902FB2"/>
    <w:rsid w:val="009038C9"/>
    <w:rsid w:val="00903938"/>
    <w:rsid w:val="00903C49"/>
    <w:rsid w:val="00903EE8"/>
    <w:rsid w:val="009040F0"/>
    <w:rsid w:val="00904EB9"/>
    <w:rsid w:val="00904FE0"/>
    <w:rsid w:val="00905260"/>
    <w:rsid w:val="00905A14"/>
    <w:rsid w:val="00905D36"/>
    <w:rsid w:val="00905E49"/>
    <w:rsid w:val="00905F93"/>
    <w:rsid w:val="00905FC6"/>
    <w:rsid w:val="00906742"/>
    <w:rsid w:val="0090690F"/>
    <w:rsid w:val="00906A23"/>
    <w:rsid w:val="00906F12"/>
    <w:rsid w:val="00910181"/>
    <w:rsid w:val="0091022F"/>
    <w:rsid w:val="00910894"/>
    <w:rsid w:val="00910A96"/>
    <w:rsid w:val="009119FE"/>
    <w:rsid w:val="00912012"/>
    <w:rsid w:val="009127DF"/>
    <w:rsid w:val="00912832"/>
    <w:rsid w:val="009137E1"/>
    <w:rsid w:val="00913E9D"/>
    <w:rsid w:val="0091414E"/>
    <w:rsid w:val="009142FF"/>
    <w:rsid w:val="00914653"/>
    <w:rsid w:val="00914F66"/>
    <w:rsid w:val="009154E2"/>
    <w:rsid w:val="009157AD"/>
    <w:rsid w:val="00915C22"/>
    <w:rsid w:val="00915E46"/>
    <w:rsid w:val="00916507"/>
    <w:rsid w:val="00917271"/>
    <w:rsid w:val="009211B5"/>
    <w:rsid w:val="00921B41"/>
    <w:rsid w:val="00921DCF"/>
    <w:rsid w:val="009223E7"/>
    <w:rsid w:val="00922698"/>
    <w:rsid w:val="0092279A"/>
    <w:rsid w:val="00922D0F"/>
    <w:rsid w:val="00923692"/>
    <w:rsid w:val="00923AEA"/>
    <w:rsid w:val="00923D22"/>
    <w:rsid w:val="00923DA3"/>
    <w:rsid w:val="0092447E"/>
    <w:rsid w:val="00924771"/>
    <w:rsid w:val="00924891"/>
    <w:rsid w:val="00924AAF"/>
    <w:rsid w:val="009252A5"/>
    <w:rsid w:val="00926152"/>
    <w:rsid w:val="00926185"/>
    <w:rsid w:val="00926816"/>
    <w:rsid w:val="00926B29"/>
    <w:rsid w:val="009270A7"/>
    <w:rsid w:val="00927807"/>
    <w:rsid w:val="00927937"/>
    <w:rsid w:val="00927A59"/>
    <w:rsid w:val="00927B18"/>
    <w:rsid w:val="00927CA0"/>
    <w:rsid w:val="00927F63"/>
    <w:rsid w:val="00930604"/>
    <w:rsid w:val="0093175A"/>
    <w:rsid w:val="00931EFD"/>
    <w:rsid w:val="00931F4B"/>
    <w:rsid w:val="009322BB"/>
    <w:rsid w:val="009338ED"/>
    <w:rsid w:val="00933CA4"/>
    <w:rsid w:val="0093409A"/>
    <w:rsid w:val="00934CED"/>
    <w:rsid w:val="009357DF"/>
    <w:rsid w:val="00936741"/>
    <w:rsid w:val="00937018"/>
    <w:rsid w:val="00937D28"/>
    <w:rsid w:val="009408FD"/>
    <w:rsid w:val="00941053"/>
    <w:rsid w:val="00941326"/>
    <w:rsid w:val="009413A5"/>
    <w:rsid w:val="0094163B"/>
    <w:rsid w:val="00942A20"/>
    <w:rsid w:val="00942BAC"/>
    <w:rsid w:val="00943BBD"/>
    <w:rsid w:val="00943D23"/>
    <w:rsid w:val="00943DF0"/>
    <w:rsid w:val="00944204"/>
    <w:rsid w:val="009444C8"/>
    <w:rsid w:val="00944AA5"/>
    <w:rsid w:val="009451CD"/>
    <w:rsid w:val="00946D2A"/>
    <w:rsid w:val="0094731B"/>
    <w:rsid w:val="00947740"/>
    <w:rsid w:val="00947F49"/>
    <w:rsid w:val="00950044"/>
    <w:rsid w:val="009503B6"/>
    <w:rsid w:val="00950B40"/>
    <w:rsid w:val="00951443"/>
    <w:rsid w:val="009515E9"/>
    <w:rsid w:val="00951AE1"/>
    <w:rsid w:val="00953215"/>
    <w:rsid w:val="009534F2"/>
    <w:rsid w:val="00953E88"/>
    <w:rsid w:val="0095456F"/>
    <w:rsid w:val="00954854"/>
    <w:rsid w:val="00954B4A"/>
    <w:rsid w:val="00955093"/>
    <w:rsid w:val="0095622F"/>
    <w:rsid w:val="00956EEC"/>
    <w:rsid w:val="009605D3"/>
    <w:rsid w:val="00960CF6"/>
    <w:rsid w:val="0096177E"/>
    <w:rsid w:val="00961C56"/>
    <w:rsid w:val="00961E47"/>
    <w:rsid w:val="00963789"/>
    <w:rsid w:val="009639D8"/>
    <w:rsid w:val="0096548B"/>
    <w:rsid w:val="00965FB9"/>
    <w:rsid w:val="009662E2"/>
    <w:rsid w:val="00966B0B"/>
    <w:rsid w:val="0096777D"/>
    <w:rsid w:val="009679A3"/>
    <w:rsid w:val="00970398"/>
    <w:rsid w:val="00970BFA"/>
    <w:rsid w:val="00971503"/>
    <w:rsid w:val="0097159F"/>
    <w:rsid w:val="00971702"/>
    <w:rsid w:val="0097205D"/>
    <w:rsid w:val="009720AD"/>
    <w:rsid w:val="00972722"/>
    <w:rsid w:val="0097275B"/>
    <w:rsid w:val="009738D0"/>
    <w:rsid w:val="00973931"/>
    <w:rsid w:val="00973A7A"/>
    <w:rsid w:val="00973DB5"/>
    <w:rsid w:val="00973FB7"/>
    <w:rsid w:val="009740A3"/>
    <w:rsid w:val="009741D9"/>
    <w:rsid w:val="00974A54"/>
    <w:rsid w:val="00974D77"/>
    <w:rsid w:val="00975937"/>
    <w:rsid w:val="00975C68"/>
    <w:rsid w:val="009765FF"/>
    <w:rsid w:val="00976869"/>
    <w:rsid w:val="00977872"/>
    <w:rsid w:val="009778DE"/>
    <w:rsid w:val="00977FB4"/>
    <w:rsid w:val="009803D2"/>
    <w:rsid w:val="00981384"/>
    <w:rsid w:val="00982151"/>
    <w:rsid w:val="00982B45"/>
    <w:rsid w:val="009836AB"/>
    <w:rsid w:val="00983900"/>
    <w:rsid w:val="00983A0C"/>
    <w:rsid w:val="00983A56"/>
    <w:rsid w:val="00983F03"/>
    <w:rsid w:val="00984BEB"/>
    <w:rsid w:val="00984C2D"/>
    <w:rsid w:val="009860A0"/>
    <w:rsid w:val="00986195"/>
    <w:rsid w:val="00986675"/>
    <w:rsid w:val="00986966"/>
    <w:rsid w:val="00986D88"/>
    <w:rsid w:val="00986FFA"/>
    <w:rsid w:val="009871D1"/>
    <w:rsid w:val="009906FB"/>
    <w:rsid w:val="009911C8"/>
    <w:rsid w:val="0099164A"/>
    <w:rsid w:val="009917CD"/>
    <w:rsid w:val="00991B1A"/>
    <w:rsid w:val="00991BB3"/>
    <w:rsid w:val="009921F0"/>
    <w:rsid w:val="0099255F"/>
    <w:rsid w:val="00992D1F"/>
    <w:rsid w:val="00992DF3"/>
    <w:rsid w:val="009931F0"/>
    <w:rsid w:val="00993552"/>
    <w:rsid w:val="0099403C"/>
    <w:rsid w:val="0099444C"/>
    <w:rsid w:val="00995178"/>
    <w:rsid w:val="00995ED7"/>
    <w:rsid w:val="0099644C"/>
    <w:rsid w:val="00997143"/>
    <w:rsid w:val="0099749C"/>
    <w:rsid w:val="00997886"/>
    <w:rsid w:val="009979FA"/>
    <w:rsid w:val="00997E7B"/>
    <w:rsid w:val="009A0454"/>
    <w:rsid w:val="009A0926"/>
    <w:rsid w:val="009A09A5"/>
    <w:rsid w:val="009A2021"/>
    <w:rsid w:val="009A2086"/>
    <w:rsid w:val="009A265A"/>
    <w:rsid w:val="009A2747"/>
    <w:rsid w:val="009A2908"/>
    <w:rsid w:val="009A2B27"/>
    <w:rsid w:val="009A32DF"/>
    <w:rsid w:val="009A3812"/>
    <w:rsid w:val="009A3A40"/>
    <w:rsid w:val="009A3C54"/>
    <w:rsid w:val="009A44F2"/>
    <w:rsid w:val="009A45CB"/>
    <w:rsid w:val="009A5F1E"/>
    <w:rsid w:val="009A6258"/>
    <w:rsid w:val="009A6281"/>
    <w:rsid w:val="009A6660"/>
    <w:rsid w:val="009A69A3"/>
    <w:rsid w:val="009A6A3A"/>
    <w:rsid w:val="009A6A97"/>
    <w:rsid w:val="009A6DF5"/>
    <w:rsid w:val="009A70AA"/>
    <w:rsid w:val="009A798D"/>
    <w:rsid w:val="009A7A45"/>
    <w:rsid w:val="009B0210"/>
    <w:rsid w:val="009B0697"/>
    <w:rsid w:val="009B106E"/>
    <w:rsid w:val="009B1A47"/>
    <w:rsid w:val="009B2D4A"/>
    <w:rsid w:val="009B2ED2"/>
    <w:rsid w:val="009B3721"/>
    <w:rsid w:val="009B3A4F"/>
    <w:rsid w:val="009B41AF"/>
    <w:rsid w:val="009B4968"/>
    <w:rsid w:val="009B4C28"/>
    <w:rsid w:val="009B5A29"/>
    <w:rsid w:val="009B62A7"/>
    <w:rsid w:val="009B692F"/>
    <w:rsid w:val="009B6D83"/>
    <w:rsid w:val="009B6DE7"/>
    <w:rsid w:val="009B710F"/>
    <w:rsid w:val="009B74DC"/>
    <w:rsid w:val="009B775D"/>
    <w:rsid w:val="009B7C2F"/>
    <w:rsid w:val="009C02BC"/>
    <w:rsid w:val="009C0501"/>
    <w:rsid w:val="009C0B9D"/>
    <w:rsid w:val="009C10A4"/>
    <w:rsid w:val="009C121B"/>
    <w:rsid w:val="009C127C"/>
    <w:rsid w:val="009C1313"/>
    <w:rsid w:val="009C1A03"/>
    <w:rsid w:val="009C1BD6"/>
    <w:rsid w:val="009C2D3D"/>
    <w:rsid w:val="009C3087"/>
    <w:rsid w:val="009C35A5"/>
    <w:rsid w:val="009C4901"/>
    <w:rsid w:val="009C4EBB"/>
    <w:rsid w:val="009C6007"/>
    <w:rsid w:val="009C621A"/>
    <w:rsid w:val="009C6294"/>
    <w:rsid w:val="009C640A"/>
    <w:rsid w:val="009C6538"/>
    <w:rsid w:val="009C6789"/>
    <w:rsid w:val="009C6A92"/>
    <w:rsid w:val="009C6F42"/>
    <w:rsid w:val="009C79A4"/>
    <w:rsid w:val="009C7B13"/>
    <w:rsid w:val="009C7C63"/>
    <w:rsid w:val="009D0BD8"/>
    <w:rsid w:val="009D0BE7"/>
    <w:rsid w:val="009D11E5"/>
    <w:rsid w:val="009D1F5A"/>
    <w:rsid w:val="009D2875"/>
    <w:rsid w:val="009D3296"/>
    <w:rsid w:val="009D4837"/>
    <w:rsid w:val="009D4953"/>
    <w:rsid w:val="009D55C4"/>
    <w:rsid w:val="009D5D9D"/>
    <w:rsid w:val="009D637A"/>
    <w:rsid w:val="009D656E"/>
    <w:rsid w:val="009D7642"/>
    <w:rsid w:val="009D7968"/>
    <w:rsid w:val="009D7C47"/>
    <w:rsid w:val="009E0041"/>
    <w:rsid w:val="009E10A1"/>
    <w:rsid w:val="009E13A9"/>
    <w:rsid w:val="009E15A0"/>
    <w:rsid w:val="009E18A9"/>
    <w:rsid w:val="009E1F9F"/>
    <w:rsid w:val="009E1FF9"/>
    <w:rsid w:val="009E290A"/>
    <w:rsid w:val="009E2E16"/>
    <w:rsid w:val="009E3260"/>
    <w:rsid w:val="009E38C1"/>
    <w:rsid w:val="009E402F"/>
    <w:rsid w:val="009E42A4"/>
    <w:rsid w:val="009E43C0"/>
    <w:rsid w:val="009E4927"/>
    <w:rsid w:val="009E4E3F"/>
    <w:rsid w:val="009E4FFE"/>
    <w:rsid w:val="009E59BB"/>
    <w:rsid w:val="009E6D56"/>
    <w:rsid w:val="009E7346"/>
    <w:rsid w:val="009E745F"/>
    <w:rsid w:val="009F0382"/>
    <w:rsid w:val="009F09E2"/>
    <w:rsid w:val="009F0BE2"/>
    <w:rsid w:val="009F0DDF"/>
    <w:rsid w:val="009F1833"/>
    <w:rsid w:val="009F184B"/>
    <w:rsid w:val="009F1BF2"/>
    <w:rsid w:val="009F1E47"/>
    <w:rsid w:val="009F1FD3"/>
    <w:rsid w:val="009F2C10"/>
    <w:rsid w:val="009F33FC"/>
    <w:rsid w:val="009F341F"/>
    <w:rsid w:val="009F36A7"/>
    <w:rsid w:val="009F3969"/>
    <w:rsid w:val="009F6134"/>
    <w:rsid w:val="009F6371"/>
    <w:rsid w:val="009F6582"/>
    <w:rsid w:val="009F65EA"/>
    <w:rsid w:val="009F773D"/>
    <w:rsid w:val="009F79CB"/>
    <w:rsid w:val="00A00290"/>
    <w:rsid w:val="00A0090A"/>
    <w:rsid w:val="00A022EC"/>
    <w:rsid w:val="00A025DD"/>
    <w:rsid w:val="00A03FF8"/>
    <w:rsid w:val="00A04028"/>
    <w:rsid w:val="00A0461C"/>
    <w:rsid w:val="00A05F15"/>
    <w:rsid w:val="00A06014"/>
    <w:rsid w:val="00A067CA"/>
    <w:rsid w:val="00A069FD"/>
    <w:rsid w:val="00A06D2D"/>
    <w:rsid w:val="00A06F53"/>
    <w:rsid w:val="00A06FF7"/>
    <w:rsid w:val="00A0723B"/>
    <w:rsid w:val="00A07EC2"/>
    <w:rsid w:val="00A10801"/>
    <w:rsid w:val="00A1098E"/>
    <w:rsid w:val="00A1159D"/>
    <w:rsid w:val="00A11743"/>
    <w:rsid w:val="00A11DBA"/>
    <w:rsid w:val="00A125A5"/>
    <w:rsid w:val="00A125C2"/>
    <w:rsid w:val="00A1349F"/>
    <w:rsid w:val="00A14A6D"/>
    <w:rsid w:val="00A16411"/>
    <w:rsid w:val="00A16C9B"/>
    <w:rsid w:val="00A16F36"/>
    <w:rsid w:val="00A17B44"/>
    <w:rsid w:val="00A20283"/>
    <w:rsid w:val="00A210AF"/>
    <w:rsid w:val="00A2242B"/>
    <w:rsid w:val="00A2247B"/>
    <w:rsid w:val="00A22F61"/>
    <w:rsid w:val="00A23723"/>
    <w:rsid w:val="00A24644"/>
    <w:rsid w:val="00A24F2C"/>
    <w:rsid w:val="00A25900"/>
    <w:rsid w:val="00A25BD2"/>
    <w:rsid w:val="00A26455"/>
    <w:rsid w:val="00A2646B"/>
    <w:rsid w:val="00A26C86"/>
    <w:rsid w:val="00A27448"/>
    <w:rsid w:val="00A27CF5"/>
    <w:rsid w:val="00A30AB5"/>
    <w:rsid w:val="00A30AE8"/>
    <w:rsid w:val="00A30BCB"/>
    <w:rsid w:val="00A30BE6"/>
    <w:rsid w:val="00A318B6"/>
    <w:rsid w:val="00A31F80"/>
    <w:rsid w:val="00A32E47"/>
    <w:rsid w:val="00A3316C"/>
    <w:rsid w:val="00A331FE"/>
    <w:rsid w:val="00A3327D"/>
    <w:rsid w:val="00A33340"/>
    <w:rsid w:val="00A33554"/>
    <w:rsid w:val="00A3404D"/>
    <w:rsid w:val="00A3473B"/>
    <w:rsid w:val="00A3489E"/>
    <w:rsid w:val="00A348EE"/>
    <w:rsid w:val="00A34B9A"/>
    <w:rsid w:val="00A34DD8"/>
    <w:rsid w:val="00A351AD"/>
    <w:rsid w:val="00A3641E"/>
    <w:rsid w:val="00A368D9"/>
    <w:rsid w:val="00A36913"/>
    <w:rsid w:val="00A36BA6"/>
    <w:rsid w:val="00A37AB0"/>
    <w:rsid w:val="00A40129"/>
    <w:rsid w:val="00A4038A"/>
    <w:rsid w:val="00A403B6"/>
    <w:rsid w:val="00A40AE9"/>
    <w:rsid w:val="00A40DE0"/>
    <w:rsid w:val="00A40F78"/>
    <w:rsid w:val="00A41836"/>
    <w:rsid w:val="00A41C87"/>
    <w:rsid w:val="00A4221E"/>
    <w:rsid w:val="00A42715"/>
    <w:rsid w:val="00A427D6"/>
    <w:rsid w:val="00A43A71"/>
    <w:rsid w:val="00A44390"/>
    <w:rsid w:val="00A44789"/>
    <w:rsid w:val="00A448FF"/>
    <w:rsid w:val="00A46B62"/>
    <w:rsid w:val="00A47674"/>
    <w:rsid w:val="00A4769E"/>
    <w:rsid w:val="00A47D1A"/>
    <w:rsid w:val="00A50278"/>
    <w:rsid w:val="00A503BF"/>
    <w:rsid w:val="00A50F98"/>
    <w:rsid w:val="00A51002"/>
    <w:rsid w:val="00A5156E"/>
    <w:rsid w:val="00A520ED"/>
    <w:rsid w:val="00A52463"/>
    <w:rsid w:val="00A5273D"/>
    <w:rsid w:val="00A52C0D"/>
    <w:rsid w:val="00A5346B"/>
    <w:rsid w:val="00A53482"/>
    <w:rsid w:val="00A53B23"/>
    <w:rsid w:val="00A54283"/>
    <w:rsid w:val="00A54805"/>
    <w:rsid w:val="00A5496D"/>
    <w:rsid w:val="00A54F33"/>
    <w:rsid w:val="00A557AC"/>
    <w:rsid w:val="00A55BFD"/>
    <w:rsid w:val="00A564E2"/>
    <w:rsid w:val="00A569EB"/>
    <w:rsid w:val="00A56A26"/>
    <w:rsid w:val="00A56E78"/>
    <w:rsid w:val="00A600BB"/>
    <w:rsid w:val="00A60779"/>
    <w:rsid w:val="00A60DF0"/>
    <w:rsid w:val="00A611F1"/>
    <w:rsid w:val="00A61204"/>
    <w:rsid w:val="00A618DF"/>
    <w:rsid w:val="00A61904"/>
    <w:rsid w:val="00A61B39"/>
    <w:rsid w:val="00A61DB8"/>
    <w:rsid w:val="00A62667"/>
    <w:rsid w:val="00A62E56"/>
    <w:rsid w:val="00A632F9"/>
    <w:rsid w:val="00A6343B"/>
    <w:rsid w:val="00A635B5"/>
    <w:rsid w:val="00A63654"/>
    <w:rsid w:val="00A63B77"/>
    <w:rsid w:val="00A63F3B"/>
    <w:rsid w:val="00A64A70"/>
    <w:rsid w:val="00A6549D"/>
    <w:rsid w:val="00A65691"/>
    <w:rsid w:val="00A65E8A"/>
    <w:rsid w:val="00A65FDD"/>
    <w:rsid w:val="00A66361"/>
    <w:rsid w:val="00A66A06"/>
    <w:rsid w:val="00A66A2C"/>
    <w:rsid w:val="00A7002A"/>
    <w:rsid w:val="00A702D1"/>
    <w:rsid w:val="00A70FCC"/>
    <w:rsid w:val="00A71CAD"/>
    <w:rsid w:val="00A71D74"/>
    <w:rsid w:val="00A71FA9"/>
    <w:rsid w:val="00A72158"/>
    <w:rsid w:val="00A723C5"/>
    <w:rsid w:val="00A730D2"/>
    <w:rsid w:val="00A7411F"/>
    <w:rsid w:val="00A7449C"/>
    <w:rsid w:val="00A7468F"/>
    <w:rsid w:val="00A7542A"/>
    <w:rsid w:val="00A75CDE"/>
    <w:rsid w:val="00A76ABD"/>
    <w:rsid w:val="00A76E58"/>
    <w:rsid w:val="00A7736A"/>
    <w:rsid w:val="00A7792B"/>
    <w:rsid w:val="00A779EF"/>
    <w:rsid w:val="00A805F5"/>
    <w:rsid w:val="00A81510"/>
    <w:rsid w:val="00A815A2"/>
    <w:rsid w:val="00A81AFE"/>
    <w:rsid w:val="00A81BF1"/>
    <w:rsid w:val="00A81CF6"/>
    <w:rsid w:val="00A81DA1"/>
    <w:rsid w:val="00A81E10"/>
    <w:rsid w:val="00A83154"/>
    <w:rsid w:val="00A83275"/>
    <w:rsid w:val="00A83F91"/>
    <w:rsid w:val="00A85351"/>
    <w:rsid w:val="00A86132"/>
    <w:rsid w:val="00A862B9"/>
    <w:rsid w:val="00A86649"/>
    <w:rsid w:val="00A87334"/>
    <w:rsid w:val="00A87341"/>
    <w:rsid w:val="00A875F8"/>
    <w:rsid w:val="00A878C0"/>
    <w:rsid w:val="00A90A52"/>
    <w:rsid w:val="00A91051"/>
    <w:rsid w:val="00A91488"/>
    <w:rsid w:val="00A92B35"/>
    <w:rsid w:val="00A930B5"/>
    <w:rsid w:val="00A938FE"/>
    <w:rsid w:val="00A93D66"/>
    <w:rsid w:val="00A93F34"/>
    <w:rsid w:val="00A94681"/>
    <w:rsid w:val="00A949B2"/>
    <w:rsid w:val="00A94E5C"/>
    <w:rsid w:val="00A94F29"/>
    <w:rsid w:val="00A95427"/>
    <w:rsid w:val="00A95626"/>
    <w:rsid w:val="00A9562A"/>
    <w:rsid w:val="00A95A64"/>
    <w:rsid w:val="00A96BD8"/>
    <w:rsid w:val="00A96BE4"/>
    <w:rsid w:val="00A976C8"/>
    <w:rsid w:val="00A97911"/>
    <w:rsid w:val="00A97DD2"/>
    <w:rsid w:val="00A97F88"/>
    <w:rsid w:val="00AA00DE"/>
    <w:rsid w:val="00AA12FE"/>
    <w:rsid w:val="00AA2784"/>
    <w:rsid w:val="00AA3410"/>
    <w:rsid w:val="00AA44CA"/>
    <w:rsid w:val="00AA44F8"/>
    <w:rsid w:val="00AA47CC"/>
    <w:rsid w:val="00AA59FD"/>
    <w:rsid w:val="00AA5BD5"/>
    <w:rsid w:val="00AB03CE"/>
    <w:rsid w:val="00AB1084"/>
    <w:rsid w:val="00AB1E71"/>
    <w:rsid w:val="00AB2A05"/>
    <w:rsid w:val="00AB2A78"/>
    <w:rsid w:val="00AB335A"/>
    <w:rsid w:val="00AB405F"/>
    <w:rsid w:val="00AB4120"/>
    <w:rsid w:val="00AB4521"/>
    <w:rsid w:val="00AB560D"/>
    <w:rsid w:val="00AB56DB"/>
    <w:rsid w:val="00AB6025"/>
    <w:rsid w:val="00AB606F"/>
    <w:rsid w:val="00AB66C8"/>
    <w:rsid w:val="00AB6B93"/>
    <w:rsid w:val="00AB73C4"/>
    <w:rsid w:val="00AB7451"/>
    <w:rsid w:val="00AB77B6"/>
    <w:rsid w:val="00AB7F22"/>
    <w:rsid w:val="00AC007A"/>
    <w:rsid w:val="00AC0FE5"/>
    <w:rsid w:val="00AC1B54"/>
    <w:rsid w:val="00AC2498"/>
    <w:rsid w:val="00AC2795"/>
    <w:rsid w:val="00AC2F65"/>
    <w:rsid w:val="00AC3329"/>
    <w:rsid w:val="00AC3595"/>
    <w:rsid w:val="00AC36FB"/>
    <w:rsid w:val="00AC3FD1"/>
    <w:rsid w:val="00AC49C9"/>
    <w:rsid w:val="00AC5E16"/>
    <w:rsid w:val="00AC6347"/>
    <w:rsid w:val="00AC686F"/>
    <w:rsid w:val="00AC7D38"/>
    <w:rsid w:val="00AD021C"/>
    <w:rsid w:val="00AD0F4A"/>
    <w:rsid w:val="00AD1322"/>
    <w:rsid w:val="00AD16A4"/>
    <w:rsid w:val="00AD21EC"/>
    <w:rsid w:val="00AD240E"/>
    <w:rsid w:val="00AD2872"/>
    <w:rsid w:val="00AD2AF7"/>
    <w:rsid w:val="00AD2E3C"/>
    <w:rsid w:val="00AD36F5"/>
    <w:rsid w:val="00AD4B56"/>
    <w:rsid w:val="00AD4F27"/>
    <w:rsid w:val="00AD4F39"/>
    <w:rsid w:val="00AD5597"/>
    <w:rsid w:val="00AD561E"/>
    <w:rsid w:val="00AD77B9"/>
    <w:rsid w:val="00AD7C62"/>
    <w:rsid w:val="00AE0494"/>
    <w:rsid w:val="00AE09C5"/>
    <w:rsid w:val="00AE1244"/>
    <w:rsid w:val="00AE1811"/>
    <w:rsid w:val="00AE1A1E"/>
    <w:rsid w:val="00AE2023"/>
    <w:rsid w:val="00AE23BA"/>
    <w:rsid w:val="00AE2D4C"/>
    <w:rsid w:val="00AE2DBB"/>
    <w:rsid w:val="00AE3175"/>
    <w:rsid w:val="00AE381C"/>
    <w:rsid w:val="00AE4286"/>
    <w:rsid w:val="00AE52DA"/>
    <w:rsid w:val="00AE58CF"/>
    <w:rsid w:val="00AE5AC0"/>
    <w:rsid w:val="00AE603A"/>
    <w:rsid w:val="00AE6629"/>
    <w:rsid w:val="00AE6C06"/>
    <w:rsid w:val="00AE6C92"/>
    <w:rsid w:val="00AE7FD2"/>
    <w:rsid w:val="00AF08D1"/>
    <w:rsid w:val="00AF1A38"/>
    <w:rsid w:val="00AF1E08"/>
    <w:rsid w:val="00AF23A4"/>
    <w:rsid w:val="00AF25E6"/>
    <w:rsid w:val="00AF275B"/>
    <w:rsid w:val="00AF3146"/>
    <w:rsid w:val="00AF3502"/>
    <w:rsid w:val="00AF3635"/>
    <w:rsid w:val="00AF39B3"/>
    <w:rsid w:val="00AF3CF8"/>
    <w:rsid w:val="00AF42D5"/>
    <w:rsid w:val="00AF4AAF"/>
    <w:rsid w:val="00AF4B67"/>
    <w:rsid w:val="00AF5706"/>
    <w:rsid w:val="00AF5709"/>
    <w:rsid w:val="00AF5F9B"/>
    <w:rsid w:val="00AF6292"/>
    <w:rsid w:val="00AF6613"/>
    <w:rsid w:val="00AF67D3"/>
    <w:rsid w:val="00AF6BB0"/>
    <w:rsid w:val="00AF6E9A"/>
    <w:rsid w:val="00B000EA"/>
    <w:rsid w:val="00B00184"/>
    <w:rsid w:val="00B00934"/>
    <w:rsid w:val="00B017B2"/>
    <w:rsid w:val="00B01E9C"/>
    <w:rsid w:val="00B02065"/>
    <w:rsid w:val="00B02712"/>
    <w:rsid w:val="00B02B0A"/>
    <w:rsid w:val="00B032B6"/>
    <w:rsid w:val="00B03748"/>
    <w:rsid w:val="00B038C8"/>
    <w:rsid w:val="00B0421A"/>
    <w:rsid w:val="00B043BA"/>
    <w:rsid w:val="00B06583"/>
    <w:rsid w:val="00B06888"/>
    <w:rsid w:val="00B0692B"/>
    <w:rsid w:val="00B06D59"/>
    <w:rsid w:val="00B06E48"/>
    <w:rsid w:val="00B07318"/>
    <w:rsid w:val="00B074A0"/>
    <w:rsid w:val="00B07AF4"/>
    <w:rsid w:val="00B10491"/>
    <w:rsid w:val="00B10618"/>
    <w:rsid w:val="00B1138C"/>
    <w:rsid w:val="00B11701"/>
    <w:rsid w:val="00B1172B"/>
    <w:rsid w:val="00B12221"/>
    <w:rsid w:val="00B122D0"/>
    <w:rsid w:val="00B123EF"/>
    <w:rsid w:val="00B12A6C"/>
    <w:rsid w:val="00B12D5B"/>
    <w:rsid w:val="00B12E66"/>
    <w:rsid w:val="00B136F6"/>
    <w:rsid w:val="00B14D34"/>
    <w:rsid w:val="00B14F22"/>
    <w:rsid w:val="00B16468"/>
    <w:rsid w:val="00B175C1"/>
    <w:rsid w:val="00B17915"/>
    <w:rsid w:val="00B202DF"/>
    <w:rsid w:val="00B202F0"/>
    <w:rsid w:val="00B20EAD"/>
    <w:rsid w:val="00B21326"/>
    <w:rsid w:val="00B2151D"/>
    <w:rsid w:val="00B21B5C"/>
    <w:rsid w:val="00B21FA0"/>
    <w:rsid w:val="00B224B9"/>
    <w:rsid w:val="00B23E3C"/>
    <w:rsid w:val="00B24BEC"/>
    <w:rsid w:val="00B24D2B"/>
    <w:rsid w:val="00B257BC"/>
    <w:rsid w:val="00B259E0"/>
    <w:rsid w:val="00B2600C"/>
    <w:rsid w:val="00B26098"/>
    <w:rsid w:val="00B2680E"/>
    <w:rsid w:val="00B26E3D"/>
    <w:rsid w:val="00B27ACC"/>
    <w:rsid w:val="00B30769"/>
    <w:rsid w:val="00B30B89"/>
    <w:rsid w:val="00B31393"/>
    <w:rsid w:val="00B316E3"/>
    <w:rsid w:val="00B31BFC"/>
    <w:rsid w:val="00B332C1"/>
    <w:rsid w:val="00B34051"/>
    <w:rsid w:val="00B3447C"/>
    <w:rsid w:val="00B34558"/>
    <w:rsid w:val="00B34A82"/>
    <w:rsid w:val="00B34E29"/>
    <w:rsid w:val="00B3548A"/>
    <w:rsid w:val="00B3585E"/>
    <w:rsid w:val="00B35CA5"/>
    <w:rsid w:val="00B366FD"/>
    <w:rsid w:val="00B36F74"/>
    <w:rsid w:val="00B37098"/>
    <w:rsid w:val="00B370AE"/>
    <w:rsid w:val="00B37118"/>
    <w:rsid w:val="00B3733E"/>
    <w:rsid w:val="00B376AE"/>
    <w:rsid w:val="00B37B40"/>
    <w:rsid w:val="00B37EE9"/>
    <w:rsid w:val="00B40680"/>
    <w:rsid w:val="00B40CCE"/>
    <w:rsid w:val="00B40D09"/>
    <w:rsid w:val="00B40ED7"/>
    <w:rsid w:val="00B410A5"/>
    <w:rsid w:val="00B4164C"/>
    <w:rsid w:val="00B41EA6"/>
    <w:rsid w:val="00B425FB"/>
    <w:rsid w:val="00B428B0"/>
    <w:rsid w:val="00B43078"/>
    <w:rsid w:val="00B432DB"/>
    <w:rsid w:val="00B438C0"/>
    <w:rsid w:val="00B43D13"/>
    <w:rsid w:val="00B43D52"/>
    <w:rsid w:val="00B44392"/>
    <w:rsid w:val="00B4485B"/>
    <w:rsid w:val="00B4571D"/>
    <w:rsid w:val="00B457B4"/>
    <w:rsid w:val="00B458A0"/>
    <w:rsid w:val="00B45A93"/>
    <w:rsid w:val="00B46240"/>
    <w:rsid w:val="00B463F6"/>
    <w:rsid w:val="00B469BC"/>
    <w:rsid w:val="00B47CE7"/>
    <w:rsid w:val="00B50402"/>
    <w:rsid w:val="00B50A01"/>
    <w:rsid w:val="00B515D8"/>
    <w:rsid w:val="00B53BA6"/>
    <w:rsid w:val="00B53D16"/>
    <w:rsid w:val="00B54211"/>
    <w:rsid w:val="00B54458"/>
    <w:rsid w:val="00B54976"/>
    <w:rsid w:val="00B54D34"/>
    <w:rsid w:val="00B55760"/>
    <w:rsid w:val="00B557DF"/>
    <w:rsid w:val="00B5699C"/>
    <w:rsid w:val="00B57596"/>
    <w:rsid w:val="00B57AD3"/>
    <w:rsid w:val="00B57B6C"/>
    <w:rsid w:val="00B57EE7"/>
    <w:rsid w:val="00B60458"/>
    <w:rsid w:val="00B615B2"/>
    <w:rsid w:val="00B62200"/>
    <w:rsid w:val="00B623C4"/>
    <w:rsid w:val="00B62690"/>
    <w:rsid w:val="00B63CF7"/>
    <w:rsid w:val="00B63F5D"/>
    <w:rsid w:val="00B645AE"/>
    <w:rsid w:val="00B64E8C"/>
    <w:rsid w:val="00B65004"/>
    <w:rsid w:val="00B65B6F"/>
    <w:rsid w:val="00B666C2"/>
    <w:rsid w:val="00B66FC9"/>
    <w:rsid w:val="00B6798C"/>
    <w:rsid w:val="00B67F72"/>
    <w:rsid w:val="00B7008C"/>
    <w:rsid w:val="00B709C6"/>
    <w:rsid w:val="00B70B4B"/>
    <w:rsid w:val="00B70DA7"/>
    <w:rsid w:val="00B716A6"/>
    <w:rsid w:val="00B718FE"/>
    <w:rsid w:val="00B71CB6"/>
    <w:rsid w:val="00B72A29"/>
    <w:rsid w:val="00B7325C"/>
    <w:rsid w:val="00B73D94"/>
    <w:rsid w:val="00B7403E"/>
    <w:rsid w:val="00B74088"/>
    <w:rsid w:val="00B74282"/>
    <w:rsid w:val="00B74287"/>
    <w:rsid w:val="00B74B18"/>
    <w:rsid w:val="00B74BBB"/>
    <w:rsid w:val="00B74E0D"/>
    <w:rsid w:val="00B74FB4"/>
    <w:rsid w:val="00B75C40"/>
    <w:rsid w:val="00B75CE1"/>
    <w:rsid w:val="00B75CE3"/>
    <w:rsid w:val="00B760E7"/>
    <w:rsid w:val="00B767ED"/>
    <w:rsid w:val="00B8058D"/>
    <w:rsid w:val="00B8074A"/>
    <w:rsid w:val="00B807AE"/>
    <w:rsid w:val="00B80EE3"/>
    <w:rsid w:val="00B811FE"/>
    <w:rsid w:val="00B81308"/>
    <w:rsid w:val="00B816CC"/>
    <w:rsid w:val="00B81797"/>
    <w:rsid w:val="00B81ED1"/>
    <w:rsid w:val="00B826B2"/>
    <w:rsid w:val="00B82951"/>
    <w:rsid w:val="00B82DB0"/>
    <w:rsid w:val="00B830D1"/>
    <w:rsid w:val="00B83695"/>
    <w:rsid w:val="00B8426C"/>
    <w:rsid w:val="00B845CF"/>
    <w:rsid w:val="00B8496E"/>
    <w:rsid w:val="00B84CA6"/>
    <w:rsid w:val="00B84E10"/>
    <w:rsid w:val="00B850B7"/>
    <w:rsid w:val="00B85856"/>
    <w:rsid w:val="00B85B01"/>
    <w:rsid w:val="00B85CDF"/>
    <w:rsid w:val="00B86079"/>
    <w:rsid w:val="00B8651F"/>
    <w:rsid w:val="00B86F41"/>
    <w:rsid w:val="00B878DF"/>
    <w:rsid w:val="00B90362"/>
    <w:rsid w:val="00B91A4C"/>
    <w:rsid w:val="00B92324"/>
    <w:rsid w:val="00B92390"/>
    <w:rsid w:val="00B92D14"/>
    <w:rsid w:val="00B9331A"/>
    <w:rsid w:val="00B93A27"/>
    <w:rsid w:val="00B93C39"/>
    <w:rsid w:val="00B93EED"/>
    <w:rsid w:val="00B94500"/>
    <w:rsid w:val="00B948A6"/>
    <w:rsid w:val="00B94B56"/>
    <w:rsid w:val="00B9500F"/>
    <w:rsid w:val="00B950A5"/>
    <w:rsid w:val="00B95265"/>
    <w:rsid w:val="00B955AA"/>
    <w:rsid w:val="00B95C29"/>
    <w:rsid w:val="00B96550"/>
    <w:rsid w:val="00B96986"/>
    <w:rsid w:val="00B96B0F"/>
    <w:rsid w:val="00B97212"/>
    <w:rsid w:val="00B973DA"/>
    <w:rsid w:val="00B9789C"/>
    <w:rsid w:val="00BA0A6F"/>
    <w:rsid w:val="00BA15E8"/>
    <w:rsid w:val="00BA1940"/>
    <w:rsid w:val="00BA1EC7"/>
    <w:rsid w:val="00BA2E5E"/>
    <w:rsid w:val="00BA2F67"/>
    <w:rsid w:val="00BA3B48"/>
    <w:rsid w:val="00BA3CAF"/>
    <w:rsid w:val="00BA4E03"/>
    <w:rsid w:val="00BA54A9"/>
    <w:rsid w:val="00BA67DA"/>
    <w:rsid w:val="00BA680C"/>
    <w:rsid w:val="00BA6A71"/>
    <w:rsid w:val="00BA6F39"/>
    <w:rsid w:val="00BA70EF"/>
    <w:rsid w:val="00BA7547"/>
    <w:rsid w:val="00BA75AD"/>
    <w:rsid w:val="00BA7D26"/>
    <w:rsid w:val="00BB0326"/>
    <w:rsid w:val="00BB0849"/>
    <w:rsid w:val="00BB08B7"/>
    <w:rsid w:val="00BB094A"/>
    <w:rsid w:val="00BB0F4E"/>
    <w:rsid w:val="00BB16AC"/>
    <w:rsid w:val="00BB2314"/>
    <w:rsid w:val="00BB299F"/>
    <w:rsid w:val="00BB2CBA"/>
    <w:rsid w:val="00BB2F60"/>
    <w:rsid w:val="00BB30BB"/>
    <w:rsid w:val="00BB39A1"/>
    <w:rsid w:val="00BB3AD7"/>
    <w:rsid w:val="00BB41C0"/>
    <w:rsid w:val="00BB4232"/>
    <w:rsid w:val="00BB46DE"/>
    <w:rsid w:val="00BB4E40"/>
    <w:rsid w:val="00BB59DA"/>
    <w:rsid w:val="00BB5E99"/>
    <w:rsid w:val="00BB65E8"/>
    <w:rsid w:val="00BB6B03"/>
    <w:rsid w:val="00BB7CE3"/>
    <w:rsid w:val="00BC0725"/>
    <w:rsid w:val="00BC0BF5"/>
    <w:rsid w:val="00BC118B"/>
    <w:rsid w:val="00BC1195"/>
    <w:rsid w:val="00BC1478"/>
    <w:rsid w:val="00BC1C09"/>
    <w:rsid w:val="00BC2027"/>
    <w:rsid w:val="00BC2725"/>
    <w:rsid w:val="00BC2959"/>
    <w:rsid w:val="00BC29A2"/>
    <w:rsid w:val="00BC2A8B"/>
    <w:rsid w:val="00BC315A"/>
    <w:rsid w:val="00BC3A6B"/>
    <w:rsid w:val="00BC4119"/>
    <w:rsid w:val="00BC4615"/>
    <w:rsid w:val="00BC497E"/>
    <w:rsid w:val="00BC49A1"/>
    <w:rsid w:val="00BC4EBE"/>
    <w:rsid w:val="00BC501C"/>
    <w:rsid w:val="00BC5BD6"/>
    <w:rsid w:val="00BC5BFC"/>
    <w:rsid w:val="00BC5C66"/>
    <w:rsid w:val="00BC608A"/>
    <w:rsid w:val="00BC696A"/>
    <w:rsid w:val="00BC6B70"/>
    <w:rsid w:val="00BC6CAF"/>
    <w:rsid w:val="00BC79A9"/>
    <w:rsid w:val="00BD0B8A"/>
    <w:rsid w:val="00BD0BB1"/>
    <w:rsid w:val="00BD0CCA"/>
    <w:rsid w:val="00BD1157"/>
    <w:rsid w:val="00BD12F2"/>
    <w:rsid w:val="00BD1526"/>
    <w:rsid w:val="00BD1E34"/>
    <w:rsid w:val="00BD1EE1"/>
    <w:rsid w:val="00BD2068"/>
    <w:rsid w:val="00BD2188"/>
    <w:rsid w:val="00BD2B9C"/>
    <w:rsid w:val="00BD35BA"/>
    <w:rsid w:val="00BD3CD4"/>
    <w:rsid w:val="00BD4201"/>
    <w:rsid w:val="00BD42AB"/>
    <w:rsid w:val="00BD4706"/>
    <w:rsid w:val="00BD482E"/>
    <w:rsid w:val="00BD4E33"/>
    <w:rsid w:val="00BD5758"/>
    <w:rsid w:val="00BD5D0C"/>
    <w:rsid w:val="00BD5D9A"/>
    <w:rsid w:val="00BD5F84"/>
    <w:rsid w:val="00BD6487"/>
    <w:rsid w:val="00BD6B4D"/>
    <w:rsid w:val="00BD6F73"/>
    <w:rsid w:val="00BD722C"/>
    <w:rsid w:val="00BE18AB"/>
    <w:rsid w:val="00BE1ADB"/>
    <w:rsid w:val="00BE1C61"/>
    <w:rsid w:val="00BE1D85"/>
    <w:rsid w:val="00BE2549"/>
    <w:rsid w:val="00BE2D97"/>
    <w:rsid w:val="00BE2E43"/>
    <w:rsid w:val="00BE2E96"/>
    <w:rsid w:val="00BE3064"/>
    <w:rsid w:val="00BE454C"/>
    <w:rsid w:val="00BE61D4"/>
    <w:rsid w:val="00BE68DA"/>
    <w:rsid w:val="00BE6AB1"/>
    <w:rsid w:val="00BE6ADE"/>
    <w:rsid w:val="00BE767F"/>
    <w:rsid w:val="00BE7D16"/>
    <w:rsid w:val="00BE7DF5"/>
    <w:rsid w:val="00BF0A81"/>
    <w:rsid w:val="00BF2703"/>
    <w:rsid w:val="00BF29CF"/>
    <w:rsid w:val="00BF2A60"/>
    <w:rsid w:val="00BF31FC"/>
    <w:rsid w:val="00BF3D02"/>
    <w:rsid w:val="00BF4323"/>
    <w:rsid w:val="00BF435A"/>
    <w:rsid w:val="00BF60C0"/>
    <w:rsid w:val="00BF6212"/>
    <w:rsid w:val="00BF65E3"/>
    <w:rsid w:val="00BF7240"/>
    <w:rsid w:val="00BF76A1"/>
    <w:rsid w:val="00C0000A"/>
    <w:rsid w:val="00C008F4"/>
    <w:rsid w:val="00C00AB9"/>
    <w:rsid w:val="00C00C7E"/>
    <w:rsid w:val="00C013D8"/>
    <w:rsid w:val="00C01687"/>
    <w:rsid w:val="00C016D3"/>
    <w:rsid w:val="00C017E4"/>
    <w:rsid w:val="00C02555"/>
    <w:rsid w:val="00C028B0"/>
    <w:rsid w:val="00C02E2C"/>
    <w:rsid w:val="00C02F6C"/>
    <w:rsid w:val="00C047F0"/>
    <w:rsid w:val="00C04AC3"/>
    <w:rsid w:val="00C04DC6"/>
    <w:rsid w:val="00C04F87"/>
    <w:rsid w:val="00C05318"/>
    <w:rsid w:val="00C057F3"/>
    <w:rsid w:val="00C05BCC"/>
    <w:rsid w:val="00C06415"/>
    <w:rsid w:val="00C07A77"/>
    <w:rsid w:val="00C11522"/>
    <w:rsid w:val="00C1174D"/>
    <w:rsid w:val="00C11A35"/>
    <w:rsid w:val="00C11AA6"/>
    <w:rsid w:val="00C12F4F"/>
    <w:rsid w:val="00C132A4"/>
    <w:rsid w:val="00C13359"/>
    <w:rsid w:val="00C1341C"/>
    <w:rsid w:val="00C14ABF"/>
    <w:rsid w:val="00C14B09"/>
    <w:rsid w:val="00C14EEF"/>
    <w:rsid w:val="00C15120"/>
    <w:rsid w:val="00C1535A"/>
    <w:rsid w:val="00C154CE"/>
    <w:rsid w:val="00C15AF5"/>
    <w:rsid w:val="00C162E0"/>
    <w:rsid w:val="00C16B70"/>
    <w:rsid w:val="00C200B6"/>
    <w:rsid w:val="00C2051A"/>
    <w:rsid w:val="00C20815"/>
    <w:rsid w:val="00C20A76"/>
    <w:rsid w:val="00C213CF"/>
    <w:rsid w:val="00C217AA"/>
    <w:rsid w:val="00C227B8"/>
    <w:rsid w:val="00C22880"/>
    <w:rsid w:val="00C22E63"/>
    <w:rsid w:val="00C2337F"/>
    <w:rsid w:val="00C233B5"/>
    <w:rsid w:val="00C23444"/>
    <w:rsid w:val="00C23994"/>
    <w:rsid w:val="00C23C97"/>
    <w:rsid w:val="00C24D47"/>
    <w:rsid w:val="00C24FB2"/>
    <w:rsid w:val="00C258C0"/>
    <w:rsid w:val="00C2639E"/>
    <w:rsid w:val="00C26733"/>
    <w:rsid w:val="00C271CF"/>
    <w:rsid w:val="00C3008C"/>
    <w:rsid w:val="00C3030E"/>
    <w:rsid w:val="00C30AEF"/>
    <w:rsid w:val="00C321A4"/>
    <w:rsid w:val="00C32A09"/>
    <w:rsid w:val="00C32A31"/>
    <w:rsid w:val="00C32AC4"/>
    <w:rsid w:val="00C32F74"/>
    <w:rsid w:val="00C34AC2"/>
    <w:rsid w:val="00C35C14"/>
    <w:rsid w:val="00C36160"/>
    <w:rsid w:val="00C36C35"/>
    <w:rsid w:val="00C36E50"/>
    <w:rsid w:val="00C3700D"/>
    <w:rsid w:val="00C370C8"/>
    <w:rsid w:val="00C37D68"/>
    <w:rsid w:val="00C402CE"/>
    <w:rsid w:val="00C415C7"/>
    <w:rsid w:val="00C41720"/>
    <w:rsid w:val="00C418BF"/>
    <w:rsid w:val="00C41C65"/>
    <w:rsid w:val="00C42352"/>
    <w:rsid w:val="00C433D6"/>
    <w:rsid w:val="00C436D1"/>
    <w:rsid w:val="00C444A2"/>
    <w:rsid w:val="00C449F2"/>
    <w:rsid w:val="00C46D40"/>
    <w:rsid w:val="00C47BE3"/>
    <w:rsid w:val="00C505CB"/>
    <w:rsid w:val="00C50FDE"/>
    <w:rsid w:val="00C51527"/>
    <w:rsid w:val="00C51E46"/>
    <w:rsid w:val="00C51EB5"/>
    <w:rsid w:val="00C51FAA"/>
    <w:rsid w:val="00C522F5"/>
    <w:rsid w:val="00C52D05"/>
    <w:rsid w:val="00C52FD1"/>
    <w:rsid w:val="00C530F7"/>
    <w:rsid w:val="00C535EF"/>
    <w:rsid w:val="00C536C2"/>
    <w:rsid w:val="00C54427"/>
    <w:rsid w:val="00C5461A"/>
    <w:rsid w:val="00C55C68"/>
    <w:rsid w:val="00C55D09"/>
    <w:rsid w:val="00C55EC0"/>
    <w:rsid w:val="00C56088"/>
    <w:rsid w:val="00C564E5"/>
    <w:rsid w:val="00C56A18"/>
    <w:rsid w:val="00C57174"/>
    <w:rsid w:val="00C57399"/>
    <w:rsid w:val="00C578FF"/>
    <w:rsid w:val="00C57AE3"/>
    <w:rsid w:val="00C57D61"/>
    <w:rsid w:val="00C57D8C"/>
    <w:rsid w:val="00C60F54"/>
    <w:rsid w:val="00C6151D"/>
    <w:rsid w:val="00C61869"/>
    <w:rsid w:val="00C625F4"/>
    <w:rsid w:val="00C62AB5"/>
    <w:rsid w:val="00C62F13"/>
    <w:rsid w:val="00C63A3E"/>
    <w:rsid w:val="00C6466A"/>
    <w:rsid w:val="00C6501A"/>
    <w:rsid w:val="00C650D6"/>
    <w:rsid w:val="00C65B67"/>
    <w:rsid w:val="00C65DF9"/>
    <w:rsid w:val="00C65F8A"/>
    <w:rsid w:val="00C66389"/>
    <w:rsid w:val="00C673EC"/>
    <w:rsid w:val="00C679A3"/>
    <w:rsid w:val="00C70455"/>
    <w:rsid w:val="00C70DE1"/>
    <w:rsid w:val="00C72586"/>
    <w:rsid w:val="00C72967"/>
    <w:rsid w:val="00C730A0"/>
    <w:rsid w:val="00C73C1B"/>
    <w:rsid w:val="00C74962"/>
    <w:rsid w:val="00C74C94"/>
    <w:rsid w:val="00C74E6B"/>
    <w:rsid w:val="00C75662"/>
    <w:rsid w:val="00C75A34"/>
    <w:rsid w:val="00C75D61"/>
    <w:rsid w:val="00C763F8"/>
    <w:rsid w:val="00C77F8E"/>
    <w:rsid w:val="00C8041D"/>
    <w:rsid w:val="00C81123"/>
    <w:rsid w:val="00C8189E"/>
    <w:rsid w:val="00C81970"/>
    <w:rsid w:val="00C82248"/>
    <w:rsid w:val="00C823A9"/>
    <w:rsid w:val="00C8371D"/>
    <w:rsid w:val="00C84264"/>
    <w:rsid w:val="00C84282"/>
    <w:rsid w:val="00C84372"/>
    <w:rsid w:val="00C845C6"/>
    <w:rsid w:val="00C84E75"/>
    <w:rsid w:val="00C84EDC"/>
    <w:rsid w:val="00C85ED7"/>
    <w:rsid w:val="00C86E4F"/>
    <w:rsid w:val="00C87E90"/>
    <w:rsid w:val="00C900FE"/>
    <w:rsid w:val="00C90C83"/>
    <w:rsid w:val="00C90E55"/>
    <w:rsid w:val="00C91318"/>
    <w:rsid w:val="00C91732"/>
    <w:rsid w:val="00C9190F"/>
    <w:rsid w:val="00C91E9C"/>
    <w:rsid w:val="00C92257"/>
    <w:rsid w:val="00C92310"/>
    <w:rsid w:val="00C92A77"/>
    <w:rsid w:val="00C92B94"/>
    <w:rsid w:val="00C93EDB"/>
    <w:rsid w:val="00C942E8"/>
    <w:rsid w:val="00C94F22"/>
    <w:rsid w:val="00C956D4"/>
    <w:rsid w:val="00C97AC2"/>
    <w:rsid w:val="00C97BE4"/>
    <w:rsid w:val="00CA08FA"/>
    <w:rsid w:val="00CA0A02"/>
    <w:rsid w:val="00CA1013"/>
    <w:rsid w:val="00CA1288"/>
    <w:rsid w:val="00CA17AC"/>
    <w:rsid w:val="00CA2727"/>
    <w:rsid w:val="00CA2E2D"/>
    <w:rsid w:val="00CA2EE3"/>
    <w:rsid w:val="00CA3159"/>
    <w:rsid w:val="00CA35D6"/>
    <w:rsid w:val="00CA38B6"/>
    <w:rsid w:val="00CA3FCC"/>
    <w:rsid w:val="00CA426C"/>
    <w:rsid w:val="00CA46DA"/>
    <w:rsid w:val="00CA4737"/>
    <w:rsid w:val="00CA48A9"/>
    <w:rsid w:val="00CA4961"/>
    <w:rsid w:val="00CA4E0B"/>
    <w:rsid w:val="00CA5389"/>
    <w:rsid w:val="00CA5B01"/>
    <w:rsid w:val="00CA5D25"/>
    <w:rsid w:val="00CA5E7C"/>
    <w:rsid w:val="00CA61A4"/>
    <w:rsid w:val="00CA673D"/>
    <w:rsid w:val="00CA7154"/>
    <w:rsid w:val="00CA723B"/>
    <w:rsid w:val="00CA754F"/>
    <w:rsid w:val="00CA794B"/>
    <w:rsid w:val="00CA7A15"/>
    <w:rsid w:val="00CB03B5"/>
    <w:rsid w:val="00CB0733"/>
    <w:rsid w:val="00CB0A55"/>
    <w:rsid w:val="00CB22B7"/>
    <w:rsid w:val="00CB2C52"/>
    <w:rsid w:val="00CB349D"/>
    <w:rsid w:val="00CB51AC"/>
    <w:rsid w:val="00CB5249"/>
    <w:rsid w:val="00CB53BC"/>
    <w:rsid w:val="00CB5E68"/>
    <w:rsid w:val="00CB6541"/>
    <w:rsid w:val="00CB660B"/>
    <w:rsid w:val="00CB6C3C"/>
    <w:rsid w:val="00CB71BF"/>
    <w:rsid w:val="00CB71FB"/>
    <w:rsid w:val="00CB73E0"/>
    <w:rsid w:val="00CB7EAF"/>
    <w:rsid w:val="00CC0075"/>
    <w:rsid w:val="00CC0458"/>
    <w:rsid w:val="00CC0F71"/>
    <w:rsid w:val="00CC1A16"/>
    <w:rsid w:val="00CC22D4"/>
    <w:rsid w:val="00CC2754"/>
    <w:rsid w:val="00CC2A44"/>
    <w:rsid w:val="00CC2FFA"/>
    <w:rsid w:val="00CC33A5"/>
    <w:rsid w:val="00CC3A86"/>
    <w:rsid w:val="00CC3EC3"/>
    <w:rsid w:val="00CC3FDE"/>
    <w:rsid w:val="00CC4266"/>
    <w:rsid w:val="00CC4721"/>
    <w:rsid w:val="00CC48FD"/>
    <w:rsid w:val="00CC549F"/>
    <w:rsid w:val="00CC5532"/>
    <w:rsid w:val="00CC5A01"/>
    <w:rsid w:val="00CC5FC4"/>
    <w:rsid w:val="00CC6D43"/>
    <w:rsid w:val="00CC6E56"/>
    <w:rsid w:val="00CC719D"/>
    <w:rsid w:val="00CD07D3"/>
    <w:rsid w:val="00CD0B36"/>
    <w:rsid w:val="00CD13BE"/>
    <w:rsid w:val="00CD1405"/>
    <w:rsid w:val="00CD1ED8"/>
    <w:rsid w:val="00CD214B"/>
    <w:rsid w:val="00CD39A6"/>
    <w:rsid w:val="00CD3AA1"/>
    <w:rsid w:val="00CD441D"/>
    <w:rsid w:val="00CD4574"/>
    <w:rsid w:val="00CD4EAE"/>
    <w:rsid w:val="00CD51E2"/>
    <w:rsid w:val="00CD558D"/>
    <w:rsid w:val="00CD57B5"/>
    <w:rsid w:val="00CD5E46"/>
    <w:rsid w:val="00CD64EC"/>
    <w:rsid w:val="00CD71ED"/>
    <w:rsid w:val="00CE009E"/>
    <w:rsid w:val="00CE046A"/>
    <w:rsid w:val="00CE23F6"/>
    <w:rsid w:val="00CE3644"/>
    <w:rsid w:val="00CE5237"/>
    <w:rsid w:val="00CE5B37"/>
    <w:rsid w:val="00CE6561"/>
    <w:rsid w:val="00CE7461"/>
    <w:rsid w:val="00CE750D"/>
    <w:rsid w:val="00CE75BB"/>
    <w:rsid w:val="00CE79F2"/>
    <w:rsid w:val="00CF015E"/>
    <w:rsid w:val="00CF0230"/>
    <w:rsid w:val="00CF0F80"/>
    <w:rsid w:val="00CF105D"/>
    <w:rsid w:val="00CF1242"/>
    <w:rsid w:val="00CF2098"/>
    <w:rsid w:val="00CF2B6E"/>
    <w:rsid w:val="00CF323D"/>
    <w:rsid w:val="00CF340F"/>
    <w:rsid w:val="00CF40D4"/>
    <w:rsid w:val="00CF4896"/>
    <w:rsid w:val="00CF48CE"/>
    <w:rsid w:val="00CF5C8F"/>
    <w:rsid w:val="00CF608C"/>
    <w:rsid w:val="00CF6634"/>
    <w:rsid w:val="00CF6DB3"/>
    <w:rsid w:val="00CF6F0F"/>
    <w:rsid w:val="00CF6F54"/>
    <w:rsid w:val="00CF7992"/>
    <w:rsid w:val="00CF7FDA"/>
    <w:rsid w:val="00D00663"/>
    <w:rsid w:val="00D01BA1"/>
    <w:rsid w:val="00D02215"/>
    <w:rsid w:val="00D02472"/>
    <w:rsid w:val="00D027CA"/>
    <w:rsid w:val="00D02B8B"/>
    <w:rsid w:val="00D02E2B"/>
    <w:rsid w:val="00D03017"/>
    <w:rsid w:val="00D0394A"/>
    <w:rsid w:val="00D048B3"/>
    <w:rsid w:val="00D048DA"/>
    <w:rsid w:val="00D04A36"/>
    <w:rsid w:val="00D05676"/>
    <w:rsid w:val="00D06813"/>
    <w:rsid w:val="00D074A2"/>
    <w:rsid w:val="00D07DC5"/>
    <w:rsid w:val="00D10173"/>
    <w:rsid w:val="00D107A5"/>
    <w:rsid w:val="00D111E7"/>
    <w:rsid w:val="00D11CBE"/>
    <w:rsid w:val="00D1206A"/>
    <w:rsid w:val="00D121B8"/>
    <w:rsid w:val="00D12355"/>
    <w:rsid w:val="00D126B7"/>
    <w:rsid w:val="00D127E8"/>
    <w:rsid w:val="00D12CED"/>
    <w:rsid w:val="00D12EEA"/>
    <w:rsid w:val="00D131D6"/>
    <w:rsid w:val="00D14507"/>
    <w:rsid w:val="00D14998"/>
    <w:rsid w:val="00D14E36"/>
    <w:rsid w:val="00D14E40"/>
    <w:rsid w:val="00D150BE"/>
    <w:rsid w:val="00D154BA"/>
    <w:rsid w:val="00D15BC3"/>
    <w:rsid w:val="00D16520"/>
    <w:rsid w:val="00D16739"/>
    <w:rsid w:val="00D16AA8"/>
    <w:rsid w:val="00D16C89"/>
    <w:rsid w:val="00D1734C"/>
    <w:rsid w:val="00D17543"/>
    <w:rsid w:val="00D179DA"/>
    <w:rsid w:val="00D2056C"/>
    <w:rsid w:val="00D209C0"/>
    <w:rsid w:val="00D20C75"/>
    <w:rsid w:val="00D22D41"/>
    <w:rsid w:val="00D22EA4"/>
    <w:rsid w:val="00D22FB8"/>
    <w:rsid w:val="00D234B0"/>
    <w:rsid w:val="00D237E5"/>
    <w:rsid w:val="00D23A27"/>
    <w:rsid w:val="00D23CA9"/>
    <w:rsid w:val="00D23F43"/>
    <w:rsid w:val="00D24019"/>
    <w:rsid w:val="00D2412D"/>
    <w:rsid w:val="00D24C62"/>
    <w:rsid w:val="00D250EC"/>
    <w:rsid w:val="00D254A0"/>
    <w:rsid w:val="00D25E2B"/>
    <w:rsid w:val="00D25EEB"/>
    <w:rsid w:val="00D2681D"/>
    <w:rsid w:val="00D268EE"/>
    <w:rsid w:val="00D26AD4"/>
    <w:rsid w:val="00D30579"/>
    <w:rsid w:val="00D30604"/>
    <w:rsid w:val="00D319D7"/>
    <w:rsid w:val="00D326C1"/>
    <w:rsid w:val="00D3291D"/>
    <w:rsid w:val="00D32AED"/>
    <w:rsid w:val="00D33423"/>
    <w:rsid w:val="00D33FAE"/>
    <w:rsid w:val="00D34296"/>
    <w:rsid w:val="00D343A0"/>
    <w:rsid w:val="00D3534A"/>
    <w:rsid w:val="00D3566B"/>
    <w:rsid w:val="00D359EE"/>
    <w:rsid w:val="00D35ABA"/>
    <w:rsid w:val="00D3693A"/>
    <w:rsid w:val="00D36BE2"/>
    <w:rsid w:val="00D36C8F"/>
    <w:rsid w:val="00D36F71"/>
    <w:rsid w:val="00D37BC2"/>
    <w:rsid w:val="00D40FF6"/>
    <w:rsid w:val="00D413C4"/>
    <w:rsid w:val="00D417EA"/>
    <w:rsid w:val="00D41AFE"/>
    <w:rsid w:val="00D41DFB"/>
    <w:rsid w:val="00D41F8D"/>
    <w:rsid w:val="00D42102"/>
    <w:rsid w:val="00D4223A"/>
    <w:rsid w:val="00D42635"/>
    <w:rsid w:val="00D4289E"/>
    <w:rsid w:val="00D42CDD"/>
    <w:rsid w:val="00D432D4"/>
    <w:rsid w:val="00D43C49"/>
    <w:rsid w:val="00D43C59"/>
    <w:rsid w:val="00D44463"/>
    <w:rsid w:val="00D44F02"/>
    <w:rsid w:val="00D450F4"/>
    <w:rsid w:val="00D45883"/>
    <w:rsid w:val="00D459F4"/>
    <w:rsid w:val="00D45BD8"/>
    <w:rsid w:val="00D46B20"/>
    <w:rsid w:val="00D474C6"/>
    <w:rsid w:val="00D47A36"/>
    <w:rsid w:val="00D501A5"/>
    <w:rsid w:val="00D506AC"/>
    <w:rsid w:val="00D5085D"/>
    <w:rsid w:val="00D50873"/>
    <w:rsid w:val="00D5143E"/>
    <w:rsid w:val="00D516DA"/>
    <w:rsid w:val="00D51C45"/>
    <w:rsid w:val="00D51D5C"/>
    <w:rsid w:val="00D51E25"/>
    <w:rsid w:val="00D52786"/>
    <w:rsid w:val="00D52D73"/>
    <w:rsid w:val="00D52E05"/>
    <w:rsid w:val="00D5307A"/>
    <w:rsid w:val="00D53B5F"/>
    <w:rsid w:val="00D53F19"/>
    <w:rsid w:val="00D542D2"/>
    <w:rsid w:val="00D55636"/>
    <w:rsid w:val="00D565DD"/>
    <w:rsid w:val="00D56AF1"/>
    <w:rsid w:val="00D56EB7"/>
    <w:rsid w:val="00D5789A"/>
    <w:rsid w:val="00D57B82"/>
    <w:rsid w:val="00D57ED1"/>
    <w:rsid w:val="00D60818"/>
    <w:rsid w:val="00D60B6B"/>
    <w:rsid w:val="00D61414"/>
    <w:rsid w:val="00D621BA"/>
    <w:rsid w:val="00D62A90"/>
    <w:rsid w:val="00D62B6C"/>
    <w:rsid w:val="00D63009"/>
    <w:rsid w:val="00D638CD"/>
    <w:rsid w:val="00D63F05"/>
    <w:rsid w:val="00D64341"/>
    <w:rsid w:val="00D64E80"/>
    <w:rsid w:val="00D65F77"/>
    <w:rsid w:val="00D66E2E"/>
    <w:rsid w:val="00D6713D"/>
    <w:rsid w:val="00D7004B"/>
    <w:rsid w:val="00D70693"/>
    <w:rsid w:val="00D70DA4"/>
    <w:rsid w:val="00D71676"/>
    <w:rsid w:val="00D71846"/>
    <w:rsid w:val="00D71871"/>
    <w:rsid w:val="00D71D36"/>
    <w:rsid w:val="00D72272"/>
    <w:rsid w:val="00D727B9"/>
    <w:rsid w:val="00D728AE"/>
    <w:rsid w:val="00D72C94"/>
    <w:rsid w:val="00D73335"/>
    <w:rsid w:val="00D7355F"/>
    <w:rsid w:val="00D73D81"/>
    <w:rsid w:val="00D75E75"/>
    <w:rsid w:val="00D7681E"/>
    <w:rsid w:val="00D76D79"/>
    <w:rsid w:val="00D800C6"/>
    <w:rsid w:val="00D80367"/>
    <w:rsid w:val="00D80726"/>
    <w:rsid w:val="00D80982"/>
    <w:rsid w:val="00D8103D"/>
    <w:rsid w:val="00D8196A"/>
    <w:rsid w:val="00D81AAB"/>
    <w:rsid w:val="00D82036"/>
    <w:rsid w:val="00D826A7"/>
    <w:rsid w:val="00D82B66"/>
    <w:rsid w:val="00D83878"/>
    <w:rsid w:val="00D8424E"/>
    <w:rsid w:val="00D85176"/>
    <w:rsid w:val="00D8530B"/>
    <w:rsid w:val="00D8532F"/>
    <w:rsid w:val="00D858B5"/>
    <w:rsid w:val="00D85F1A"/>
    <w:rsid w:val="00D86F99"/>
    <w:rsid w:val="00D871CA"/>
    <w:rsid w:val="00D8720A"/>
    <w:rsid w:val="00D877E4"/>
    <w:rsid w:val="00D87929"/>
    <w:rsid w:val="00D87DAC"/>
    <w:rsid w:val="00D87DCA"/>
    <w:rsid w:val="00D87F4D"/>
    <w:rsid w:val="00D90BC1"/>
    <w:rsid w:val="00D91938"/>
    <w:rsid w:val="00D920CB"/>
    <w:rsid w:val="00D92AE4"/>
    <w:rsid w:val="00D92C7A"/>
    <w:rsid w:val="00D93841"/>
    <w:rsid w:val="00D94D68"/>
    <w:rsid w:val="00D95220"/>
    <w:rsid w:val="00D96343"/>
    <w:rsid w:val="00D966AE"/>
    <w:rsid w:val="00D96955"/>
    <w:rsid w:val="00D9708C"/>
    <w:rsid w:val="00D97EDC"/>
    <w:rsid w:val="00D97FC2"/>
    <w:rsid w:val="00DA0B1C"/>
    <w:rsid w:val="00DA0C50"/>
    <w:rsid w:val="00DA161C"/>
    <w:rsid w:val="00DA19C7"/>
    <w:rsid w:val="00DA2A06"/>
    <w:rsid w:val="00DA2AC9"/>
    <w:rsid w:val="00DA2B45"/>
    <w:rsid w:val="00DA308E"/>
    <w:rsid w:val="00DA408D"/>
    <w:rsid w:val="00DA4269"/>
    <w:rsid w:val="00DA4554"/>
    <w:rsid w:val="00DA4B8A"/>
    <w:rsid w:val="00DA542D"/>
    <w:rsid w:val="00DA5672"/>
    <w:rsid w:val="00DA61C7"/>
    <w:rsid w:val="00DA69F8"/>
    <w:rsid w:val="00DA6D6A"/>
    <w:rsid w:val="00DA762D"/>
    <w:rsid w:val="00DA7902"/>
    <w:rsid w:val="00DA7C20"/>
    <w:rsid w:val="00DA7D9A"/>
    <w:rsid w:val="00DB019B"/>
    <w:rsid w:val="00DB0389"/>
    <w:rsid w:val="00DB0557"/>
    <w:rsid w:val="00DB0703"/>
    <w:rsid w:val="00DB0B0C"/>
    <w:rsid w:val="00DB0C53"/>
    <w:rsid w:val="00DB213E"/>
    <w:rsid w:val="00DB2368"/>
    <w:rsid w:val="00DB26B7"/>
    <w:rsid w:val="00DB3113"/>
    <w:rsid w:val="00DB33FE"/>
    <w:rsid w:val="00DB4C6E"/>
    <w:rsid w:val="00DB4EC5"/>
    <w:rsid w:val="00DB526E"/>
    <w:rsid w:val="00DB597F"/>
    <w:rsid w:val="00DB5CF9"/>
    <w:rsid w:val="00DB5FC9"/>
    <w:rsid w:val="00DB68A8"/>
    <w:rsid w:val="00DB7904"/>
    <w:rsid w:val="00DB7A8A"/>
    <w:rsid w:val="00DC0220"/>
    <w:rsid w:val="00DC04AB"/>
    <w:rsid w:val="00DC0E69"/>
    <w:rsid w:val="00DC14A8"/>
    <w:rsid w:val="00DC1846"/>
    <w:rsid w:val="00DC2012"/>
    <w:rsid w:val="00DC24E2"/>
    <w:rsid w:val="00DC2ABB"/>
    <w:rsid w:val="00DC2B0A"/>
    <w:rsid w:val="00DC30B9"/>
    <w:rsid w:val="00DC34B1"/>
    <w:rsid w:val="00DC3BAD"/>
    <w:rsid w:val="00DC40DE"/>
    <w:rsid w:val="00DC449B"/>
    <w:rsid w:val="00DC46C7"/>
    <w:rsid w:val="00DC4AD2"/>
    <w:rsid w:val="00DC4D9C"/>
    <w:rsid w:val="00DC54F7"/>
    <w:rsid w:val="00DC5539"/>
    <w:rsid w:val="00DC573C"/>
    <w:rsid w:val="00DC599D"/>
    <w:rsid w:val="00DC6164"/>
    <w:rsid w:val="00DC7C03"/>
    <w:rsid w:val="00DD0E22"/>
    <w:rsid w:val="00DD0E39"/>
    <w:rsid w:val="00DD17ED"/>
    <w:rsid w:val="00DD28DC"/>
    <w:rsid w:val="00DD476E"/>
    <w:rsid w:val="00DD4B76"/>
    <w:rsid w:val="00DD4DD7"/>
    <w:rsid w:val="00DD70E8"/>
    <w:rsid w:val="00DD7301"/>
    <w:rsid w:val="00DD737A"/>
    <w:rsid w:val="00DD7B72"/>
    <w:rsid w:val="00DD7F6B"/>
    <w:rsid w:val="00DD7FD5"/>
    <w:rsid w:val="00DE01CD"/>
    <w:rsid w:val="00DE09BE"/>
    <w:rsid w:val="00DE0BA5"/>
    <w:rsid w:val="00DE0F32"/>
    <w:rsid w:val="00DE184C"/>
    <w:rsid w:val="00DE1B38"/>
    <w:rsid w:val="00DE1EB9"/>
    <w:rsid w:val="00DE23E6"/>
    <w:rsid w:val="00DE3536"/>
    <w:rsid w:val="00DE3EEB"/>
    <w:rsid w:val="00DE4989"/>
    <w:rsid w:val="00DE49C6"/>
    <w:rsid w:val="00DE4E35"/>
    <w:rsid w:val="00DE599C"/>
    <w:rsid w:val="00DE5F14"/>
    <w:rsid w:val="00DE60FB"/>
    <w:rsid w:val="00DE616E"/>
    <w:rsid w:val="00DE6270"/>
    <w:rsid w:val="00DE6D02"/>
    <w:rsid w:val="00DE78C6"/>
    <w:rsid w:val="00DE7D24"/>
    <w:rsid w:val="00DF16C7"/>
    <w:rsid w:val="00DF1A74"/>
    <w:rsid w:val="00DF1C18"/>
    <w:rsid w:val="00DF1E55"/>
    <w:rsid w:val="00DF2327"/>
    <w:rsid w:val="00DF256A"/>
    <w:rsid w:val="00DF28B6"/>
    <w:rsid w:val="00DF2BA1"/>
    <w:rsid w:val="00DF2C81"/>
    <w:rsid w:val="00DF3526"/>
    <w:rsid w:val="00DF409A"/>
    <w:rsid w:val="00DF44A2"/>
    <w:rsid w:val="00DF4688"/>
    <w:rsid w:val="00DF4C63"/>
    <w:rsid w:val="00DF504E"/>
    <w:rsid w:val="00DF519D"/>
    <w:rsid w:val="00DF58FD"/>
    <w:rsid w:val="00DF5B9E"/>
    <w:rsid w:val="00DF5EA8"/>
    <w:rsid w:val="00DF62A7"/>
    <w:rsid w:val="00DF6792"/>
    <w:rsid w:val="00DF72A0"/>
    <w:rsid w:val="00DF763E"/>
    <w:rsid w:val="00E001F3"/>
    <w:rsid w:val="00E0053C"/>
    <w:rsid w:val="00E00757"/>
    <w:rsid w:val="00E00BF8"/>
    <w:rsid w:val="00E013BA"/>
    <w:rsid w:val="00E015B8"/>
    <w:rsid w:val="00E02003"/>
    <w:rsid w:val="00E02E5F"/>
    <w:rsid w:val="00E03D54"/>
    <w:rsid w:val="00E041F9"/>
    <w:rsid w:val="00E047A5"/>
    <w:rsid w:val="00E055D7"/>
    <w:rsid w:val="00E05975"/>
    <w:rsid w:val="00E05DA5"/>
    <w:rsid w:val="00E06466"/>
    <w:rsid w:val="00E06900"/>
    <w:rsid w:val="00E06C01"/>
    <w:rsid w:val="00E074C3"/>
    <w:rsid w:val="00E1004D"/>
    <w:rsid w:val="00E117ED"/>
    <w:rsid w:val="00E11B3C"/>
    <w:rsid w:val="00E11CE8"/>
    <w:rsid w:val="00E12569"/>
    <w:rsid w:val="00E1302E"/>
    <w:rsid w:val="00E131CD"/>
    <w:rsid w:val="00E135BB"/>
    <w:rsid w:val="00E138A9"/>
    <w:rsid w:val="00E142DB"/>
    <w:rsid w:val="00E14C6E"/>
    <w:rsid w:val="00E14E54"/>
    <w:rsid w:val="00E14F06"/>
    <w:rsid w:val="00E1546E"/>
    <w:rsid w:val="00E158FD"/>
    <w:rsid w:val="00E15C30"/>
    <w:rsid w:val="00E164C4"/>
    <w:rsid w:val="00E16B67"/>
    <w:rsid w:val="00E171BC"/>
    <w:rsid w:val="00E20215"/>
    <w:rsid w:val="00E205F8"/>
    <w:rsid w:val="00E20A60"/>
    <w:rsid w:val="00E20C23"/>
    <w:rsid w:val="00E20CB5"/>
    <w:rsid w:val="00E214BD"/>
    <w:rsid w:val="00E2272D"/>
    <w:rsid w:val="00E22C47"/>
    <w:rsid w:val="00E22DAD"/>
    <w:rsid w:val="00E22F38"/>
    <w:rsid w:val="00E23F82"/>
    <w:rsid w:val="00E24DFA"/>
    <w:rsid w:val="00E25481"/>
    <w:rsid w:val="00E257B0"/>
    <w:rsid w:val="00E25C39"/>
    <w:rsid w:val="00E26309"/>
    <w:rsid w:val="00E2632D"/>
    <w:rsid w:val="00E26DF1"/>
    <w:rsid w:val="00E27A00"/>
    <w:rsid w:val="00E27EAA"/>
    <w:rsid w:val="00E30426"/>
    <w:rsid w:val="00E31A8F"/>
    <w:rsid w:val="00E322F7"/>
    <w:rsid w:val="00E326E8"/>
    <w:rsid w:val="00E327EC"/>
    <w:rsid w:val="00E33204"/>
    <w:rsid w:val="00E334D5"/>
    <w:rsid w:val="00E33F89"/>
    <w:rsid w:val="00E344ED"/>
    <w:rsid w:val="00E34913"/>
    <w:rsid w:val="00E3569B"/>
    <w:rsid w:val="00E35DAA"/>
    <w:rsid w:val="00E362C4"/>
    <w:rsid w:val="00E362F0"/>
    <w:rsid w:val="00E365A2"/>
    <w:rsid w:val="00E368B9"/>
    <w:rsid w:val="00E36CE5"/>
    <w:rsid w:val="00E374DB"/>
    <w:rsid w:val="00E40361"/>
    <w:rsid w:val="00E40640"/>
    <w:rsid w:val="00E40962"/>
    <w:rsid w:val="00E409D7"/>
    <w:rsid w:val="00E416B6"/>
    <w:rsid w:val="00E41889"/>
    <w:rsid w:val="00E418AA"/>
    <w:rsid w:val="00E42297"/>
    <w:rsid w:val="00E4249C"/>
    <w:rsid w:val="00E428C5"/>
    <w:rsid w:val="00E43101"/>
    <w:rsid w:val="00E431CB"/>
    <w:rsid w:val="00E434C6"/>
    <w:rsid w:val="00E435B9"/>
    <w:rsid w:val="00E44220"/>
    <w:rsid w:val="00E446A4"/>
    <w:rsid w:val="00E45A3D"/>
    <w:rsid w:val="00E46085"/>
    <w:rsid w:val="00E466A5"/>
    <w:rsid w:val="00E46AE0"/>
    <w:rsid w:val="00E471E3"/>
    <w:rsid w:val="00E504F0"/>
    <w:rsid w:val="00E50C75"/>
    <w:rsid w:val="00E50C89"/>
    <w:rsid w:val="00E51435"/>
    <w:rsid w:val="00E517BA"/>
    <w:rsid w:val="00E52449"/>
    <w:rsid w:val="00E52ABF"/>
    <w:rsid w:val="00E53290"/>
    <w:rsid w:val="00E53509"/>
    <w:rsid w:val="00E53955"/>
    <w:rsid w:val="00E541C7"/>
    <w:rsid w:val="00E55A51"/>
    <w:rsid w:val="00E55F97"/>
    <w:rsid w:val="00E5600E"/>
    <w:rsid w:val="00E5658C"/>
    <w:rsid w:val="00E56605"/>
    <w:rsid w:val="00E56954"/>
    <w:rsid w:val="00E56AD0"/>
    <w:rsid w:val="00E60205"/>
    <w:rsid w:val="00E60E47"/>
    <w:rsid w:val="00E61AB5"/>
    <w:rsid w:val="00E61CB7"/>
    <w:rsid w:val="00E6413D"/>
    <w:rsid w:val="00E64386"/>
    <w:rsid w:val="00E645CF"/>
    <w:rsid w:val="00E64F2F"/>
    <w:rsid w:val="00E6601F"/>
    <w:rsid w:val="00E67BAD"/>
    <w:rsid w:val="00E67E3A"/>
    <w:rsid w:val="00E719F3"/>
    <w:rsid w:val="00E733F3"/>
    <w:rsid w:val="00E73B4A"/>
    <w:rsid w:val="00E73CEA"/>
    <w:rsid w:val="00E74057"/>
    <w:rsid w:val="00E7414B"/>
    <w:rsid w:val="00E74C86"/>
    <w:rsid w:val="00E7535C"/>
    <w:rsid w:val="00E753E9"/>
    <w:rsid w:val="00E755C3"/>
    <w:rsid w:val="00E75B35"/>
    <w:rsid w:val="00E75C77"/>
    <w:rsid w:val="00E75DA4"/>
    <w:rsid w:val="00E76038"/>
    <w:rsid w:val="00E804B6"/>
    <w:rsid w:val="00E80836"/>
    <w:rsid w:val="00E814D8"/>
    <w:rsid w:val="00E81F0F"/>
    <w:rsid w:val="00E8210B"/>
    <w:rsid w:val="00E823B0"/>
    <w:rsid w:val="00E82681"/>
    <w:rsid w:val="00E82C8E"/>
    <w:rsid w:val="00E83562"/>
    <w:rsid w:val="00E8372D"/>
    <w:rsid w:val="00E83B31"/>
    <w:rsid w:val="00E847C6"/>
    <w:rsid w:val="00E84A9B"/>
    <w:rsid w:val="00E851B2"/>
    <w:rsid w:val="00E853F4"/>
    <w:rsid w:val="00E85843"/>
    <w:rsid w:val="00E866D4"/>
    <w:rsid w:val="00E871D9"/>
    <w:rsid w:val="00E8734B"/>
    <w:rsid w:val="00E87F1E"/>
    <w:rsid w:val="00E914E0"/>
    <w:rsid w:val="00E91670"/>
    <w:rsid w:val="00E91CB4"/>
    <w:rsid w:val="00E920E0"/>
    <w:rsid w:val="00E93733"/>
    <w:rsid w:val="00E93D2B"/>
    <w:rsid w:val="00E93E27"/>
    <w:rsid w:val="00E94A19"/>
    <w:rsid w:val="00E94AE7"/>
    <w:rsid w:val="00E94F36"/>
    <w:rsid w:val="00E95E94"/>
    <w:rsid w:val="00E95F95"/>
    <w:rsid w:val="00E96E18"/>
    <w:rsid w:val="00E96EDD"/>
    <w:rsid w:val="00E97061"/>
    <w:rsid w:val="00E973C6"/>
    <w:rsid w:val="00E973DC"/>
    <w:rsid w:val="00E97A35"/>
    <w:rsid w:val="00EA01C7"/>
    <w:rsid w:val="00EA01D1"/>
    <w:rsid w:val="00EA044B"/>
    <w:rsid w:val="00EA26E0"/>
    <w:rsid w:val="00EA2CE7"/>
    <w:rsid w:val="00EA376E"/>
    <w:rsid w:val="00EA37AE"/>
    <w:rsid w:val="00EA42D3"/>
    <w:rsid w:val="00EA4DD7"/>
    <w:rsid w:val="00EA50A2"/>
    <w:rsid w:val="00EA60BC"/>
    <w:rsid w:val="00EA616F"/>
    <w:rsid w:val="00EA639D"/>
    <w:rsid w:val="00EA6760"/>
    <w:rsid w:val="00EA6C9F"/>
    <w:rsid w:val="00EA7D34"/>
    <w:rsid w:val="00EB09FB"/>
    <w:rsid w:val="00EB0EFA"/>
    <w:rsid w:val="00EB1581"/>
    <w:rsid w:val="00EB259D"/>
    <w:rsid w:val="00EB28FD"/>
    <w:rsid w:val="00EB2BC6"/>
    <w:rsid w:val="00EB2F48"/>
    <w:rsid w:val="00EB3A50"/>
    <w:rsid w:val="00EB4215"/>
    <w:rsid w:val="00EB429F"/>
    <w:rsid w:val="00EB43C2"/>
    <w:rsid w:val="00EB47EE"/>
    <w:rsid w:val="00EB4B36"/>
    <w:rsid w:val="00EB4BB1"/>
    <w:rsid w:val="00EB4CC8"/>
    <w:rsid w:val="00EB618F"/>
    <w:rsid w:val="00EC030D"/>
    <w:rsid w:val="00EC0E9A"/>
    <w:rsid w:val="00EC1160"/>
    <w:rsid w:val="00EC23E6"/>
    <w:rsid w:val="00EC3C35"/>
    <w:rsid w:val="00EC527A"/>
    <w:rsid w:val="00EC5DAF"/>
    <w:rsid w:val="00EC6A64"/>
    <w:rsid w:val="00EC7266"/>
    <w:rsid w:val="00EC7558"/>
    <w:rsid w:val="00EC7A1B"/>
    <w:rsid w:val="00EC7EB1"/>
    <w:rsid w:val="00ED0771"/>
    <w:rsid w:val="00ED0B52"/>
    <w:rsid w:val="00ED1363"/>
    <w:rsid w:val="00ED200B"/>
    <w:rsid w:val="00ED28E3"/>
    <w:rsid w:val="00ED29E4"/>
    <w:rsid w:val="00ED2E25"/>
    <w:rsid w:val="00ED4334"/>
    <w:rsid w:val="00ED4398"/>
    <w:rsid w:val="00ED45A0"/>
    <w:rsid w:val="00ED4B6E"/>
    <w:rsid w:val="00ED5A6A"/>
    <w:rsid w:val="00ED5B70"/>
    <w:rsid w:val="00ED5FB5"/>
    <w:rsid w:val="00ED631C"/>
    <w:rsid w:val="00ED78AB"/>
    <w:rsid w:val="00ED7B05"/>
    <w:rsid w:val="00EE0CA9"/>
    <w:rsid w:val="00EE0F87"/>
    <w:rsid w:val="00EE20C4"/>
    <w:rsid w:val="00EE2365"/>
    <w:rsid w:val="00EE2911"/>
    <w:rsid w:val="00EE2BFC"/>
    <w:rsid w:val="00EE2D84"/>
    <w:rsid w:val="00EE40D6"/>
    <w:rsid w:val="00EE4E33"/>
    <w:rsid w:val="00EE54DB"/>
    <w:rsid w:val="00EE57A6"/>
    <w:rsid w:val="00EE59FA"/>
    <w:rsid w:val="00EE5ADB"/>
    <w:rsid w:val="00EE6187"/>
    <w:rsid w:val="00EE708A"/>
    <w:rsid w:val="00EE71F2"/>
    <w:rsid w:val="00EE7EB6"/>
    <w:rsid w:val="00EF003C"/>
    <w:rsid w:val="00EF0724"/>
    <w:rsid w:val="00EF0956"/>
    <w:rsid w:val="00EF0E29"/>
    <w:rsid w:val="00EF21C0"/>
    <w:rsid w:val="00EF2719"/>
    <w:rsid w:val="00EF3413"/>
    <w:rsid w:val="00EF37C7"/>
    <w:rsid w:val="00EF42AD"/>
    <w:rsid w:val="00EF4335"/>
    <w:rsid w:val="00EF4560"/>
    <w:rsid w:val="00EF4BD9"/>
    <w:rsid w:val="00EF4E42"/>
    <w:rsid w:val="00EF5245"/>
    <w:rsid w:val="00EF58B3"/>
    <w:rsid w:val="00EF654C"/>
    <w:rsid w:val="00EF68AA"/>
    <w:rsid w:val="00EF6AD0"/>
    <w:rsid w:val="00EF7766"/>
    <w:rsid w:val="00EF798C"/>
    <w:rsid w:val="00EF7E9C"/>
    <w:rsid w:val="00EF7F8C"/>
    <w:rsid w:val="00F002BA"/>
    <w:rsid w:val="00F00A51"/>
    <w:rsid w:val="00F011A2"/>
    <w:rsid w:val="00F014FF"/>
    <w:rsid w:val="00F02603"/>
    <w:rsid w:val="00F03437"/>
    <w:rsid w:val="00F03845"/>
    <w:rsid w:val="00F0459B"/>
    <w:rsid w:val="00F05470"/>
    <w:rsid w:val="00F07186"/>
    <w:rsid w:val="00F07844"/>
    <w:rsid w:val="00F0799A"/>
    <w:rsid w:val="00F10682"/>
    <w:rsid w:val="00F118A4"/>
    <w:rsid w:val="00F11D11"/>
    <w:rsid w:val="00F1233A"/>
    <w:rsid w:val="00F126EE"/>
    <w:rsid w:val="00F1273B"/>
    <w:rsid w:val="00F12896"/>
    <w:rsid w:val="00F12E38"/>
    <w:rsid w:val="00F13272"/>
    <w:rsid w:val="00F13E90"/>
    <w:rsid w:val="00F1456F"/>
    <w:rsid w:val="00F14B48"/>
    <w:rsid w:val="00F1534F"/>
    <w:rsid w:val="00F161C7"/>
    <w:rsid w:val="00F16D1E"/>
    <w:rsid w:val="00F16F86"/>
    <w:rsid w:val="00F170C9"/>
    <w:rsid w:val="00F17704"/>
    <w:rsid w:val="00F17A0C"/>
    <w:rsid w:val="00F17FF2"/>
    <w:rsid w:val="00F2066E"/>
    <w:rsid w:val="00F207B1"/>
    <w:rsid w:val="00F212E6"/>
    <w:rsid w:val="00F23181"/>
    <w:rsid w:val="00F23BDA"/>
    <w:rsid w:val="00F23E19"/>
    <w:rsid w:val="00F23E63"/>
    <w:rsid w:val="00F2408D"/>
    <w:rsid w:val="00F24607"/>
    <w:rsid w:val="00F249F9"/>
    <w:rsid w:val="00F24D47"/>
    <w:rsid w:val="00F250B4"/>
    <w:rsid w:val="00F26C2D"/>
    <w:rsid w:val="00F27374"/>
    <w:rsid w:val="00F276CD"/>
    <w:rsid w:val="00F277B4"/>
    <w:rsid w:val="00F30520"/>
    <w:rsid w:val="00F314B2"/>
    <w:rsid w:val="00F31A43"/>
    <w:rsid w:val="00F320A9"/>
    <w:rsid w:val="00F32883"/>
    <w:rsid w:val="00F32A45"/>
    <w:rsid w:val="00F32B58"/>
    <w:rsid w:val="00F32D69"/>
    <w:rsid w:val="00F33F6B"/>
    <w:rsid w:val="00F3457B"/>
    <w:rsid w:val="00F34760"/>
    <w:rsid w:val="00F359AF"/>
    <w:rsid w:val="00F37F98"/>
    <w:rsid w:val="00F40444"/>
    <w:rsid w:val="00F404BE"/>
    <w:rsid w:val="00F4071E"/>
    <w:rsid w:val="00F40734"/>
    <w:rsid w:val="00F41067"/>
    <w:rsid w:val="00F410C3"/>
    <w:rsid w:val="00F42F78"/>
    <w:rsid w:val="00F4306A"/>
    <w:rsid w:val="00F4308C"/>
    <w:rsid w:val="00F433C6"/>
    <w:rsid w:val="00F435A4"/>
    <w:rsid w:val="00F43D31"/>
    <w:rsid w:val="00F44359"/>
    <w:rsid w:val="00F45462"/>
    <w:rsid w:val="00F455DF"/>
    <w:rsid w:val="00F4616F"/>
    <w:rsid w:val="00F46F48"/>
    <w:rsid w:val="00F47071"/>
    <w:rsid w:val="00F47FA3"/>
    <w:rsid w:val="00F50EFB"/>
    <w:rsid w:val="00F516B8"/>
    <w:rsid w:val="00F51AA3"/>
    <w:rsid w:val="00F524E5"/>
    <w:rsid w:val="00F52862"/>
    <w:rsid w:val="00F52D73"/>
    <w:rsid w:val="00F540D3"/>
    <w:rsid w:val="00F542AE"/>
    <w:rsid w:val="00F542EC"/>
    <w:rsid w:val="00F549CD"/>
    <w:rsid w:val="00F5596D"/>
    <w:rsid w:val="00F55A7C"/>
    <w:rsid w:val="00F561B4"/>
    <w:rsid w:val="00F5682B"/>
    <w:rsid w:val="00F56A9B"/>
    <w:rsid w:val="00F574A6"/>
    <w:rsid w:val="00F57C2F"/>
    <w:rsid w:val="00F6028C"/>
    <w:rsid w:val="00F6035F"/>
    <w:rsid w:val="00F60904"/>
    <w:rsid w:val="00F614B0"/>
    <w:rsid w:val="00F61EAA"/>
    <w:rsid w:val="00F62741"/>
    <w:rsid w:val="00F62E55"/>
    <w:rsid w:val="00F63637"/>
    <w:rsid w:val="00F6370A"/>
    <w:rsid w:val="00F63764"/>
    <w:rsid w:val="00F639C2"/>
    <w:rsid w:val="00F63A1A"/>
    <w:rsid w:val="00F63B7C"/>
    <w:rsid w:val="00F64020"/>
    <w:rsid w:val="00F64895"/>
    <w:rsid w:val="00F64C26"/>
    <w:rsid w:val="00F64D67"/>
    <w:rsid w:val="00F64EDA"/>
    <w:rsid w:val="00F65BC1"/>
    <w:rsid w:val="00F65D27"/>
    <w:rsid w:val="00F660E3"/>
    <w:rsid w:val="00F6706A"/>
    <w:rsid w:val="00F6725E"/>
    <w:rsid w:val="00F67402"/>
    <w:rsid w:val="00F67530"/>
    <w:rsid w:val="00F67937"/>
    <w:rsid w:val="00F67D57"/>
    <w:rsid w:val="00F67D82"/>
    <w:rsid w:val="00F70DDF"/>
    <w:rsid w:val="00F71C64"/>
    <w:rsid w:val="00F71D0E"/>
    <w:rsid w:val="00F723F8"/>
    <w:rsid w:val="00F72C93"/>
    <w:rsid w:val="00F72ECC"/>
    <w:rsid w:val="00F73218"/>
    <w:rsid w:val="00F73B71"/>
    <w:rsid w:val="00F74692"/>
    <w:rsid w:val="00F749FB"/>
    <w:rsid w:val="00F74AD7"/>
    <w:rsid w:val="00F74CD8"/>
    <w:rsid w:val="00F754B9"/>
    <w:rsid w:val="00F75686"/>
    <w:rsid w:val="00F75F7E"/>
    <w:rsid w:val="00F7616E"/>
    <w:rsid w:val="00F77847"/>
    <w:rsid w:val="00F77926"/>
    <w:rsid w:val="00F80420"/>
    <w:rsid w:val="00F8060F"/>
    <w:rsid w:val="00F80F79"/>
    <w:rsid w:val="00F810E8"/>
    <w:rsid w:val="00F81778"/>
    <w:rsid w:val="00F821F8"/>
    <w:rsid w:val="00F825D7"/>
    <w:rsid w:val="00F832B3"/>
    <w:rsid w:val="00F83AFB"/>
    <w:rsid w:val="00F85CAF"/>
    <w:rsid w:val="00F85CD9"/>
    <w:rsid w:val="00F86526"/>
    <w:rsid w:val="00F865B5"/>
    <w:rsid w:val="00F86FA4"/>
    <w:rsid w:val="00F87209"/>
    <w:rsid w:val="00F872E2"/>
    <w:rsid w:val="00F877E6"/>
    <w:rsid w:val="00F87AE8"/>
    <w:rsid w:val="00F90079"/>
    <w:rsid w:val="00F901BB"/>
    <w:rsid w:val="00F90363"/>
    <w:rsid w:val="00F90F2C"/>
    <w:rsid w:val="00F90FC9"/>
    <w:rsid w:val="00F91353"/>
    <w:rsid w:val="00F9156C"/>
    <w:rsid w:val="00F9223E"/>
    <w:rsid w:val="00F92343"/>
    <w:rsid w:val="00F926C3"/>
    <w:rsid w:val="00F933F2"/>
    <w:rsid w:val="00F9483D"/>
    <w:rsid w:val="00F94B0F"/>
    <w:rsid w:val="00F94BE9"/>
    <w:rsid w:val="00F956AF"/>
    <w:rsid w:val="00F960A2"/>
    <w:rsid w:val="00F969BB"/>
    <w:rsid w:val="00F9759C"/>
    <w:rsid w:val="00F97772"/>
    <w:rsid w:val="00F97869"/>
    <w:rsid w:val="00FA0C9D"/>
    <w:rsid w:val="00FA1607"/>
    <w:rsid w:val="00FA1D4D"/>
    <w:rsid w:val="00FA1DA3"/>
    <w:rsid w:val="00FA2124"/>
    <w:rsid w:val="00FA2A93"/>
    <w:rsid w:val="00FA412C"/>
    <w:rsid w:val="00FA450F"/>
    <w:rsid w:val="00FA4D4A"/>
    <w:rsid w:val="00FA4EDA"/>
    <w:rsid w:val="00FA5892"/>
    <w:rsid w:val="00FA5FE4"/>
    <w:rsid w:val="00FA64CB"/>
    <w:rsid w:val="00FA682C"/>
    <w:rsid w:val="00FA6928"/>
    <w:rsid w:val="00FA6B35"/>
    <w:rsid w:val="00FA72DD"/>
    <w:rsid w:val="00FA7A37"/>
    <w:rsid w:val="00FB0A6B"/>
    <w:rsid w:val="00FB104A"/>
    <w:rsid w:val="00FB16EC"/>
    <w:rsid w:val="00FB2D60"/>
    <w:rsid w:val="00FB2FE5"/>
    <w:rsid w:val="00FB3188"/>
    <w:rsid w:val="00FB3372"/>
    <w:rsid w:val="00FB354D"/>
    <w:rsid w:val="00FB422F"/>
    <w:rsid w:val="00FB4D41"/>
    <w:rsid w:val="00FB5E16"/>
    <w:rsid w:val="00FB60C8"/>
    <w:rsid w:val="00FB7CA7"/>
    <w:rsid w:val="00FC073A"/>
    <w:rsid w:val="00FC0B7F"/>
    <w:rsid w:val="00FC11E8"/>
    <w:rsid w:val="00FC151A"/>
    <w:rsid w:val="00FC1CE3"/>
    <w:rsid w:val="00FC2DC1"/>
    <w:rsid w:val="00FC36DF"/>
    <w:rsid w:val="00FC396C"/>
    <w:rsid w:val="00FC3A52"/>
    <w:rsid w:val="00FC44FF"/>
    <w:rsid w:val="00FC4732"/>
    <w:rsid w:val="00FC4B2F"/>
    <w:rsid w:val="00FC530C"/>
    <w:rsid w:val="00FC7487"/>
    <w:rsid w:val="00FC7F6C"/>
    <w:rsid w:val="00FD0AA5"/>
    <w:rsid w:val="00FD0DE4"/>
    <w:rsid w:val="00FD140B"/>
    <w:rsid w:val="00FD1C66"/>
    <w:rsid w:val="00FD2687"/>
    <w:rsid w:val="00FD2E97"/>
    <w:rsid w:val="00FD3046"/>
    <w:rsid w:val="00FD3073"/>
    <w:rsid w:val="00FD3300"/>
    <w:rsid w:val="00FD4964"/>
    <w:rsid w:val="00FD49BD"/>
    <w:rsid w:val="00FD4B90"/>
    <w:rsid w:val="00FD59A7"/>
    <w:rsid w:val="00FD634C"/>
    <w:rsid w:val="00FD6932"/>
    <w:rsid w:val="00FD69CC"/>
    <w:rsid w:val="00FD6A9D"/>
    <w:rsid w:val="00FD6C4D"/>
    <w:rsid w:val="00FD7011"/>
    <w:rsid w:val="00FD7267"/>
    <w:rsid w:val="00FD740A"/>
    <w:rsid w:val="00FD746D"/>
    <w:rsid w:val="00FE0963"/>
    <w:rsid w:val="00FE0C40"/>
    <w:rsid w:val="00FE0D4A"/>
    <w:rsid w:val="00FE1882"/>
    <w:rsid w:val="00FE1A11"/>
    <w:rsid w:val="00FE213F"/>
    <w:rsid w:val="00FE21C2"/>
    <w:rsid w:val="00FE2C79"/>
    <w:rsid w:val="00FE2EE1"/>
    <w:rsid w:val="00FE3144"/>
    <w:rsid w:val="00FE4375"/>
    <w:rsid w:val="00FE46AC"/>
    <w:rsid w:val="00FE48E6"/>
    <w:rsid w:val="00FE4E24"/>
    <w:rsid w:val="00FE53A2"/>
    <w:rsid w:val="00FE5750"/>
    <w:rsid w:val="00FE5C1E"/>
    <w:rsid w:val="00FE6579"/>
    <w:rsid w:val="00FE7203"/>
    <w:rsid w:val="00FF0D3A"/>
    <w:rsid w:val="00FF17DA"/>
    <w:rsid w:val="00FF1A88"/>
    <w:rsid w:val="00FF1B80"/>
    <w:rsid w:val="00FF2018"/>
    <w:rsid w:val="00FF26E1"/>
    <w:rsid w:val="00FF27E0"/>
    <w:rsid w:val="00FF2955"/>
    <w:rsid w:val="00FF3063"/>
    <w:rsid w:val="00FF3322"/>
    <w:rsid w:val="00FF3546"/>
    <w:rsid w:val="00FF38CF"/>
    <w:rsid w:val="00FF3F2E"/>
    <w:rsid w:val="00FF45B5"/>
    <w:rsid w:val="00FF4A55"/>
    <w:rsid w:val="00FF4E10"/>
    <w:rsid w:val="00FF5046"/>
    <w:rsid w:val="00FF59CC"/>
    <w:rsid w:val="00FF68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A07C7C"/>
  <w15:docId w15:val="{6D8B332C-2CCE-FF4E-9D21-831B292A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195"/>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paragraph" w:styleId="Heading1">
    <w:name w:val="heading 1"/>
    <w:next w:val="Body"/>
    <w:link w:val="Heading1Char"/>
    <w:uiPriority w:val="9"/>
    <w:qFormat/>
    <w:pPr>
      <w:keepNext/>
      <w:keepLines/>
      <w:spacing w:before="480" w:line="259" w:lineRule="auto"/>
      <w:outlineLvl w:val="0"/>
    </w:pPr>
    <w:rPr>
      <w:rFonts w:ascii="Calibri" w:eastAsia="Calibri" w:hAnsi="Calibri" w:cs="Calibri"/>
      <w:b/>
      <w:bCs/>
      <w:color w:val="345A8A"/>
      <w:sz w:val="32"/>
      <w:szCs w:val="32"/>
      <w:u w:color="345A8A"/>
      <w:lang w:val="it-IT"/>
    </w:rPr>
  </w:style>
  <w:style w:type="paragraph" w:styleId="Heading2">
    <w:name w:val="heading 2"/>
    <w:next w:val="Body"/>
    <w:link w:val="Heading2Char"/>
    <w:uiPriority w:val="9"/>
    <w:qFormat/>
    <w:pPr>
      <w:keepNext/>
      <w:keepLines/>
      <w:spacing w:before="200" w:line="259" w:lineRule="auto"/>
      <w:outlineLvl w:val="1"/>
    </w:pPr>
    <w:rPr>
      <w:rFonts w:ascii="Calibri" w:eastAsia="Calibri" w:hAnsi="Calibri" w:cs="Calibri"/>
      <w:b/>
      <w:bCs/>
      <w:color w:val="4F81BD"/>
      <w:sz w:val="26"/>
      <w:szCs w:val="26"/>
      <w:u w:color="4F81BD"/>
      <w:lang w:val="it-IT"/>
    </w:rPr>
  </w:style>
  <w:style w:type="paragraph" w:styleId="Heading3">
    <w:name w:val="heading 3"/>
    <w:basedOn w:val="Normal"/>
    <w:next w:val="Normal"/>
    <w:link w:val="Heading3Char"/>
    <w:uiPriority w:val="9"/>
    <w:unhideWhenUsed/>
    <w:qFormat/>
    <w:rsid w:val="00766128"/>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243F60" w:themeColor="accent1" w:themeShade="7F"/>
      <w:bdr w:val="nil"/>
    </w:rPr>
  </w:style>
  <w:style w:type="paragraph" w:styleId="Heading4">
    <w:name w:val="heading 4"/>
    <w:basedOn w:val="Normal"/>
    <w:next w:val="Normal"/>
    <w:link w:val="Heading4Char"/>
    <w:uiPriority w:val="9"/>
    <w:unhideWhenUsed/>
    <w:qFormat/>
    <w:rsid w:val="00766128"/>
    <w:pPr>
      <w:keepNext/>
      <w:keepLines/>
      <w:pBdr>
        <w:top w:val="nil"/>
        <w:left w:val="nil"/>
        <w:bottom w:val="nil"/>
        <w:right w:val="nil"/>
        <w:between w:val="nil"/>
        <w:bar w:val="nil"/>
      </w:pBdr>
      <w:spacing w:before="40"/>
      <w:outlineLvl w:val="3"/>
    </w:pPr>
    <w:rPr>
      <w:rFonts w:asciiTheme="majorHAnsi" w:eastAsiaTheme="majorEastAsia" w:hAnsiTheme="majorHAnsi" w:cstheme="majorBidi"/>
      <w:i/>
      <w:iCs/>
      <w:color w:val="365F91" w:themeColor="accent1" w:themeShade="BF"/>
      <w:bdr w:val="nil"/>
    </w:rPr>
  </w:style>
  <w:style w:type="paragraph" w:styleId="Heading5">
    <w:name w:val="heading 5"/>
    <w:basedOn w:val="Normal"/>
    <w:next w:val="Normal"/>
    <w:link w:val="Heading5Char"/>
    <w:uiPriority w:val="9"/>
    <w:unhideWhenUsed/>
    <w:qFormat/>
    <w:rsid w:val="00766128"/>
    <w:pPr>
      <w:keepNext/>
      <w:keepLines/>
      <w:pBdr>
        <w:top w:val="nil"/>
        <w:left w:val="nil"/>
        <w:bottom w:val="nil"/>
        <w:right w:val="nil"/>
        <w:between w:val="nil"/>
        <w:bar w:val="nil"/>
      </w:pBdr>
      <w:spacing w:before="40"/>
      <w:outlineLvl w:val="4"/>
    </w:pPr>
    <w:rPr>
      <w:rFonts w:asciiTheme="majorHAnsi" w:eastAsiaTheme="majorEastAsia" w:hAnsiTheme="majorHAnsi" w:cstheme="majorBidi"/>
      <w:color w:val="365F91" w:themeColor="accent1" w:themeShade="BF"/>
      <w:bdr w:val="nil"/>
    </w:rPr>
  </w:style>
  <w:style w:type="paragraph" w:styleId="Heading6">
    <w:name w:val="heading 6"/>
    <w:basedOn w:val="Normal"/>
    <w:next w:val="Normal"/>
    <w:link w:val="Heading6Char"/>
    <w:uiPriority w:val="9"/>
    <w:unhideWhenUsed/>
    <w:qFormat/>
    <w:rsid w:val="00580119"/>
    <w:pPr>
      <w:keepNext/>
      <w:keepLines/>
      <w:pBdr>
        <w:top w:val="nil"/>
        <w:left w:val="nil"/>
        <w:bottom w:val="nil"/>
        <w:right w:val="nil"/>
        <w:between w:val="nil"/>
        <w:bar w:val="nil"/>
      </w:pBdr>
      <w:spacing w:before="40"/>
      <w:outlineLvl w:val="5"/>
    </w:pPr>
    <w:rPr>
      <w:rFonts w:asciiTheme="majorHAnsi" w:eastAsiaTheme="majorEastAsia" w:hAnsiTheme="majorHAnsi" w:cstheme="majorBidi"/>
      <w:color w:val="243F60" w:themeColor="accent1" w:themeShade="7F"/>
      <w:bdr w:val="nil"/>
    </w:rPr>
  </w:style>
  <w:style w:type="paragraph" w:styleId="Heading7">
    <w:name w:val="heading 7"/>
    <w:basedOn w:val="Normal"/>
    <w:next w:val="Normal"/>
    <w:link w:val="Heading7Char"/>
    <w:uiPriority w:val="9"/>
    <w:unhideWhenUsed/>
    <w:qFormat/>
    <w:rsid w:val="00580119"/>
    <w:pPr>
      <w:keepNext/>
      <w:keepLines/>
      <w:pBdr>
        <w:top w:val="nil"/>
        <w:left w:val="nil"/>
        <w:bottom w:val="nil"/>
        <w:right w:val="nil"/>
        <w:between w:val="nil"/>
        <w:bar w:val="nil"/>
      </w:pBdr>
      <w:spacing w:before="40"/>
      <w:outlineLvl w:val="6"/>
    </w:pPr>
    <w:rPr>
      <w:rFonts w:asciiTheme="majorHAnsi" w:eastAsiaTheme="majorEastAsia" w:hAnsiTheme="majorHAnsi" w:cstheme="majorBidi"/>
      <w:i/>
      <w:iCs/>
      <w:color w:val="243F60" w:themeColor="accent1" w:themeShade="7F"/>
      <w:bdr w:val="nil"/>
    </w:rPr>
  </w:style>
  <w:style w:type="paragraph" w:styleId="Heading8">
    <w:name w:val="heading 8"/>
    <w:next w:val="Body"/>
    <w:pPr>
      <w:keepNext/>
      <w:keepLines/>
      <w:spacing w:before="200" w:line="259" w:lineRule="auto"/>
      <w:outlineLvl w:val="7"/>
    </w:pPr>
    <w:rPr>
      <w:rFonts w:ascii="Calibri" w:eastAsia="Calibri" w:hAnsi="Calibri" w:cs="Calibri"/>
      <w:color w:val="404040"/>
      <w:u w:color="404040"/>
      <w:lang w:val="it-IT"/>
    </w:rPr>
  </w:style>
  <w:style w:type="paragraph" w:styleId="Heading9">
    <w:name w:val="heading 9"/>
    <w:basedOn w:val="Normal"/>
    <w:next w:val="Normal"/>
    <w:link w:val="Heading9Char"/>
    <w:uiPriority w:val="9"/>
    <w:semiHidden/>
    <w:unhideWhenUsed/>
    <w:qFormat/>
    <w:rsid w:val="00580119"/>
    <w:pPr>
      <w:keepNext/>
      <w:keepLines/>
      <w:pBdr>
        <w:top w:val="nil"/>
        <w:left w:val="nil"/>
        <w:bottom w:val="nil"/>
        <w:right w:val="nil"/>
        <w:between w:val="nil"/>
        <w:bar w:val="nil"/>
      </w:pBdr>
      <w:spacing w:before="40"/>
      <w:outlineLvl w:val="8"/>
    </w:pPr>
    <w:rPr>
      <w:rFonts w:asciiTheme="majorHAnsi" w:eastAsiaTheme="majorEastAsia" w:hAnsiTheme="majorHAnsi" w:cstheme="majorBidi"/>
      <w:i/>
      <w:iCs/>
      <w:color w:val="272727" w:themeColor="text1" w:themeTint="D8"/>
      <w:sz w:val="21"/>
      <w:szCs w:val="21"/>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rPr>
  </w:style>
  <w:style w:type="paragraph" w:customStyle="1" w:styleId="Heading">
    <w:name w:val="Heading"/>
    <w:next w:val="Body"/>
    <w:pPr>
      <w:keepNext/>
      <w:outlineLvl w:val="0"/>
    </w:pPr>
    <w:rPr>
      <w:rFonts w:ascii="Helvetica Neue" w:hAnsi="Helvetica Neue" w:cs="Arial Unicode MS"/>
      <w:b/>
      <w:bCs/>
      <w:color w:val="000000"/>
      <w:sz w:val="36"/>
      <w:szCs w:val="36"/>
    </w:rPr>
  </w:style>
  <w:style w:type="paragraph" w:customStyle="1" w:styleId="Body">
    <w:name w:val="Body"/>
    <w:link w:val="BodyTegn"/>
    <w:uiPriority w:val="99"/>
    <w:pPr>
      <w:spacing w:after="160" w:line="259" w:lineRule="auto"/>
    </w:pPr>
    <w:rPr>
      <w:rFonts w:ascii="Cambria" w:eastAsia="Cambria" w:hAnsi="Cambria" w:cs="Cambria"/>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2"/>
      </w:numPr>
    </w:pPr>
  </w:style>
  <w:style w:type="paragraph" w:customStyle="1" w:styleId="Default">
    <w:name w:val="Default"/>
    <w:rPr>
      <w:rFonts w:ascii="Helvetica Neue" w:eastAsia="Helvetica Neue" w:hAnsi="Helvetica Neue" w:cs="Helvetica Neue"/>
      <w:color w:val="000000"/>
      <w:sz w:val="22"/>
      <w:szCs w:val="22"/>
    </w:rPr>
  </w:style>
  <w:style w:type="paragraph" w:styleId="ListParagraph">
    <w:name w:val="List Paragraph"/>
    <w:uiPriority w:val="34"/>
    <w:qFormat/>
    <w:pPr>
      <w:spacing w:after="200" w:line="276" w:lineRule="auto"/>
      <w:ind w:left="720"/>
    </w:pPr>
    <w:rPr>
      <w:rFonts w:ascii="Cambria" w:eastAsia="Cambria" w:hAnsi="Cambria" w:cs="Cambria"/>
      <w:color w:val="000000"/>
      <w:sz w:val="22"/>
      <w:szCs w:val="22"/>
      <w:u w:color="000000"/>
    </w:rPr>
  </w:style>
  <w:style w:type="paragraph" w:styleId="NormalWeb">
    <w:name w:val="Normal (Web)"/>
    <w:uiPriority w:val="99"/>
    <w:pPr>
      <w:spacing w:before="100" w:after="100" w:line="276" w:lineRule="auto"/>
    </w:pPr>
    <w:rPr>
      <w:rFonts w:ascii="Helvetica" w:hAnsi="Helvetica" w:cs="Arial Unicode MS"/>
      <w:color w:val="000000"/>
      <w:u w:color="000000"/>
    </w:rPr>
  </w:style>
  <w:style w:type="paragraph" w:customStyle="1" w:styleId="EndNoteBibliography">
    <w:name w:val="EndNote Bibliography"/>
    <w:pPr>
      <w:spacing w:after="160"/>
    </w:pPr>
    <w:rPr>
      <w:rFonts w:ascii="Cambria" w:eastAsia="Cambria" w:hAnsi="Cambria" w:cs="Cambria"/>
      <w:color w:val="000000"/>
      <w:sz w:val="22"/>
      <w:szCs w:val="22"/>
      <w:u w:color="000000"/>
    </w:rPr>
  </w:style>
  <w:style w:type="paragraph" w:styleId="CommentText">
    <w:name w:val="annotation text"/>
    <w:basedOn w:val="Normal"/>
    <w:link w:val="CommentTextChar"/>
    <w:uiPriority w:val="99"/>
    <w:unhideWhenUsed/>
    <w:pPr>
      <w:pBdr>
        <w:top w:val="nil"/>
        <w:left w:val="nil"/>
        <w:bottom w:val="nil"/>
        <w:right w:val="nil"/>
        <w:between w:val="nil"/>
        <w:bar w:val="nil"/>
      </w:pBdr>
    </w:pPr>
    <w:rPr>
      <w:bdr w:val="nil"/>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B6045"/>
    <w:pPr>
      <w:pBdr>
        <w:top w:val="nil"/>
        <w:left w:val="nil"/>
        <w:bottom w:val="nil"/>
        <w:right w:val="nil"/>
        <w:between w:val="nil"/>
        <w:bar w:val="nil"/>
      </w:pBdr>
    </w:pPr>
    <w:rPr>
      <w:sz w:val="18"/>
      <w:szCs w:val="18"/>
      <w:bdr w:val="nil"/>
    </w:rPr>
  </w:style>
  <w:style w:type="character" w:customStyle="1" w:styleId="BalloonTextChar">
    <w:name w:val="Balloon Text Char"/>
    <w:basedOn w:val="DefaultParagraphFont"/>
    <w:link w:val="BalloonText"/>
    <w:uiPriority w:val="99"/>
    <w:semiHidden/>
    <w:rsid w:val="005B6045"/>
    <w:rPr>
      <w:sz w:val="18"/>
      <w:szCs w:val="18"/>
    </w:rPr>
  </w:style>
  <w:style w:type="paragraph" w:styleId="CommentSubject">
    <w:name w:val="annotation subject"/>
    <w:basedOn w:val="CommentText"/>
    <w:next w:val="CommentText"/>
    <w:link w:val="CommentSubjectChar"/>
    <w:uiPriority w:val="99"/>
    <w:semiHidden/>
    <w:unhideWhenUsed/>
    <w:rsid w:val="00C6501A"/>
    <w:rPr>
      <w:b/>
      <w:bCs/>
      <w:sz w:val="20"/>
      <w:szCs w:val="20"/>
    </w:rPr>
  </w:style>
  <w:style w:type="character" w:customStyle="1" w:styleId="CommentSubjectChar">
    <w:name w:val="Comment Subject Char"/>
    <w:basedOn w:val="CommentTextChar"/>
    <w:link w:val="CommentSubject"/>
    <w:uiPriority w:val="99"/>
    <w:semiHidden/>
    <w:rsid w:val="00C6501A"/>
    <w:rPr>
      <w:b/>
      <w:bCs/>
      <w:sz w:val="24"/>
      <w:szCs w:val="24"/>
    </w:rPr>
  </w:style>
  <w:style w:type="character" w:customStyle="1" w:styleId="BodyTegn">
    <w:name w:val="Body Tegn"/>
    <w:basedOn w:val="DefaultParagraphFont"/>
    <w:link w:val="Body"/>
    <w:uiPriority w:val="99"/>
    <w:rsid w:val="008543F3"/>
    <w:rPr>
      <w:rFonts w:ascii="Cambria" w:eastAsia="Cambria" w:hAnsi="Cambria" w:cs="Cambria"/>
      <w:color w:val="000000"/>
      <w:sz w:val="22"/>
      <w:szCs w:val="22"/>
      <w:u w:color="000000"/>
    </w:rPr>
  </w:style>
  <w:style w:type="character" w:styleId="FollowedHyperlink">
    <w:name w:val="FollowedHyperlink"/>
    <w:basedOn w:val="DefaultParagraphFont"/>
    <w:uiPriority w:val="99"/>
    <w:semiHidden/>
    <w:unhideWhenUsed/>
    <w:rsid w:val="00D326C1"/>
    <w:rPr>
      <w:color w:val="FF00FF" w:themeColor="followedHyperlink"/>
      <w:u w:val="single"/>
    </w:rPr>
  </w:style>
  <w:style w:type="character" w:customStyle="1" w:styleId="Heading3Char">
    <w:name w:val="Heading 3 Char"/>
    <w:basedOn w:val="DefaultParagraphFont"/>
    <w:link w:val="Heading3"/>
    <w:uiPriority w:val="9"/>
    <w:rsid w:val="0076612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766128"/>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rsid w:val="00766128"/>
    <w:rPr>
      <w:rFonts w:asciiTheme="majorHAnsi" w:eastAsiaTheme="majorEastAsia" w:hAnsiTheme="majorHAnsi" w:cstheme="majorBidi"/>
      <w:color w:val="365F91" w:themeColor="accent1" w:themeShade="BF"/>
      <w:sz w:val="24"/>
      <w:szCs w:val="24"/>
    </w:rPr>
  </w:style>
  <w:style w:type="paragraph" w:styleId="DocumentMap">
    <w:name w:val="Document Map"/>
    <w:basedOn w:val="Normal"/>
    <w:link w:val="DocumentMapChar"/>
    <w:uiPriority w:val="99"/>
    <w:semiHidden/>
    <w:unhideWhenUsed/>
    <w:rsid w:val="00961C56"/>
    <w:pPr>
      <w:pBdr>
        <w:top w:val="nil"/>
        <w:left w:val="nil"/>
        <w:bottom w:val="nil"/>
        <w:right w:val="nil"/>
        <w:between w:val="nil"/>
        <w:bar w:val="nil"/>
      </w:pBdr>
    </w:pPr>
    <w:rPr>
      <w:rFonts w:ascii="Lucida Grande" w:hAnsi="Lucida Grande" w:cs="Lucida Grande"/>
      <w:bdr w:val="nil"/>
    </w:rPr>
  </w:style>
  <w:style w:type="character" w:customStyle="1" w:styleId="DocumentMapChar">
    <w:name w:val="Document Map Char"/>
    <w:basedOn w:val="DefaultParagraphFont"/>
    <w:link w:val="DocumentMap"/>
    <w:uiPriority w:val="99"/>
    <w:semiHidden/>
    <w:rsid w:val="00961C56"/>
    <w:rPr>
      <w:rFonts w:ascii="Lucida Grande" w:hAnsi="Lucida Grande" w:cs="Lucida Grande"/>
      <w:sz w:val="24"/>
      <w:szCs w:val="24"/>
    </w:rPr>
  </w:style>
  <w:style w:type="paragraph" w:customStyle="1" w:styleId="EndNoteBibliographyTitle">
    <w:name w:val="EndNote Bibliography Title"/>
    <w:basedOn w:val="Normal"/>
    <w:link w:val="EndNoteBibliographyTitleChar"/>
    <w:rsid w:val="00961C56"/>
    <w:pPr>
      <w:pBdr>
        <w:top w:val="nil"/>
        <w:left w:val="nil"/>
        <w:bottom w:val="nil"/>
        <w:right w:val="nil"/>
        <w:between w:val="nil"/>
        <w:bar w:val="nil"/>
      </w:pBdr>
      <w:jc w:val="center"/>
    </w:pPr>
    <w:rPr>
      <w:rFonts w:ascii="Cambria" w:hAnsi="Cambria"/>
      <w:sz w:val="22"/>
      <w:bdr w:val="nil"/>
    </w:rPr>
  </w:style>
  <w:style w:type="paragraph" w:styleId="NoSpacing">
    <w:name w:val="No Spacing"/>
    <w:uiPriority w:val="1"/>
    <w:qFormat/>
    <w:rsid w:val="009C0B9D"/>
  </w:style>
  <w:style w:type="table" w:styleId="TableGrid">
    <w:name w:val="Table Grid"/>
    <w:basedOn w:val="TableNormal"/>
    <w:uiPriority w:val="39"/>
    <w:rsid w:val="005B72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F872E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Pr>
      <w:rFonts w:asciiTheme="minorHAnsi" w:eastAsiaTheme="minorEastAsia" w:hAnsiTheme="minorHAnsi" w:cstheme="minorBidi"/>
      <w:sz w:val="22"/>
      <w:szCs w:val="22"/>
      <w:bdr w:val="none" w:sz="0" w:space="0" w:color="auto"/>
      <w:lang w:eastAsia="nb-NO"/>
    </w:rPr>
    <w:tblPr>
      <w:tblInd w:w="0" w:type="dxa"/>
      <w:tblCellMar>
        <w:top w:w="0" w:type="dxa"/>
        <w:left w:w="0" w:type="dxa"/>
        <w:bottom w:w="0" w:type="dxa"/>
        <w:right w:w="0" w:type="dxa"/>
      </w:tblCellMar>
    </w:tblPr>
  </w:style>
  <w:style w:type="numbering" w:customStyle="1" w:styleId="Liste31">
    <w:name w:val="Liste 31"/>
    <w:basedOn w:val="NoList"/>
    <w:rsid w:val="00F872E2"/>
    <w:pPr>
      <w:numPr>
        <w:numId w:val="4"/>
      </w:numPr>
    </w:pPr>
  </w:style>
  <w:style w:type="numbering" w:customStyle="1" w:styleId="Liste41">
    <w:name w:val="Liste 41"/>
    <w:basedOn w:val="NoList"/>
    <w:rsid w:val="00F872E2"/>
    <w:pPr>
      <w:numPr>
        <w:numId w:val="3"/>
      </w:numPr>
    </w:pPr>
  </w:style>
  <w:style w:type="paragraph" w:styleId="Title">
    <w:name w:val="Title"/>
    <w:basedOn w:val="Normal"/>
    <w:next w:val="Normal"/>
    <w:link w:val="TitleChar"/>
    <w:uiPriority w:val="10"/>
    <w:qFormat/>
    <w:rsid w:val="004137A9"/>
    <w:pPr>
      <w:pBdr>
        <w:top w:val="nil"/>
        <w:left w:val="nil"/>
        <w:bottom w:val="nil"/>
        <w:right w:val="nil"/>
        <w:between w:val="nil"/>
        <w:bar w:val="nil"/>
      </w:pBdr>
      <w:contextualSpacing/>
    </w:pPr>
    <w:rPr>
      <w:rFonts w:asciiTheme="majorHAnsi" w:eastAsiaTheme="majorEastAsia" w:hAnsiTheme="majorHAnsi" w:cstheme="majorBidi"/>
      <w:spacing w:val="-10"/>
      <w:kern w:val="28"/>
      <w:sz w:val="56"/>
      <w:szCs w:val="56"/>
      <w:bdr w:val="nil"/>
    </w:rPr>
  </w:style>
  <w:style w:type="character" w:customStyle="1" w:styleId="TitleChar">
    <w:name w:val="Title Char"/>
    <w:basedOn w:val="DefaultParagraphFont"/>
    <w:link w:val="Title"/>
    <w:uiPriority w:val="10"/>
    <w:rsid w:val="004137A9"/>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4137A9"/>
    <w:rPr>
      <w:b/>
      <w:bCs/>
    </w:rPr>
  </w:style>
  <w:style w:type="character" w:customStyle="1" w:styleId="highlight">
    <w:name w:val="highlight"/>
    <w:basedOn w:val="DefaultParagraphFont"/>
    <w:rsid w:val="00D621BA"/>
  </w:style>
  <w:style w:type="character" w:customStyle="1" w:styleId="mixed-citation">
    <w:name w:val="mixed-citation"/>
    <w:basedOn w:val="DefaultParagraphFont"/>
    <w:rsid w:val="00D621BA"/>
  </w:style>
  <w:style w:type="character" w:customStyle="1" w:styleId="ref-title">
    <w:name w:val="ref-title"/>
    <w:basedOn w:val="DefaultParagraphFont"/>
    <w:rsid w:val="00D621BA"/>
  </w:style>
  <w:style w:type="character" w:styleId="Emphasis">
    <w:name w:val="Emphasis"/>
    <w:basedOn w:val="DefaultParagraphFont"/>
    <w:uiPriority w:val="20"/>
    <w:qFormat/>
    <w:rsid w:val="00D621BA"/>
    <w:rPr>
      <w:i/>
      <w:iCs/>
    </w:rPr>
  </w:style>
  <w:style w:type="character" w:customStyle="1" w:styleId="ref-vol">
    <w:name w:val="ref-vol"/>
    <w:basedOn w:val="DefaultParagraphFont"/>
    <w:rsid w:val="00D621BA"/>
  </w:style>
  <w:style w:type="character" w:customStyle="1" w:styleId="Heading1Char">
    <w:name w:val="Heading 1 Char"/>
    <w:basedOn w:val="DefaultParagraphFont"/>
    <w:link w:val="Heading1"/>
    <w:uiPriority w:val="9"/>
    <w:rsid w:val="007806CA"/>
    <w:rPr>
      <w:rFonts w:ascii="Calibri" w:eastAsia="Calibri" w:hAnsi="Calibri" w:cs="Calibri"/>
      <w:b/>
      <w:bCs/>
      <w:color w:val="345A8A"/>
      <w:sz w:val="32"/>
      <w:szCs w:val="32"/>
      <w:u w:color="345A8A"/>
      <w:lang w:val="it-IT"/>
    </w:rPr>
  </w:style>
  <w:style w:type="paragraph" w:styleId="Header">
    <w:name w:val="header"/>
    <w:basedOn w:val="Normal"/>
    <w:link w:val="HeaderChar"/>
    <w:uiPriority w:val="99"/>
    <w:unhideWhenUsed/>
    <w:rsid w:val="006774B8"/>
    <w:pPr>
      <w:pBdr>
        <w:top w:val="nil"/>
        <w:left w:val="nil"/>
        <w:bottom w:val="nil"/>
        <w:right w:val="nil"/>
        <w:between w:val="nil"/>
        <w:bar w:val="nil"/>
      </w:pBdr>
      <w:tabs>
        <w:tab w:val="center" w:pos="4680"/>
        <w:tab w:val="right" w:pos="9360"/>
      </w:tabs>
    </w:pPr>
    <w:rPr>
      <w:bdr w:val="nil"/>
    </w:rPr>
  </w:style>
  <w:style w:type="character" w:customStyle="1" w:styleId="HeaderChar">
    <w:name w:val="Header Char"/>
    <w:basedOn w:val="DefaultParagraphFont"/>
    <w:link w:val="Header"/>
    <w:uiPriority w:val="99"/>
    <w:rsid w:val="006774B8"/>
    <w:rPr>
      <w:sz w:val="24"/>
      <w:szCs w:val="24"/>
    </w:rPr>
  </w:style>
  <w:style w:type="paragraph" w:styleId="Footer">
    <w:name w:val="footer"/>
    <w:basedOn w:val="Normal"/>
    <w:link w:val="FooterChar"/>
    <w:uiPriority w:val="99"/>
    <w:unhideWhenUsed/>
    <w:rsid w:val="006774B8"/>
    <w:pPr>
      <w:pBdr>
        <w:top w:val="nil"/>
        <w:left w:val="nil"/>
        <w:bottom w:val="nil"/>
        <w:right w:val="nil"/>
        <w:between w:val="nil"/>
        <w:bar w:val="nil"/>
      </w:pBdr>
      <w:tabs>
        <w:tab w:val="center" w:pos="4680"/>
        <w:tab w:val="right" w:pos="9360"/>
      </w:tabs>
    </w:pPr>
    <w:rPr>
      <w:bdr w:val="nil"/>
    </w:rPr>
  </w:style>
  <w:style w:type="character" w:customStyle="1" w:styleId="FooterChar">
    <w:name w:val="Footer Char"/>
    <w:basedOn w:val="DefaultParagraphFont"/>
    <w:link w:val="Footer"/>
    <w:uiPriority w:val="99"/>
    <w:rsid w:val="006774B8"/>
    <w:rPr>
      <w:sz w:val="24"/>
      <w:szCs w:val="24"/>
    </w:rPr>
  </w:style>
  <w:style w:type="character" w:customStyle="1" w:styleId="Heading6Char">
    <w:name w:val="Heading 6 Char"/>
    <w:basedOn w:val="DefaultParagraphFont"/>
    <w:link w:val="Heading6"/>
    <w:uiPriority w:val="9"/>
    <w:rsid w:val="00580119"/>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580119"/>
    <w:rPr>
      <w:rFonts w:asciiTheme="majorHAnsi" w:eastAsiaTheme="majorEastAsia" w:hAnsiTheme="majorHAnsi" w:cstheme="majorBidi"/>
      <w:i/>
      <w:iCs/>
      <w:color w:val="243F60" w:themeColor="accent1" w:themeShade="7F"/>
      <w:sz w:val="24"/>
      <w:szCs w:val="24"/>
    </w:rPr>
  </w:style>
  <w:style w:type="character" w:customStyle="1" w:styleId="Heading9Char">
    <w:name w:val="Heading 9 Char"/>
    <w:basedOn w:val="DefaultParagraphFont"/>
    <w:link w:val="Heading9"/>
    <w:uiPriority w:val="9"/>
    <w:semiHidden/>
    <w:rsid w:val="00580119"/>
    <w:rPr>
      <w:rFonts w:asciiTheme="majorHAnsi" w:eastAsiaTheme="majorEastAsia" w:hAnsiTheme="majorHAnsi" w:cstheme="majorBidi"/>
      <w:i/>
      <w:iCs/>
      <w:color w:val="272727" w:themeColor="text1" w:themeTint="D8"/>
      <w:sz w:val="21"/>
      <w:szCs w:val="21"/>
    </w:rPr>
  </w:style>
  <w:style w:type="paragraph" w:customStyle="1" w:styleId="BodyA">
    <w:name w:val="Body A"/>
    <w:link w:val="BodyATegn"/>
    <w:rsid w:val="002633C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Pr>
      <w:rFonts w:ascii="Calibri" w:eastAsia="Calibri" w:hAnsi="Calibri" w:cs="Calibri"/>
      <w:color w:val="000000"/>
      <w:sz w:val="22"/>
      <w:szCs w:val="22"/>
      <w:u w:color="000000"/>
      <w:bdr w:val="none" w:sz="0" w:space="0" w:color="auto"/>
      <w:lang w:eastAsia="nb-NO"/>
    </w:rPr>
  </w:style>
  <w:style w:type="character" w:customStyle="1" w:styleId="BodyATegn">
    <w:name w:val="Body A Tegn"/>
    <w:basedOn w:val="DefaultParagraphFont"/>
    <w:link w:val="BodyA"/>
    <w:rsid w:val="002633CF"/>
    <w:rPr>
      <w:rFonts w:ascii="Calibri" w:eastAsia="Calibri" w:hAnsi="Calibri" w:cs="Calibri"/>
      <w:color w:val="000000"/>
      <w:sz w:val="22"/>
      <w:szCs w:val="22"/>
      <w:u w:color="000000"/>
      <w:bdr w:val="none" w:sz="0" w:space="0" w:color="auto"/>
      <w:lang w:eastAsia="nb-NO"/>
    </w:rPr>
  </w:style>
  <w:style w:type="paragraph" w:styleId="Revision">
    <w:name w:val="Revision"/>
    <w:hidden/>
    <w:uiPriority w:val="99"/>
    <w:semiHidden/>
    <w:rsid w:val="006E6EF1"/>
    <w:pPr>
      <w:pBdr>
        <w:top w:val="none" w:sz="0" w:space="0" w:color="auto"/>
        <w:left w:val="none" w:sz="0" w:space="0" w:color="auto"/>
        <w:bottom w:val="none" w:sz="0" w:space="0" w:color="auto"/>
        <w:right w:val="none" w:sz="0" w:space="0" w:color="auto"/>
        <w:between w:val="none" w:sz="0" w:space="0" w:color="auto"/>
        <w:bar w:val="none" w:sz="0" w:color="auto"/>
      </w:pBdr>
    </w:pPr>
  </w:style>
  <w:style w:type="paragraph" w:customStyle="1" w:styleId="m-5583194003833394782gmail-body">
    <w:name w:val="m_-5583194003833394782gmail-body"/>
    <w:basedOn w:val="Normal"/>
    <w:rsid w:val="00577F2C"/>
    <w:pPr>
      <w:spacing w:before="100" w:beforeAutospacing="1" w:after="100" w:afterAutospacing="1"/>
    </w:pPr>
  </w:style>
  <w:style w:type="numbering" w:customStyle="1" w:styleId="List0">
    <w:name w:val="List 0"/>
    <w:basedOn w:val="ImportedStyle1"/>
    <w:rsid w:val="00470CE4"/>
    <w:pPr>
      <w:numPr>
        <w:numId w:val="6"/>
      </w:numPr>
    </w:pPr>
  </w:style>
  <w:style w:type="character" w:styleId="FootnoteReference">
    <w:name w:val="footnote reference"/>
    <w:basedOn w:val="DefaultParagraphFont"/>
    <w:uiPriority w:val="99"/>
    <w:unhideWhenUsed/>
    <w:rsid w:val="00E55F97"/>
    <w:rPr>
      <w:vertAlign w:val="superscript"/>
    </w:rPr>
  </w:style>
  <w:style w:type="paragraph" w:customStyle="1" w:styleId="Title1">
    <w:name w:val="Title1"/>
    <w:basedOn w:val="Normal"/>
    <w:rsid w:val="002004C4"/>
    <w:pPr>
      <w:spacing w:before="100" w:beforeAutospacing="1" w:after="100" w:afterAutospacing="1"/>
    </w:pPr>
    <w:rPr>
      <w:rFonts w:eastAsia="Times New Roman"/>
      <w:lang w:val="en-ZA" w:eastAsia="en-ZA"/>
    </w:rPr>
  </w:style>
  <w:style w:type="paragraph" w:customStyle="1" w:styleId="gmail-body">
    <w:name w:val="gmail-body"/>
    <w:basedOn w:val="Normal"/>
    <w:rsid w:val="00CC2A44"/>
    <w:pPr>
      <w:spacing w:before="100" w:beforeAutospacing="1" w:after="100" w:afterAutospacing="1"/>
    </w:pPr>
    <w:rPr>
      <w:rFonts w:eastAsia="Times New Roman"/>
    </w:rPr>
  </w:style>
  <w:style w:type="character" w:customStyle="1" w:styleId="Heading2Char">
    <w:name w:val="Heading 2 Char"/>
    <w:basedOn w:val="DefaultParagraphFont"/>
    <w:link w:val="Heading2"/>
    <w:uiPriority w:val="9"/>
    <w:rsid w:val="00125B52"/>
    <w:rPr>
      <w:rFonts w:ascii="Calibri" w:eastAsia="Calibri" w:hAnsi="Calibri" w:cs="Calibri"/>
      <w:b/>
      <w:bCs/>
      <w:color w:val="4F81BD"/>
      <w:sz w:val="26"/>
      <w:szCs w:val="26"/>
      <w:u w:color="4F81BD"/>
      <w:lang w:val="it-IT"/>
    </w:rPr>
  </w:style>
  <w:style w:type="paragraph" w:styleId="Bibliography">
    <w:name w:val="Bibliography"/>
    <w:basedOn w:val="Normal"/>
    <w:next w:val="Normal"/>
    <w:uiPriority w:val="37"/>
    <w:unhideWhenUsed/>
    <w:rsid w:val="00F877E6"/>
  </w:style>
  <w:style w:type="character" w:customStyle="1" w:styleId="il">
    <w:name w:val="il"/>
    <w:basedOn w:val="DefaultParagraphFont"/>
    <w:rsid w:val="00B463F6"/>
  </w:style>
  <w:style w:type="character" w:styleId="PageNumber">
    <w:name w:val="page number"/>
    <w:basedOn w:val="DefaultParagraphFont"/>
    <w:uiPriority w:val="99"/>
    <w:semiHidden/>
    <w:unhideWhenUsed/>
    <w:rsid w:val="006979D9"/>
  </w:style>
  <w:style w:type="character" w:customStyle="1" w:styleId="UnresolvedMention1">
    <w:name w:val="Unresolved Mention1"/>
    <w:basedOn w:val="DefaultParagraphFont"/>
    <w:uiPriority w:val="99"/>
    <w:semiHidden/>
    <w:unhideWhenUsed/>
    <w:rsid w:val="004416F9"/>
    <w:rPr>
      <w:color w:val="605E5C"/>
      <w:shd w:val="clear" w:color="auto" w:fill="E1DFDD"/>
    </w:rPr>
  </w:style>
  <w:style w:type="character" w:customStyle="1" w:styleId="UnresolvedMention2">
    <w:name w:val="Unresolved Mention2"/>
    <w:basedOn w:val="DefaultParagraphFont"/>
    <w:uiPriority w:val="99"/>
    <w:semiHidden/>
    <w:unhideWhenUsed/>
    <w:rsid w:val="00467930"/>
    <w:rPr>
      <w:color w:val="605E5C"/>
      <w:shd w:val="clear" w:color="auto" w:fill="E1DFDD"/>
    </w:rPr>
  </w:style>
  <w:style w:type="character" w:customStyle="1" w:styleId="UnresolvedMention3">
    <w:name w:val="Unresolved Mention3"/>
    <w:basedOn w:val="DefaultParagraphFont"/>
    <w:uiPriority w:val="99"/>
    <w:semiHidden/>
    <w:unhideWhenUsed/>
    <w:rsid w:val="008D4A5E"/>
    <w:rPr>
      <w:color w:val="605E5C"/>
      <w:shd w:val="clear" w:color="auto" w:fill="E1DFDD"/>
    </w:rPr>
  </w:style>
  <w:style w:type="character" w:styleId="PlaceholderText">
    <w:name w:val="Placeholder Text"/>
    <w:basedOn w:val="DefaultParagraphFont"/>
    <w:uiPriority w:val="99"/>
    <w:semiHidden/>
    <w:rsid w:val="00787D00"/>
    <w:rPr>
      <w:color w:val="808080"/>
    </w:rPr>
  </w:style>
  <w:style w:type="character" w:styleId="UnresolvedMention">
    <w:name w:val="Unresolved Mention"/>
    <w:basedOn w:val="DefaultParagraphFont"/>
    <w:uiPriority w:val="99"/>
    <w:semiHidden/>
    <w:unhideWhenUsed/>
    <w:rsid w:val="0019598A"/>
    <w:rPr>
      <w:color w:val="605E5C"/>
      <w:shd w:val="clear" w:color="auto" w:fill="E1DFDD"/>
    </w:rPr>
  </w:style>
  <w:style w:type="character" w:styleId="LineNumber">
    <w:name w:val="line number"/>
    <w:basedOn w:val="DefaultParagraphFont"/>
    <w:uiPriority w:val="99"/>
    <w:semiHidden/>
    <w:unhideWhenUsed/>
    <w:rsid w:val="00A47674"/>
  </w:style>
  <w:style w:type="character" w:customStyle="1" w:styleId="EndNoteBibliographyTitleChar">
    <w:name w:val="EndNote Bibliography Title Char"/>
    <w:basedOn w:val="DefaultParagraphFont"/>
    <w:link w:val="EndNoteBibliographyTitle"/>
    <w:rsid w:val="0044338B"/>
    <w:rPr>
      <w:rFonts w:ascii="Cambria" w:hAnsi="Cambri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22839">
      <w:bodyDiv w:val="1"/>
      <w:marLeft w:val="0"/>
      <w:marRight w:val="0"/>
      <w:marTop w:val="0"/>
      <w:marBottom w:val="0"/>
      <w:divBdr>
        <w:top w:val="none" w:sz="0" w:space="0" w:color="auto"/>
        <w:left w:val="none" w:sz="0" w:space="0" w:color="auto"/>
        <w:bottom w:val="none" w:sz="0" w:space="0" w:color="auto"/>
        <w:right w:val="none" w:sz="0" w:space="0" w:color="auto"/>
      </w:divBdr>
    </w:div>
    <w:div w:id="16087032">
      <w:bodyDiv w:val="1"/>
      <w:marLeft w:val="0"/>
      <w:marRight w:val="0"/>
      <w:marTop w:val="0"/>
      <w:marBottom w:val="0"/>
      <w:divBdr>
        <w:top w:val="none" w:sz="0" w:space="0" w:color="auto"/>
        <w:left w:val="none" w:sz="0" w:space="0" w:color="auto"/>
        <w:bottom w:val="none" w:sz="0" w:space="0" w:color="auto"/>
        <w:right w:val="none" w:sz="0" w:space="0" w:color="auto"/>
      </w:divBdr>
      <w:divsChild>
        <w:div w:id="1297488838">
          <w:marLeft w:val="0"/>
          <w:marRight w:val="225"/>
          <w:marTop w:val="75"/>
          <w:marBottom w:val="0"/>
          <w:divBdr>
            <w:top w:val="none" w:sz="0" w:space="0" w:color="auto"/>
            <w:left w:val="none" w:sz="0" w:space="0" w:color="auto"/>
            <w:bottom w:val="none" w:sz="0" w:space="0" w:color="auto"/>
            <w:right w:val="none" w:sz="0" w:space="0" w:color="auto"/>
          </w:divBdr>
          <w:divsChild>
            <w:div w:id="247807693">
              <w:marLeft w:val="0"/>
              <w:marRight w:val="0"/>
              <w:marTop w:val="0"/>
              <w:marBottom w:val="0"/>
              <w:divBdr>
                <w:top w:val="none" w:sz="0" w:space="0" w:color="auto"/>
                <w:left w:val="none" w:sz="0" w:space="0" w:color="auto"/>
                <w:bottom w:val="none" w:sz="0" w:space="0" w:color="auto"/>
                <w:right w:val="none" w:sz="0" w:space="0" w:color="auto"/>
              </w:divBdr>
              <w:divsChild>
                <w:div w:id="539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24611">
      <w:bodyDiv w:val="1"/>
      <w:marLeft w:val="0"/>
      <w:marRight w:val="0"/>
      <w:marTop w:val="0"/>
      <w:marBottom w:val="0"/>
      <w:divBdr>
        <w:top w:val="none" w:sz="0" w:space="0" w:color="auto"/>
        <w:left w:val="none" w:sz="0" w:space="0" w:color="auto"/>
        <w:bottom w:val="none" w:sz="0" w:space="0" w:color="auto"/>
        <w:right w:val="none" w:sz="0" w:space="0" w:color="auto"/>
      </w:divBdr>
    </w:div>
    <w:div w:id="26148989">
      <w:bodyDiv w:val="1"/>
      <w:marLeft w:val="0"/>
      <w:marRight w:val="0"/>
      <w:marTop w:val="0"/>
      <w:marBottom w:val="0"/>
      <w:divBdr>
        <w:top w:val="none" w:sz="0" w:space="0" w:color="auto"/>
        <w:left w:val="none" w:sz="0" w:space="0" w:color="auto"/>
        <w:bottom w:val="none" w:sz="0" w:space="0" w:color="auto"/>
        <w:right w:val="none" w:sz="0" w:space="0" w:color="auto"/>
      </w:divBdr>
    </w:div>
    <w:div w:id="26830725">
      <w:bodyDiv w:val="1"/>
      <w:marLeft w:val="0"/>
      <w:marRight w:val="0"/>
      <w:marTop w:val="0"/>
      <w:marBottom w:val="0"/>
      <w:divBdr>
        <w:top w:val="none" w:sz="0" w:space="0" w:color="auto"/>
        <w:left w:val="none" w:sz="0" w:space="0" w:color="auto"/>
        <w:bottom w:val="none" w:sz="0" w:space="0" w:color="auto"/>
        <w:right w:val="none" w:sz="0" w:space="0" w:color="auto"/>
      </w:divBdr>
      <w:divsChild>
        <w:div w:id="729353966">
          <w:marLeft w:val="0"/>
          <w:marRight w:val="0"/>
          <w:marTop w:val="0"/>
          <w:marBottom w:val="225"/>
          <w:divBdr>
            <w:top w:val="none" w:sz="0" w:space="0" w:color="auto"/>
            <w:left w:val="none" w:sz="0" w:space="0" w:color="auto"/>
            <w:bottom w:val="none" w:sz="0" w:space="0" w:color="auto"/>
            <w:right w:val="none" w:sz="0" w:space="0" w:color="auto"/>
          </w:divBdr>
        </w:div>
        <w:div w:id="1223637193">
          <w:marLeft w:val="0"/>
          <w:marRight w:val="0"/>
          <w:marTop w:val="0"/>
          <w:marBottom w:val="225"/>
          <w:divBdr>
            <w:top w:val="none" w:sz="0" w:space="0" w:color="auto"/>
            <w:left w:val="none" w:sz="0" w:space="0" w:color="auto"/>
            <w:bottom w:val="none" w:sz="0" w:space="0" w:color="auto"/>
            <w:right w:val="none" w:sz="0" w:space="0" w:color="auto"/>
          </w:divBdr>
          <w:divsChild>
            <w:div w:id="1802647841">
              <w:marLeft w:val="0"/>
              <w:marRight w:val="0"/>
              <w:marTop w:val="0"/>
              <w:marBottom w:val="0"/>
              <w:divBdr>
                <w:top w:val="none" w:sz="0" w:space="0" w:color="auto"/>
                <w:left w:val="none" w:sz="0" w:space="0" w:color="auto"/>
                <w:bottom w:val="none" w:sz="0" w:space="0" w:color="auto"/>
                <w:right w:val="none" w:sz="0" w:space="0" w:color="auto"/>
              </w:divBdr>
              <w:divsChild>
                <w:div w:id="132065509">
                  <w:marLeft w:val="0"/>
                  <w:marRight w:val="0"/>
                  <w:marTop w:val="0"/>
                  <w:marBottom w:val="75"/>
                  <w:divBdr>
                    <w:top w:val="none" w:sz="0" w:space="0" w:color="auto"/>
                    <w:left w:val="none" w:sz="0" w:space="0" w:color="auto"/>
                    <w:bottom w:val="none" w:sz="0" w:space="0" w:color="auto"/>
                    <w:right w:val="none" w:sz="0" w:space="0" w:color="auto"/>
                  </w:divBdr>
                </w:div>
                <w:div w:id="151533628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37244760">
      <w:bodyDiv w:val="1"/>
      <w:marLeft w:val="0"/>
      <w:marRight w:val="0"/>
      <w:marTop w:val="0"/>
      <w:marBottom w:val="0"/>
      <w:divBdr>
        <w:top w:val="none" w:sz="0" w:space="0" w:color="auto"/>
        <w:left w:val="none" w:sz="0" w:space="0" w:color="auto"/>
        <w:bottom w:val="none" w:sz="0" w:space="0" w:color="auto"/>
        <w:right w:val="none" w:sz="0" w:space="0" w:color="auto"/>
      </w:divBdr>
    </w:div>
    <w:div w:id="45882365">
      <w:bodyDiv w:val="1"/>
      <w:marLeft w:val="0"/>
      <w:marRight w:val="0"/>
      <w:marTop w:val="0"/>
      <w:marBottom w:val="0"/>
      <w:divBdr>
        <w:top w:val="none" w:sz="0" w:space="0" w:color="auto"/>
        <w:left w:val="none" w:sz="0" w:space="0" w:color="auto"/>
        <w:bottom w:val="none" w:sz="0" w:space="0" w:color="auto"/>
        <w:right w:val="none" w:sz="0" w:space="0" w:color="auto"/>
      </w:divBdr>
    </w:div>
    <w:div w:id="51854779">
      <w:bodyDiv w:val="1"/>
      <w:marLeft w:val="0"/>
      <w:marRight w:val="0"/>
      <w:marTop w:val="0"/>
      <w:marBottom w:val="0"/>
      <w:divBdr>
        <w:top w:val="none" w:sz="0" w:space="0" w:color="auto"/>
        <w:left w:val="none" w:sz="0" w:space="0" w:color="auto"/>
        <w:bottom w:val="none" w:sz="0" w:space="0" w:color="auto"/>
        <w:right w:val="none" w:sz="0" w:space="0" w:color="auto"/>
      </w:divBdr>
      <w:divsChild>
        <w:div w:id="1992170174">
          <w:marLeft w:val="0"/>
          <w:marRight w:val="0"/>
          <w:marTop w:val="0"/>
          <w:marBottom w:val="0"/>
          <w:divBdr>
            <w:top w:val="none" w:sz="0" w:space="0" w:color="auto"/>
            <w:left w:val="none" w:sz="0" w:space="0" w:color="auto"/>
            <w:bottom w:val="none" w:sz="0" w:space="0" w:color="auto"/>
            <w:right w:val="none" w:sz="0" w:space="0" w:color="auto"/>
          </w:divBdr>
          <w:divsChild>
            <w:div w:id="232472854">
              <w:marLeft w:val="0"/>
              <w:marRight w:val="0"/>
              <w:marTop w:val="0"/>
              <w:marBottom w:val="0"/>
              <w:divBdr>
                <w:top w:val="none" w:sz="0" w:space="0" w:color="auto"/>
                <w:left w:val="none" w:sz="0" w:space="0" w:color="auto"/>
                <w:bottom w:val="none" w:sz="0" w:space="0" w:color="auto"/>
                <w:right w:val="none" w:sz="0" w:space="0" w:color="auto"/>
              </w:divBdr>
              <w:divsChild>
                <w:div w:id="117238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6785">
      <w:bodyDiv w:val="1"/>
      <w:marLeft w:val="0"/>
      <w:marRight w:val="0"/>
      <w:marTop w:val="0"/>
      <w:marBottom w:val="0"/>
      <w:divBdr>
        <w:top w:val="none" w:sz="0" w:space="0" w:color="auto"/>
        <w:left w:val="none" w:sz="0" w:space="0" w:color="auto"/>
        <w:bottom w:val="none" w:sz="0" w:space="0" w:color="auto"/>
        <w:right w:val="none" w:sz="0" w:space="0" w:color="auto"/>
      </w:divBdr>
    </w:div>
    <w:div w:id="76170174">
      <w:bodyDiv w:val="1"/>
      <w:marLeft w:val="0"/>
      <w:marRight w:val="0"/>
      <w:marTop w:val="0"/>
      <w:marBottom w:val="0"/>
      <w:divBdr>
        <w:top w:val="none" w:sz="0" w:space="0" w:color="auto"/>
        <w:left w:val="none" w:sz="0" w:space="0" w:color="auto"/>
        <w:bottom w:val="none" w:sz="0" w:space="0" w:color="auto"/>
        <w:right w:val="none" w:sz="0" w:space="0" w:color="auto"/>
      </w:divBdr>
      <w:divsChild>
        <w:div w:id="1025328079">
          <w:marLeft w:val="446"/>
          <w:marRight w:val="0"/>
          <w:marTop w:val="0"/>
          <w:marBottom w:val="0"/>
          <w:divBdr>
            <w:top w:val="none" w:sz="0" w:space="0" w:color="auto"/>
            <w:left w:val="none" w:sz="0" w:space="0" w:color="auto"/>
            <w:bottom w:val="none" w:sz="0" w:space="0" w:color="auto"/>
            <w:right w:val="none" w:sz="0" w:space="0" w:color="auto"/>
          </w:divBdr>
        </w:div>
      </w:divsChild>
    </w:div>
    <w:div w:id="89936328">
      <w:bodyDiv w:val="1"/>
      <w:marLeft w:val="0"/>
      <w:marRight w:val="0"/>
      <w:marTop w:val="0"/>
      <w:marBottom w:val="0"/>
      <w:divBdr>
        <w:top w:val="none" w:sz="0" w:space="0" w:color="auto"/>
        <w:left w:val="none" w:sz="0" w:space="0" w:color="auto"/>
        <w:bottom w:val="none" w:sz="0" w:space="0" w:color="auto"/>
        <w:right w:val="none" w:sz="0" w:space="0" w:color="auto"/>
      </w:divBdr>
    </w:div>
    <w:div w:id="99226550">
      <w:bodyDiv w:val="1"/>
      <w:marLeft w:val="0"/>
      <w:marRight w:val="0"/>
      <w:marTop w:val="0"/>
      <w:marBottom w:val="0"/>
      <w:divBdr>
        <w:top w:val="none" w:sz="0" w:space="0" w:color="auto"/>
        <w:left w:val="none" w:sz="0" w:space="0" w:color="auto"/>
        <w:bottom w:val="none" w:sz="0" w:space="0" w:color="auto"/>
        <w:right w:val="none" w:sz="0" w:space="0" w:color="auto"/>
      </w:divBdr>
    </w:div>
    <w:div w:id="109402230">
      <w:bodyDiv w:val="1"/>
      <w:marLeft w:val="0"/>
      <w:marRight w:val="0"/>
      <w:marTop w:val="0"/>
      <w:marBottom w:val="0"/>
      <w:divBdr>
        <w:top w:val="none" w:sz="0" w:space="0" w:color="auto"/>
        <w:left w:val="none" w:sz="0" w:space="0" w:color="auto"/>
        <w:bottom w:val="none" w:sz="0" w:space="0" w:color="auto"/>
        <w:right w:val="none" w:sz="0" w:space="0" w:color="auto"/>
      </w:divBdr>
    </w:div>
    <w:div w:id="128020121">
      <w:bodyDiv w:val="1"/>
      <w:marLeft w:val="0"/>
      <w:marRight w:val="0"/>
      <w:marTop w:val="0"/>
      <w:marBottom w:val="0"/>
      <w:divBdr>
        <w:top w:val="none" w:sz="0" w:space="0" w:color="auto"/>
        <w:left w:val="none" w:sz="0" w:space="0" w:color="auto"/>
        <w:bottom w:val="none" w:sz="0" w:space="0" w:color="auto"/>
        <w:right w:val="none" w:sz="0" w:space="0" w:color="auto"/>
      </w:divBdr>
    </w:div>
    <w:div w:id="137110175">
      <w:bodyDiv w:val="1"/>
      <w:marLeft w:val="0"/>
      <w:marRight w:val="0"/>
      <w:marTop w:val="0"/>
      <w:marBottom w:val="0"/>
      <w:divBdr>
        <w:top w:val="none" w:sz="0" w:space="0" w:color="auto"/>
        <w:left w:val="none" w:sz="0" w:space="0" w:color="auto"/>
        <w:bottom w:val="none" w:sz="0" w:space="0" w:color="auto"/>
        <w:right w:val="none" w:sz="0" w:space="0" w:color="auto"/>
      </w:divBdr>
    </w:div>
    <w:div w:id="137917569">
      <w:bodyDiv w:val="1"/>
      <w:marLeft w:val="0"/>
      <w:marRight w:val="0"/>
      <w:marTop w:val="0"/>
      <w:marBottom w:val="0"/>
      <w:divBdr>
        <w:top w:val="none" w:sz="0" w:space="0" w:color="auto"/>
        <w:left w:val="none" w:sz="0" w:space="0" w:color="auto"/>
        <w:bottom w:val="none" w:sz="0" w:space="0" w:color="auto"/>
        <w:right w:val="none" w:sz="0" w:space="0" w:color="auto"/>
      </w:divBdr>
    </w:div>
    <w:div w:id="141236565">
      <w:bodyDiv w:val="1"/>
      <w:marLeft w:val="0"/>
      <w:marRight w:val="0"/>
      <w:marTop w:val="0"/>
      <w:marBottom w:val="0"/>
      <w:divBdr>
        <w:top w:val="none" w:sz="0" w:space="0" w:color="auto"/>
        <w:left w:val="none" w:sz="0" w:space="0" w:color="auto"/>
        <w:bottom w:val="none" w:sz="0" w:space="0" w:color="auto"/>
        <w:right w:val="none" w:sz="0" w:space="0" w:color="auto"/>
      </w:divBdr>
    </w:div>
    <w:div w:id="190918304">
      <w:bodyDiv w:val="1"/>
      <w:marLeft w:val="0"/>
      <w:marRight w:val="0"/>
      <w:marTop w:val="0"/>
      <w:marBottom w:val="0"/>
      <w:divBdr>
        <w:top w:val="none" w:sz="0" w:space="0" w:color="auto"/>
        <w:left w:val="none" w:sz="0" w:space="0" w:color="auto"/>
        <w:bottom w:val="none" w:sz="0" w:space="0" w:color="auto"/>
        <w:right w:val="none" w:sz="0" w:space="0" w:color="auto"/>
      </w:divBdr>
    </w:div>
    <w:div w:id="193813910">
      <w:bodyDiv w:val="1"/>
      <w:marLeft w:val="0"/>
      <w:marRight w:val="0"/>
      <w:marTop w:val="0"/>
      <w:marBottom w:val="0"/>
      <w:divBdr>
        <w:top w:val="none" w:sz="0" w:space="0" w:color="auto"/>
        <w:left w:val="none" w:sz="0" w:space="0" w:color="auto"/>
        <w:bottom w:val="none" w:sz="0" w:space="0" w:color="auto"/>
        <w:right w:val="none" w:sz="0" w:space="0" w:color="auto"/>
      </w:divBdr>
    </w:div>
    <w:div w:id="203560476">
      <w:bodyDiv w:val="1"/>
      <w:marLeft w:val="0"/>
      <w:marRight w:val="0"/>
      <w:marTop w:val="0"/>
      <w:marBottom w:val="0"/>
      <w:divBdr>
        <w:top w:val="none" w:sz="0" w:space="0" w:color="auto"/>
        <w:left w:val="none" w:sz="0" w:space="0" w:color="auto"/>
        <w:bottom w:val="none" w:sz="0" w:space="0" w:color="auto"/>
        <w:right w:val="none" w:sz="0" w:space="0" w:color="auto"/>
      </w:divBdr>
    </w:div>
    <w:div w:id="210193823">
      <w:bodyDiv w:val="1"/>
      <w:marLeft w:val="0"/>
      <w:marRight w:val="0"/>
      <w:marTop w:val="0"/>
      <w:marBottom w:val="0"/>
      <w:divBdr>
        <w:top w:val="none" w:sz="0" w:space="0" w:color="auto"/>
        <w:left w:val="none" w:sz="0" w:space="0" w:color="auto"/>
        <w:bottom w:val="none" w:sz="0" w:space="0" w:color="auto"/>
        <w:right w:val="none" w:sz="0" w:space="0" w:color="auto"/>
      </w:divBdr>
    </w:div>
    <w:div w:id="222789235">
      <w:bodyDiv w:val="1"/>
      <w:marLeft w:val="0"/>
      <w:marRight w:val="0"/>
      <w:marTop w:val="0"/>
      <w:marBottom w:val="0"/>
      <w:divBdr>
        <w:top w:val="none" w:sz="0" w:space="0" w:color="auto"/>
        <w:left w:val="none" w:sz="0" w:space="0" w:color="auto"/>
        <w:bottom w:val="none" w:sz="0" w:space="0" w:color="auto"/>
        <w:right w:val="none" w:sz="0" w:space="0" w:color="auto"/>
      </w:divBdr>
    </w:div>
    <w:div w:id="236669801">
      <w:bodyDiv w:val="1"/>
      <w:marLeft w:val="0"/>
      <w:marRight w:val="0"/>
      <w:marTop w:val="0"/>
      <w:marBottom w:val="0"/>
      <w:divBdr>
        <w:top w:val="none" w:sz="0" w:space="0" w:color="auto"/>
        <w:left w:val="none" w:sz="0" w:space="0" w:color="auto"/>
        <w:bottom w:val="none" w:sz="0" w:space="0" w:color="auto"/>
        <w:right w:val="none" w:sz="0" w:space="0" w:color="auto"/>
      </w:divBdr>
    </w:div>
    <w:div w:id="236870082">
      <w:bodyDiv w:val="1"/>
      <w:marLeft w:val="0"/>
      <w:marRight w:val="0"/>
      <w:marTop w:val="0"/>
      <w:marBottom w:val="0"/>
      <w:divBdr>
        <w:top w:val="none" w:sz="0" w:space="0" w:color="auto"/>
        <w:left w:val="none" w:sz="0" w:space="0" w:color="auto"/>
        <w:bottom w:val="none" w:sz="0" w:space="0" w:color="auto"/>
        <w:right w:val="none" w:sz="0" w:space="0" w:color="auto"/>
      </w:divBdr>
    </w:div>
    <w:div w:id="257064281">
      <w:bodyDiv w:val="1"/>
      <w:marLeft w:val="0"/>
      <w:marRight w:val="0"/>
      <w:marTop w:val="0"/>
      <w:marBottom w:val="0"/>
      <w:divBdr>
        <w:top w:val="none" w:sz="0" w:space="0" w:color="auto"/>
        <w:left w:val="none" w:sz="0" w:space="0" w:color="auto"/>
        <w:bottom w:val="none" w:sz="0" w:space="0" w:color="auto"/>
        <w:right w:val="none" w:sz="0" w:space="0" w:color="auto"/>
      </w:divBdr>
    </w:div>
    <w:div w:id="262229848">
      <w:bodyDiv w:val="1"/>
      <w:marLeft w:val="0"/>
      <w:marRight w:val="0"/>
      <w:marTop w:val="0"/>
      <w:marBottom w:val="0"/>
      <w:divBdr>
        <w:top w:val="none" w:sz="0" w:space="0" w:color="auto"/>
        <w:left w:val="none" w:sz="0" w:space="0" w:color="auto"/>
        <w:bottom w:val="none" w:sz="0" w:space="0" w:color="auto"/>
        <w:right w:val="none" w:sz="0" w:space="0" w:color="auto"/>
      </w:divBdr>
      <w:divsChild>
        <w:div w:id="1659504798">
          <w:marLeft w:val="0"/>
          <w:marRight w:val="0"/>
          <w:marTop w:val="0"/>
          <w:marBottom w:val="0"/>
          <w:divBdr>
            <w:top w:val="none" w:sz="0" w:space="0" w:color="auto"/>
            <w:left w:val="none" w:sz="0" w:space="0" w:color="auto"/>
            <w:bottom w:val="none" w:sz="0" w:space="0" w:color="auto"/>
            <w:right w:val="none" w:sz="0" w:space="0" w:color="auto"/>
          </w:divBdr>
          <w:divsChild>
            <w:div w:id="990867983">
              <w:marLeft w:val="0"/>
              <w:marRight w:val="0"/>
              <w:marTop w:val="0"/>
              <w:marBottom w:val="0"/>
              <w:divBdr>
                <w:top w:val="none" w:sz="0" w:space="0" w:color="auto"/>
                <w:left w:val="none" w:sz="0" w:space="0" w:color="auto"/>
                <w:bottom w:val="none" w:sz="0" w:space="0" w:color="auto"/>
                <w:right w:val="none" w:sz="0" w:space="0" w:color="auto"/>
              </w:divBdr>
              <w:divsChild>
                <w:div w:id="154024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015048">
      <w:bodyDiv w:val="1"/>
      <w:marLeft w:val="0"/>
      <w:marRight w:val="0"/>
      <w:marTop w:val="0"/>
      <w:marBottom w:val="0"/>
      <w:divBdr>
        <w:top w:val="none" w:sz="0" w:space="0" w:color="auto"/>
        <w:left w:val="none" w:sz="0" w:space="0" w:color="auto"/>
        <w:bottom w:val="none" w:sz="0" w:space="0" w:color="auto"/>
        <w:right w:val="none" w:sz="0" w:space="0" w:color="auto"/>
      </w:divBdr>
      <w:divsChild>
        <w:div w:id="1473593889">
          <w:marLeft w:val="0"/>
          <w:marRight w:val="0"/>
          <w:marTop w:val="0"/>
          <w:marBottom w:val="0"/>
          <w:divBdr>
            <w:top w:val="none" w:sz="0" w:space="0" w:color="auto"/>
            <w:left w:val="none" w:sz="0" w:space="0" w:color="auto"/>
            <w:bottom w:val="none" w:sz="0" w:space="0" w:color="auto"/>
            <w:right w:val="none" w:sz="0" w:space="0" w:color="auto"/>
          </w:divBdr>
        </w:div>
        <w:div w:id="2132898965">
          <w:marLeft w:val="0"/>
          <w:marRight w:val="0"/>
          <w:marTop w:val="30"/>
          <w:marBottom w:val="0"/>
          <w:divBdr>
            <w:top w:val="none" w:sz="0" w:space="0" w:color="auto"/>
            <w:left w:val="none" w:sz="0" w:space="0" w:color="auto"/>
            <w:bottom w:val="none" w:sz="0" w:space="0" w:color="auto"/>
            <w:right w:val="none" w:sz="0" w:space="0" w:color="auto"/>
          </w:divBdr>
        </w:div>
      </w:divsChild>
    </w:div>
    <w:div w:id="296834772">
      <w:bodyDiv w:val="1"/>
      <w:marLeft w:val="0"/>
      <w:marRight w:val="0"/>
      <w:marTop w:val="0"/>
      <w:marBottom w:val="0"/>
      <w:divBdr>
        <w:top w:val="none" w:sz="0" w:space="0" w:color="auto"/>
        <w:left w:val="none" w:sz="0" w:space="0" w:color="auto"/>
        <w:bottom w:val="none" w:sz="0" w:space="0" w:color="auto"/>
        <w:right w:val="none" w:sz="0" w:space="0" w:color="auto"/>
      </w:divBdr>
    </w:div>
    <w:div w:id="298343899">
      <w:bodyDiv w:val="1"/>
      <w:marLeft w:val="0"/>
      <w:marRight w:val="0"/>
      <w:marTop w:val="0"/>
      <w:marBottom w:val="0"/>
      <w:divBdr>
        <w:top w:val="none" w:sz="0" w:space="0" w:color="auto"/>
        <w:left w:val="none" w:sz="0" w:space="0" w:color="auto"/>
        <w:bottom w:val="none" w:sz="0" w:space="0" w:color="auto"/>
        <w:right w:val="none" w:sz="0" w:space="0" w:color="auto"/>
      </w:divBdr>
    </w:div>
    <w:div w:id="324170058">
      <w:bodyDiv w:val="1"/>
      <w:marLeft w:val="0"/>
      <w:marRight w:val="0"/>
      <w:marTop w:val="0"/>
      <w:marBottom w:val="0"/>
      <w:divBdr>
        <w:top w:val="none" w:sz="0" w:space="0" w:color="auto"/>
        <w:left w:val="none" w:sz="0" w:space="0" w:color="auto"/>
        <w:bottom w:val="none" w:sz="0" w:space="0" w:color="auto"/>
        <w:right w:val="none" w:sz="0" w:space="0" w:color="auto"/>
      </w:divBdr>
      <w:divsChild>
        <w:div w:id="1207080">
          <w:marLeft w:val="0"/>
          <w:marRight w:val="0"/>
          <w:marTop w:val="30"/>
          <w:marBottom w:val="0"/>
          <w:divBdr>
            <w:top w:val="none" w:sz="0" w:space="0" w:color="auto"/>
            <w:left w:val="none" w:sz="0" w:space="0" w:color="auto"/>
            <w:bottom w:val="none" w:sz="0" w:space="0" w:color="auto"/>
            <w:right w:val="none" w:sz="0" w:space="0" w:color="auto"/>
          </w:divBdr>
          <w:divsChild>
            <w:div w:id="772087850">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333074958">
      <w:bodyDiv w:val="1"/>
      <w:marLeft w:val="0"/>
      <w:marRight w:val="0"/>
      <w:marTop w:val="0"/>
      <w:marBottom w:val="0"/>
      <w:divBdr>
        <w:top w:val="none" w:sz="0" w:space="0" w:color="auto"/>
        <w:left w:val="none" w:sz="0" w:space="0" w:color="auto"/>
        <w:bottom w:val="none" w:sz="0" w:space="0" w:color="auto"/>
        <w:right w:val="none" w:sz="0" w:space="0" w:color="auto"/>
      </w:divBdr>
    </w:div>
    <w:div w:id="338968789">
      <w:bodyDiv w:val="1"/>
      <w:marLeft w:val="0"/>
      <w:marRight w:val="0"/>
      <w:marTop w:val="0"/>
      <w:marBottom w:val="0"/>
      <w:divBdr>
        <w:top w:val="none" w:sz="0" w:space="0" w:color="auto"/>
        <w:left w:val="none" w:sz="0" w:space="0" w:color="auto"/>
        <w:bottom w:val="none" w:sz="0" w:space="0" w:color="auto"/>
        <w:right w:val="none" w:sz="0" w:space="0" w:color="auto"/>
      </w:divBdr>
    </w:div>
    <w:div w:id="339167426">
      <w:bodyDiv w:val="1"/>
      <w:marLeft w:val="0"/>
      <w:marRight w:val="0"/>
      <w:marTop w:val="0"/>
      <w:marBottom w:val="0"/>
      <w:divBdr>
        <w:top w:val="none" w:sz="0" w:space="0" w:color="auto"/>
        <w:left w:val="none" w:sz="0" w:space="0" w:color="auto"/>
        <w:bottom w:val="none" w:sz="0" w:space="0" w:color="auto"/>
        <w:right w:val="none" w:sz="0" w:space="0" w:color="auto"/>
      </w:divBdr>
    </w:div>
    <w:div w:id="349570464">
      <w:bodyDiv w:val="1"/>
      <w:marLeft w:val="0"/>
      <w:marRight w:val="0"/>
      <w:marTop w:val="0"/>
      <w:marBottom w:val="0"/>
      <w:divBdr>
        <w:top w:val="none" w:sz="0" w:space="0" w:color="auto"/>
        <w:left w:val="none" w:sz="0" w:space="0" w:color="auto"/>
        <w:bottom w:val="none" w:sz="0" w:space="0" w:color="auto"/>
        <w:right w:val="none" w:sz="0" w:space="0" w:color="auto"/>
      </w:divBdr>
    </w:div>
    <w:div w:id="369041099">
      <w:bodyDiv w:val="1"/>
      <w:marLeft w:val="0"/>
      <w:marRight w:val="0"/>
      <w:marTop w:val="0"/>
      <w:marBottom w:val="0"/>
      <w:divBdr>
        <w:top w:val="none" w:sz="0" w:space="0" w:color="auto"/>
        <w:left w:val="none" w:sz="0" w:space="0" w:color="auto"/>
        <w:bottom w:val="none" w:sz="0" w:space="0" w:color="auto"/>
        <w:right w:val="none" w:sz="0" w:space="0" w:color="auto"/>
      </w:divBdr>
    </w:div>
    <w:div w:id="375786282">
      <w:bodyDiv w:val="1"/>
      <w:marLeft w:val="0"/>
      <w:marRight w:val="0"/>
      <w:marTop w:val="0"/>
      <w:marBottom w:val="0"/>
      <w:divBdr>
        <w:top w:val="none" w:sz="0" w:space="0" w:color="auto"/>
        <w:left w:val="none" w:sz="0" w:space="0" w:color="auto"/>
        <w:bottom w:val="none" w:sz="0" w:space="0" w:color="auto"/>
        <w:right w:val="none" w:sz="0" w:space="0" w:color="auto"/>
      </w:divBdr>
    </w:div>
    <w:div w:id="377626624">
      <w:bodyDiv w:val="1"/>
      <w:marLeft w:val="0"/>
      <w:marRight w:val="0"/>
      <w:marTop w:val="0"/>
      <w:marBottom w:val="0"/>
      <w:divBdr>
        <w:top w:val="none" w:sz="0" w:space="0" w:color="auto"/>
        <w:left w:val="none" w:sz="0" w:space="0" w:color="auto"/>
        <w:bottom w:val="none" w:sz="0" w:space="0" w:color="auto"/>
        <w:right w:val="none" w:sz="0" w:space="0" w:color="auto"/>
      </w:divBdr>
      <w:divsChild>
        <w:div w:id="1366634980">
          <w:marLeft w:val="0"/>
          <w:marRight w:val="0"/>
          <w:marTop w:val="0"/>
          <w:marBottom w:val="0"/>
          <w:divBdr>
            <w:top w:val="none" w:sz="0" w:space="0" w:color="auto"/>
            <w:left w:val="none" w:sz="0" w:space="0" w:color="auto"/>
            <w:bottom w:val="none" w:sz="0" w:space="0" w:color="auto"/>
            <w:right w:val="none" w:sz="0" w:space="0" w:color="auto"/>
          </w:divBdr>
          <w:divsChild>
            <w:div w:id="552237257">
              <w:marLeft w:val="0"/>
              <w:marRight w:val="0"/>
              <w:marTop w:val="0"/>
              <w:marBottom w:val="0"/>
              <w:divBdr>
                <w:top w:val="none" w:sz="0" w:space="0" w:color="auto"/>
                <w:left w:val="none" w:sz="0" w:space="0" w:color="auto"/>
                <w:bottom w:val="none" w:sz="0" w:space="0" w:color="auto"/>
                <w:right w:val="none" w:sz="0" w:space="0" w:color="auto"/>
              </w:divBdr>
              <w:divsChild>
                <w:div w:id="130797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784270">
      <w:bodyDiv w:val="1"/>
      <w:marLeft w:val="0"/>
      <w:marRight w:val="0"/>
      <w:marTop w:val="0"/>
      <w:marBottom w:val="0"/>
      <w:divBdr>
        <w:top w:val="none" w:sz="0" w:space="0" w:color="auto"/>
        <w:left w:val="none" w:sz="0" w:space="0" w:color="auto"/>
        <w:bottom w:val="none" w:sz="0" w:space="0" w:color="auto"/>
        <w:right w:val="none" w:sz="0" w:space="0" w:color="auto"/>
      </w:divBdr>
    </w:div>
    <w:div w:id="381636828">
      <w:bodyDiv w:val="1"/>
      <w:marLeft w:val="0"/>
      <w:marRight w:val="0"/>
      <w:marTop w:val="0"/>
      <w:marBottom w:val="0"/>
      <w:divBdr>
        <w:top w:val="none" w:sz="0" w:space="0" w:color="auto"/>
        <w:left w:val="none" w:sz="0" w:space="0" w:color="auto"/>
        <w:bottom w:val="none" w:sz="0" w:space="0" w:color="auto"/>
        <w:right w:val="none" w:sz="0" w:space="0" w:color="auto"/>
      </w:divBdr>
    </w:div>
    <w:div w:id="387536246">
      <w:bodyDiv w:val="1"/>
      <w:marLeft w:val="0"/>
      <w:marRight w:val="0"/>
      <w:marTop w:val="0"/>
      <w:marBottom w:val="0"/>
      <w:divBdr>
        <w:top w:val="none" w:sz="0" w:space="0" w:color="auto"/>
        <w:left w:val="none" w:sz="0" w:space="0" w:color="auto"/>
        <w:bottom w:val="none" w:sz="0" w:space="0" w:color="auto"/>
        <w:right w:val="none" w:sz="0" w:space="0" w:color="auto"/>
      </w:divBdr>
    </w:div>
    <w:div w:id="402795520">
      <w:bodyDiv w:val="1"/>
      <w:marLeft w:val="0"/>
      <w:marRight w:val="0"/>
      <w:marTop w:val="0"/>
      <w:marBottom w:val="0"/>
      <w:divBdr>
        <w:top w:val="none" w:sz="0" w:space="0" w:color="auto"/>
        <w:left w:val="none" w:sz="0" w:space="0" w:color="auto"/>
        <w:bottom w:val="none" w:sz="0" w:space="0" w:color="auto"/>
        <w:right w:val="none" w:sz="0" w:space="0" w:color="auto"/>
      </w:divBdr>
    </w:div>
    <w:div w:id="404032864">
      <w:bodyDiv w:val="1"/>
      <w:marLeft w:val="0"/>
      <w:marRight w:val="0"/>
      <w:marTop w:val="0"/>
      <w:marBottom w:val="0"/>
      <w:divBdr>
        <w:top w:val="none" w:sz="0" w:space="0" w:color="auto"/>
        <w:left w:val="none" w:sz="0" w:space="0" w:color="auto"/>
        <w:bottom w:val="none" w:sz="0" w:space="0" w:color="auto"/>
        <w:right w:val="none" w:sz="0" w:space="0" w:color="auto"/>
      </w:divBdr>
    </w:div>
    <w:div w:id="413623266">
      <w:bodyDiv w:val="1"/>
      <w:marLeft w:val="0"/>
      <w:marRight w:val="0"/>
      <w:marTop w:val="0"/>
      <w:marBottom w:val="0"/>
      <w:divBdr>
        <w:top w:val="none" w:sz="0" w:space="0" w:color="auto"/>
        <w:left w:val="none" w:sz="0" w:space="0" w:color="auto"/>
        <w:bottom w:val="none" w:sz="0" w:space="0" w:color="auto"/>
        <w:right w:val="none" w:sz="0" w:space="0" w:color="auto"/>
      </w:divBdr>
      <w:divsChild>
        <w:div w:id="858157128">
          <w:marLeft w:val="0"/>
          <w:marRight w:val="0"/>
          <w:marTop w:val="0"/>
          <w:marBottom w:val="0"/>
          <w:divBdr>
            <w:top w:val="none" w:sz="0" w:space="0" w:color="auto"/>
            <w:left w:val="none" w:sz="0" w:space="0" w:color="auto"/>
            <w:bottom w:val="none" w:sz="0" w:space="0" w:color="auto"/>
            <w:right w:val="none" w:sz="0" w:space="0" w:color="auto"/>
          </w:divBdr>
          <w:divsChild>
            <w:div w:id="827014463">
              <w:marLeft w:val="0"/>
              <w:marRight w:val="0"/>
              <w:marTop w:val="0"/>
              <w:marBottom w:val="0"/>
              <w:divBdr>
                <w:top w:val="none" w:sz="0" w:space="0" w:color="auto"/>
                <w:left w:val="none" w:sz="0" w:space="0" w:color="auto"/>
                <w:bottom w:val="none" w:sz="0" w:space="0" w:color="auto"/>
                <w:right w:val="none" w:sz="0" w:space="0" w:color="auto"/>
              </w:divBdr>
              <w:divsChild>
                <w:div w:id="21079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365177">
      <w:bodyDiv w:val="1"/>
      <w:marLeft w:val="0"/>
      <w:marRight w:val="0"/>
      <w:marTop w:val="0"/>
      <w:marBottom w:val="0"/>
      <w:divBdr>
        <w:top w:val="none" w:sz="0" w:space="0" w:color="auto"/>
        <w:left w:val="none" w:sz="0" w:space="0" w:color="auto"/>
        <w:bottom w:val="none" w:sz="0" w:space="0" w:color="auto"/>
        <w:right w:val="none" w:sz="0" w:space="0" w:color="auto"/>
      </w:divBdr>
    </w:div>
    <w:div w:id="459149661">
      <w:bodyDiv w:val="1"/>
      <w:marLeft w:val="0"/>
      <w:marRight w:val="0"/>
      <w:marTop w:val="0"/>
      <w:marBottom w:val="0"/>
      <w:divBdr>
        <w:top w:val="none" w:sz="0" w:space="0" w:color="auto"/>
        <w:left w:val="none" w:sz="0" w:space="0" w:color="auto"/>
        <w:bottom w:val="none" w:sz="0" w:space="0" w:color="auto"/>
        <w:right w:val="none" w:sz="0" w:space="0" w:color="auto"/>
      </w:divBdr>
      <w:divsChild>
        <w:div w:id="122775230">
          <w:marLeft w:val="0"/>
          <w:marRight w:val="0"/>
          <w:marTop w:val="0"/>
          <w:marBottom w:val="0"/>
          <w:divBdr>
            <w:top w:val="none" w:sz="0" w:space="0" w:color="auto"/>
            <w:left w:val="none" w:sz="0" w:space="0" w:color="auto"/>
            <w:bottom w:val="none" w:sz="0" w:space="0" w:color="auto"/>
            <w:right w:val="none" w:sz="0" w:space="0" w:color="auto"/>
          </w:divBdr>
        </w:div>
        <w:div w:id="173418303">
          <w:marLeft w:val="0"/>
          <w:marRight w:val="0"/>
          <w:marTop w:val="0"/>
          <w:marBottom w:val="0"/>
          <w:divBdr>
            <w:top w:val="none" w:sz="0" w:space="0" w:color="auto"/>
            <w:left w:val="none" w:sz="0" w:space="0" w:color="auto"/>
            <w:bottom w:val="none" w:sz="0" w:space="0" w:color="auto"/>
            <w:right w:val="none" w:sz="0" w:space="0" w:color="auto"/>
          </w:divBdr>
        </w:div>
        <w:div w:id="484468566">
          <w:marLeft w:val="0"/>
          <w:marRight w:val="0"/>
          <w:marTop w:val="0"/>
          <w:marBottom w:val="0"/>
          <w:divBdr>
            <w:top w:val="none" w:sz="0" w:space="0" w:color="auto"/>
            <w:left w:val="none" w:sz="0" w:space="0" w:color="auto"/>
            <w:bottom w:val="none" w:sz="0" w:space="0" w:color="auto"/>
            <w:right w:val="none" w:sz="0" w:space="0" w:color="auto"/>
          </w:divBdr>
        </w:div>
        <w:div w:id="601378135">
          <w:marLeft w:val="0"/>
          <w:marRight w:val="0"/>
          <w:marTop w:val="0"/>
          <w:marBottom w:val="0"/>
          <w:divBdr>
            <w:top w:val="none" w:sz="0" w:space="0" w:color="auto"/>
            <w:left w:val="none" w:sz="0" w:space="0" w:color="auto"/>
            <w:bottom w:val="none" w:sz="0" w:space="0" w:color="auto"/>
            <w:right w:val="none" w:sz="0" w:space="0" w:color="auto"/>
          </w:divBdr>
        </w:div>
        <w:div w:id="1148672764">
          <w:marLeft w:val="0"/>
          <w:marRight w:val="0"/>
          <w:marTop w:val="0"/>
          <w:marBottom w:val="0"/>
          <w:divBdr>
            <w:top w:val="none" w:sz="0" w:space="0" w:color="auto"/>
            <w:left w:val="none" w:sz="0" w:space="0" w:color="auto"/>
            <w:bottom w:val="none" w:sz="0" w:space="0" w:color="auto"/>
            <w:right w:val="none" w:sz="0" w:space="0" w:color="auto"/>
          </w:divBdr>
        </w:div>
      </w:divsChild>
    </w:div>
    <w:div w:id="461536981">
      <w:bodyDiv w:val="1"/>
      <w:marLeft w:val="0"/>
      <w:marRight w:val="0"/>
      <w:marTop w:val="0"/>
      <w:marBottom w:val="0"/>
      <w:divBdr>
        <w:top w:val="none" w:sz="0" w:space="0" w:color="auto"/>
        <w:left w:val="none" w:sz="0" w:space="0" w:color="auto"/>
        <w:bottom w:val="none" w:sz="0" w:space="0" w:color="auto"/>
        <w:right w:val="none" w:sz="0" w:space="0" w:color="auto"/>
      </w:divBdr>
    </w:div>
    <w:div w:id="487671941">
      <w:bodyDiv w:val="1"/>
      <w:marLeft w:val="0"/>
      <w:marRight w:val="0"/>
      <w:marTop w:val="0"/>
      <w:marBottom w:val="0"/>
      <w:divBdr>
        <w:top w:val="none" w:sz="0" w:space="0" w:color="auto"/>
        <w:left w:val="none" w:sz="0" w:space="0" w:color="auto"/>
        <w:bottom w:val="none" w:sz="0" w:space="0" w:color="auto"/>
        <w:right w:val="none" w:sz="0" w:space="0" w:color="auto"/>
      </w:divBdr>
      <w:divsChild>
        <w:div w:id="1410691311">
          <w:marLeft w:val="0"/>
          <w:marRight w:val="0"/>
          <w:marTop w:val="0"/>
          <w:marBottom w:val="0"/>
          <w:divBdr>
            <w:top w:val="none" w:sz="0" w:space="0" w:color="auto"/>
            <w:left w:val="none" w:sz="0" w:space="0" w:color="auto"/>
            <w:bottom w:val="none" w:sz="0" w:space="0" w:color="auto"/>
            <w:right w:val="none" w:sz="0" w:space="0" w:color="auto"/>
          </w:divBdr>
          <w:divsChild>
            <w:div w:id="1652951363">
              <w:marLeft w:val="0"/>
              <w:marRight w:val="0"/>
              <w:marTop w:val="0"/>
              <w:marBottom w:val="0"/>
              <w:divBdr>
                <w:top w:val="none" w:sz="0" w:space="0" w:color="auto"/>
                <w:left w:val="none" w:sz="0" w:space="0" w:color="auto"/>
                <w:bottom w:val="none" w:sz="0" w:space="0" w:color="auto"/>
                <w:right w:val="none" w:sz="0" w:space="0" w:color="auto"/>
              </w:divBdr>
              <w:divsChild>
                <w:div w:id="2127969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67009">
      <w:bodyDiv w:val="1"/>
      <w:marLeft w:val="0"/>
      <w:marRight w:val="0"/>
      <w:marTop w:val="0"/>
      <w:marBottom w:val="0"/>
      <w:divBdr>
        <w:top w:val="none" w:sz="0" w:space="0" w:color="auto"/>
        <w:left w:val="none" w:sz="0" w:space="0" w:color="auto"/>
        <w:bottom w:val="none" w:sz="0" w:space="0" w:color="auto"/>
        <w:right w:val="none" w:sz="0" w:space="0" w:color="auto"/>
      </w:divBdr>
    </w:div>
    <w:div w:id="513037366">
      <w:bodyDiv w:val="1"/>
      <w:marLeft w:val="0"/>
      <w:marRight w:val="0"/>
      <w:marTop w:val="0"/>
      <w:marBottom w:val="0"/>
      <w:divBdr>
        <w:top w:val="none" w:sz="0" w:space="0" w:color="auto"/>
        <w:left w:val="none" w:sz="0" w:space="0" w:color="auto"/>
        <w:bottom w:val="none" w:sz="0" w:space="0" w:color="auto"/>
        <w:right w:val="none" w:sz="0" w:space="0" w:color="auto"/>
      </w:divBdr>
    </w:div>
    <w:div w:id="516582130">
      <w:bodyDiv w:val="1"/>
      <w:marLeft w:val="0"/>
      <w:marRight w:val="0"/>
      <w:marTop w:val="0"/>
      <w:marBottom w:val="0"/>
      <w:divBdr>
        <w:top w:val="none" w:sz="0" w:space="0" w:color="auto"/>
        <w:left w:val="none" w:sz="0" w:space="0" w:color="auto"/>
        <w:bottom w:val="none" w:sz="0" w:space="0" w:color="auto"/>
        <w:right w:val="none" w:sz="0" w:space="0" w:color="auto"/>
      </w:divBdr>
      <w:divsChild>
        <w:div w:id="469136176">
          <w:marLeft w:val="0"/>
          <w:marRight w:val="0"/>
          <w:marTop w:val="0"/>
          <w:marBottom w:val="0"/>
          <w:divBdr>
            <w:top w:val="none" w:sz="0" w:space="0" w:color="auto"/>
            <w:left w:val="none" w:sz="0" w:space="0" w:color="auto"/>
            <w:bottom w:val="none" w:sz="0" w:space="0" w:color="auto"/>
            <w:right w:val="none" w:sz="0" w:space="0" w:color="auto"/>
          </w:divBdr>
          <w:divsChild>
            <w:div w:id="115609869">
              <w:marLeft w:val="0"/>
              <w:marRight w:val="0"/>
              <w:marTop w:val="0"/>
              <w:marBottom w:val="0"/>
              <w:divBdr>
                <w:top w:val="none" w:sz="0" w:space="0" w:color="auto"/>
                <w:left w:val="none" w:sz="0" w:space="0" w:color="auto"/>
                <w:bottom w:val="none" w:sz="0" w:space="0" w:color="auto"/>
                <w:right w:val="none" w:sz="0" w:space="0" w:color="auto"/>
              </w:divBdr>
              <w:divsChild>
                <w:div w:id="90958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756169">
      <w:bodyDiv w:val="1"/>
      <w:marLeft w:val="0"/>
      <w:marRight w:val="0"/>
      <w:marTop w:val="0"/>
      <w:marBottom w:val="0"/>
      <w:divBdr>
        <w:top w:val="none" w:sz="0" w:space="0" w:color="auto"/>
        <w:left w:val="none" w:sz="0" w:space="0" w:color="auto"/>
        <w:bottom w:val="none" w:sz="0" w:space="0" w:color="auto"/>
        <w:right w:val="none" w:sz="0" w:space="0" w:color="auto"/>
      </w:divBdr>
    </w:div>
    <w:div w:id="545216199">
      <w:bodyDiv w:val="1"/>
      <w:marLeft w:val="0"/>
      <w:marRight w:val="0"/>
      <w:marTop w:val="0"/>
      <w:marBottom w:val="0"/>
      <w:divBdr>
        <w:top w:val="none" w:sz="0" w:space="0" w:color="auto"/>
        <w:left w:val="none" w:sz="0" w:space="0" w:color="auto"/>
        <w:bottom w:val="none" w:sz="0" w:space="0" w:color="auto"/>
        <w:right w:val="none" w:sz="0" w:space="0" w:color="auto"/>
      </w:divBdr>
    </w:div>
    <w:div w:id="559947737">
      <w:bodyDiv w:val="1"/>
      <w:marLeft w:val="0"/>
      <w:marRight w:val="0"/>
      <w:marTop w:val="0"/>
      <w:marBottom w:val="0"/>
      <w:divBdr>
        <w:top w:val="none" w:sz="0" w:space="0" w:color="auto"/>
        <w:left w:val="none" w:sz="0" w:space="0" w:color="auto"/>
        <w:bottom w:val="none" w:sz="0" w:space="0" w:color="auto"/>
        <w:right w:val="none" w:sz="0" w:space="0" w:color="auto"/>
      </w:divBdr>
    </w:div>
    <w:div w:id="575626964">
      <w:bodyDiv w:val="1"/>
      <w:marLeft w:val="0"/>
      <w:marRight w:val="0"/>
      <w:marTop w:val="0"/>
      <w:marBottom w:val="0"/>
      <w:divBdr>
        <w:top w:val="none" w:sz="0" w:space="0" w:color="auto"/>
        <w:left w:val="none" w:sz="0" w:space="0" w:color="auto"/>
        <w:bottom w:val="none" w:sz="0" w:space="0" w:color="auto"/>
        <w:right w:val="none" w:sz="0" w:space="0" w:color="auto"/>
      </w:divBdr>
    </w:div>
    <w:div w:id="592324472">
      <w:bodyDiv w:val="1"/>
      <w:marLeft w:val="0"/>
      <w:marRight w:val="0"/>
      <w:marTop w:val="0"/>
      <w:marBottom w:val="0"/>
      <w:divBdr>
        <w:top w:val="none" w:sz="0" w:space="0" w:color="auto"/>
        <w:left w:val="none" w:sz="0" w:space="0" w:color="auto"/>
        <w:bottom w:val="none" w:sz="0" w:space="0" w:color="auto"/>
        <w:right w:val="none" w:sz="0" w:space="0" w:color="auto"/>
      </w:divBdr>
      <w:divsChild>
        <w:div w:id="1269317697">
          <w:marLeft w:val="0"/>
          <w:marRight w:val="0"/>
          <w:marTop w:val="0"/>
          <w:marBottom w:val="0"/>
          <w:divBdr>
            <w:top w:val="none" w:sz="0" w:space="0" w:color="auto"/>
            <w:left w:val="none" w:sz="0" w:space="0" w:color="auto"/>
            <w:bottom w:val="none" w:sz="0" w:space="0" w:color="auto"/>
            <w:right w:val="none" w:sz="0" w:space="0" w:color="auto"/>
          </w:divBdr>
          <w:divsChild>
            <w:div w:id="816805548">
              <w:marLeft w:val="0"/>
              <w:marRight w:val="0"/>
              <w:marTop w:val="0"/>
              <w:marBottom w:val="0"/>
              <w:divBdr>
                <w:top w:val="none" w:sz="0" w:space="0" w:color="auto"/>
                <w:left w:val="none" w:sz="0" w:space="0" w:color="auto"/>
                <w:bottom w:val="none" w:sz="0" w:space="0" w:color="auto"/>
                <w:right w:val="none" w:sz="0" w:space="0" w:color="auto"/>
              </w:divBdr>
              <w:divsChild>
                <w:div w:id="155215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709218">
      <w:bodyDiv w:val="1"/>
      <w:marLeft w:val="0"/>
      <w:marRight w:val="0"/>
      <w:marTop w:val="0"/>
      <w:marBottom w:val="0"/>
      <w:divBdr>
        <w:top w:val="none" w:sz="0" w:space="0" w:color="auto"/>
        <w:left w:val="none" w:sz="0" w:space="0" w:color="auto"/>
        <w:bottom w:val="none" w:sz="0" w:space="0" w:color="auto"/>
        <w:right w:val="none" w:sz="0" w:space="0" w:color="auto"/>
      </w:divBdr>
      <w:divsChild>
        <w:div w:id="868108444">
          <w:marLeft w:val="0"/>
          <w:marRight w:val="0"/>
          <w:marTop w:val="0"/>
          <w:marBottom w:val="0"/>
          <w:divBdr>
            <w:top w:val="none" w:sz="0" w:space="0" w:color="auto"/>
            <w:left w:val="none" w:sz="0" w:space="0" w:color="auto"/>
            <w:bottom w:val="none" w:sz="0" w:space="0" w:color="auto"/>
            <w:right w:val="none" w:sz="0" w:space="0" w:color="auto"/>
          </w:divBdr>
          <w:divsChild>
            <w:div w:id="576287473">
              <w:marLeft w:val="0"/>
              <w:marRight w:val="0"/>
              <w:marTop w:val="0"/>
              <w:marBottom w:val="0"/>
              <w:divBdr>
                <w:top w:val="none" w:sz="0" w:space="0" w:color="auto"/>
                <w:left w:val="none" w:sz="0" w:space="0" w:color="auto"/>
                <w:bottom w:val="none" w:sz="0" w:space="0" w:color="auto"/>
                <w:right w:val="none" w:sz="0" w:space="0" w:color="auto"/>
              </w:divBdr>
              <w:divsChild>
                <w:div w:id="164261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89700">
      <w:bodyDiv w:val="1"/>
      <w:marLeft w:val="0"/>
      <w:marRight w:val="0"/>
      <w:marTop w:val="0"/>
      <w:marBottom w:val="0"/>
      <w:divBdr>
        <w:top w:val="none" w:sz="0" w:space="0" w:color="auto"/>
        <w:left w:val="none" w:sz="0" w:space="0" w:color="auto"/>
        <w:bottom w:val="none" w:sz="0" w:space="0" w:color="auto"/>
        <w:right w:val="none" w:sz="0" w:space="0" w:color="auto"/>
      </w:divBdr>
    </w:div>
    <w:div w:id="650719788">
      <w:bodyDiv w:val="1"/>
      <w:marLeft w:val="0"/>
      <w:marRight w:val="0"/>
      <w:marTop w:val="0"/>
      <w:marBottom w:val="0"/>
      <w:divBdr>
        <w:top w:val="none" w:sz="0" w:space="0" w:color="auto"/>
        <w:left w:val="none" w:sz="0" w:space="0" w:color="auto"/>
        <w:bottom w:val="none" w:sz="0" w:space="0" w:color="auto"/>
        <w:right w:val="none" w:sz="0" w:space="0" w:color="auto"/>
      </w:divBdr>
    </w:div>
    <w:div w:id="653265819">
      <w:bodyDiv w:val="1"/>
      <w:marLeft w:val="0"/>
      <w:marRight w:val="0"/>
      <w:marTop w:val="0"/>
      <w:marBottom w:val="0"/>
      <w:divBdr>
        <w:top w:val="none" w:sz="0" w:space="0" w:color="auto"/>
        <w:left w:val="none" w:sz="0" w:space="0" w:color="auto"/>
        <w:bottom w:val="none" w:sz="0" w:space="0" w:color="auto"/>
        <w:right w:val="none" w:sz="0" w:space="0" w:color="auto"/>
      </w:divBdr>
    </w:div>
    <w:div w:id="670134248">
      <w:bodyDiv w:val="1"/>
      <w:marLeft w:val="0"/>
      <w:marRight w:val="0"/>
      <w:marTop w:val="0"/>
      <w:marBottom w:val="0"/>
      <w:divBdr>
        <w:top w:val="none" w:sz="0" w:space="0" w:color="auto"/>
        <w:left w:val="none" w:sz="0" w:space="0" w:color="auto"/>
        <w:bottom w:val="none" w:sz="0" w:space="0" w:color="auto"/>
        <w:right w:val="none" w:sz="0" w:space="0" w:color="auto"/>
      </w:divBdr>
    </w:div>
    <w:div w:id="671182004">
      <w:bodyDiv w:val="1"/>
      <w:marLeft w:val="0"/>
      <w:marRight w:val="0"/>
      <w:marTop w:val="0"/>
      <w:marBottom w:val="0"/>
      <w:divBdr>
        <w:top w:val="none" w:sz="0" w:space="0" w:color="auto"/>
        <w:left w:val="none" w:sz="0" w:space="0" w:color="auto"/>
        <w:bottom w:val="none" w:sz="0" w:space="0" w:color="auto"/>
        <w:right w:val="none" w:sz="0" w:space="0" w:color="auto"/>
      </w:divBdr>
      <w:divsChild>
        <w:div w:id="58990891">
          <w:marLeft w:val="0"/>
          <w:marRight w:val="0"/>
          <w:marTop w:val="0"/>
          <w:marBottom w:val="648"/>
          <w:divBdr>
            <w:top w:val="none" w:sz="0" w:space="0" w:color="auto"/>
            <w:left w:val="none" w:sz="0" w:space="0" w:color="auto"/>
            <w:bottom w:val="none" w:sz="0" w:space="0" w:color="auto"/>
            <w:right w:val="none" w:sz="0" w:space="0" w:color="auto"/>
          </w:divBdr>
          <w:divsChild>
            <w:div w:id="33642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07073">
      <w:bodyDiv w:val="1"/>
      <w:marLeft w:val="0"/>
      <w:marRight w:val="0"/>
      <w:marTop w:val="0"/>
      <w:marBottom w:val="0"/>
      <w:divBdr>
        <w:top w:val="none" w:sz="0" w:space="0" w:color="auto"/>
        <w:left w:val="none" w:sz="0" w:space="0" w:color="auto"/>
        <w:bottom w:val="none" w:sz="0" w:space="0" w:color="auto"/>
        <w:right w:val="none" w:sz="0" w:space="0" w:color="auto"/>
      </w:divBdr>
    </w:div>
    <w:div w:id="687104807">
      <w:bodyDiv w:val="1"/>
      <w:marLeft w:val="0"/>
      <w:marRight w:val="0"/>
      <w:marTop w:val="0"/>
      <w:marBottom w:val="0"/>
      <w:divBdr>
        <w:top w:val="none" w:sz="0" w:space="0" w:color="auto"/>
        <w:left w:val="none" w:sz="0" w:space="0" w:color="auto"/>
        <w:bottom w:val="none" w:sz="0" w:space="0" w:color="auto"/>
        <w:right w:val="none" w:sz="0" w:space="0" w:color="auto"/>
      </w:divBdr>
    </w:div>
    <w:div w:id="713697638">
      <w:bodyDiv w:val="1"/>
      <w:marLeft w:val="0"/>
      <w:marRight w:val="0"/>
      <w:marTop w:val="0"/>
      <w:marBottom w:val="0"/>
      <w:divBdr>
        <w:top w:val="none" w:sz="0" w:space="0" w:color="auto"/>
        <w:left w:val="none" w:sz="0" w:space="0" w:color="auto"/>
        <w:bottom w:val="none" w:sz="0" w:space="0" w:color="auto"/>
        <w:right w:val="none" w:sz="0" w:space="0" w:color="auto"/>
      </w:divBdr>
    </w:div>
    <w:div w:id="714231740">
      <w:bodyDiv w:val="1"/>
      <w:marLeft w:val="0"/>
      <w:marRight w:val="0"/>
      <w:marTop w:val="0"/>
      <w:marBottom w:val="0"/>
      <w:divBdr>
        <w:top w:val="none" w:sz="0" w:space="0" w:color="auto"/>
        <w:left w:val="none" w:sz="0" w:space="0" w:color="auto"/>
        <w:bottom w:val="none" w:sz="0" w:space="0" w:color="auto"/>
        <w:right w:val="none" w:sz="0" w:space="0" w:color="auto"/>
      </w:divBdr>
      <w:divsChild>
        <w:div w:id="736587034">
          <w:marLeft w:val="0"/>
          <w:marRight w:val="0"/>
          <w:marTop w:val="0"/>
          <w:marBottom w:val="0"/>
          <w:divBdr>
            <w:top w:val="none" w:sz="0" w:space="0" w:color="auto"/>
            <w:left w:val="none" w:sz="0" w:space="0" w:color="auto"/>
            <w:bottom w:val="none" w:sz="0" w:space="0" w:color="auto"/>
            <w:right w:val="none" w:sz="0" w:space="0" w:color="auto"/>
          </w:divBdr>
          <w:divsChild>
            <w:div w:id="1223053973">
              <w:marLeft w:val="0"/>
              <w:marRight w:val="0"/>
              <w:marTop w:val="0"/>
              <w:marBottom w:val="0"/>
              <w:divBdr>
                <w:top w:val="none" w:sz="0" w:space="0" w:color="auto"/>
                <w:left w:val="none" w:sz="0" w:space="0" w:color="auto"/>
                <w:bottom w:val="none" w:sz="0" w:space="0" w:color="auto"/>
                <w:right w:val="none" w:sz="0" w:space="0" w:color="auto"/>
              </w:divBdr>
              <w:divsChild>
                <w:div w:id="640118997">
                  <w:marLeft w:val="0"/>
                  <w:marRight w:val="0"/>
                  <w:marTop w:val="0"/>
                  <w:marBottom w:val="0"/>
                  <w:divBdr>
                    <w:top w:val="none" w:sz="0" w:space="0" w:color="auto"/>
                    <w:left w:val="none" w:sz="0" w:space="0" w:color="auto"/>
                    <w:bottom w:val="none" w:sz="0" w:space="0" w:color="auto"/>
                    <w:right w:val="none" w:sz="0" w:space="0" w:color="auto"/>
                  </w:divBdr>
                  <w:divsChild>
                    <w:div w:id="67641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648735">
      <w:bodyDiv w:val="1"/>
      <w:marLeft w:val="0"/>
      <w:marRight w:val="0"/>
      <w:marTop w:val="0"/>
      <w:marBottom w:val="0"/>
      <w:divBdr>
        <w:top w:val="none" w:sz="0" w:space="0" w:color="auto"/>
        <w:left w:val="none" w:sz="0" w:space="0" w:color="auto"/>
        <w:bottom w:val="none" w:sz="0" w:space="0" w:color="auto"/>
        <w:right w:val="none" w:sz="0" w:space="0" w:color="auto"/>
      </w:divBdr>
    </w:div>
    <w:div w:id="728773996">
      <w:bodyDiv w:val="1"/>
      <w:marLeft w:val="0"/>
      <w:marRight w:val="0"/>
      <w:marTop w:val="0"/>
      <w:marBottom w:val="0"/>
      <w:divBdr>
        <w:top w:val="none" w:sz="0" w:space="0" w:color="auto"/>
        <w:left w:val="none" w:sz="0" w:space="0" w:color="auto"/>
        <w:bottom w:val="none" w:sz="0" w:space="0" w:color="auto"/>
        <w:right w:val="none" w:sz="0" w:space="0" w:color="auto"/>
      </w:divBdr>
    </w:div>
    <w:div w:id="735248781">
      <w:bodyDiv w:val="1"/>
      <w:marLeft w:val="0"/>
      <w:marRight w:val="0"/>
      <w:marTop w:val="0"/>
      <w:marBottom w:val="0"/>
      <w:divBdr>
        <w:top w:val="none" w:sz="0" w:space="0" w:color="auto"/>
        <w:left w:val="none" w:sz="0" w:space="0" w:color="auto"/>
        <w:bottom w:val="none" w:sz="0" w:space="0" w:color="auto"/>
        <w:right w:val="none" w:sz="0" w:space="0" w:color="auto"/>
      </w:divBdr>
    </w:div>
    <w:div w:id="771895974">
      <w:bodyDiv w:val="1"/>
      <w:marLeft w:val="0"/>
      <w:marRight w:val="0"/>
      <w:marTop w:val="0"/>
      <w:marBottom w:val="0"/>
      <w:divBdr>
        <w:top w:val="none" w:sz="0" w:space="0" w:color="auto"/>
        <w:left w:val="none" w:sz="0" w:space="0" w:color="auto"/>
        <w:bottom w:val="none" w:sz="0" w:space="0" w:color="auto"/>
        <w:right w:val="none" w:sz="0" w:space="0" w:color="auto"/>
      </w:divBdr>
    </w:div>
    <w:div w:id="771972116">
      <w:bodyDiv w:val="1"/>
      <w:marLeft w:val="0"/>
      <w:marRight w:val="0"/>
      <w:marTop w:val="0"/>
      <w:marBottom w:val="0"/>
      <w:divBdr>
        <w:top w:val="none" w:sz="0" w:space="0" w:color="auto"/>
        <w:left w:val="none" w:sz="0" w:space="0" w:color="auto"/>
        <w:bottom w:val="none" w:sz="0" w:space="0" w:color="auto"/>
        <w:right w:val="none" w:sz="0" w:space="0" w:color="auto"/>
      </w:divBdr>
      <w:divsChild>
        <w:div w:id="1355614006">
          <w:marLeft w:val="0"/>
          <w:marRight w:val="0"/>
          <w:marTop w:val="0"/>
          <w:marBottom w:val="0"/>
          <w:divBdr>
            <w:top w:val="none" w:sz="0" w:space="0" w:color="auto"/>
            <w:left w:val="none" w:sz="0" w:space="0" w:color="auto"/>
            <w:bottom w:val="none" w:sz="0" w:space="0" w:color="auto"/>
            <w:right w:val="none" w:sz="0" w:space="0" w:color="auto"/>
          </w:divBdr>
          <w:divsChild>
            <w:div w:id="1924754548">
              <w:marLeft w:val="0"/>
              <w:marRight w:val="0"/>
              <w:marTop w:val="0"/>
              <w:marBottom w:val="0"/>
              <w:divBdr>
                <w:top w:val="none" w:sz="0" w:space="0" w:color="auto"/>
                <w:left w:val="none" w:sz="0" w:space="0" w:color="auto"/>
                <w:bottom w:val="none" w:sz="0" w:space="0" w:color="auto"/>
                <w:right w:val="none" w:sz="0" w:space="0" w:color="auto"/>
              </w:divBdr>
              <w:divsChild>
                <w:div w:id="988705282">
                  <w:marLeft w:val="0"/>
                  <w:marRight w:val="0"/>
                  <w:marTop w:val="0"/>
                  <w:marBottom w:val="0"/>
                  <w:divBdr>
                    <w:top w:val="none" w:sz="0" w:space="0" w:color="auto"/>
                    <w:left w:val="none" w:sz="0" w:space="0" w:color="auto"/>
                    <w:bottom w:val="none" w:sz="0" w:space="0" w:color="auto"/>
                    <w:right w:val="none" w:sz="0" w:space="0" w:color="auto"/>
                  </w:divBdr>
                  <w:divsChild>
                    <w:div w:id="176692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868826">
      <w:bodyDiv w:val="1"/>
      <w:marLeft w:val="0"/>
      <w:marRight w:val="0"/>
      <w:marTop w:val="0"/>
      <w:marBottom w:val="0"/>
      <w:divBdr>
        <w:top w:val="none" w:sz="0" w:space="0" w:color="auto"/>
        <w:left w:val="none" w:sz="0" w:space="0" w:color="auto"/>
        <w:bottom w:val="none" w:sz="0" w:space="0" w:color="auto"/>
        <w:right w:val="none" w:sz="0" w:space="0" w:color="auto"/>
      </w:divBdr>
    </w:div>
    <w:div w:id="829253108">
      <w:bodyDiv w:val="1"/>
      <w:marLeft w:val="0"/>
      <w:marRight w:val="0"/>
      <w:marTop w:val="0"/>
      <w:marBottom w:val="0"/>
      <w:divBdr>
        <w:top w:val="none" w:sz="0" w:space="0" w:color="auto"/>
        <w:left w:val="none" w:sz="0" w:space="0" w:color="auto"/>
        <w:bottom w:val="none" w:sz="0" w:space="0" w:color="auto"/>
        <w:right w:val="none" w:sz="0" w:space="0" w:color="auto"/>
      </w:divBdr>
    </w:div>
    <w:div w:id="830635736">
      <w:bodyDiv w:val="1"/>
      <w:marLeft w:val="0"/>
      <w:marRight w:val="0"/>
      <w:marTop w:val="0"/>
      <w:marBottom w:val="0"/>
      <w:divBdr>
        <w:top w:val="none" w:sz="0" w:space="0" w:color="auto"/>
        <w:left w:val="none" w:sz="0" w:space="0" w:color="auto"/>
        <w:bottom w:val="none" w:sz="0" w:space="0" w:color="auto"/>
        <w:right w:val="none" w:sz="0" w:space="0" w:color="auto"/>
      </w:divBdr>
    </w:div>
    <w:div w:id="839737022">
      <w:bodyDiv w:val="1"/>
      <w:marLeft w:val="0"/>
      <w:marRight w:val="0"/>
      <w:marTop w:val="0"/>
      <w:marBottom w:val="0"/>
      <w:divBdr>
        <w:top w:val="none" w:sz="0" w:space="0" w:color="auto"/>
        <w:left w:val="none" w:sz="0" w:space="0" w:color="auto"/>
        <w:bottom w:val="none" w:sz="0" w:space="0" w:color="auto"/>
        <w:right w:val="none" w:sz="0" w:space="0" w:color="auto"/>
      </w:divBdr>
    </w:div>
    <w:div w:id="841316946">
      <w:bodyDiv w:val="1"/>
      <w:marLeft w:val="0"/>
      <w:marRight w:val="0"/>
      <w:marTop w:val="0"/>
      <w:marBottom w:val="0"/>
      <w:divBdr>
        <w:top w:val="none" w:sz="0" w:space="0" w:color="auto"/>
        <w:left w:val="none" w:sz="0" w:space="0" w:color="auto"/>
        <w:bottom w:val="none" w:sz="0" w:space="0" w:color="auto"/>
        <w:right w:val="none" w:sz="0" w:space="0" w:color="auto"/>
      </w:divBdr>
    </w:div>
    <w:div w:id="849225307">
      <w:bodyDiv w:val="1"/>
      <w:marLeft w:val="0"/>
      <w:marRight w:val="0"/>
      <w:marTop w:val="0"/>
      <w:marBottom w:val="0"/>
      <w:divBdr>
        <w:top w:val="none" w:sz="0" w:space="0" w:color="auto"/>
        <w:left w:val="none" w:sz="0" w:space="0" w:color="auto"/>
        <w:bottom w:val="none" w:sz="0" w:space="0" w:color="auto"/>
        <w:right w:val="none" w:sz="0" w:space="0" w:color="auto"/>
      </w:divBdr>
    </w:div>
    <w:div w:id="861747110">
      <w:bodyDiv w:val="1"/>
      <w:marLeft w:val="0"/>
      <w:marRight w:val="0"/>
      <w:marTop w:val="0"/>
      <w:marBottom w:val="0"/>
      <w:divBdr>
        <w:top w:val="none" w:sz="0" w:space="0" w:color="auto"/>
        <w:left w:val="none" w:sz="0" w:space="0" w:color="auto"/>
        <w:bottom w:val="none" w:sz="0" w:space="0" w:color="auto"/>
        <w:right w:val="none" w:sz="0" w:space="0" w:color="auto"/>
      </w:divBdr>
    </w:div>
    <w:div w:id="865749988">
      <w:bodyDiv w:val="1"/>
      <w:marLeft w:val="0"/>
      <w:marRight w:val="0"/>
      <w:marTop w:val="0"/>
      <w:marBottom w:val="0"/>
      <w:divBdr>
        <w:top w:val="none" w:sz="0" w:space="0" w:color="auto"/>
        <w:left w:val="none" w:sz="0" w:space="0" w:color="auto"/>
        <w:bottom w:val="none" w:sz="0" w:space="0" w:color="auto"/>
        <w:right w:val="none" w:sz="0" w:space="0" w:color="auto"/>
      </w:divBdr>
    </w:div>
    <w:div w:id="916748114">
      <w:bodyDiv w:val="1"/>
      <w:marLeft w:val="0"/>
      <w:marRight w:val="0"/>
      <w:marTop w:val="0"/>
      <w:marBottom w:val="0"/>
      <w:divBdr>
        <w:top w:val="none" w:sz="0" w:space="0" w:color="auto"/>
        <w:left w:val="none" w:sz="0" w:space="0" w:color="auto"/>
        <w:bottom w:val="none" w:sz="0" w:space="0" w:color="auto"/>
        <w:right w:val="none" w:sz="0" w:space="0" w:color="auto"/>
      </w:divBdr>
    </w:div>
    <w:div w:id="950160471">
      <w:bodyDiv w:val="1"/>
      <w:marLeft w:val="0"/>
      <w:marRight w:val="0"/>
      <w:marTop w:val="0"/>
      <w:marBottom w:val="0"/>
      <w:divBdr>
        <w:top w:val="none" w:sz="0" w:space="0" w:color="auto"/>
        <w:left w:val="none" w:sz="0" w:space="0" w:color="auto"/>
        <w:bottom w:val="none" w:sz="0" w:space="0" w:color="auto"/>
        <w:right w:val="none" w:sz="0" w:space="0" w:color="auto"/>
      </w:divBdr>
    </w:div>
    <w:div w:id="956182658">
      <w:bodyDiv w:val="1"/>
      <w:marLeft w:val="0"/>
      <w:marRight w:val="0"/>
      <w:marTop w:val="0"/>
      <w:marBottom w:val="0"/>
      <w:divBdr>
        <w:top w:val="none" w:sz="0" w:space="0" w:color="auto"/>
        <w:left w:val="none" w:sz="0" w:space="0" w:color="auto"/>
        <w:bottom w:val="none" w:sz="0" w:space="0" w:color="auto"/>
        <w:right w:val="none" w:sz="0" w:space="0" w:color="auto"/>
      </w:divBdr>
    </w:div>
    <w:div w:id="985669805">
      <w:bodyDiv w:val="1"/>
      <w:marLeft w:val="0"/>
      <w:marRight w:val="0"/>
      <w:marTop w:val="0"/>
      <w:marBottom w:val="0"/>
      <w:divBdr>
        <w:top w:val="none" w:sz="0" w:space="0" w:color="auto"/>
        <w:left w:val="none" w:sz="0" w:space="0" w:color="auto"/>
        <w:bottom w:val="none" w:sz="0" w:space="0" w:color="auto"/>
        <w:right w:val="none" w:sz="0" w:space="0" w:color="auto"/>
      </w:divBdr>
      <w:divsChild>
        <w:div w:id="1888567048">
          <w:marLeft w:val="446"/>
          <w:marRight w:val="0"/>
          <w:marTop w:val="0"/>
          <w:marBottom w:val="0"/>
          <w:divBdr>
            <w:top w:val="none" w:sz="0" w:space="0" w:color="auto"/>
            <w:left w:val="none" w:sz="0" w:space="0" w:color="auto"/>
            <w:bottom w:val="none" w:sz="0" w:space="0" w:color="auto"/>
            <w:right w:val="none" w:sz="0" w:space="0" w:color="auto"/>
          </w:divBdr>
        </w:div>
      </w:divsChild>
    </w:div>
    <w:div w:id="985816273">
      <w:bodyDiv w:val="1"/>
      <w:marLeft w:val="0"/>
      <w:marRight w:val="0"/>
      <w:marTop w:val="0"/>
      <w:marBottom w:val="0"/>
      <w:divBdr>
        <w:top w:val="none" w:sz="0" w:space="0" w:color="auto"/>
        <w:left w:val="none" w:sz="0" w:space="0" w:color="auto"/>
        <w:bottom w:val="none" w:sz="0" w:space="0" w:color="auto"/>
        <w:right w:val="none" w:sz="0" w:space="0" w:color="auto"/>
      </w:divBdr>
      <w:divsChild>
        <w:div w:id="740637588">
          <w:marLeft w:val="0"/>
          <w:marRight w:val="0"/>
          <w:marTop w:val="0"/>
          <w:marBottom w:val="0"/>
          <w:divBdr>
            <w:top w:val="none" w:sz="0" w:space="0" w:color="auto"/>
            <w:left w:val="none" w:sz="0" w:space="0" w:color="auto"/>
            <w:bottom w:val="none" w:sz="0" w:space="0" w:color="auto"/>
            <w:right w:val="none" w:sz="0" w:space="0" w:color="auto"/>
          </w:divBdr>
          <w:divsChild>
            <w:div w:id="1656105027">
              <w:marLeft w:val="0"/>
              <w:marRight w:val="0"/>
              <w:marTop w:val="0"/>
              <w:marBottom w:val="0"/>
              <w:divBdr>
                <w:top w:val="none" w:sz="0" w:space="0" w:color="auto"/>
                <w:left w:val="none" w:sz="0" w:space="0" w:color="auto"/>
                <w:bottom w:val="none" w:sz="0" w:space="0" w:color="auto"/>
                <w:right w:val="none" w:sz="0" w:space="0" w:color="auto"/>
              </w:divBdr>
              <w:divsChild>
                <w:div w:id="1030761764">
                  <w:marLeft w:val="0"/>
                  <w:marRight w:val="0"/>
                  <w:marTop w:val="0"/>
                  <w:marBottom w:val="0"/>
                  <w:divBdr>
                    <w:top w:val="none" w:sz="0" w:space="0" w:color="auto"/>
                    <w:left w:val="none" w:sz="0" w:space="0" w:color="auto"/>
                    <w:bottom w:val="none" w:sz="0" w:space="0" w:color="auto"/>
                    <w:right w:val="none" w:sz="0" w:space="0" w:color="auto"/>
                  </w:divBdr>
                  <w:divsChild>
                    <w:div w:id="2000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539558">
      <w:bodyDiv w:val="1"/>
      <w:marLeft w:val="0"/>
      <w:marRight w:val="0"/>
      <w:marTop w:val="0"/>
      <w:marBottom w:val="0"/>
      <w:divBdr>
        <w:top w:val="none" w:sz="0" w:space="0" w:color="auto"/>
        <w:left w:val="none" w:sz="0" w:space="0" w:color="auto"/>
        <w:bottom w:val="none" w:sz="0" w:space="0" w:color="auto"/>
        <w:right w:val="none" w:sz="0" w:space="0" w:color="auto"/>
      </w:divBdr>
      <w:divsChild>
        <w:div w:id="475490668">
          <w:marLeft w:val="0"/>
          <w:marRight w:val="0"/>
          <w:marTop w:val="0"/>
          <w:marBottom w:val="0"/>
          <w:divBdr>
            <w:top w:val="none" w:sz="0" w:space="0" w:color="auto"/>
            <w:left w:val="none" w:sz="0" w:space="0" w:color="auto"/>
            <w:bottom w:val="none" w:sz="0" w:space="0" w:color="auto"/>
            <w:right w:val="none" w:sz="0" w:space="0" w:color="auto"/>
          </w:divBdr>
        </w:div>
        <w:div w:id="1021588076">
          <w:marLeft w:val="0"/>
          <w:marRight w:val="0"/>
          <w:marTop w:val="0"/>
          <w:marBottom w:val="0"/>
          <w:divBdr>
            <w:top w:val="none" w:sz="0" w:space="0" w:color="auto"/>
            <w:left w:val="none" w:sz="0" w:space="0" w:color="auto"/>
            <w:bottom w:val="none" w:sz="0" w:space="0" w:color="auto"/>
            <w:right w:val="none" w:sz="0" w:space="0" w:color="auto"/>
          </w:divBdr>
        </w:div>
        <w:div w:id="1436091575">
          <w:marLeft w:val="0"/>
          <w:marRight w:val="0"/>
          <w:marTop w:val="0"/>
          <w:marBottom w:val="0"/>
          <w:divBdr>
            <w:top w:val="none" w:sz="0" w:space="0" w:color="auto"/>
            <w:left w:val="none" w:sz="0" w:space="0" w:color="auto"/>
            <w:bottom w:val="none" w:sz="0" w:space="0" w:color="auto"/>
            <w:right w:val="none" w:sz="0" w:space="0" w:color="auto"/>
          </w:divBdr>
        </w:div>
        <w:div w:id="1487474488">
          <w:marLeft w:val="0"/>
          <w:marRight w:val="0"/>
          <w:marTop w:val="0"/>
          <w:marBottom w:val="0"/>
          <w:divBdr>
            <w:top w:val="none" w:sz="0" w:space="0" w:color="auto"/>
            <w:left w:val="none" w:sz="0" w:space="0" w:color="auto"/>
            <w:bottom w:val="none" w:sz="0" w:space="0" w:color="auto"/>
            <w:right w:val="none" w:sz="0" w:space="0" w:color="auto"/>
          </w:divBdr>
        </w:div>
        <w:div w:id="1628392126">
          <w:marLeft w:val="0"/>
          <w:marRight w:val="0"/>
          <w:marTop w:val="0"/>
          <w:marBottom w:val="0"/>
          <w:divBdr>
            <w:top w:val="none" w:sz="0" w:space="0" w:color="auto"/>
            <w:left w:val="none" w:sz="0" w:space="0" w:color="auto"/>
            <w:bottom w:val="none" w:sz="0" w:space="0" w:color="auto"/>
            <w:right w:val="none" w:sz="0" w:space="0" w:color="auto"/>
          </w:divBdr>
        </w:div>
        <w:div w:id="1701589314">
          <w:marLeft w:val="0"/>
          <w:marRight w:val="0"/>
          <w:marTop w:val="0"/>
          <w:marBottom w:val="0"/>
          <w:divBdr>
            <w:top w:val="none" w:sz="0" w:space="0" w:color="auto"/>
            <w:left w:val="none" w:sz="0" w:space="0" w:color="auto"/>
            <w:bottom w:val="none" w:sz="0" w:space="0" w:color="auto"/>
            <w:right w:val="none" w:sz="0" w:space="0" w:color="auto"/>
          </w:divBdr>
        </w:div>
        <w:div w:id="1778865836">
          <w:marLeft w:val="0"/>
          <w:marRight w:val="0"/>
          <w:marTop w:val="0"/>
          <w:marBottom w:val="0"/>
          <w:divBdr>
            <w:top w:val="none" w:sz="0" w:space="0" w:color="auto"/>
            <w:left w:val="none" w:sz="0" w:space="0" w:color="auto"/>
            <w:bottom w:val="none" w:sz="0" w:space="0" w:color="auto"/>
            <w:right w:val="none" w:sz="0" w:space="0" w:color="auto"/>
          </w:divBdr>
        </w:div>
        <w:div w:id="1920670654">
          <w:marLeft w:val="0"/>
          <w:marRight w:val="0"/>
          <w:marTop w:val="0"/>
          <w:marBottom w:val="0"/>
          <w:divBdr>
            <w:top w:val="none" w:sz="0" w:space="0" w:color="auto"/>
            <w:left w:val="none" w:sz="0" w:space="0" w:color="auto"/>
            <w:bottom w:val="none" w:sz="0" w:space="0" w:color="auto"/>
            <w:right w:val="none" w:sz="0" w:space="0" w:color="auto"/>
          </w:divBdr>
        </w:div>
        <w:div w:id="2100447059">
          <w:marLeft w:val="0"/>
          <w:marRight w:val="0"/>
          <w:marTop w:val="0"/>
          <w:marBottom w:val="0"/>
          <w:divBdr>
            <w:top w:val="none" w:sz="0" w:space="0" w:color="auto"/>
            <w:left w:val="none" w:sz="0" w:space="0" w:color="auto"/>
            <w:bottom w:val="none" w:sz="0" w:space="0" w:color="auto"/>
            <w:right w:val="none" w:sz="0" w:space="0" w:color="auto"/>
          </w:divBdr>
        </w:div>
      </w:divsChild>
    </w:div>
    <w:div w:id="1008554556">
      <w:bodyDiv w:val="1"/>
      <w:marLeft w:val="0"/>
      <w:marRight w:val="0"/>
      <w:marTop w:val="0"/>
      <w:marBottom w:val="0"/>
      <w:divBdr>
        <w:top w:val="none" w:sz="0" w:space="0" w:color="auto"/>
        <w:left w:val="none" w:sz="0" w:space="0" w:color="auto"/>
        <w:bottom w:val="none" w:sz="0" w:space="0" w:color="auto"/>
        <w:right w:val="none" w:sz="0" w:space="0" w:color="auto"/>
      </w:divBdr>
    </w:div>
    <w:div w:id="1009143847">
      <w:bodyDiv w:val="1"/>
      <w:marLeft w:val="0"/>
      <w:marRight w:val="0"/>
      <w:marTop w:val="0"/>
      <w:marBottom w:val="0"/>
      <w:divBdr>
        <w:top w:val="none" w:sz="0" w:space="0" w:color="auto"/>
        <w:left w:val="none" w:sz="0" w:space="0" w:color="auto"/>
        <w:bottom w:val="none" w:sz="0" w:space="0" w:color="auto"/>
        <w:right w:val="none" w:sz="0" w:space="0" w:color="auto"/>
      </w:divBdr>
    </w:div>
    <w:div w:id="1013460768">
      <w:bodyDiv w:val="1"/>
      <w:marLeft w:val="0"/>
      <w:marRight w:val="0"/>
      <w:marTop w:val="0"/>
      <w:marBottom w:val="0"/>
      <w:divBdr>
        <w:top w:val="none" w:sz="0" w:space="0" w:color="auto"/>
        <w:left w:val="none" w:sz="0" w:space="0" w:color="auto"/>
        <w:bottom w:val="none" w:sz="0" w:space="0" w:color="auto"/>
        <w:right w:val="none" w:sz="0" w:space="0" w:color="auto"/>
      </w:divBdr>
    </w:div>
    <w:div w:id="1014382412">
      <w:bodyDiv w:val="1"/>
      <w:marLeft w:val="0"/>
      <w:marRight w:val="0"/>
      <w:marTop w:val="0"/>
      <w:marBottom w:val="0"/>
      <w:divBdr>
        <w:top w:val="none" w:sz="0" w:space="0" w:color="auto"/>
        <w:left w:val="none" w:sz="0" w:space="0" w:color="auto"/>
        <w:bottom w:val="none" w:sz="0" w:space="0" w:color="auto"/>
        <w:right w:val="none" w:sz="0" w:space="0" w:color="auto"/>
      </w:divBdr>
      <w:divsChild>
        <w:div w:id="1569531401">
          <w:marLeft w:val="0"/>
          <w:marRight w:val="0"/>
          <w:marTop w:val="0"/>
          <w:marBottom w:val="0"/>
          <w:divBdr>
            <w:top w:val="none" w:sz="0" w:space="0" w:color="auto"/>
            <w:left w:val="none" w:sz="0" w:space="0" w:color="auto"/>
            <w:bottom w:val="none" w:sz="0" w:space="0" w:color="auto"/>
            <w:right w:val="none" w:sz="0" w:space="0" w:color="auto"/>
          </w:divBdr>
        </w:div>
      </w:divsChild>
    </w:div>
    <w:div w:id="1024282030">
      <w:bodyDiv w:val="1"/>
      <w:marLeft w:val="0"/>
      <w:marRight w:val="0"/>
      <w:marTop w:val="0"/>
      <w:marBottom w:val="0"/>
      <w:divBdr>
        <w:top w:val="none" w:sz="0" w:space="0" w:color="auto"/>
        <w:left w:val="none" w:sz="0" w:space="0" w:color="auto"/>
        <w:bottom w:val="none" w:sz="0" w:space="0" w:color="auto"/>
        <w:right w:val="none" w:sz="0" w:space="0" w:color="auto"/>
      </w:divBdr>
    </w:div>
    <w:div w:id="1033194560">
      <w:bodyDiv w:val="1"/>
      <w:marLeft w:val="0"/>
      <w:marRight w:val="0"/>
      <w:marTop w:val="0"/>
      <w:marBottom w:val="0"/>
      <w:divBdr>
        <w:top w:val="none" w:sz="0" w:space="0" w:color="auto"/>
        <w:left w:val="none" w:sz="0" w:space="0" w:color="auto"/>
        <w:bottom w:val="none" w:sz="0" w:space="0" w:color="auto"/>
        <w:right w:val="none" w:sz="0" w:space="0" w:color="auto"/>
      </w:divBdr>
    </w:div>
    <w:div w:id="1034889185">
      <w:bodyDiv w:val="1"/>
      <w:marLeft w:val="0"/>
      <w:marRight w:val="0"/>
      <w:marTop w:val="0"/>
      <w:marBottom w:val="0"/>
      <w:divBdr>
        <w:top w:val="none" w:sz="0" w:space="0" w:color="auto"/>
        <w:left w:val="none" w:sz="0" w:space="0" w:color="auto"/>
        <w:bottom w:val="none" w:sz="0" w:space="0" w:color="auto"/>
        <w:right w:val="none" w:sz="0" w:space="0" w:color="auto"/>
      </w:divBdr>
    </w:div>
    <w:div w:id="1048260219">
      <w:bodyDiv w:val="1"/>
      <w:marLeft w:val="0"/>
      <w:marRight w:val="0"/>
      <w:marTop w:val="0"/>
      <w:marBottom w:val="0"/>
      <w:divBdr>
        <w:top w:val="none" w:sz="0" w:space="0" w:color="auto"/>
        <w:left w:val="none" w:sz="0" w:space="0" w:color="auto"/>
        <w:bottom w:val="none" w:sz="0" w:space="0" w:color="auto"/>
        <w:right w:val="none" w:sz="0" w:space="0" w:color="auto"/>
      </w:divBdr>
    </w:div>
    <w:div w:id="1075980395">
      <w:bodyDiv w:val="1"/>
      <w:marLeft w:val="0"/>
      <w:marRight w:val="0"/>
      <w:marTop w:val="0"/>
      <w:marBottom w:val="0"/>
      <w:divBdr>
        <w:top w:val="none" w:sz="0" w:space="0" w:color="auto"/>
        <w:left w:val="none" w:sz="0" w:space="0" w:color="auto"/>
        <w:bottom w:val="none" w:sz="0" w:space="0" w:color="auto"/>
        <w:right w:val="none" w:sz="0" w:space="0" w:color="auto"/>
      </w:divBdr>
    </w:div>
    <w:div w:id="1093431597">
      <w:bodyDiv w:val="1"/>
      <w:marLeft w:val="0"/>
      <w:marRight w:val="0"/>
      <w:marTop w:val="0"/>
      <w:marBottom w:val="0"/>
      <w:divBdr>
        <w:top w:val="none" w:sz="0" w:space="0" w:color="auto"/>
        <w:left w:val="none" w:sz="0" w:space="0" w:color="auto"/>
        <w:bottom w:val="none" w:sz="0" w:space="0" w:color="auto"/>
        <w:right w:val="none" w:sz="0" w:space="0" w:color="auto"/>
      </w:divBdr>
    </w:div>
    <w:div w:id="1101484986">
      <w:bodyDiv w:val="1"/>
      <w:marLeft w:val="0"/>
      <w:marRight w:val="0"/>
      <w:marTop w:val="0"/>
      <w:marBottom w:val="0"/>
      <w:divBdr>
        <w:top w:val="none" w:sz="0" w:space="0" w:color="auto"/>
        <w:left w:val="none" w:sz="0" w:space="0" w:color="auto"/>
        <w:bottom w:val="none" w:sz="0" w:space="0" w:color="auto"/>
        <w:right w:val="none" w:sz="0" w:space="0" w:color="auto"/>
      </w:divBdr>
    </w:div>
    <w:div w:id="1114053536">
      <w:bodyDiv w:val="1"/>
      <w:marLeft w:val="0"/>
      <w:marRight w:val="0"/>
      <w:marTop w:val="0"/>
      <w:marBottom w:val="0"/>
      <w:divBdr>
        <w:top w:val="none" w:sz="0" w:space="0" w:color="auto"/>
        <w:left w:val="none" w:sz="0" w:space="0" w:color="auto"/>
        <w:bottom w:val="none" w:sz="0" w:space="0" w:color="auto"/>
        <w:right w:val="none" w:sz="0" w:space="0" w:color="auto"/>
      </w:divBdr>
      <w:divsChild>
        <w:div w:id="68892427">
          <w:marLeft w:val="0"/>
          <w:marRight w:val="0"/>
          <w:marTop w:val="0"/>
          <w:marBottom w:val="0"/>
          <w:divBdr>
            <w:top w:val="none" w:sz="0" w:space="0" w:color="auto"/>
            <w:left w:val="none" w:sz="0" w:space="0" w:color="auto"/>
            <w:bottom w:val="none" w:sz="0" w:space="0" w:color="auto"/>
            <w:right w:val="none" w:sz="0" w:space="0" w:color="auto"/>
          </w:divBdr>
        </w:div>
        <w:div w:id="377704672">
          <w:marLeft w:val="0"/>
          <w:marRight w:val="0"/>
          <w:marTop w:val="0"/>
          <w:marBottom w:val="0"/>
          <w:divBdr>
            <w:top w:val="none" w:sz="0" w:space="0" w:color="auto"/>
            <w:left w:val="none" w:sz="0" w:space="0" w:color="auto"/>
            <w:bottom w:val="none" w:sz="0" w:space="0" w:color="auto"/>
            <w:right w:val="none" w:sz="0" w:space="0" w:color="auto"/>
          </w:divBdr>
        </w:div>
        <w:div w:id="572277084">
          <w:marLeft w:val="0"/>
          <w:marRight w:val="0"/>
          <w:marTop w:val="0"/>
          <w:marBottom w:val="0"/>
          <w:divBdr>
            <w:top w:val="none" w:sz="0" w:space="0" w:color="auto"/>
            <w:left w:val="none" w:sz="0" w:space="0" w:color="auto"/>
            <w:bottom w:val="none" w:sz="0" w:space="0" w:color="auto"/>
            <w:right w:val="none" w:sz="0" w:space="0" w:color="auto"/>
          </w:divBdr>
        </w:div>
        <w:div w:id="629478336">
          <w:marLeft w:val="0"/>
          <w:marRight w:val="0"/>
          <w:marTop w:val="0"/>
          <w:marBottom w:val="0"/>
          <w:divBdr>
            <w:top w:val="none" w:sz="0" w:space="0" w:color="auto"/>
            <w:left w:val="none" w:sz="0" w:space="0" w:color="auto"/>
            <w:bottom w:val="none" w:sz="0" w:space="0" w:color="auto"/>
            <w:right w:val="none" w:sz="0" w:space="0" w:color="auto"/>
          </w:divBdr>
        </w:div>
        <w:div w:id="964045578">
          <w:marLeft w:val="0"/>
          <w:marRight w:val="0"/>
          <w:marTop w:val="0"/>
          <w:marBottom w:val="0"/>
          <w:divBdr>
            <w:top w:val="none" w:sz="0" w:space="0" w:color="auto"/>
            <w:left w:val="none" w:sz="0" w:space="0" w:color="auto"/>
            <w:bottom w:val="none" w:sz="0" w:space="0" w:color="auto"/>
            <w:right w:val="none" w:sz="0" w:space="0" w:color="auto"/>
          </w:divBdr>
        </w:div>
        <w:div w:id="1022826118">
          <w:marLeft w:val="0"/>
          <w:marRight w:val="0"/>
          <w:marTop w:val="0"/>
          <w:marBottom w:val="0"/>
          <w:divBdr>
            <w:top w:val="none" w:sz="0" w:space="0" w:color="auto"/>
            <w:left w:val="none" w:sz="0" w:space="0" w:color="auto"/>
            <w:bottom w:val="none" w:sz="0" w:space="0" w:color="auto"/>
            <w:right w:val="none" w:sz="0" w:space="0" w:color="auto"/>
          </w:divBdr>
        </w:div>
        <w:div w:id="1212961948">
          <w:marLeft w:val="0"/>
          <w:marRight w:val="0"/>
          <w:marTop w:val="0"/>
          <w:marBottom w:val="0"/>
          <w:divBdr>
            <w:top w:val="none" w:sz="0" w:space="0" w:color="auto"/>
            <w:left w:val="none" w:sz="0" w:space="0" w:color="auto"/>
            <w:bottom w:val="none" w:sz="0" w:space="0" w:color="auto"/>
            <w:right w:val="none" w:sz="0" w:space="0" w:color="auto"/>
          </w:divBdr>
        </w:div>
      </w:divsChild>
    </w:div>
    <w:div w:id="1114249708">
      <w:bodyDiv w:val="1"/>
      <w:marLeft w:val="0"/>
      <w:marRight w:val="0"/>
      <w:marTop w:val="0"/>
      <w:marBottom w:val="0"/>
      <w:divBdr>
        <w:top w:val="none" w:sz="0" w:space="0" w:color="auto"/>
        <w:left w:val="none" w:sz="0" w:space="0" w:color="auto"/>
        <w:bottom w:val="none" w:sz="0" w:space="0" w:color="auto"/>
        <w:right w:val="none" w:sz="0" w:space="0" w:color="auto"/>
      </w:divBdr>
    </w:div>
    <w:div w:id="1115978093">
      <w:bodyDiv w:val="1"/>
      <w:marLeft w:val="0"/>
      <w:marRight w:val="0"/>
      <w:marTop w:val="0"/>
      <w:marBottom w:val="0"/>
      <w:divBdr>
        <w:top w:val="none" w:sz="0" w:space="0" w:color="auto"/>
        <w:left w:val="none" w:sz="0" w:space="0" w:color="auto"/>
        <w:bottom w:val="none" w:sz="0" w:space="0" w:color="auto"/>
        <w:right w:val="none" w:sz="0" w:space="0" w:color="auto"/>
      </w:divBdr>
    </w:div>
    <w:div w:id="1120801461">
      <w:bodyDiv w:val="1"/>
      <w:marLeft w:val="0"/>
      <w:marRight w:val="0"/>
      <w:marTop w:val="0"/>
      <w:marBottom w:val="0"/>
      <w:divBdr>
        <w:top w:val="none" w:sz="0" w:space="0" w:color="auto"/>
        <w:left w:val="none" w:sz="0" w:space="0" w:color="auto"/>
        <w:bottom w:val="none" w:sz="0" w:space="0" w:color="auto"/>
        <w:right w:val="none" w:sz="0" w:space="0" w:color="auto"/>
      </w:divBdr>
    </w:div>
    <w:div w:id="1152871091">
      <w:bodyDiv w:val="1"/>
      <w:marLeft w:val="0"/>
      <w:marRight w:val="0"/>
      <w:marTop w:val="0"/>
      <w:marBottom w:val="0"/>
      <w:divBdr>
        <w:top w:val="none" w:sz="0" w:space="0" w:color="auto"/>
        <w:left w:val="none" w:sz="0" w:space="0" w:color="auto"/>
        <w:bottom w:val="none" w:sz="0" w:space="0" w:color="auto"/>
        <w:right w:val="none" w:sz="0" w:space="0" w:color="auto"/>
      </w:divBdr>
    </w:div>
    <w:div w:id="1161774428">
      <w:bodyDiv w:val="1"/>
      <w:marLeft w:val="0"/>
      <w:marRight w:val="0"/>
      <w:marTop w:val="0"/>
      <w:marBottom w:val="0"/>
      <w:divBdr>
        <w:top w:val="none" w:sz="0" w:space="0" w:color="auto"/>
        <w:left w:val="none" w:sz="0" w:space="0" w:color="auto"/>
        <w:bottom w:val="none" w:sz="0" w:space="0" w:color="auto"/>
        <w:right w:val="none" w:sz="0" w:space="0" w:color="auto"/>
      </w:divBdr>
    </w:div>
    <w:div w:id="1164661168">
      <w:bodyDiv w:val="1"/>
      <w:marLeft w:val="0"/>
      <w:marRight w:val="0"/>
      <w:marTop w:val="0"/>
      <w:marBottom w:val="0"/>
      <w:divBdr>
        <w:top w:val="none" w:sz="0" w:space="0" w:color="auto"/>
        <w:left w:val="none" w:sz="0" w:space="0" w:color="auto"/>
        <w:bottom w:val="none" w:sz="0" w:space="0" w:color="auto"/>
        <w:right w:val="none" w:sz="0" w:space="0" w:color="auto"/>
      </w:divBdr>
    </w:div>
    <w:div w:id="1173301703">
      <w:bodyDiv w:val="1"/>
      <w:marLeft w:val="0"/>
      <w:marRight w:val="0"/>
      <w:marTop w:val="0"/>
      <w:marBottom w:val="0"/>
      <w:divBdr>
        <w:top w:val="none" w:sz="0" w:space="0" w:color="auto"/>
        <w:left w:val="none" w:sz="0" w:space="0" w:color="auto"/>
        <w:bottom w:val="none" w:sz="0" w:space="0" w:color="auto"/>
        <w:right w:val="none" w:sz="0" w:space="0" w:color="auto"/>
      </w:divBdr>
    </w:div>
    <w:div w:id="1176725145">
      <w:bodyDiv w:val="1"/>
      <w:marLeft w:val="0"/>
      <w:marRight w:val="0"/>
      <w:marTop w:val="0"/>
      <w:marBottom w:val="0"/>
      <w:divBdr>
        <w:top w:val="none" w:sz="0" w:space="0" w:color="auto"/>
        <w:left w:val="none" w:sz="0" w:space="0" w:color="auto"/>
        <w:bottom w:val="none" w:sz="0" w:space="0" w:color="auto"/>
        <w:right w:val="none" w:sz="0" w:space="0" w:color="auto"/>
      </w:divBdr>
      <w:divsChild>
        <w:div w:id="1944067096">
          <w:marLeft w:val="0"/>
          <w:marRight w:val="0"/>
          <w:marTop w:val="0"/>
          <w:marBottom w:val="0"/>
          <w:divBdr>
            <w:top w:val="none" w:sz="0" w:space="0" w:color="auto"/>
            <w:left w:val="none" w:sz="0" w:space="0" w:color="auto"/>
            <w:bottom w:val="none" w:sz="0" w:space="0" w:color="auto"/>
            <w:right w:val="none" w:sz="0" w:space="0" w:color="auto"/>
          </w:divBdr>
          <w:divsChild>
            <w:div w:id="1653559084">
              <w:marLeft w:val="0"/>
              <w:marRight w:val="0"/>
              <w:marTop w:val="0"/>
              <w:marBottom w:val="0"/>
              <w:divBdr>
                <w:top w:val="none" w:sz="0" w:space="0" w:color="auto"/>
                <w:left w:val="none" w:sz="0" w:space="0" w:color="auto"/>
                <w:bottom w:val="none" w:sz="0" w:space="0" w:color="auto"/>
                <w:right w:val="none" w:sz="0" w:space="0" w:color="auto"/>
              </w:divBdr>
              <w:divsChild>
                <w:div w:id="45129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016061">
      <w:bodyDiv w:val="1"/>
      <w:marLeft w:val="0"/>
      <w:marRight w:val="0"/>
      <w:marTop w:val="0"/>
      <w:marBottom w:val="0"/>
      <w:divBdr>
        <w:top w:val="none" w:sz="0" w:space="0" w:color="auto"/>
        <w:left w:val="none" w:sz="0" w:space="0" w:color="auto"/>
        <w:bottom w:val="none" w:sz="0" w:space="0" w:color="auto"/>
        <w:right w:val="none" w:sz="0" w:space="0" w:color="auto"/>
      </w:divBdr>
    </w:div>
    <w:div w:id="1189487129">
      <w:bodyDiv w:val="1"/>
      <w:marLeft w:val="0"/>
      <w:marRight w:val="0"/>
      <w:marTop w:val="0"/>
      <w:marBottom w:val="0"/>
      <w:divBdr>
        <w:top w:val="none" w:sz="0" w:space="0" w:color="auto"/>
        <w:left w:val="none" w:sz="0" w:space="0" w:color="auto"/>
        <w:bottom w:val="none" w:sz="0" w:space="0" w:color="auto"/>
        <w:right w:val="none" w:sz="0" w:space="0" w:color="auto"/>
      </w:divBdr>
    </w:div>
    <w:div w:id="1193811872">
      <w:bodyDiv w:val="1"/>
      <w:marLeft w:val="0"/>
      <w:marRight w:val="0"/>
      <w:marTop w:val="0"/>
      <w:marBottom w:val="0"/>
      <w:divBdr>
        <w:top w:val="none" w:sz="0" w:space="0" w:color="auto"/>
        <w:left w:val="none" w:sz="0" w:space="0" w:color="auto"/>
        <w:bottom w:val="none" w:sz="0" w:space="0" w:color="auto"/>
        <w:right w:val="none" w:sz="0" w:space="0" w:color="auto"/>
      </w:divBdr>
    </w:div>
    <w:div w:id="1213271113">
      <w:bodyDiv w:val="1"/>
      <w:marLeft w:val="0"/>
      <w:marRight w:val="0"/>
      <w:marTop w:val="0"/>
      <w:marBottom w:val="0"/>
      <w:divBdr>
        <w:top w:val="none" w:sz="0" w:space="0" w:color="auto"/>
        <w:left w:val="none" w:sz="0" w:space="0" w:color="auto"/>
        <w:bottom w:val="none" w:sz="0" w:space="0" w:color="auto"/>
        <w:right w:val="none" w:sz="0" w:space="0" w:color="auto"/>
      </w:divBdr>
    </w:div>
    <w:div w:id="1216551490">
      <w:bodyDiv w:val="1"/>
      <w:marLeft w:val="0"/>
      <w:marRight w:val="0"/>
      <w:marTop w:val="0"/>
      <w:marBottom w:val="0"/>
      <w:divBdr>
        <w:top w:val="none" w:sz="0" w:space="0" w:color="auto"/>
        <w:left w:val="none" w:sz="0" w:space="0" w:color="auto"/>
        <w:bottom w:val="none" w:sz="0" w:space="0" w:color="auto"/>
        <w:right w:val="none" w:sz="0" w:space="0" w:color="auto"/>
      </w:divBdr>
      <w:divsChild>
        <w:div w:id="1525436070">
          <w:marLeft w:val="0"/>
          <w:marRight w:val="0"/>
          <w:marTop w:val="0"/>
          <w:marBottom w:val="0"/>
          <w:divBdr>
            <w:top w:val="none" w:sz="0" w:space="0" w:color="auto"/>
            <w:left w:val="none" w:sz="0" w:space="0" w:color="auto"/>
            <w:bottom w:val="none" w:sz="0" w:space="0" w:color="auto"/>
            <w:right w:val="none" w:sz="0" w:space="0" w:color="auto"/>
          </w:divBdr>
          <w:divsChild>
            <w:div w:id="867328129">
              <w:marLeft w:val="0"/>
              <w:marRight w:val="0"/>
              <w:marTop w:val="0"/>
              <w:marBottom w:val="0"/>
              <w:divBdr>
                <w:top w:val="none" w:sz="0" w:space="0" w:color="auto"/>
                <w:left w:val="none" w:sz="0" w:space="0" w:color="auto"/>
                <w:bottom w:val="none" w:sz="0" w:space="0" w:color="auto"/>
                <w:right w:val="none" w:sz="0" w:space="0" w:color="auto"/>
              </w:divBdr>
              <w:divsChild>
                <w:div w:id="146716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914914">
      <w:bodyDiv w:val="1"/>
      <w:marLeft w:val="0"/>
      <w:marRight w:val="0"/>
      <w:marTop w:val="0"/>
      <w:marBottom w:val="0"/>
      <w:divBdr>
        <w:top w:val="none" w:sz="0" w:space="0" w:color="auto"/>
        <w:left w:val="none" w:sz="0" w:space="0" w:color="auto"/>
        <w:bottom w:val="none" w:sz="0" w:space="0" w:color="auto"/>
        <w:right w:val="none" w:sz="0" w:space="0" w:color="auto"/>
      </w:divBdr>
    </w:div>
    <w:div w:id="1252929995">
      <w:bodyDiv w:val="1"/>
      <w:marLeft w:val="0"/>
      <w:marRight w:val="0"/>
      <w:marTop w:val="0"/>
      <w:marBottom w:val="0"/>
      <w:divBdr>
        <w:top w:val="none" w:sz="0" w:space="0" w:color="auto"/>
        <w:left w:val="none" w:sz="0" w:space="0" w:color="auto"/>
        <w:bottom w:val="none" w:sz="0" w:space="0" w:color="auto"/>
        <w:right w:val="none" w:sz="0" w:space="0" w:color="auto"/>
      </w:divBdr>
    </w:div>
    <w:div w:id="1260136013">
      <w:bodyDiv w:val="1"/>
      <w:marLeft w:val="0"/>
      <w:marRight w:val="0"/>
      <w:marTop w:val="0"/>
      <w:marBottom w:val="0"/>
      <w:divBdr>
        <w:top w:val="none" w:sz="0" w:space="0" w:color="auto"/>
        <w:left w:val="none" w:sz="0" w:space="0" w:color="auto"/>
        <w:bottom w:val="none" w:sz="0" w:space="0" w:color="auto"/>
        <w:right w:val="none" w:sz="0" w:space="0" w:color="auto"/>
      </w:divBdr>
      <w:divsChild>
        <w:div w:id="913706320">
          <w:marLeft w:val="0"/>
          <w:marRight w:val="0"/>
          <w:marTop w:val="0"/>
          <w:marBottom w:val="0"/>
          <w:divBdr>
            <w:top w:val="none" w:sz="0" w:space="0" w:color="auto"/>
            <w:left w:val="none" w:sz="0" w:space="0" w:color="auto"/>
            <w:bottom w:val="none" w:sz="0" w:space="0" w:color="auto"/>
            <w:right w:val="none" w:sz="0" w:space="0" w:color="auto"/>
          </w:divBdr>
          <w:divsChild>
            <w:div w:id="1281449261">
              <w:marLeft w:val="0"/>
              <w:marRight w:val="0"/>
              <w:marTop w:val="0"/>
              <w:marBottom w:val="0"/>
              <w:divBdr>
                <w:top w:val="none" w:sz="0" w:space="0" w:color="auto"/>
                <w:left w:val="none" w:sz="0" w:space="0" w:color="auto"/>
                <w:bottom w:val="none" w:sz="0" w:space="0" w:color="auto"/>
                <w:right w:val="none" w:sz="0" w:space="0" w:color="auto"/>
              </w:divBdr>
              <w:divsChild>
                <w:div w:id="35396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24062">
      <w:bodyDiv w:val="1"/>
      <w:marLeft w:val="0"/>
      <w:marRight w:val="0"/>
      <w:marTop w:val="0"/>
      <w:marBottom w:val="0"/>
      <w:divBdr>
        <w:top w:val="none" w:sz="0" w:space="0" w:color="auto"/>
        <w:left w:val="none" w:sz="0" w:space="0" w:color="auto"/>
        <w:bottom w:val="none" w:sz="0" w:space="0" w:color="auto"/>
        <w:right w:val="none" w:sz="0" w:space="0" w:color="auto"/>
      </w:divBdr>
    </w:div>
    <w:div w:id="1296523098">
      <w:bodyDiv w:val="1"/>
      <w:marLeft w:val="0"/>
      <w:marRight w:val="0"/>
      <w:marTop w:val="0"/>
      <w:marBottom w:val="0"/>
      <w:divBdr>
        <w:top w:val="none" w:sz="0" w:space="0" w:color="auto"/>
        <w:left w:val="none" w:sz="0" w:space="0" w:color="auto"/>
        <w:bottom w:val="none" w:sz="0" w:space="0" w:color="auto"/>
        <w:right w:val="none" w:sz="0" w:space="0" w:color="auto"/>
      </w:divBdr>
    </w:div>
    <w:div w:id="1311399538">
      <w:bodyDiv w:val="1"/>
      <w:marLeft w:val="0"/>
      <w:marRight w:val="0"/>
      <w:marTop w:val="0"/>
      <w:marBottom w:val="0"/>
      <w:divBdr>
        <w:top w:val="none" w:sz="0" w:space="0" w:color="auto"/>
        <w:left w:val="none" w:sz="0" w:space="0" w:color="auto"/>
        <w:bottom w:val="none" w:sz="0" w:space="0" w:color="auto"/>
        <w:right w:val="none" w:sz="0" w:space="0" w:color="auto"/>
      </w:divBdr>
    </w:div>
    <w:div w:id="1312952614">
      <w:bodyDiv w:val="1"/>
      <w:marLeft w:val="0"/>
      <w:marRight w:val="0"/>
      <w:marTop w:val="0"/>
      <w:marBottom w:val="0"/>
      <w:divBdr>
        <w:top w:val="none" w:sz="0" w:space="0" w:color="auto"/>
        <w:left w:val="none" w:sz="0" w:space="0" w:color="auto"/>
        <w:bottom w:val="none" w:sz="0" w:space="0" w:color="auto"/>
        <w:right w:val="none" w:sz="0" w:space="0" w:color="auto"/>
      </w:divBdr>
    </w:div>
    <w:div w:id="1314289656">
      <w:bodyDiv w:val="1"/>
      <w:marLeft w:val="0"/>
      <w:marRight w:val="0"/>
      <w:marTop w:val="0"/>
      <w:marBottom w:val="0"/>
      <w:divBdr>
        <w:top w:val="none" w:sz="0" w:space="0" w:color="auto"/>
        <w:left w:val="none" w:sz="0" w:space="0" w:color="auto"/>
        <w:bottom w:val="none" w:sz="0" w:space="0" w:color="auto"/>
        <w:right w:val="none" w:sz="0" w:space="0" w:color="auto"/>
      </w:divBdr>
    </w:div>
    <w:div w:id="1314530962">
      <w:bodyDiv w:val="1"/>
      <w:marLeft w:val="0"/>
      <w:marRight w:val="0"/>
      <w:marTop w:val="0"/>
      <w:marBottom w:val="0"/>
      <w:divBdr>
        <w:top w:val="none" w:sz="0" w:space="0" w:color="auto"/>
        <w:left w:val="none" w:sz="0" w:space="0" w:color="auto"/>
        <w:bottom w:val="none" w:sz="0" w:space="0" w:color="auto"/>
        <w:right w:val="none" w:sz="0" w:space="0" w:color="auto"/>
      </w:divBdr>
    </w:div>
    <w:div w:id="1316762345">
      <w:bodyDiv w:val="1"/>
      <w:marLeft w:val="0"/>
      <w:marRight w:val="0"/>
      <w:marTop w:val="0"/>
      <w:marBottom w:val="0"/>
      <w:divBdr>
        <w:top w:val="none" w:sz="0" w:space="0" w:color="auto"/>
        <w:left w:val="none" w:sz="0" w:space="0" w:color="auto"/>
        <w:bottom w:val="none" w:sz="0" w:space="0" w:color="auto"/>
        <w:right w:val="none" w:sz="0" w:space="0" w:color="auto"/>
      </w:divBdr>
    </w:div>
    <w:div w:id="1344473245">
      <w:bodyDiv w:val="1"/>
      <w:marLeft w:val="0"/>
      <w:marRight w:val="0"/>
      <w:marTop w:val="0"/>
      <w:marBottom w:val="0"/>
      <w:divBdr>
        <w:top w:val="none" w:sz="0" w:space="0" w:color="auto"/>
        <w:left w:val="none" w:sz="0" w:space="0" w:color="auto"/>
        <w:bottom w:val="none" w:sz="0" w:space="0" w:color="auto"/>
        <w:right w:val="none" w:sz="0" w:space="0" w:color="auto"/>
      </w:divBdr>
    </w:div>
    <w:div w:id="1361785741">
      <w:bodyDiv w:val="1"/>
      <w:marLeft w:val="0"/>
      <w:marRight w:val="0"/>
      <w:marTop w:val="0"/>
      <w:marBottom w:val="0"/>
      <w:divBdr>
        <w:top w:val="none" w:sz="0" w:space="0" w:color="auto"/>
        <w:left w:val="none" w:sz="0" w:space="0" w:color="auto"/>
        <w:bottom w:val="none" w:sz="0" w:space="0" w:color="auto"/>
        <w:right w:val="none" w:sz="0" w:space="0" w:color="auto"/>
      </w:divBdr>
    </w:div>
    <w:div w:id="1374647173">
      <w:bodyDiv w:val="1"/>
      <w:marLeft w:val="0"/>
      <w:marRight w:val="0"/>
      <w:marTop w:val="0"/>
      <w:marBottom w:val="0"/>
      <w:divBdr>
        <w:top w:val="none" w:sz="0" w:space="0" w:color="auto"/>
        <w:left w:val="none" w:sz="0" w:space="0" w:color="auto"/>
        <w:bottom w:val="none" w:sz="0" w:space="0" w:color="auto"/>
        <w:right w:val="none" w:sz="0" w:space="0" w:color="auto"/>
      </w:divBdr>
    </w:div>
    <w:div w:id="1375152849">
      <w:bodyDiv w:val="1"/>
      <w:marLeft w:val="0"/>
      <w:marRight w:val="0"/>
      <w:marTop w:val="0"/>
      <w:marBottom w:val="0"/>
      <w:divBdr>
        <w:top w:val="none" w:sz="0" w:space="0" w:color="auto"/>
        <w:left w:val="none" w:sz="0" w:space="0" w:color="auto"/>
        <w:bottom w:val="none" w:sz="0" w:space="0" w:color="auto"/>
        <w:right w:val="none" w:sz="0" w:space="0" w:color="auto"/>
      </w:divBdr>
    </w:div>
    <w:div w:id="1386640221">
      <w:bodyDiv w:val="1"/>
      <w:marLeft w:val="0"/>
      <w:marRight w:val="0"/>
      <w:marTop w:val="0"/>
      <w:marBottom w:val="0"/>
      <w:divBdr>
        <w:top w:val="none" w:sz="0" w:space="0" w:color="auto"/>
        <w:left w:val="none" w:sz="0" w:space="0" w:color="auto"/>
        <w:bottom w:val="none" w:sz="0" w:space="0" w:color="auto"/>
        <w:right w:val="none" w:sz="0" w:space="0" w:color="auto"/>
      </w:divBdr>
      <w:divsChild>
        <w:div w:id="1578637823">
          <w:marLeft w:val="446"/>
          <w:marRight w:val="0"/>
          <w:marTop w:val="0"/>
          <w:marBottom w:val="0"/>
          <w:divBdr>
            <w:top w:val="none" w:sz="0" w:space="0" w:color="auto"/>
            <w:left w:val="none" w:sz="0" w:space="0" w:color="auto"/>
            <w:bottom w:val="none" w:sz="0" w:space="0" w:color="auto"/>
            <w:right w:val="none" w:sz="0" w:space="0" w:color="auto"/>
          </w:divBdr>
        </w:div>
      </w:divsChild>
    </w:div>
    <w:div w:id="1408919645">
      <w:bodyDiv w:val="1"/>
      <w:marLeft w:val="0"/>
      <w:marRight w:val="0"/>
      <w:marTop w:val="0"/>
      <w:marBottom w:val="0"/>
      <w:divBdr>
        <w:top w:val="none" w:sz="0" w:space="0" w:color="auto"/>
        <w:left w:val="none" w:sz="0" w:space="0" w:color="auto"/>
        <w:bottom w:val="none" w:sz="0" w:space="0" w:color="auto"/>
        <w:right w:val="none" w:sz="0" w:space="0" w:color="auto"/>
      </w:divBdr>
    </w:div>
    <w:div w:id="1412045745">
      <w:bodyDiv w:val="1"/>
      <w:marLeft w:val="0"/>
      <w:marRight w:val="0"/>
      <w:marTop w:val="0"/>
      <w:marBottom w:val="0"/>
      <w:divBdr>
        <w:top w:val="none" w:sz="0" w:space="0" w:color="auto"/>
        <w:left w:val="none" w:sz="0" w:space="0" w:color="auto"/>
        <w:bottom w:val="none" w:sz="0" w:space="0" w:color="auto"/>
        <w:right w:val="none" w:sz="0" w:space="0" w:color="auto"/>
      </w:divBdr>
    </w:div>
    <w:div w:id="1437410446">
      <w:bodyDiv w:val="1"/>
      <w:marLeft w:val="0"/>
      <w:marRight w:val="0"/>
      <w:marTop w:val="0"/>
      <w:marBottom w:val="0"/>
      <w:divBdr>
        <w:top w:val="none" w:sz="0" w:space="0" w:color="auto"/>
        <w:left w:val="none" w:sz="0" w:space="0" w:color="auto"/>
        <w:bottom w:val="none" w:sz="0" w:space="0" w:color="auto"/>
        <w:right w:val="none" w:sz="0" w:space="0" w:color="auto"/>
      </w:divBdr>
    </w:div>
    <w:div w:id="1441604882">
      <w:bodyDiv w:val="1"/>
      <w:marLeft w:val="0"/>
      <w:marRight w:val="0"/>
      <w:marTop w:val="0"/>
      <w:marBottom w:val="0"/>
      <w:divBdr>
        <w:top w:val="none" w:sz="0" w:space="0" w:color="auto"/>
        <w:left w:val="none" w:sz="0" w:space="0" w:color="auto"/>
        <w:bottom w:val="none" w:sz="0" w:space="0" w:color="auto"/>
        <w:right w:val="none" w:sz="0" w:space="0" w:color="auto"/>
      </w:divBdr>
    </w:div>
    <w:div w:id="1443651064">
      <w:bodyDiv w:val="1"/>
      <w:marLeft w:val="0"/>
      <w:marRight w:val="0"/>
      <w:marTop w:val="0"/>
      <w:marBottom w:val="0"/>
      <w:divBdr>
        <w:top w:val="none" w:sz="0" w:space="0" w:color="auto"/>
        <w:left w:val="none" w:sz="0" w:space="0" w:color="auto"/>
        <w:bottom w:val="none" w:sz="0" w:space="0" w:color="auto"/>
        <w:right w:val="none" w:sz="0" w:space="0" w:color="auto"/>
      </w:divBdr>
    </w:div>
    <w:div w:id="1485270761">
      <w:bodyDiv w:val="1"/>
      <w:marLeft w:val="0"/>
      <w:marRight w:val="0"/>
      <w:marTop w:val="0"/>
      <w:marBottom w:val="0"/>
      <w:divBdr>
        <w:top w:val="none" w:sz="0" w:space="0" w:color="auto"/>
        <w:left w:val="none" w:sz="0" w:space="0" w:color="auto"/>
        <w:bottom w:val="none" w:sz="0" w:space="0" w:color="auto"/>
        <w:right w:val="none" w:sz="0" w:space="0" w:color="auto"/>
      </w:divBdr>
    </w:div>
    <w:div w:id="1489127966">
      <w:bodyDiv w:val="1"/>
      <w:marLeft w:val="0"/>
      <w:marRight w:val="0"/>
      <w:marTop w:val="0"/>
      <w:marBottom w:val="0"/>
      <w:divBdr>
        <w:top w:val="none" w:sz="0" w:space="0" w:color="auto"/>
        <w:left w:val="none" w:sz="0" w:space="0" w:color="auto"/>
        <w:bottom w:val="none" w:sz="0" w:space="0" w:color="auto"/>
        <w:right w:val="none" w:sz="0" w:space="0" w:color="auto"/>
      </w:divBdr>
      <w:divsChild>
        <w:div w:id="1220937467">
          <w:marLeft w:val="0"/>
          <w:marRight w:val="0"/>
          <w:marTop w:val="0"/>
          <w:marBottom w:val="0"/>
          <w:divBdr>
            <w:top w:val="none" w:sz="0" w:space="0" w:color="auto"/>
            <w:left w:val="none" w:sz="0" w:space="0" w:color="auto"/>
            <w:bottom w:val="none" w:sz="0" w:space="0" w:color="auto"/>
            <w:right w:val="none" w:sz="0" w:space="0" w:color="auto"/>
          </w:divBdr>
          <w:divsChild>
            <w:div w:id="348871208">
              <w:marLeft w:val="0"/>
              <w:marRight w:val="0"/>
              <w:marTop w:val="0"/>
              <w:marBottom w:val="0"/>
              <w:divBdr>
                <w:top w:val="none" w:sz="0" w:space="0" w:color="auto"/>
                <w:left w:val="none" w:sz="0" w:space="0" w:color="auto"/>
                <w:bottom w:val="none" w:sz="0" w:space="0" w:color="auto"/>
                <w:right w:val="none" w:sz="0" w:space="0" w:color="auto"/>
              </w:divBdr>
              <w:divsChild>
                <w:div w:id="211389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505">
      <w:bodyDiv w:val="1"/>
      <w:marLeft w:val="0"/>
      <w:marRight w:val="0"/>
      <w:marTop w:val="0"/>
      <w:marBottom w:val="0"/>
      <w:divBdr>
        <w:top w:val="none" w:sz="0" w:space="0" w:color="auto"/>
        <w:left w:val="none" w:sz="0" w:space="0" w:color="auto"/>
        <w:bottom w:val="none" w:sz="0" w:space="0" w:color="auto"/>
        <w:right w:val="none" w:sz="0" w:space="0" w:color="auto"/>
      </w:divBdr>
    </w:div>
    <w:div w:id="1503740884">
      <w:bodyDiv w:val="1"/>
      <w:marLeft w:val="0"/>
      <w:marRight w:val="0"/>
      <w:marTop w:val="0"/>
      <w:marBottom w:val="0"/>
      <w:divBdr>
        <w:top w:val="none" w:sz="0" w:space="0" w:color="auto"/>
        <w:left w:val="none" w:sz="0" w:space="0" w:color="auto"/>
        <w:bottom w:val="none" w:sz="0" w:space="0" w:color="auto"/>
        <w:right w:val="none" w:sz="0" w:space="0" w:color="auto"/>
      </w:divBdr>
      <w:divsChild>
        <w:div w:id="121729658">
          <w:marLeft w:val="0"/>
          <w:marRight w:val="0"/>
          <w:marTop w:val="0"/>
          <w:marBottom w:val="0"/>
          <w:divBdr>
            <w:top w:val="none" w:sz="0" w:space="0" w:color="auto"/>
            <w:left w:val="none" w:sz="0" w:space="0" w:color="auto"/>
            <w:bottom w:val="none" w:sz="0" w:space="0" w:color="auto"/>
            <w:right w:val="none" w:sz="0" w:space="0" w:color="auto"/>
          </w:divBdr>
        </w:div>
      </w:divsChild>
    </w:div>
    <w:div w:id="1512528184">
      <w:bodyDiv w:val="1"/>
      <w:marLeft w:val="0"/>
      <w:marRight w:val="0"/>
      <w:marTop w:val="0"/>
      <w:marBottom w:val="0"/>
      <w:divBdr>
        <w:top w:val="none" w:sz="0" w:space="0" w:color="auto"/>
        <w:left w:val="none" w:sz="0" w:space="0" w:color="auto"/>
        <w:bottom w:val="none" w:sz="0" w:space="0" w:color="auto"/>
        <w:right w:val="none" w:sz="0" w:space="0" w:color="auto"/>
      </w:divBdr>
    </w:div>
    <w:div w:id="1547640550">
      <w:bodyDiv w:val="1"/>
      <w:marLeft w:val="0"/>
      <w:marRight w:val="0"/>
      <w:marTop w:val="0"/>
      <w:marBottom w:val="0"/>
      <w:divBdr>
        <w:top w:val="none" w:sz="0" w:space="0" w:color="auto"/>
        <w:left w:val="none" w:sz="0" w:space="0" w:color="auto"/>
        <w:bottom w:val="none" w:sz="0" w:space="0" w:color="auto"/>
        <w:right w:val="none" w:sz="0" w:space="0" w:color="auto"/>
      </w:divBdr>
    </w:div>
    <w:div w:id="1564411992">
      <w:bodyDiv w:val="1"/>
      <w:marLeft w:val="0"/>
      <w:marRight w:val="0"/>
      <w:marTop w:val="0"/>
      <w:marBottom w:val="0"/>
      <w:divBdr>
        <w:top w:val="none" w:sz="0" w:space="0" w:color="auto"/>
        <w:left w:val="none" w:sz="0" w:space="0" w:color="auto"/>
        <w:bottom w:val="none" w:sz="0" w:space="0" w:color="auto"/>
        <w:right w:val="none" w:sz="0" w:space="0" w:color="auto"/>
      </w:divBdr>
    </w:div>
    <w:div w:id="1566989759">
      <w:bodyDiv w:val="1"/>
      <w:marLeft w:val="0"/>
      <w:marRight w:val="0"/>
      <w:marTop w:val="0"/>
      <w:marBottom w:val="0"/>
      <w:divBdr>
        <w:top w:val="none" w:sz="0" w:space="0" w:color="auto"/>
        <w:left w:val="none" w:sz="0" w:space="0" w:color="auto"/>
        <w:bottom w:val="none" w:sz="0" w:space="0" w:color="auto"/>
        <w:right w:val="none" w:sz="0" w:space="0" w:color="auto"/>
      </w:divBdr>
      <w:divsChild>
        <w:div w:id="1070233400">
          <w:marLeft w:val="0"/>
          <w:marRight w:val="0"/>
          <w:marTop w:val="0"/>
          <w:marBottom w:val="0"/>
          <w:divBdr>
            <w:top w:val="none" w:sz="0" w:space="0" w:color="auto"/>
            <w:left w:val="none" w:sz="0" w:space="0" w:color="auto"/>
            <w:bottom w:val="none" w:sz="0" w:space="0" w:color="auto"/>
            <w:right w:val="none" w:sz="0" w:space="0" w:color="auto"/>
          </w:divBdr>
          <w:divsChild>
            <w:div w:id="1623729636">
              <w:marLeft w:val="0"/>
              <w:marRight w:val="0"/>
              <w:marTop w:val="0"/>
              <w:marBottom w:val="0"/>
              <w:divBdr>
                <w:top w:val="none" w:sz="0" w:space="0" w:color="auto"/>
                <w:left w:val="none" w:sz="0" w:space="0" w:color="auto"/>
                <w:bottom w:val="none" w:sz="0" w:space="0" w:color="auto"/>
                <w:right w:val="none" w:sz="0" w:space="0" w:color="auto"/>
              </w:divBdr>
              <w:divsChild>
                <w:div w:id="1131633289">
                  <w:marLeft w:val="0"/>
                  <w:marRight w:val="0"/>
                  <w:marTop w:val="0"/>
                  <w:marBottom w:val="0"/>
                  <w:divBdr>
                    <w:top w:val="none" w:sz="0" w:space="0" w:color="auto"/>
                    <w:left w:val="none" w:sz="0" w:space="0" w:color="auto"/>
                    <w:bottom w:val="none" w:sz="0" w:space="0" w:color="auto"/>
                    <w:right w:val="none" w:sz="0" w:space="0" w:color="auto"/>
                  </w:divBdr>
                  <w:divsChild>
                    <w:div w:id="62195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683795">
      <w:bodyDiv w:val="1"/>
      <w:marLeft w:val="0"/>
      <w:marRight w:val="0"/>
      <w:marTop w:val="0"/>
      <w:marBottom w:val="0"/>
      <w:divBdr>
        <w:top w:val="none" w:sz="0" w:space="0" w:color="auto"/>
        <w:left w:val="none" w:sz="0" w:space="0" w:color="auto"/>
        <w:bottom w:val="none" w:sz="0" w:space="0" w:color="auto"/>
        <w:right w:val="none" w:sz="0" w:space="0" w:color="auto"/>
      </w:divBdr>
    </w:div>
    <w:div w:id="1570994918">
      <w:bodyDiv w:val="1"/>
      <w:marLeft w:val="0"/>
      <w:marRight w:val="0"/>
      <w:marTop w:val="0"/>
      <w:marBottom w:val="0"/>
      <w:divBdr>
        <w:top w:val="none" w:sz="0" w:space="0" w:color="auto"/>
        <w:left w:val="none" w:sz="0" w:space="0" w:color="auto"/>
        <w:bottom w:val="none" w:sz="0" w:space="0" w:color="auto"/>
        <w:right w:val="none" w:sz="0" w:space="0" w:color="auto"/>
      </w:divBdr>
    </w:div>
    <w:div w:id="1571847270">
      <w:bodyDiv w:val="1"/>
      <w:marLeft w:val="0"/>
      <w:marRight w:val="0"/>
      <w:marTop w:val="0"/>
      <w:marBottom w:val="0"/>
      <w:divBdr>
        <w:top w:val="none" w:sz="0" w:space="0" w:color="auto"/>
        <w:left w:val="none" w:sz="0" w:space="0" w:color="auto"/>
        <w:bottom w:val="none" w:sz="0" w:space="0" w:color="auto"/>
        <w:right w:val="none" w:sz="0" w:space="0" w:color="auto"/>
      </w:divBdr>
    </w:div>
    <w:div w:id="1589918945">
      <w:bodyDiv w:val="1"/>
      <w:marLeft w:val="0"/>
      <w:marRight w:val="0"/>
      <w:marTop w:val="0"/>
      <w:marBottom w:val="0"/>
      <w:divBdr>
        <w:top w:val="none" w:sz="0" w:space="0" w:color="auto"/>
        <w:left w:val="none" w:sz="0" w:space="0" w:color="auto"/>
        <w:bottom w:val="none" w:sz="0" w:space="0" w:color="auto"/>
        <w:right w:val="none" w:sz="0" w:space="0" w:color="auto"/>
      </w:divBdr>
    </w:div>
    <w:div w:id="1592853367">
      <w:bodyDiv w:val="1"/>
      <w:marLeft w:val="0"/>
      <w:marRight w:val="0"/>
      <w:marTop w:val="0"/>
      <w:marBottom w:val="0"/>
      <w:divBdr>
        <w:top w:val="none" w:sz="0" w:space="0" w:color="auto"/>
        <w:left w:val="none" w:sz="0" w:space="0" w:color="auto"/>
        <w:bottom w:val="none" w:sz="0" w:space="0" w:color="auto"/>
        <w:right w:val="none" w:sz="0" w:space="0" w:color="auto"/>
      </w:divBdr>
    </w:div>
    <w:div w:id="1594969258">
      <w:bodyDiv w:val="1"/>
      <w:marLeft w:val="0"/>
      <w:marRight w:val="0"/>
      <w:marTop w:val="0"/>
      <w:marBottom w:val="0"/>
      <w:divBdr>
        <w:top w:val="none" w:sz="0" w:space="0" w:color="auto"/>
        <w:left w:val="none" w:sz="0" w:space="0" w:color="auto"/>
        <w:bottom w:val="none" w:sz="0" w:space="0" w:color="auto"/>
        <w:right w:val="none" w:sz="0" w:space="0" w:color="auto"/>
      </w:divBdr>
    </w:div>
    <w:div w:id="1602252003">
      <w:bodyDiv w:val="1"/>
      <w:marLeft w:val="0"/>
      <w:marRight w:val="0"/>
      <w:marTop w:val="0"/>
      <w:marBottom w:val="0"/>
      <w:divBdr>
        <w:top w:val="none" w:sz="0" w:space="0" w:color="auto"/>
        <w:left w:val="none" w:sz="0" w:space="0" w:color="auto"/>
        <w:bottom w:val="none" w:sz="0" w:space="0" w:color="auto"/>
        <w:right w:val="none" w:sz="0" w:space="0" w:color="auto"/>
      </w:divBdr>
      <w:divsChild>
        <w:div w:id="402607112">
          <w:marLeft w:val="0"/>
          <w:marRight w:val="0"/>
          <w:marTop w:val="0"/>
          <w:marBottom w:val="0"/>
          <w:divBdr>
            <w:top w:val="none" w:sz="0" w:space="0" w:color="auto"/>
            <w:left w:val="none" w:sz="0" w:space="0" w:color="auto"/>
            <w:bottom w:val="none" w:sz="0" w:space="0" w:color="auto"/>
            <w:right w:val="none" w:sz="0" w:space="0" w:color="auto"/>
          </w:divBdr>
          <w:divsChild>
            <w:div w:id="1464420791">
              <w:marLeft w:val="450"/>
              <w:marRight w:val="0"/>
              <w:marTop w:val="0"/>
              <w:marBottom w:val="0"/>
              <w:divBdr>
                <w:top w:val="none" w:sz="0" w:space="0" w:color="auto"/>
                <w:left w:val="none" w:sz="0" w:space="0" w:color="auto"/>
                <w:bottom w:val="none" w:sz="0" w:space="0" w:color="auto"/>
                <w:right w:val="none" w:sz="0" w:space="0" w:color="auto"/>
              </w:divBdr>
              <w:divsChild>
                <w:div w:id="830171826">
                  <w:marLeft w:val="0"/>
                  <w:marRight w:val="225"/>
                  <w:marTop w:val="75"/>
                  <w:marBottom w:val="0"/>
                  <w:divBdr>
                    <w:top w:val="none" w:sz="0" w:space="0" w:color="auto"/>
                    <w:left w:val="none" w:sz="0" w:space="0" w:color="auto"/>
                    <w:bottom w:val="none" w:sz="0" w:space="0" w:color="auto"/>
                    <w:right w:val="none" w:sz="0" w:space="0" w:color="auto"/>
                  </w:divBdr>
                  <w:divsChild>
                    <w:div w:id="1125392631">
                      <w:marLeft w:val="0"/>
                      <w:marRight w:val="0"/>
                      <w:marTop w:val="0"/>
                      <w:marBottom w:val="0"/>
                      <w:divBdr>
                        <w:top w:val="none" w:sz="0" w:space="0" w:color="auto"/>
                        <w:left w:val="none" w:sz="0" w:space="0" w:color="auto"/>
                        <w:bottom w:val="none" w:sz="0" w:space="0" w:color="auto"/>
                        <w:right w:val="none" w:sz="0" w:space="0" w:color="auto"/>
                      </w:divBdr>
                      <w:divsChild>
                        <w:div w:id="96955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298200">
          <w:marLeft w:val="0"/>
          <w:marRight w:val="0"/>
          <w:marTop w:val="0"/>
          <w:marBottom w:val="0"/>
          <w:divBdr>
            <w:top w:val="none" w:sz="0" w:space="0" w:color="auto"/>
            <w:left w:val="none" w:sz="0" w:space="0" w:color="auto"/>
            <w:bottom w:val="none" w:sz="0" w:space="0" w:color="auto"/>
            <w:right w:val="none" w:sz="0" w:space="0" w:color="auto"/>
          </w:divBdr>
          <w:divsChild>
            <w:div w:id="2118671042">
              <w:marLeft w:val="0"/>
              <w:marRight w:val="0"/>
              <w:marTop w:val="0"/>
              <w:marBottom w:val="0"/>
              <w:divBdr>
                <w:top w:val="none" w:sz="0" w:space="0" w:color="auto"/>
                <w:left w:val="none" w:sz="0" w:space="0" w:color="auto"/>
                <w:bottom w:val="none" w:sz="0" w:space="0" w:color="auto"/>
                <w:right w:val="none" w:sz="0" w:space="0" w:color="auto"/>
              </w:divBdr>
              <w:divsChild>
                <w:div w:id="2119565342">
                  <w:marLeft w:val="0"/>
                  <w:marRight w:val="75"/>
                  <w:marTop w:val="0"/>
                  <w:marBottom w:val="0"/>
                  <w:divBdr>
                    <w:top w:val="single" w:sz="6" w:space="6" w:color="D8D8D8"/>
                    <w:left w:val="none" w:sz="0" w:space="0" w:color="auto"/>
                    <w:bottom w:val="none" w:sz="0" w:space="0" w:color="auto"/>
                    <w:right w:val="none" w:sz="0" w:space="0" w:color="auto"/>
                  </w:divBdr>
                </w:div>
              </w:divsChild>
            </w:div>
          </w:divsChild>
        </w:div>
      </w:divsChild>
    </w:div>
    <w:div w:id="1605116947">
      <w:bodyDiv w:val="1"/>
      <w:marLeft w:val="0"/>
      <w:marRight w:val="0"/>
      <w:marTop w:val="0"/>
      <w:marBottom w:val="0"/>
      <w:divBdr>
        <w:top w:val="none" w:sz="0" w:space="0" w:color="auto"/>
        <w:left w:val="none" w:sz="0" w:space="0" w:color="auto"/>
        <w:bottom w:val="none" w:sz="0" w:space="0" w:color="auto"/>
        <w:right w:val="none" w:sz="0" w:space="0" w:color="auto"/>
      </w:divBdr>
    </w:div>
    <w:div w:id="1652902497">
      <w:bodyDiv w:val="1"/>
      <w:marLeft w:val="0"/>
      <w:marRight w:val="0"/>
      <w:marTop w:val="0"/>
      <w:marBottom w:val="0"/>
      <w:divBdr>
        <w:top w:val="none" w:sz="0" w:space="0" w:color="auto"/>
        <w:left w:val="none" w:sz="0" w:space="0" w:color="auto"/>
        <w:bottom w:val="none" w:sz="0" w:space="0" w:color="auto"/>
        <w:right w:val="none" w:sz="0" w:space="0" w:color="auto"/>
      </w:divBdr>
    </w:div>
    <w:div w:id="1660772094">
      <w:bodyDiv w:val="1"/>
      <w:marLeft w:val="0"/>
      <w:marRight w:val="0"/>
      <w:marTop w:val="0"/>
      <w:marBottom w:val="0"/>
      <w:divBdr>
        <w:top w:val="none" w:sz="0" w:space="0" w:color="auto"/>
        <w:left w:val="none" w:sz="0" w:space="0" w:color="auto"/>
        <w:bottom w:val="none" w:sz="0" w:space="0" w:color="auto"/>
        <w:right w:val="none" w:sz="0" w:space="0" w:color="auto"/>
      </w:divBdr>
    </w:div>
    <w:div w:id="1661617305">
      <w:bodyDiv w:val="1"/>
      <w:marLeft w:val="0"/>
      <w:marRight w:val="0"/>
      <w:marTop w:val="0"/>
      <w:marBottom w:val="0"/>
      <w:divBdr>
        <w:top w:val="none" w:sz="0" w:space="0" w:color="auto"/>
        <w:left w:val="none" w:sz="0" w:space="0" w:color="auto"/>
        <w:bottom w:val="none" w:sz="0" w:space="0" w:color="auto"/>
        <w:right w:val="none" w:sz="0" w:space="0" w:color="auto"/>
      </w:divBdr>
      <w:divsChild>
        <w:div w:id="924650096">
          <w:marLeft w:val="0"/>
          <w:marRight w:val="0"/>
          <w:marTop w:val="0"/>
          <w:marBottom w:val="0"/>
          <w:divBdr>
            <w:top w:val="none" w:sz="0" w:space="0" w:color="auto"/>
            <w:left w:val="none" w:sz="0" w:space="0" w:color="auto"/>
            <w:bottom w:val="none" w:sz="0" w:space="0" w:color="auto"/>
            <w:right w:val="none" w:sz="0" w:space="0" w:color="auto"/>
          </w:divBdr>
          <w:divsChild>
            <w:div w:id="501774756">
              <w:marLeft w:val="0"/>
              <w:marRight w:val="0"/>
              <w:marTop w:val="0"/>
              <w:marBottom w:val="0"/>
              <w:divBdr>
                <w:top w:val="none" w:sz="0" w:space="0" w:color="auto"/>
                <w:left w:val="none" w:sz="0" w:space="0" w:color="auto"/>
                <w:bottom w:val="none" w:sz="0" w:space="0" w:color="auto"/>
                <w:right w:val="none" w:sz="0" w:space="0" w:color="auto"/>
              </w:divBdr>
              <w:divsChild>
                <w:div w:id="83900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97465">
      <w:bodyDiv w:val="1"/>
      <w:marLeft w:val="0"/>
      <w:marRight w:val="0"/>
      <w:marTop w:val="0"/>
      <w:marBottom w:val="0"/>
      <w:divBdr>
        <w:top w:val="none" w:sz="0" w:space="0" w:color="auto"/>
        <w:left w:val="none" w:sz="0" w:space="0" w:color="auto"/>
        <w:bottom w:val="none" w:sz="0" w:space="0" w:color="auto"/>
        <w:right w:val="none" w:sz="0" w:space="0" w:color="auto"/>
      </w:divBdr>
    </w:div>
    <w:div w:id="1670792599">
      <w:bodyDiv w:val="1"/>
      <w:marLeft w:val="0"/>
      <w:marRight w:val="0"/>
      <w:marTop w:val="0"/>
      <w:marBottom w:val="0"/>
      <w:divBdr>
        <w:top w:val="none" w:sz="0" w:space="0" w:color="auto"/>
        <w:left w:val="none" w:sz="0" w:space="0" w:color="auto"/>
        <w:bottom w:val="none" w:sz="0" w:space="0" w:color="auto"/>
        <w:right w:val="none" w:sz="0" w:space="0" w:color="auto"/>
      </w:divBdr>
      <w:divsChild>
        <w:div w:id="703754477">
          <w:marLeft w:val="0"/>
          <w:marRight w:val="0"/>
          <w:marTop w:val="0"/>
          <w:marBottom w:val="0"/>
          <w:divBdr>
            <w:top w:val="none" w:sz="0" w:space="0" w:color="auto"/>
            <w:left w:val="none" w:sz="0" w:space="0" w:color="auto"/>
            <w:bottom w:val="none" w:sz="0" w:space="0" w:color="auto"/>
            <w:right w:val="none" w:sz="0" w:space="0" w:color="auto"/>
          </w:divBdr>
          <w:divsChild>
            <w:div w:id="40399107">
              <w:marLeft w:val="0"/>
              <w:marRight w:val="0"/>
              <w:marTop w:val="0"/>
              <w:marBottom w:val="0"/>
              <w:divBdr>
                <w:top w:val="none" w:sz="0" w:space="0" w:color="auto"/>
                <w:left w:val="none" w:sz="0" w:space="0" w:color="auto"/>
                <w:bottom w:val="none" w:sz="0" w:space="0" w:color="auto"/>
                <w:right w:val="none" w:sz="0" w:space="0" w:color="auto"/>
              </w:divBdr>
              <w:divsChild>
                <w:div w:id="50432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230625">
      <w:bodyDiv w:val="1"/>
      <w:marLeft w:val="0"/>
      <w:marRight w:val="0"/>
      <w:marTop w:val="0"/>
      <w:marBottom w:val="0"/>
      <w:divBdr>
        <w:top w:val="none" w:sz="0" w:space="0" w:color="auto"/>
        <w:left w:val="none" w:sz="0" w:space="0" w:color="auto"/>
        <w:bottom w:val="none" w:sz="0" w:space="0" w:color="auto"/>
        <w:right w:val="none" w:sz="0" w:space="0" w:color="auto"/>
      </w:divBdr>
    </w:div>
    <w:div w:id="1709836515">
      <w:bodyDiv w:val="1"/>
      <w:marLeft w:val="0"/>
      <w:marRight w:val="0"/>
      <w:marTop w:val="0"/>
      <w:marBottom w:val="0"/>
      <w:divBdr>
        <w:top w:val="none" w:sz="0" w:space="0" w:color="auto"/>
        <w:left w:val="none" w:sz="0" w:space="0" w:color="auto"/>
        <w:bottom w:val="none" w:sz="0" w:space="0" w:color="auto"/>
        <w:right w:val="none" w:sz="0" w:space="0" w:color="auto"/>
      </w:divBdr>
    </w:div>
    <w:div w:id="1715539261">
      <w:bodyDiv w:val="1"/>
      <w:marLeft w:val="0"/>
      <w:marRight w:val="0"/>
      <w:marTop w:val="0"/>
      <w:marBottom w:val="0"/>
      <w:divBdr>
        <w:top w:val="none" w:sz="0" w:space="0" w:color="auto"/>
        <w:left w:val="none" w:sz="0" w:space="0" w:color="auto"/>
        <w:bottom w:val="none" w:sz="0" w:space="0" w:color="auto"/>
        <w:right w:val="none" w:sz="0" w:space="0" w:color="auto"/>
      </w:divBdr>
    </w:div>
    <w:div w:id="1721712957">
      <w:bodyDiv w:val="1"/>
      <w:marLeft w:val="0"/>
      <w:marRight w:val="0"/>
      <w:marTop w:val="0"/>
      <w:marBottom w:val="0"/>
      <w:divBdr>
        <w:top w:val="none" w:sz="0" w:space="0" w:color="auto"/>
        <w:left w:val="none" w:sz="0" w:space="0" w:color="auto"/>
        <w:bottom w:val="none" w:sz="0" w:space="0" w:color="auto"/>
        <w:right w:val="none" w:sz="0" w:space="0" w:color="auto"/>
      </w:divBdr>
    </w:div>
    <w:div w:id="1745371618">
      <w:bodyDiv w:val="1"/>
      <w:marLeft w:val="0"/>
      <w:marRight w:val="0"/>
      <w:marTop w:val="0"/>
      <w:marBottom w:val="0"/>
      <w:divBdr>
        <w:top w:val="none" w:sz="0" w:space="0" w:color="auto"/>
        <w:left w:val="none" w:sz="0" w:space="0" w:color="auto"/>
        <w:bottom w:val="none" w:sz="0" w:space="0" w:color="auto"/>
        <w:right w:val="none" w:sz="0" w:space="0" w:color="auto"/>
      </w:divBdr>
    </w:div>
    <w:div w:id="1760978179">
      <w:bodyDiv w:val="1"/>
      <w:marLeft w:val="0"/>
      <w:marRight w:val="0"/>
      <w:marTop w:val="0"/>
      <w:marBottom w:val="0"/>
      <w:divBdr>
        <w:top w:val="none" w:sz="0" w:space="0" w:color="auto"/>
        <w:left w:val="none" w:sz="0" w:space="0" w:color="auto"/>
        <w:bottom w:val="none" w:sz="0" w:space="0" w:color="auto"/>
        <w:right w:val="none" w:sz="0" w:space="0" w:color="auto"/>
      </w:divBdr>
    </w:div>
    <w:div w:id="1761373202">
      <w:bodyDiv w:val="1"/>
      <w:marLeft w:val="0"/>
      <w:marRight w:val="0"/>
      <w:marTop w:val="0"/>
      <w:marBottom w:val="0"/>
      <w:divBdr>
        <w:top w:val="none" w:sz="0" w:space="0" w:color="auto"/>
        <w:left w:val="none" w:sz="0" w:space="0" w:color="auto"/>
        <w:bottom w:val="none" w:sz="0" w:space="0" w:color="auto"/>
        <w:right w:val="none" w:sz="0" w:space="0" w:color="auto"/>
      </w:divBdr>
    </w:div>
    <w:div w:id="1777214347">
      <w:bodyDiv w:val="1"/>
      <w:marLeft w:val="0"/>
      <w:marRight w:val="0"/>
      <w:marTop w:val="0"/>
      <w:marBottom w:val="0"/>
      <w:divBdr>
        <w:top w:val="none" w:sz="0" w:space="0" w:color="auto"/>
        <w:left w:val="none" w:sz="0" w:space="0" w:color="auto"/>
        <w:bottom w:val="none" w:sz="0" w:space="0" w:color="auto"/>
        <w:right w:val="none" w:sz="0" w:space="0" w:color="auto"/>
      </w:divBdr>
    </w:div>
    <w:div w:id="1784613231">
      <w:bodyDiv w:val="1"/>
      <w:marLeft w:val="0"/>
      <w:marRight w:val="0"/>
      <w:marTop w:val="0"/>
      <w:marBottom w:val="0"/>
      <w:divBdr>
        <w:top w:val="none" w:sz="0" w:space="0" w:color="auto"/>
        <w:left w:val="none" w:sz="0" w:space="0" w:color="auto"/>
        <w:bottom w:val="none" w:sz="0" w:space="0" w:color="auto"/>
        <w:right w:val="none" w:sz="0" w:space="0" w:color="auto"/>
      </w:divBdr>
    </w:div>
    <w:div w:id="1788351448">
      <w:bodyDiv w:val="1"/>
      <w:marLeft w:val="0"/>
      <w:marRight w:val="0"/>
      <w:marTop w:val="0"/>
      <w:marBottom w:val="0"/>
      <w:divBdr>
        <w:top w:val="none" w:sz="0" w:space="0" w:color="auto"/>
        <w:left w:val="none" w:sz="0" w:space="0" w:color="auto"/>
        <w:bottom w:val="none" w:sz="0" w:space="0" w:color="auto"/>
        <w:right w:val="none" w:sz="0" w:space="0" w:color="auto"/>
      </w:divBdr>
    </w:div>
    <w:div w:id="1800294679">
      <w:bodyDiv w:val="1"/>
      <w:marLeft w:val="0"/>
      <w:marRight w:val="0"/>
      <w:marTop w:val="0"/>
      <w:marBottom w:val="0"/>
      <w:divBdr>
        <w:top w:val="none" w:sz="0" w:space="0" w:color="auto"/>
        <w:left w:val="none" w:sz="0" w:space="0" w:color="auto"/>
        <w:bottom w:val="none" w:sz="0" w:space="0" w:color="auto"/>
        <w:right w:val="none" w:sz="0" w:space="0" w:color="auto"/>
      </w:divBdr>
    </w:div>
    <w:div w:id="1805347636">
      <w:bodyDiv w:val="1"/>
      <w:marLeft w:val="0"/>
      <w:marRight w:val="0"/>
      <w:marTop w:val="0"/>
      <w:marBottom w:val="0"/>
      <w:divBdr>
        <w:top w:val="none" w:sz="0" w:space="0" w:color="auto"/>
        <w:left w:val="none" w:sz="0" w:space="0" w:color="auto"/>
        <w:bottom w:val="none" w:sz="0" w:space="0" w:color="auto"/>
        <w:right w:val="none" w:sz="0" w:space="0" w:color="auto"/>
      </w:divBdr>
    </w:div>
    <w:div w:id="1810508862">
      <w:bodyDiv w:val="1"/>
      <w:marLeft w:val="0"/>
      <w:marRight w:val="0"/>
      <w:marTop w:val="0"/>
      <w:marBottom w:val="0"/>
      <w:divBdr>
        <w:top w:val="none" w:sz="0" w:space="0" w:color="auto"/>
        <w:left w:val="none" w:sz="0" w:space="0" w:color="auto"/>
        <w:bottom w:val="none" w:sz="0" w:space="0" w:color="auto"/>
        <w:right w:val="none" w:sz="0" w:space="0" w:color="auto"/>
      </w:divBdr>
    </w:div>
    <w:div w:id="1812484100">
      <w:bodyDiv w:val="1"/>
      <w:marLeft w:val="0"/>
      <w:marRight w:val="0"/>
      <w:marTop w:val="0"/>
      <w:marBottom w:val="0"/>
      <w:divBdr>
        <w:top w:val="none" w:sz="0" w:space="0" w:color="auto"/>
        <w:left w:val="none" w:sz="0" w:space="0" w:color="auto"/>
        <w:bottom w:val="none" w:sz="0" w:space="0" w:color="auto"/>
        <w:right w:val="none" w:sz="0" w:space="0" w:color="auto"/>
      </w:divBdr>
    </w:div>
    <w:div w:id="1814561338">
      <w:bodyDiv w:val="1"/>
      <w:marLeft w:val="0"/>
      <w:marRight w:val="0"/>
      <w:marTop w:val="0"/>
      <w:marBottom w:val="0"/>
      <w:divBdr>
        <w:top w:val="none" w:sz="0" w:space="0" w:color="auto"/>
        <w:left w:val="none" w:sz="0" w:space="0" w:color="auto"/>
        <w:bottom w:val="none" w:sz="0" w:space="0" w:color="auto"/>
        <w:right w:val="none" w:sz="0" w:space="0" w:color="auto"/>
      </w:divBdr>
    </w:div>
    <w:div w:id="1814643053">
      <w:bodyDiv w:val="1"/>
      <w:marLeft w:val="0"/>
      <w:marRight w:val="0"/>
      <w:marTop w:val="0"/>
      <w:marBottom w:val="0"/>
      <w:divBdr>
        <w:top w:val="none" w:sz="0" w:space="0" w:color="auto"/>
        <w:left w:val="none" w:sz="0" w:space="0" w:color="auto"/>
        <w:bottom w:val="none" w:sz="0" w:space="0" w:color="auto"/>
        <w:right w:val="none" w:sz="0" w:space="0" w:color="auto"/>
      </w:divBdr>
    </w:div>
    <w:div w:id="1830754199">
      <w:bodyDiv w:val="1"/>
      <w:marLeft w:val="0"/>
      <w:marRight w:val="0"/>
      <w:marTop w:val="0"/>
      <w:marBottom w:val="0"/>
      <w:divBdr>
        <w:top w:val="none" w:sz="0" w:space="0" w:color="auto"/>
        <w:left w:val="none" w:sz="0" w:space="0" w:color="auto"/>
        <w:bottom w:val="none" w:sz="0" w:space="0" w:color="auto"/>
        <w:right w:val="none" w:sz="0" w:space="0" w:color="auto"/>
      </w:divBdr>
      <w:divsChild>
        <w:div w:id="2106806227">
          <w:marLeft w:val="0"/>
          <w:marRight w:val="0"/>
          <w:marTop w:val="0"/>
          <w:marBottom w:val="0"/>
          <w:divBdr>
            <w:top w:val="none" w:sz="0" w:space="0" w:color="auto"/>
            <w:left w:val="none" w:sz="0" w:space="0" w:color="auto"/>
            <w:bottom w:val="none" w:sz="0" w:space="0" w:color="auto"/>
            <w:right w:val="none" w:sz="0" w:space="0" w:color="auto"/>
          </w:divBdr>
          <w:divsChild>
            <w:div w:id="555706212">
              <w:marLeft w:val="0"/>
              <w:marRight w:val="0"/>
              <w:marTop w:val="0"/>
              <w:marBottom w:val="0"/>
              <w:divBdr>
                <w:top w:val="none" w:sz="0" w:space="0" w:color="auto"/>
                <w:left w:val="none" w:sz="0" w:space="0" w:color="auto"/>
                <w:bottom w:val="none" w:sz="0" w:space="0" w:color="auto"/>
                <w:right w:val="none" w:sz="0" w:space="0" w:color="auto"/>
              </w:divBdr>
              <w:divsChild>
                <w:div w:id="109432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368131">
      <w:bodyDiv w:val="1"/>
      <w:marLeft w:val="0"/>
      <w:marRight w:val="0"/>
      <w:marTop w:val="0"/>
      <w:marBottom w:val="0"/>
      <w:divBdr>
        <w:top w:val="none" w:sz="0" w:space="0" w:color="auto"/>
        <w:left w:val="none" w:sz="0" w:space="0" w:color="auto"/>
        <w:bottom w:val="none" w:sz="0" w:space="0" w:color="auto"/>
        <w:right w:val="none" w:sz="0" w:space="0" w:color="auto"/>
      </w:divBdr>
    </w:div>
    <w:div w:id="1847331221">
      <w:bodyDiv w:val="1"/>
      <w:marLeft w:val="0"/>
      <w:marRight w:val="0"/>
      <w:marTop w:val="0"/>
      <w:marBottom w:val="0"/>
      <w:divBdr>
        <w:top w:val="none" w:sz="0" w:space="0" w:color="auto"/>
        <w:left w:val="none" w:sz="0" w:space="0" w:color="auto"/>
        <w:bottom w:val="none" w:sz="0" w:space="0" w:color="auto"/>
        <w:right w:val="none" w:sz="0" w:space="0" w:color="auto"/>
      </w:divBdr>
    </w:div>
    <w:div w:id="1860778037">
      <w:bodyDiv w:val="1"/>
      <w:marLeft w:val="0"/>
      <w:marRight w:val="0"/>
      <w:marTop w:val="0"/>
      <w:marBottom w:val="0"/>
      <w:divBdr>
        <w:top w:val="none" w:sz="0" w:space="0" w:color="auto"/>
        <w:left w:val="none" w:sz="0" w:space="0" w:color="auto"/>
        <w:bottom w:val="none" w:sz="0" w:space="0" w:color="auto"/>
        <w:right w:val="none" w:sz="0" w:space="0" w:color="auto"/>
      </w:divBdr>
    </w:div>
    <w:div w:id="1873614801">
      <w:bodyDiv w:val="1"/>
      <w:marLeft w:val="0"/>
      <w:marRight w:val="0"/>
      <w:marTop w:val="0"/>
      <w:marBottom w:val="0"/>
      <w:divBdr>
        <w:top w:val="none" w:sz="0" w:space="0" w:color="auto"/>
        <w:left w:val="none" w:sz="0" w:space="0" w:color="auto"/>
        <w:bottom w:val="none" w:sz="0" w:space="0" w:color="auto"/>
        <w:right w:val="none" w:sz="0" w:space="0" w:color="auto"/>
      </w:divBdr>
      <w:divsChild>
        <w:div w:id="1440371447">
          <w:marLeft w:val="0"/>
          <w:marRight w:val="0"/>
          <w:marTop w:val="0"/>
          <w:marBottom w:val="0"/>
          <w:divBdr>
            <w:top w:val="none" w:sz="0" w:space="0" w:color="auto"/>
            <w:left w:val="none" w:sz="0" w:space="0" w:color="auto"/>
            <w:bottom w:val="none" w:sz="0" w:space="0" w:color="auto"/>
            <w:right w:val="none" w:sz="0" w:space="0" w:color="auto"/>
          </w:divBdr>
          <w:divsChild>
            <w:div w:id="1121388350">
              <w:marLeft w:val="0"/>
              <w:marRight w:val="0"/>
              <w:marTop w:val="0"/>
              <w:marBottom w:val="0"/>
              <w:divBdr>
                <w:top w:val="none" w:sz="0" w:space="0" w:color="auto"/>
                <w:left w:val="none" w:sz="0" w:space="0" w:color="auto"/>
                <w:bottom w:val="none" w:sz="0" w:space="0" w:color="auto"/>
                <w:right w:val="none" w:sz="0" w:space="0" w:color="auto"/>
              </w:divBdr>
              <w:divsChild>
                <w:div w:id="185383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933781">
          <w:marLeft w:val="0"/>
          <w:marRight w:val="0"/>
          <w:marTop w:val="0"/>
          <w:marBottom w:val="0"/>
          <w:divBdr>
            <w:top w:val="none" w:sz="0" w:space="0" w:color="auto"/>
            <w:left w:val="none" w:sz="0" w:space="0" w:color="auto"/>
            <w:bottom w:val="none" w:sz="0" w:space="0" w:color="auto"/>
            <w:right w:val="none" w:sz="0" w:space="0" w:color="auto"/>
          </w:divBdr>
          <w:divsChild>
            <w:div w:id="94449997">
              <w:marLeft w:val="0"/>
              <w:marRight w:val="0"/>
              <w:marTop w:val="0"/>
              <w:marBottom w:val="0"/>
              <w:divBdr>
                <w:top w:val="none" w:sz="0" w:space="0" w:color="auto"/>
                <w:left w:val="none" w:sz="0" w:space="0" w:color="auto"/>
                <w:bottom w:val="none" w:sz="0" w:space="0" w:color="auto"/>
                <w:right w:val="none" w:sz="0" w:space="0" w:color="auto"/>
              </w:divBdr>
              <w:divsChild>
                <w:div w:id="107612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758309">
      <w:bodyDiv w:val="1"/>
      <w:marLeft w:val="0"/>
      <w:marRight w:val="0"/>
      <w:marTop w:val="0"/>
      <w:marBottom w:val="0"/>
      <w:divBdr>
        <w:top w:val="none" w:sz="0" w:space="0" w:color="auto"/>
        <w:left w:val="none" w:sz="0" w:space="0" w:color="auto"/>
        <w:bottom w:val="none" w:sz="0" w:space="0" w:color="auto"/>
        <w:right w:val="none" w:sz="0" w:space="0" w:color="auto"/>
      </w:divBdr>
    </w:div>
    <w:div w:id="1895576279">
      <w:bodyDiv w:val="1"/>
      <w:marLeft w:val="0"/>
      <w:marRight w:val="0"/>
      <w:marTop w:val="0"/>
      <w:marBottom w:val="0"/>
      <w:divBdr>
        <w:top w:val="none" w:sz="0" w:space="0" w:color="auto"/>
        <w:left w:val="none" w:sz="0" w:space="0" w:color="auto"/>
        <w:bottom w:val="none" w:sz="0" w:space="0" w:color="auto"/>
        <w:right w:val="none" w:sz="0" w:space="0" w:color="auto"/>
      </w:divBdr>
    </w:div>
    <w:div w:id="1900631709">
      <w:bodyDiv w:val="1"/>
      <w:marLeft w:val="0"/>
      <w:marRight w:val="0"/>
      <w:marTop w:val="0"/>
      <w:marBottom w:val="0"/>
      <w:divBdr>
        <w:top w:val="none" w:sz="0" w:space="0" w:color="auto"/>
        <w:left w:val="none" w:sz="0" w:space="0" w:color="auto"/>
        <w:bottom w:val="none" w:sz="0" w:space="0" w:color="auto"/>
        <w:right w:val="none" w:sz="0" w:space="0" w:color="auto"/>
      </w:divBdr>
    </w:div>
    <w:div w:id="1902060141">
      <w:bodyDiv w:val="1"/>
      <w:marLeft w:val="0"/>
      <w:marRight w:val="0"/>
      <w:marTop w:val="0"/>
      <w:marBottom w:val="0"/>
      <w:divBdr>
        <w:top w:val="none" w:sz="0" w:space="0" w:color="auto"/>
        <w:left w:val="none" w:sz="0" w:space="0" w:color="auto"/>
        <w:bottom w:val="none" w:sz="0" w:space="0" w:color="auto"/>
        <w:right w:val="none" w:sz="0" w:space="0" w:color="auto"/>
      </w:divBdr>
    </w:div>
    <w:div w:id="1936740442">
      <w:bodyDiv w:val="1"/>
      <w:marLeft w:val="0"/>
      <w:marRight w:val="0"/>
      <w:marTop w:val="0"/>
      <w:marBottom w:val="0"/>
      <w:divBdr>
        <w:top w:val="none" w:sz="0" w:space="0" w:color="auto"/>
        <w:left w:val="none" w:sz="0" w:space="0" w:color="auto"/>
        <w:bottom w:val="none" w:sz="0" w:space="0" w:color="auto"/>
        <w:right w:val="none" w:sz="0" w:space="0" w:color="auto"/>
      </w:divBdr>
      <w:divsChild>
        <w:div w:id="357776157">
          <w:marLeft w:val="0"/>
          <w:marRight w:val="0"/>
          <w:marTop w:val="0"/>
          <w:marBottom w:val="0"/>
          <w:divBdr>
            <w:top w:val="none" w:sz="0" w:space="0" w:color="auto"/>
            <w:left w:val="none" w:sz="0" w:space="0" w:color="auto"/>
            <w:bottom w:val="none" w:sz="0" w:space="0" w:color="auto"/>
            <w:right w:val="none" w:sz="0" w:space="0" w:color="auto"/>
          </w:divBdr>
          <w:divsChild>
            <w:div w:id="606499318">
              <w:marLeft w:val="0"/>
              <w:marRight w:val="0"/>
              <w:marTop w:val="0"/>
              <w:marBottom w:val="0"/>
              <w:divBdr>
                <w:top w:val="none" w:sz="0" w:space="0" w:color="auto"/>
                <w:left w:val="none" w:sz="0" w:space="0" w:color="auto"/>
                <w:bottom w:val="none" w:sz="0" w:space="0" w:color="auto"/>
                <w:right w:val="none" w:sz="0" w:space="0" w:color="auto"/>
              </w:divBdr>
              <w:divsChild>
                <w:div w:id="209697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684809">
      <w:bodyDiv w:val="1"/>
      <w:marLeft w:val="0"/>
      <w:marRight w:val="0"/>
      <w:marTop w:val="0"/>
      <w:marBottom w:val="0"/>
      <w:divBdr>
        <w:top w:val="none" w:sz="0" w:space="0" w:color="auto"/>
        <w:left w:val="none" w:sz="0" w:space="0" w:color="auto"/>
        <w:bottom w:val="none" w:sz="0" w:space="0" w:color="auto"/>
        <w:right w:val="none" w:sz="0" w:space="0" w:color="auto"/>
      </w:divBdr>
      <w:divsChild>
        <w:div w:id="220409792">
          <w:marLeft w:val="0"/>
          <w:marRight w:val="0"/>
          <w:marTop w:val="0"/>
          <w:marBottom w:val="0"/>
          <w:divBdr>
            <w:top w:val="none" w:sz="0" w:space="0" w:color="auto"/>
            <w:left w:val="none" w:sz="0" w:space="0" w:color="auto"/>
            <w:bottom w:val="none" w:sz="0" w:space="0" w:color="auto"/>
            <w:right w:val="none" w:sz="0" w:space="0" w:color="auto"/>
          </w:divBdr>
          <w:divsChild>
            <w:div w:id="2124955549">
              <w:marLeft w:val="0"/>
              <w:marRight w:val="0"/>
              <w:marTop w:val="0"/>
              <w:marBottom w:val="0"/>
              <w:divBdr>
                <w:top w:val="none" w:sz="0" w:space="0" w:color="auto"/>
                <w:left w:val="none" w:sz="0" w:space="0" w:color="auto"/>
                <w:bottom w:val="none" w:sz="0" w:space="0" w:color="auto"/>
                <w:right w:val="none" w:sz="0" w:space="0" w:color="auto"/>
              </w:divBdr>
              <w:divsChild>
                <w:div w:id="180461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269592">
      <w:bodyDiv w:val="1"/>
      <w:marLeft w:val="0"/>
      <w:marRight w:val="0"/>
      <w:marTop w:val="0"/>
      <w:marBottom w:val="0"/>
      <w:divBdr>
        <w:top w:val="none" w:sz="0" w:space="0" w:color="auto"/>
        <w:left w:val="none" w:sz="0" w:space="0" w:color="auto"/>
        <w:bottom w:val="none" w:sz="0" w:space="0" w:color="auto"/>
        <w:right w:val="none" w:sz="0" w:space="0" w:color="auto"/>
      </w:divBdr>
    </w:div>
    <w:div w:id="1973636703">
      <w:bodyDiv w:val="1"/>
      <w:marLeft w:val="0"/>
      <w:marRight w:val="0"/>
      <w:marTop w:val="0"/>
      <w:marBottom w:val="0"/>
      <w:divBdr>
        <w:top w:val="none" w:sz="0" w:space="0" w:color="auto"/>
        <w:left w:val="none" w:sz="0" w:space="0" w:color="auto"/>
        <w:bottom w:val="none" w:sz="0" w:space="0" w:color="auto"/>
        <w:right w:val="none" w:sz="0" w:space="0" w:color="auto"/>
      </w:divBdr>
    </w:div>
    <w:div w:id="1979990883">
      <w:bodyDiv w:val="1"/>
      <w:marLeft w:val="0"/>
      <w:marRight w:val="0"/>
      <w:marTop w:val="0"/>
      <w:marBottom w:val="0"/>
      <w:divBdr>
        <w:top w:val="none" w:sz="0" w:space="0" w:color="auto"/>
        <w:left w:val="none" w:sz="0" w:space="0" w:color="auto"/>
        <w:bottom w:val="none" w:sz="0" w:space="0" w:color="auto"/>
        <w:right w:val="none" w:sz="0" w:space="0" w:color="auto"/>
      </w:divBdr>
    </w:div>
    <w:div w:id="1984659121">
      <w:bodyDiv w:val="1"/>
      <w:marLeft w:val="0"/>
      <w:marRight w:val="0"/>
      <w:marTop w:val="0"/>
      <w:marBottom w:val="0"/>
      <w:divBdr>
        <w:top w:val="none" w:sz="0" w:space="0" w:color="auto"/>
        <w:left w:val="none" w:sz="0" w:space="0" w:color="auto"/>
        <w:bottom w:val="none" w:sz="0" w:space="0" w:color="auto"/>
        <w:right w:val="none" w:sz="0" w:space="0" w:color="auto"/>
      </w:divBdr>
    </w:div>
    <w:div w:id="2006933852">
      <w:bodyDiv w:val="1"/>
      <w:marLeft w:val="0"/>
      <w:marRight w:val="0"/>
      <w:marTop w:val="0"/>
      <w:marBottom w:val="0"/>
      <w:divBdr>
        <w:top w:val="none" w:sz="0" w:space="0" w:color="auto"/>
        <w:left w:val="none" w:sz="0" w:space="0" w:color="auto"/>
        <w:bottom w:val="none" w:sz="0" w:space="0" w:color="auto"/>
        <w:right w:val="none" w:sz="0" w:space="0" w:color="auto"/>
      </w:divBdr>
    </w:div>
    <w:div w:id="2022391529">
      <w:bodyDiv w:val="1"/>
      <w:marLeft w:val="0"/>
      <w:marRight w:val="0"/>
      <w:marTop w:val="0"/>
      <w:marBottom w:val="0"/>
      <w:divBdr>
        <w:top w:val="none" w:sz="0" w:space="0" w:color="auto"/>
        <w:left w:val="none" w:sz="0" w:space="0" w:color="auto"/>
        <w:bottom w:val="none" w:sz="0" w:space="0" w:color="auto"/>
        <w:right w:val="none" w:sz="0" w:space="0" w:color="auto"/>
      </w:divBdr>
    </w:div>
    <w:div w:id="2025395600">
      <w:bodyDiv w:val="1"/>
      <w:marLeft w:val="0"/>
      <w:marRight w:val="0"/>
      <w:marTop w:val="0"/>
      <w:marBottom w:val="0"/>
      <w:divBdr>
        <w:top w:val="none" w:sz="0" w:space="0" w:color="auto"/>
        <w:left w:val="none" w:sz="0" w:space="0" w:color="auto"/>
        <w:bottom w:val="none" w:sz="0" w:space="0" w:color="auto"/>
        <w:right w:val="none" w:sz="0" w:space="0" w:color="auto"/>
      </w:divBdr>
    </w:div>
    <w:div w:id="2034380968">
      <w:bodyDiv w:val="1"/>
      <w:marLeft w:val="0"/>
      <w:marRight w:val="0"/>
      <w:marTop w:val="0"/>
      <w:marBottom w:val="0"/>
      <w:divBdr>
        <w:top w:val="none" w:sz="0" w:space="0" w:color="auto"/>
        <w:left w:val="none" w:sz="0" w:space="0" w:color="auto"/>
        <w:bottom w:val="none" w:sz="0" w:space="0" w:color="auto"/>
        <w:right w:val="none" w:sz="0" w:space="0" w:color="auto"/>
      </w:divBdr>
    </w:div>
    <w:div w:id="2038432618">
      <w:bodyDiv w:val="1"/>
      <w:marLeft w:val="0"/>
      <w:marRight w:val="0"/>
      <w:marTop w:val="0"/>
      <w:marBottom w:val="0"/>
      <w:divBdr>
        <w:top w:val="none" w:sz="0" w:space="0" w:color="auto"/>
        <w:left w:val="none" w:sz="0" w:space="0" w:color="auto"/>
        <w:bottom w:val="none" w:sz="0" w:space="0" w:color="auto"/>
        <w:right w:val="none" w:sz="0" w:space="0" w:color="auto"/>
      </w:divBdr>
    </w:div>
    <w:div w:id="2057045773">
      <w:bodyDiv w:val="1"/>
      <w:marLeft w:val="0"/>
      <w:marRight w:val="0"/>
      <w:marTop w:val="0"/>
      <w:marBottom w:val="0"/>
      <w:divBdr>
        <w:top w:val="none" w:sz="0" w:space="0" w:color="auto"/>
        <w:left w:val="none" w:sz="0" w:space="0" w:color="auto"/>
        <w:bottom w:val="none" w:sz="0" w:space="0" w:color="auto"/>
        <w:right w:val="none" w:sz="0" w:space="0" w:color="auto"/>
      </w:divBdr>
      <w:divsChild>
        <w:div w:id="1134521605">
          <w:marLeft w:val="0"/>
          <w:marRight w:val="0"/>
          <w:marTop w:val="0"/>
          <w:marBottom w:val="0"/>
          <w:divBdr>
            <w:top w:val="none" w:sz="0" w:space="0" w:color="auto"/>
            <w:left w:val="none" w:sz="0" w:space="0" w:color="auto"/>
            <w:bottom w:val="none" w:sz="0" w:space="0" w:color="auto"/>
            <w:right w:val="none" w:sz="0" w:space="0" w:color="auto"/>
          </w:divBdr>
          <w:divsChild>
            <w:div w:id="1115058863">
              <w:marLeft w:val="0"/>
              <w:marRight w:val="0"/>
              <w:marTop w:val="0"/>
              <w:marBottom w:val="0"/>
              <w:divBdr>
                <w:top w:val="none" w:sz="0" w:space="0" w:color="auto"/>
                <w:left w:val="none" w:sz="0" w:space="0" w:color="auto"/>
                <w:bottom w:val="none" w:sz="0" w:space="0" w:color="auto"/>
                <w:right w:val="none" w:sz="0" w:space="0" w:color="auto"/>
              </w:divBdr>
              <w:divsChild>
                <w:div w:id="16207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39363">
      <w:bodyDiv w:val="1"/>
      <w:marLeft w:val="0"/>
      <w:marRight w:val="0"/>
      <w:marTop w:val="0"/>
      <w:marBottom w:val="0"/>
      <w:divBdr>
        <w:top w:val="none" w:sz="0" w:space="0" w:color="auto"/>
        <w:left w:val="none" w:sz="0" w:space="0" w:color="auto"/>
        <w:bottom w:val="none" w:sz="0" w:space="0" w:color="auto"/>
        <w:right w:val="none" w:sz="0" w:space="0" w:color="auto"/>
      </w:divBdr>
      <w:divsChild>
        <w:div w:id="509414300">
          <w:marLeft w:val="0"/>
          <w:marRight w:val="0"/>
          <w:marTop w:val="0"/>
          <w:marBottom w:val="0"/>
          <w:divBdr>
            <w:top w:val="none" w:sz="0" w:space="0" w:color="auto"/>
            <w:left w:val="none" w:sz="0" w:space="0" w:color="auto"/>
            <w:bottom w:val="none" w:sz="0" w:space="0" w:color="auto"/>
            <w:right w:val="none" w:sz="0" w:space="0" w:color="auto"/>
          </w:divBdr>
          <w:divsChild>
            <w:div w:id="1591115756">
              <w:marLeft w:val="0"/>
              <w:marRight w:val="0"/>
              <w:marTop w:val="0"/>
              <w:marBottom w:val="0"/>
              <w:divBdr>
                <w:top w:val="none" w:sz="0" w:space="0" w:color="auto"/>
                <w:left w:val="none" w:sz="0" w:space="0" w:color="auto"/>
                <w:bottom w:val="none" w:sz="0" w:space="0" w:color="auto"/>
                <w:right w:val="none" w:sz="0" w:space="0" w:color="auto"/>
              </w:divBdr>
              <w:divsChild>
                <w:div w:id="13884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979179">
      <w:bodyDiv w:val="1"/>
      <w:marLeft w:val="0"/>
      <w:marRight w:val="0"/>
      <w:marTop w:val="0"/>
      <w:marBottom w:val="0"/>
      <w:divBdr>
        <w:top w:val="none" w:sz="0" w:space="0" w:color="auto"/>
        <w:left w:val="none" w:sz="0" w:space="0" w:color="auto"/>
        <w:bottom w:val="none" w:sz="0" w:space="0" w:color="auto"/>
        <w:right w:val="none" w:sz="0" w:space="0" w:color="auto"/>
      </w:divBdr>
    </w:div>
    <w:div w:id="2076077186">
      <w:bodyDiv w:val="1"/>
      <w:marLeft w:val="0"/>
      <w:marRight w:val="0"/>
      <w:marTop w:val="0"/>
      <w:marBottom w:val="0"/>
      <w:divBdr>
        <w:top w:val="none" w:sz="0" w:space="0" w:color="auto"/>
        <w:left w:val="none" w:sz="0" w:space="0" w:color="auto"/>
        <w:bottom w:val="none" w:sz="0" w:space="0" w:color="auto"/>
        <w:right w:val="none" w:sz="0" w:space="0" w:color="auto"/>
      </w:divBdr>
    </w:div>
    <w:div w:id="2105610778">
      <w:bodyDiv w:val="1"/>
      <w:marLeft w:val="0"/>
      <w:marRight w:val="0"/>
      <w:marTop w:val="0"/>
      <w:marBottom w:val="0"/>
      <w:divBdr>
        <w:top w:val="none" w:sz="0" w:space="0" w:color="auto"/>
        <w:left w:val="none" w:sz="0" w:space="0" w:color="auto"/>
        <w:bottom w:val="none" w:sz="0" w:space="0" w:color="auto"/>
        <w:right w:val="none" w:sz="0" w:space="0" w:color="auto"/>
      </w:divBdr>
    </w:div>
    <w:div w:id="2106072425">
      <w:bodyDiv w:val="1"/>
      <w:marLeft w:val="0"/>
      <w:marRight w:val="0"/>
      <w:marTop w:val="0"/>
      <w:marBottom w:val="0"/>
      <w:divBdr>
        <w:top w:val="none" w:sz="0" w:space="0" w:color="auto"/>
        <w:left w:val="none" w:sz="0" w:space="0" w:color="auto"/>
        <w:bottom w:val="none" w:sz="0" w:space="0" w:color="auto"/>
        <w:right w:val="none" w:sz="0" w:space="0" w:color="auto"/>
      </w:divBdr>
    </w:div>
    <w:div w:id="2106801953">
      <w:bodyDiv w:val="1"/>
      <w:marLeft w:val="0"/>
      <w:marRight w:val="0"/>
      <w:marTop w:val="0"/>
      <w:marBottom w:val="0"/>
      <w:divBdr>
        <w:top w:val="none" w:sz="0" w:space="0" w:color="auto"/>
        <w:left w:val="none" w:sz="0" w:space="0" w:color="auto"/>
        <w:bottom w:val="none" w:sz="0" w:space="0" w:color="auto"/>
        <w:right w:val="none" w:sz="0" w:space="0" w:color="auto"/>
      </w:divBdr>
    </w:div>
    <w:div w:id="2111776003">
      <w:bodyDiv w:val="1"/>
      <w:marLeft w:val="0"/>
      <w:marRight w:val="0"/>
      <w:marTop w:val="0"/>
      <w:marBottom w:val="0"/>
      <w:divBdr>
        <w:top w:val="none" w:sz="0" w:space="0" w:color="auto"/>
        <w:left w:val="none" w:sz="0" w:space="0" w:color="auto"/>
        <w:bottom w:val="none" w:sz="0" w:space="0" w:color="auto"/>
        <w:right w:val="none" w:sz="0" w:space="0" w:color="auto"/>
      </w:divBdr>
    </w:div>
    <w:div w:id="2122921163">
      <w:bodyDiv w:val="1"/>
      <w:marLeft w:val="0"/>
      <w:marRight w:val="0"/>
      <w:marTop w:val="0"/>
      <w:marBottom w:val="0"/>
      <w:divBdr>
        <w:top w:val="none" w:sz="0" w:space="0" w:color="auto"/>
        <w:left w:val="none" w:sz="0" w:space="0" w:color="auto"/>
        <w:bottom w:val="none" w:sz="0" w:space="0" w:color="auto"/>
        <w:right w:val="none" w:sz="0" w:space="0" w:color="auto"/>
      </w:divBdr>
    </w:div>
    <w:div w:id="21295490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a.hollan@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s.aace.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ras.org.uk/love-your-heart" TargetMode="External"/><Relationship Id="rId4" Type="http://schemas.openxmlformats.org/officeDocument/2006/relationships/settings" Target="settings.xml"/><Relationship Id="rId9" Type="http://schemas.openxmlformats.org/officeDocument/2006/relationships/hyperlink" Target="http://www.heartscore.org" TargetMode="Externa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tema">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tema">
      <a:majorFont>
        <a:latin typeface="Helvetica Neue"/>
        <a:ea typeface="Helvetica Neue"/>
        <a:cs typeface="Helvetica Neue"/>
      </a:majorFont>
      <a:minorFont>
        <a:latin typeface="Helvetica Neue"/>
        <a:ea typeface="Helvetica Neue"/>
        <a:cs typeface="Helvetica Neue"/>
      </a:minorFont>
    </a:fontScheme>
    <a:fmtScheme name="Office-t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Cro172</b:Tag>
    <b:SourceType>JournalArticle</b:SourceType>
    <b:Guid>{263B218A-F8E6-AD42-A247-22E353A55CE2}</b:Guid>
    <b:Author>
      <b:Author>
        <b:NameList>
          <b:Person>
            <b:Last>Crowson CS1</b:Last>
            <b:First>Gabriel</b:First>
            <b:Middle>SE2, Semb AG3, van Riel PLCM4, Karpouzas G5, Dessein PH6,7, Hitchon C8, Pascual-Ramos V9, Kitas GD10</b:Middle>
          </b:Person>
          <b:Person>
            <b:Last>Arthritis.</b:Last>
            <b:First>Trans-Atlantic</b:First>
            <b:Middle>Cardiovascular Consortium for Rheumatoid</b:Middle>
          </b:Person>
        </b:NameList>
      </b:Author>
    </b:Author>
    <b:Title>Rheumatoid arthritis-specific cardiovascular risk scores are not superior to general risk scores: a validation analysis of patients from seven countries.</b:Title>
    <b:Publisher>Rheumatology (Oxford). </b:Publisher>
    <b:Year>2017</b:Year>
    <b:Volume>56</b:Volume>
    <b:Pages>1102-1110.</b:Pages>
    <b:RefOrder>1</b:RefOrder>
  </b:Source>
  <b:Source>
    <b:Tag>Sio121</b:Tag>
    <b:SourceType>JournalArticle</b:SourceType>
    <b:Guid>{A1CDDAF1-A49B-4B43-B569-C54A33C6D54F}</b:Guid>
    <b:Author>
      <b:Author>
        <b:NameList>
          <b:Person>
            <b:Last>Siontis GC1</b:Last>
            <b:First>Tzoulaki</b:First>
            <b:Middle>I, Siontis KC, Ioannidis JP.</b:Middle>
          </b:Person>
        </b:NameList>
      </b:Author>
    </b:Author>
    <b:Title>Comparisons of established risk prediction models for cardiovascular disease: systematic review.</b:Title>
    <b:Year>2012</b:Year>
    <b:Volume>344</b:Volume>
    <b:Pages>e3318. doi: 10.1136/bmj.e3318.</b:Pages>
    <b:JournalName>BMJ.</b:JournalName>
    <b:RefOrder>2</b:RefOrder>
  </b:Source>
  <b:Source>
    <b:Tag>Cro121</b:Tag>
    <b:SourceType>JournalArticle</b:SourceType>
    <b:Guid>{58E75EB2-6733-C647-8BAE-D421C213CB52}</b:Guid>
    <b:Author>
      <b:Author>
        <b:NameList>
          <b:Person>
            <b:Last>Crowson CS1</b:Last>
            <b:First>Matteson</b:First>
            <b:Middle>EL, Roger VL, Therneau TM, Gabriel SE.</b:Middle>
          </b:Person>
        </b:NameList>
      </b:Author>
    </b:Author>
    <b:Title>Usefulness of risk scores to estimate the risk of cardiovascular disease in patients with rheumatoid arthritis.</b:Title>
    <b:Publisher>Am J Cardiol. </b:Publisher>
    <b:Year>2012</b:Year>
    <b:Volume>110</b:Volume>
    <b:Pages>420-4</b:Pages>
    <b:RefOrder>3</b:RefOrder>
  </b:Source>
  <b:Source>
    <b:Tag>Art151</b:Tag>
    <b:SourceType>JournalArticle</b:SourceType>
    <b:Guid>{D9B91220-90AE-EB49-8101-91BFEB7760A2}</b:Guid>
    <b:Author>
      <b:Author>
        <b:NameList>
          <b:Person>
            <b:Last>Arts EE1</b:Last>
            <b:First>Popa</b:First>
            <b:Middle>C1, Den Broeder AA1, Semb AG2, Toms T3, Kitas GD4, van Riel PL4, Fransen J1.</b:Middle>
          </b:Person>
        </b:NameList>
      </b:Author>
    </b:Author>
    <b:Title>Performance of four current risk algorithms in predicting cardiovascular events in patients with early rheumatoid arthritis.</b:Title>
    <b:Publisher>Ann Rheum Dis. </b:Publisher>
    <b:Year>2015</b:Year>
    <b:Volume>74</b:Volume>
    <b:Pages>668-74. </b:Pages>
    <b:RefOrder>4</b:RefOrder>
  </b:Source>
  <b:Source>
    <b:Tag>Cro173</b:Tag>
    <b:SourceType>JournalArticle</b:SourceType>
    <b:Guid>{A22A5419-045F-AB42-B59E-A6B70D75640B}</b:Guid>
    <b:Author>
      <b:Author>
        <b:NameList>
          <b:Person>
            <b:Last>Crowson CS1</b:Last>
            <b:First>Gabriel</b:First>
            <b:Middle>SE2, Semb AG3, van Riel PLCM4, Karpouzas G5, Dessein PH6,7, Hitchon C8, Pascual-Ramos V9, Kitas GD10</b:Middle>
          </b:Person>
          <b:Person>
            <b:Last>Arthritis.</b:Last>
            <b:First>Trans-Atlantic</b:First>
            <b:Middle>Cardiovascular Consortium for Rheumatoid</b:Middle>
          </b:Person>
        </b:NameList>
      </b:Author>
    </b:Author>
    <b:Title>Rheumatoid arthritis-specific cardiovascular risk scores are not superior to general risk scores: a validation analysis of patients from seven countries.</b:Title>
    <b:Publisher>Rheumatology (Oxford). </b:Publisher>
    <b:Year>2017</b:Year>
    <b:Volume>56</b:Volume>
    <b:Pages>1102-1110.</b:Pages>
    <b:RefOrder>5</b:RefOrder>
  </b:Source>
  <b:Source>
    <b:Tag>Sol151</b:Tag>
    <b:SourceType>JournalArticle</b:SourceType>
    <b:Guid>{2F49CCAA-8E06-7340-9E73-E26CA6BF9F5F}</b:Guid>
    <b:Author>
      <b:Author>
        <b:NameList>
          <b:Person>
            <b:Last>Solomon DH1</b:Last>
            <b:First>Greenberg</b:First>
            <b:Middle>J2, Curtis JR3, Liu M4, Farkouh ME5, Tsao P1, Kremer JM6, Etzel CJ7.</b:Middle>
          </b:Person>
        </b:NameList>
      </b:Author>
    </b:Author>
    <b:Title>Derivation and internal validation of an expanded cardiovascular risk prediction score for rheumatoid arthritis: a Consortium of Rheumatology Researchers of North America Registry Study.</b:Title>
    <b:Publisher>Arthritis Rheumatol. </b:Publisher>
    <b:Year>2015</b:Year>
    <b:Pages>1995-2003</b:Pages>
    <b:RefOrder>6</b:RefOrder>
  </b:Source>
  <b:Source>
    <b:Tag>Cro174</b:Tag>
    <b:SourceType>JournalArticle</b:SourceType>
    <b:Guid>{AF27F2AF-5DFC-F64B-8121-107031BC65D5}</b:Guid>
    <b:Author>
      <b:Author>
        <b:NameList>
          <b:Person>
            <b:Last>Crowson CS1</b:Last>
            <b:First>Rollefstad</b:First>
            <b:Middle>S2, Kitas GD3, van Riel PL4, Gabriel SE1, Semb AG2</b:Middle>
          </b:Person>
          <b:Person>
            <b:Last>(ATACC-RA).</b:Last>
            <b:First>A</b:First>
            <b:Middle>Trans-Atlantic Cardiovascular Risk Consortium for Rheumatoid Arthritis</b:Middle>
          </b:Person>
        </b:NameList>
      </b:Author>
    </b:Author>
    <b:Title>Challenges of developing a cardiovascular risk calculator for patients with rheumatoid arthritis.</b:Title>
    <b:Publisher>PLoS One. </b:Publisher>
    <b:Year>2017</b:Year>
    <b:Volume>12</b:Volume>
    <b:Pages>e0174656</b:Pages>
    <b:RefOrder>7</b:RefOrder>
  </b:Source>
  <b:Source>
    <b:Tag>Eva11</b:Tag>
    <b:SourceType>JournalArticle</b:SourceType>
    <b:Guid>{8DF51F60-E8B8-8341-8B8A-A5EA2F42B756}</b:Guid>
    <b:Author>
      <b:Author>
        <b:NameList>
          <b:Person>
            <b:Last>Evans MR</b:Last>
            <b:First>Escalante</b:First>
            <b:Middle>A, Battafarano DF, Freeman GL, O'Leary DH, del Rincón I.</b:Middle>
          </b:Person>
        </b:NameList>
      </b:Author>
    </b:Author>
    <b:Title>Carotid atherosclerosis predicts incident acute coronary syndromes in rheumatoid arthritis.</b:Title>
    <b:Publisher>Arthritis Rheum. </b:Publisher>
    <b:Year>2011</b:Year>
    <b:Volume>63</b:Volume>
    <b:Pages>1211-20.</b:Pages>
    <b:RefOrder>8</b:RefOrder>
  </b:Source>
  <b:Source>
    <b:Tag>Kar</b:Tag>
    <b:SourceType>JournalArticle</b:SourceType>
    <b:Guid>{B0A45FC0-732A-6D41-9118-04D3C5FC6047}</b:Guid>
    <b:Author>
      <b:Author>
        <b:NameList>
          <b:Person>
            <b:Last>Karpouzas G</b:Last>
            <b:First>Estis</b:First>
            <b:Middle>J, Todd J, Budoff M</b:Middle>
          </b:Person>
        </b:NameList>
      </b:Author>
    </b:Author>
    <b:Title>Occult Coronary Plaque Presence and Burden Predict Cardiovascular Events in Patients with Rheumatoid Arthritis [abstract].</b:Title>
    <b:Publisher>Arthritis Rheumatol. 2017; 69 (suppl 10). http://acrabstracts.org/abstract/occult-coronary-plaque-presence-and-burden-predict-cardiovascular-events-in-patients-with-rheumatoid-arthritis/.</b:Publisher>
    <b:RefOrder>9</b:RefOrder>
  </b:Source>
  <b:Source>
    <b:Tag>deF101</b:Tag>
    <b:SourceType>JournalArticle</b:SourceType>
    <b:Guid>{BF6DA367-3204-6345-B656-0191BC151DAA}</b:Guid>
    <b:Author>
      <b:Author>
        <b:NameList>
          <b:Person>
            <b:Last>deFilippi CR1</b:Last>
            <b:First>de</b:First>
            <b:Middle>Lemos JA, Christenson RH, Gottdiener JS, Kop WJ, Zhan M, Seliger SL.</b:Middle>
          </b:Person>
        </b:NameList>
      </b:Author>
    </b:Author>
    <b:Title>Association of serial measures of cardiac troponin T using a sensitive assay with incident heart failure and cardiovascular mortality in older adults.</b:Title>
    <b:Publisher>JAMA. </b:Publisher>
    <b:Year>2010</b:Year>
    <b:Pages>494-502.</b:Pages>
    <b:RefOrder>10</b:RefOrder>
  </b:Source>
  <b:Source>
    <b:Tag>deL101</b:Tag>
    <b:SourceType>JournalArticle</b:SourceType>
    <b:Guid>{CB6E328A-E45F-F745-8AB2-B3615824ED9B}</b:Guid>
    <b:Author>
      <b:Author>
        <b:NameList>
          <b:Person>
            <b:Last>de Lemos JA1</b:Last>
            <b:First>Drazner</b:First>
            <b:Middle>MH, Omland T, Ayers CR, Khera A, Rohatgi A, Hashim I, Berry JD, Das SR, Morrow DA, McGuire DK.</b:Middle>
          </b:Person>
        </b:NameList>
      </b:Author>
    </b:Author>
    <b:Title>Association of troponin T detected with a highly sensitive assay and cardiac structure and mortality risk in the general population.</b:Title>
    <b:Publisher>JAMA. 2010 </b:Publisher>
    <b:Year>2010</b:Year>
    <b:Volume>304</b:Volume>
    <b:Pages>2503-12.</b:Pages>
    <b:RefOrder>11</b:RefOrder>
  </b:Source>
  <b:Source>
    <b:Tag>Sau111</b:Tag>
    <b:SourceType>JournalArticle</b:SourceType>
    <b:Guid>{E0EF2E71-CD12-2446-BF35-DCBDFC72C3DB}</b:Guid>
    <b:Author>
      <b:Author>
        <b:NameList>
          <b:Person>
            <b:Last>Saunders JT</b:Last>
            <b:First>Nambi</b:First>
            <b:Middle>V, de Lemos JA, Chambless LE, Virani SS, Boerwinkle E, Hoogeveen RC, Liu X, Astor BC, Mosley TH, Folsom AR, Heiss G, Coresh J, Ballantyne CM.</b:Middle>
          </b:Person>
        </b:NameList>
      </b:Author>
    </b:Author>
    <b:Title>Cardiac troponin T measured by a highly sensitive assay predicts coronary heart disease, heart failure, and mortality in the Atherosclerosis Risk in Communities Study.</b:Title>
    <b:Publisher>Circulation. </b:Publisher>
    <b:Year>2011</b:Year>
    <b:Volume>123</b:Volume>
    <b:Pages>1367-76.</b:Pages>
    <b:RefOrder>12</b:RefOrder>
  </b:Source>
  <b:Source>
    <b:Tag>Zel141</b:Tag>
    <b:SourceType>JournalArticle</b:SourceType>
    <b:Guid>{B5DA6CCE-1095-A642-8E01-1491B4BAA82D}</b:Guid>
    <b:Author>
      <b:Author>
        <b:NameList>
          <b:Person>
            <b:Last>Zeller T1</b:Last>
            <b:First>Tunstall-Pedoe</b:First>
            <b:Middle>H, Saarela O, Ojeda F, Schnabel RB, Tuovinen T, Woodward M, Struthers A, Hughes M, Kee F, Salomaa V, Kuulasmaa K, Blankenberg S</b:Middle>
          </b:Person>
          <b:Person>
            <b:Last>Investigators.</b:Last>
            <b:First>MORGAM</b:First>
          </b:Person>
        </b:NameList>
      </b:Author>
    </b:Author>
    <b:Title>High population prevalence of cardiac troponin I measured by a high-sensitivity assay and cardiovascular risk estimation: the MORGAM Biomarker Project Scottish Cohort.</b:Title>
    <b:Publisher>Eur Heart J. </b:Publisher>
    <b:Year>2014</b:Year>
    <b:Volume>35</b:Volume>
    <b:Pages>271-81. </b:Pages>
    <b:RefOrder>13</b:RefOrder>
  </b:Source>
  <b:Source>
    <b:Tag>Bra</b:Tag>
    <b:SourceType>JournalArticle</b:SourceType>
    <b:Guid>{4A7440B7-A9FD-B449-B8CE-450BF43E9C20}</b:Guid>
    <b:Author>
      <b:Author>
        <b:NameList>
          <b:Person>
            <b:Last>Bradham WS1</b:Last>
            <b:First>Bian</b:First>
            <b:Middle>A, Oeser A, Gebretsadik T, Shintani A, Solus J, Estis J, Lu QA, Todd J, Raggi P, Stein CM.</b:Middle>
          </b:Person>
        </b:NameList>
      </b:Author>
    </b:Author>
    <b:Title>High-sensitivity cardiac troponin-I is elevated in patients with rheumatoid arthritis, independent of cardiovascular risk factors and inflammation.</b:Title>
    <b:Publisher>PLoS One. </b:Publisher>
    <b:Volume>2012</b:Volume>
    <b:Pages>e38930.</b:Pages>
    <b:RefOrder>14</b:RefOrder>
  </b:Source>
  <b:Source>
    <b:Tag>Kar2</b:Tag>
    <b:SourceType>JournalArticle</b:SourceType>
    <b:Guid>{669042A5-137E-1646-BAEC-573860F8B58A}</b:Guid>
    <b:Author>
      <b:Author>
        <b:NameList>
          <b:Person>
            <b:Last>Karpouzas G</b:Last>
            <b:First>Estis</b:First>
            <b:Middle>J, Pham L, Todd J, Budoff M.</b:Middle>
          </b:Person>
        </b:NameList>
      </b:Author>
    </b:Author>
    <b:Title>Highly Sensitive Cardiac Troponin-I in Peripheral Blood Predicts Cardiovascular Events in Patients with Rheumatoid Arthritis [abstract].</b:Title>
    <b:Publisher>Arthritis Rheumatol. 2017; 69 (suppl 10). http://acrabstracts.org/abstract/highly-sensitive-cardiac-troponin-i-in-peripheral-blood-predicts-cardiovascular-events-in-patients-with-rheumatoid-arthritis/. </b:Publisher>
    <b:RefOrder>15</b:RefOrder>
  </b:Source>
</b:Sources>
</file>

<file path=customXml/itemProps1.xml><?xml version="1.0" encoding="utf-8"?>
<ds:datastoreItem xmlns:ds="http://schemas.openxmlformats.org/officeDocument/2006/customXml" ds:itemID="{8FB1B996-E15B-E043-BBB4-2A729B3AA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3331</Words>
  <Characters>75993</Characters>
  <Application>Microsoft Office Word</Application>
  <DocSecurity>0</DocSecurity>
  <Lines>633</Lines>
  <Paragraphs>178</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8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hollan</dc:creator>
  <cp:keywords/>
  <dc:description/>
  <cp:lastModifiedBy>ivana hollan</cp:lastModifiedBy>
  <cp:revision>2</cp:revision>
  <cp:lastPrinted>2019-06-26T20:33:00Z</cp:lastPrinted>
  <dcterms:created xsi:type="dcterms:W3CDTF">2019-07-30T00:06:00Z</dcterms:created>
  <dcterms:modified xsi:type="dcterms:W3CDTF">2019-07-30T00:06:00Z</dcterms:modified>
</cp:coreProperties>
</file>